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A5034" w14:textId="77777777" w:rsidR="00436EB5" w:rsidRPr="00436EB5" w:rsidRDefault="00436EB5" w:rsidP="00934353">
      <w:pPr>
        <w:tabs>
          <w:tab w:val="center" w:pos="5233"/>
        </w:tabs>
        <w:suppressAutoHyphens/>
        <w:autoSpaceDE/>
        <w:adjustRightInd/>
        <w:spacing w:after="200" w:line="276" w:lineRule="auto"/>
        <w:jc w:val="center"/>
        <w:rPr>
          <w:rFonts w:ascii="Calibri" w:eastAsia="Calibri" w:hAnsi="Calibri"/>
          <w:sz w:val="22"/>
          <w:szCs w:val="22"/>
        </w:rPr>
      </w:pPr>
      <w:r w:rsidRPr="00436EB5">
        <w:rPr>
          <w:rFonts w:eastAsia="Calibri"/>
          <w:noProof/>
          <w:sz w:val="28"/>
          <w:szCs w:val="28"/>
          <w:lang w:eastAsia="fr-FR"/>
        </w:rPr>
        <w:drawing>
          <wp:inline distT="0" distB="0" distL="0" distR="0" wp14:anchorId="7B9AC2DD" wp14:editId="7B328F0B">
            <wp:extent cx="1662430" cy="653994"/>
            <wp:effectExtent l="0" t="0" r="0" b="0"/>
            <wp:docPr id="6" name="Image 14"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89424" cy="664613"/>
                    </a:xfrm>
                    <a:prstGeom prst="rect">
                      <a:avLst/>
                    </a:prstGeom>
                    <a:noFill/>
                    <a:ln>
                      <a:noFill/>
                      <a:prstDash/>
                    </a:ln>
                  </pic:spPr>
                </pic:pic>
              </a:graphicData>
            </a:graphic>
          </wp:inline>
        </w:drawing>
      </w:r>
      <w:r w:rsidRPr="00436EB5">
        <w:rPr>
          <w:rFonts w:eastAsia="Calibri"/>
          <w:noProof/>
          <w:sz w:val="28"/>
          <w:szCs w:val="28"/>
          <w:lang w:eastAsia="fr-FR"/>
        </w:rPr>
        <w:drawing>
          <wp:inline distT="0" distB="0" distL="0" distR="0" wp14:anchorId="5DA69573" wp14:editId="5AC051BD">
            <wp:extent cx="1495425" cy="723900"/>
            <wp:effectExtent l="0" t="0" r="0" b="0"/>
            <wp:docPr id="10" name="Image 13"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496367" cy="724356"/>
                    </a:xfrm>
                    <a:prstGeom prst="rect">
                      <a:avLst/>
                    </a:prstGeom>
                    <a:noFill/>
                    <a:ln>
                      <a:noFill/>
                      <a:prstDash/>
                    </a:ln>
                  </pic:spPr>
                </pic:pic>
              </a:graphicData>
            </a:graphic>
          </wp:inline>
        </w:drawing>
      </w:r>
      <w:r w:rsidRPr="00436EB5">
        <w:rPr>
          <w:rFonts w:eastAsia="Calibri"/>
          <w:noProof/>
          <w:sz w:val="28"/>
          <w:szCs w:val="28"/>
          <w:lang w:eastAsia="fr-FR"/>
        </w:rPr>
        <w:drawing>
          <wp:inline distT="0" distB="0" distL="0" distR="0" wp14:anchorId="1F0CAE42" wp14:editId="4485D159">
            <wp:extent cx="2131255" cy="759656"/>
            <wp:effectExtent l="19050" t="0" r="2345" b="0"/>
            <wp:docPr id="14" name="Imag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138216" cy="762137"/>
                    </a:xfrm>
                    <a:prstGeom prst="rect">
                      <a:avLst/>
                    </a:prstGeom>
                    <a:noFill/>
                    <a:ln>
                      <a:noFill/>
                      <a:prstDash/>
                    </a:ln>
                  </pic:spPr>
                </pic:pic>
              </a:graphicData>
            </a:graphic>
          </wp:inline>
        </w:drawing>
      </w:r>
    </w:p>
    <w:p w14:paraId="0833BF13" w14:textId="77777777" w:rsidR="00436EB5" w:rsidRPr="00436EB5" w:rsidRDefault="006F1493" w:rsidP="00934353">
      <w:pPr>
        <w:tabs>
          <w:tab w:val="center" w:pos="5233"/>
        </w:tabs>
        <w:suppressAutoHyphens/>
        <w:autoSpaceDE/>
        <w:adjustRightInd/>
        <w:spacing w:after="200" w:line="276" w:lineRule="auto"/>
        <w:jc w:val="center"/>
        <w:rPr>
          <w:rFonts w:ascii="Calibri" w:eastAsia="Calibri" w:hAnsi="Calibri"/>
          <w:sz w:val="22"/>
          <w:szCs w:val="22"/>
        </w:rPr>
      </w:pPr>
      <w:ins w:id="0" w:author="youssef" w:date="2022-09-14T12:11:00Z">
        <w:r>
          <w:rPr>
            <w:rFonts w:ascii="Calibri" w:eastAsia="Calibri" w:hAnsi="Calibri"/>
            <w:noProof/>
            <w:sz w:val="22"/>
            <w:szCs w:val="22"/>
            <w:lang w:eastAsia="fr-FR"/>
            <w:rPrChange w:id="1">
              <w:rPr>
                <w:noProof/>
                <w:lang w:eastAsia="fr-FR"/>
              </w:rPr>
            </w:rPrChange>
          </w:rPr>
          <w:drawing>
            <wp:inline distT="0" distB="0" distL="0" distR="0" wp14:anchorId="5CBD2616" wp14:editId="5F6B0344">
              <wp:extent cx="1873361" cy="1163962"/>
              <wp:effectExtent l="19050" t="0" r="0"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1869821" cy="1161763"/>
                      </a:xfrm>
                      <a:prstGeom prst="rect">
                        <a:avLst/>
                      </a:prstGeom>
                      <a:noFill/>
                      <a:ln w="9525">
                        <a:noFill/>
                        <a:miter lim="800000"/>
                        <a:headEnd/>
                        <a:tailEnd/>
                      </a:ln>
                    </pic:spPr>
                  </pic:pic>
                </a:graphicData>
              </a:graphic>
            </wp:inline>
          </w:drawing>
        </w:r>
        <w:r w:rsidR="001C21F8">
          <w:rPr>
            <w:rStyle w:val="Marquedecommentaire"/>
          </w:rPr>
          <w:t xml:space="preserve"> </w:t>
        </w:r>
      </w:ins>
      <w:commentRangeStart w:id="2"/>
      <w:commentRangeEnd w:id="2"/>
      <w:r w:rsidR="00592CDA">
        <w:rPr>
          <w:rStyle w:val="Marquedecommentaire"/>
        </w:rPr>
        <w:commentReference w:id="2"/>
      </w:r>
      <w:r w:rsidR="007626A7">
        <w:rPr>
          <w:rFonts w:eastAsia="Times New Roman"/>
          <w:noProof/>
          <w:color w:val="244061"/>
          <w:spacing w:val="5"/>
          <w:kern w:val="3"/>
          <w:lang w:eastAsia="fr-FR"/>
        </w:rPr>
        <w:drawing>
          <wp:inline distT="0" distB="0" distL="0" distR="0" wp14:anchorId="27692969" wp14:editId="08667598">
            <wp:extent cx="1762042" cy="976934"/>
            <wp:effectExtent l="1905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5">
                      <a:extLst>
                        <a:ext uri="{28A0092B-C50C-407E-A947-70E740481C1C}">
                          <a14:useLocalDpi xmlns:a14="http://schemas.microsoft.com/office/drawing/2010/main" val="0"/>
                        </a:ext>
                      </a:extLst>
                    </a:blip>
                    <a:stretch>
                      <a:fillRect/>
                    </a:stretch>
                  </pic:blipFill>
                  <pic:spPr>
                    <a:xfrm>
                      <a:off x="0" y="0"/>
                      <a:ext cx="1782101" cy="988055"/>
                    </a:xfrm>
                    <a:prstGeom prst="rect">
                      <a:avLst/>
                    </a:prstGeom>
                  </pic:spPr>
                </pic:pic>
              </a:graphicData>
            </a:graphic>
          </wp:inline>
        </w:drawing>
      </w:r>
    </w:p>
    <w:p w14:paraId="4435E9C2" w14:textId="6FB12E9B" w:rsidR="00436EB5" w:rsidRPr="00436EB5" w:rsidRDefault="00225D52" w:rsidP="00436EB5">
      <w:pPr>
        <w:tabs>
          <w:tab w:val="center" w:pos="5233"/>
        </w:tabs>
        <w:suppressAutoHyphens/>
        <w:autoSpaceDE/>
        <w:adjustRightInd/>
        <w:spacing w:after="200" w:line="276" w:lineRule="auto"/>
        <w:jc w:val="center"/>
        <w:rPr>
          <w:rFonts w:ascii="Calibri" w:eastAsia="Calibri" w:hAnsi="Calibri"/>
          <w:sz w:val="22"/>
          <w:szCs w:val="22"/>
        </w:rPr>
      </w:pPr>
      <w:r>
        <w:rPr>
          <w:noProof/>
        </w:rPr>
        <mc:AlternateContent>
          <mc:Choice Requires="wps">
            <w:drawing>
              <wp:anchor distT="0" distB="0" distL="114300" distR="114300" simplePos="0" relativeHeight="251662336" behindDoc="0" locked="0" layoutInCell="1" allowOverlap="1" wp14:anchorId="5DB9F087" wp14:editId="6BCB4208">
                <wp:simplePos x="0" y="0"/>
                <wp:positionH relativeFrom="margin">
                  <wp:posOffset>14605</wp:posOffset>
                </wp:positionH>
                <wp:positionV relativeFrom="paragraph">
                  <wp:posOffset>39370</wp:posOffset>
                </wp:positionV>
                <wp:extent cx="5768340" cy="45720"/>
                <wp:effectExtent l="0" t="0" r="3810" b="11430"/>
                <wp:wrapNone/>
                <wp:docPr id="8" name="Connecteur droit avec flèch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8340" cy="45720"/>
                        </a:xfrm>
                        <a:prstGeom prst="straightConnector1">
                          <a:avLst/>
                        </a:prstGeom>
                        <a:noFill/>
                        <a:ln w="9528" cap="flat">
                          <a:solidFill>
                            <a:srgbClr val="000000"/>
                          </a:solidFill>
                          <a:prstDash val="solid"/>
                          <a:miter/>
                        </a:ln>
                      </wps:spPr>
                      <wps:bodyPr/>
                    </wps:wsp>
                  </a:graphicData>
                </a:graphic>
                <wp14:sizeRelH relativeFrom="margin">
                  <wp14:pctWidth>0</wp14:pctWidth>
                </wp14:sizeRelH>
                <wp14:sizeRelV relativeFrom="margin">
                  <wp14:pctHeight>0</wp14:pctHeight>
                </wp14:sizeRelV>
              </wp:anchor>
            </w:drawing>
          </mc:Choice>
          <mc:Fallback>
            <w:pict>
              <v:shapetype w14:anchorId="7E7FA42F" id="_x0000_t32" coordsize="21600,21600" o:spt="32" o:oned="t" path="m,l21600,21600e" filled="f">
                <v:path arrowok="t" fillok="f" o:connecttype="none"/>
                <o:lock v:ext="edit" shapetype="t"/>
              </v:shapetype>
              <v:shape id="Connecteur droit avec flèche 8" o:spid="_x0000_s1026" type="#_x0000_t32" style="position:absolute;margin-left:1.15pt;margin-top:3.1pt;width:454.2pt;height:3.6pt;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" strokeweight=".26467mm">
                <v:stroke joinstyle="miter"/>
                <o:lock v:ext="edit" shapetype="f"/>
                <w10:wrap anchorx="margin"/>
              </v:shape>
            </w:pict>
          </mc:Fallback>
        </mc:AlternateContent>
      </w:r>
    </w:p>
    <w:p w14:paraId="6355979C" w14:textId="77777777" w:rsidR="00436EB5" w:rsidRPr="00436EB5" w:rsidRDefault="00436EB5" w:rsidP="00436EB5">
      <w:pPr>
        <w:tabs>
          <w:tab w:val="center" w:pos="5233"/>
        </w:tabs>
        <w:suppressAutoHyphens/>
        <w:autoSpaceDE/>
        <w:adjustRightInd/>
        <w:spacing w:after="200" w:line="276" w:lineRule="auto"/>
        <w:jc w:val="center"/>
        <w:rPr>
          <w:rFonts w:eastAsia="Times New Roman"/>
          <w:spacing w:val="5"/>
          <w:kern w:val="3"/>
        </w:rPr>
      </w:pPr>
      <w:r w:rsidRPr="00436EB5">
        <w:rPr>
          <w:rFonts w:eastAsia="Times New Roman"/>
          <w:spacing w:val="5"/>
          <w:kern w:val="3"/>
        </w:rPr>
        <w:t>Année Universitaire 2021-2022</w:t>
      </w:r>
    </w:p>
    <w:p w14:paraId="65A6173B" w14:textId="77777777" w:rsidR="00436EB5" w:rsidRPr="00436EB5" w:rsidRDefault="00436EB5" w:rsidP="00436EB5">
      <w:pPr>
        <w:suppressAutoHyphens/>
        <w:autoSpaceDE/>
        <w:adjustRightInd/>
        <w:spacing w:after="200" w:line="276" w:lineRule="auto"/>
        <w:jc w:val="center"/>
        <w:rPr>
          <w:rFonts w:eastAsia="Times New Roman"/>
          <w:spacing w:val="5"/>
          <w:kern w:val="3"/>
          <w:sz w:val="28"/>
          <w:szCs w:val="28"/>
        </w:rPr>
      </w:pPr>
      <w:r w:rsidRPr="00436EB5">
        <w:rPr>
          <w:rFonts w:eastAsia="Times New Roman"/>
          <w:spacing w:val="5"/>
          <w:kern w:val="3"/>
          <w:sz w:val="28"/>
          <w:szCs w:val="28"/>
        </w:rPr>
        <w:t>Master 2 : Santé Publique</w:t>
      </w:r>
      <w:r w:rsidR="001C21F8">
        <w:rPr>
          <w:rFonts w:eastAsia="Times New Roman"/>
          <w:spacing w:val="5"/>
          <w:kern w:val="3"/>
          <w:sz w:val="28"/>
          <w:szCs w:val="28"/>
        </w:rPr>
        <w:t xml:space="preserve"> et </w:t>
      </w:r>
      <w:r w:rsidRPr="00436EB5">
        <w:rPr>
          <w:rFonts w:eastAsia="Times New Roman"/>
          <w:spacing w:val="5"/>
          <w:kern w:val="3"/>
          <w:sz w:val="28"/>
          <w:szCs w:val="28"/>
        </w:rPr>
        <w:t xml:space="preserve">Risques liés à l’Environnement </w:t>
      </w:r>
      <w:r w:rsidR="007626A7">
        <w:rPr>
          <w:rFonts w:eastAsia="Times New Roman"/>
          <w:spacing w:val="5"/>
          <w:kern w:val="3"/>
          <w:sz w:val="28"/>
          <w:szCs w:val="28"/>
        </w:rPr>
        <w:t>Professionnel</w:t>
      </w:r>
      <w:r w:rsidRPr="00436EB5">
        <w:rPr>
          <w:rFonts w:eastAsia="Times New Roman"/>
          <w:spacing w:val="5"/>
          <w:kern w:val="3"/>
          <w:sz w:val="28"/>
          <w:szCs w:val="28"/>
        </w:rPr>
        <w:t xml:space="preserve"> (SPRE</w:t>
      </w:r>
      <w:r w:rsidR="007626A7">
        <w:rPr>
          <w:rFonts w:eastAsia="Times New Roman"/>
          <w:spacing w:val="5"/>
          <w:kern w:val="3"/>
          <w:sz w:val="28"/>
          <w:szCs w:val="28"/>
        </w:rPr>
        <w:t>P</w:t>
      </w:r>
      <w:r w:rsidRPr="00436EB5">
        <w:rPr>
          <w:rFonts w:eastAsia="Times New Roman"/>
          <w:spacing w:val="5"/>
          <w:kern w:val="3"/>
          <w:sz w:val="28"/>
          <w:szCs w:val="28"/>
        </w:rPr>
        <w:t>)</w:t>
      </w:r>
      <w:r w:rsidR="007626A7">
        <w:rPr>
          <w:rFonts w:eastAsia="Times New Roman"/>
          <w:spacing w:val="5"/>
          <w:kern w:val="3"/>
          <w:sz w:val="28"/>
          <w:szCs w:val="28"/>
        </w:rPr>
        <w:t xml:space="preserve"> – Parcours Recherche</w:t>
      </w:r>
    </w:p>
    <w:p w14:paraId="2FD6314A" w14:textId="77777777" w:rsidR="00436EB5" w:rsidRDefault="00436EB5" w:rsidP="00436EB5">
      <w:pPr>
        <w:suppressAutoHyphens/>
        <w:autoSpaceDE/>
        <w:adjustRightInd/>
        <w:spacing w:after="200" w:line="276" w:lineRule="auto"/>
        <w:jc w:val="center"/>
        <w:rPr>
          <w:rFonts w:eastAsia="Times New Roman"/>
          <w:spacing w:val="5"/>
          <w:kern w:val="3"/>
          <w:sz w:val="28"/>
          <w:szCs w:val="28"/>
          <w:u w:val="single"/>
        </w:rPr>
      </w:pPr>
      <w:r w:rsidRPr="00436EB5">
        <w:rPr>
          <w:rFonts w:eastAsia="Times New Roman"/>
          <w:spacing w:val="5"/>
          <w:kern w:val="3"/>
          <w:sz w:val="28"/>
          <w:szCs w:val="28"/>
          <w:u w:val="single"/>
        </w:rPr>
        <w:t>Mémoire</w:t>
      </w:r>
    </w:p>
    <w:p w14:paraId="472DAB37" w14:textId="77777777" w:rsidR="00436EB5" w:rsidRPr="00436EB5" w:rsidRDefault="00436EB5" w:rsidP="00436EB5">
      <w:pPr>
        <w:suppressAutoHyphens/>
        <w:autoSpaceDE/>
        <w:adjustRightInd/>
        <w:spacing w:after="200" w:line="276" w:lineRule="auto"/>
        <w:jc w:val="center"/>
        <w:rPr>
          <w:rFonts w:eastAsia="Times New Roman"/>
          <w:spacing w:val="5"/>
          <w:kern w:val="3"/>
          <w:sz w:val="28"/>
          <w:szCs w:val="28"/>
        </w:rPr>
      </w:pPr>
      <w:r w:rsidRPr="00436EB5">
        <w:rPr>
          <w:rFonts w:eastAsia="Times New Roman"/>
          <w:spacing w:val="5"/>
          <w:kern w:val="3"/>
          <w:sz w:val="28"/>
          <w:szCs w:val="28"/>
        </w:rPr>
        <w:t xml:space="preserve">Présenté et soutenu publiquement, le </w:t>
      </w:r>
      <w:r w:rsidR="00826E43">
        <w:rPr>
          <w:rFonts w:eastAsia="Times New Roman"/>
          <w:spacing w:val="5"/>
          <w:kern w:val="3"/>
          <w:sz w:val="28"/>
          <w:szCs w:val="28"/>
        </w:rPr>
        <w:t>13 septembre</w:t>
      </w:r>
      <w:r w:rsidR="00697417">
        <w:rPr>
          <w:rFonts w:eastAsia="Times New Roman"/>
          <w:spacing w:val="5"/>
          <w:kern w:val="3"/>
          <w:sz w:val="28"/>
          <w:szCs w:val="28"/>
        </w:rPr>
        <w:t xml:space="preserve"> 2022</w:t>
      </w:r>
    </w:p>
    <w:p w14:paraId="3E0E33D3" w14:textId="27AC9D78" w:rsidR="00436EB5" w:rsidRPr="00436EB5" w:rsidRDefault="00225D52" w:rsidP="00436EB5">
      <w:pPr>
        <w:tabs>
          <w:tab w:val="left" w:pos="1266"/>
        </w:tabs>
        <w:suppressAutoHyphens/>
        <w:autoSpaceDE/>
        <w:adjustRightInd/>
        <w:spacing w:after="200" w:line="276" w:lineRule="auto"/>
        <w:rPr>
          <w:rFonts w:ascii="Calibri" w:eastAsia="Calibri" w:hAnsi="Calibri"/>
          <w:sz w:val="22"/>
          <w:szCs w:val="22"/>
        </w:rPr>
      </w:pPr>
      <w:bookmarkStart w:id="3" w:name="_Hlk112646327"/>
      <w:bookmarkEnd w:id="3"/>
      <w:r>
        <w:rPr>
          <w:noProof/>
        </w:rPr>
        <mc:AlternateContent>
          <mc:Choice Requires="wps">
            <w:drawing>
              <wp:anchor distT="0" distB="0" distL="114300" distR="114300" simplePos="0" relativeHeight="251660288" behindDoc="0" locked="0" layoutInCell="1" allowOverlap="1" wp14:anchorId="414D609B" wp14:editId="05479F08">
                <wp:simplePos x="0" y="0"/>
                <wp:positionH relativeFrom="column">
                  <wp:posOffset>90805</wp:posOffset>
                </wp:positionH>
                <wp:positionV relativeFrom="paragraph">
                  <wp:posOffset>99060</wp:posOffset>
                </wp:positionV>
                <wp:extent cx="6076950" cy="1628140"/>
                <wp:effectExtent l="0" t="0" r="0" b="0"/>
                <wp:wrapNone/>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1628140"/>
                        </a:xfrm>
                        <a:prstGeom prst="rect">
                          <a:avLst/>
                        </a:prstGeom>
                        <a:noFill/>
                        <a:ln w="9528">
                          <a:solidFill>
                            <a:srgbClr val="000000"/>
                          </a:solidFill>
                          <a:prstDash val="solid"/>
                        </a:ln>
                      </wps:spPr>
                      <wps:txbx>
                        <w:txbxContent>
                          <w:p w14:paraId="0022EB43" w14:textId="77777777" w:rsidR="001C21F8" w:rsidRPr="0036684D" w:rsidRDefault="001C21F8" w:rsidP="0036684D">
                            <w:pPr>
                              <w:jc w:val="center"/>
                              <w:rPr>
                                <w:b/>
                                <w:bCs/>
                                <w:sz w:val="50"/>
                                <w:szCs w:val="50"/>
                              </w:rPr>
                            </w:pPr>
                            <w:r>
                              <w:rPr>
                                <w:b/>
                                <w:bCs/>
                                <w:sz w:val="50"/>
                                <w:szCs w:val="50"/>
                              </w:rPr>
                              <w:t>Utilisation du T</w:t>
                            </w:r>
                            <w:r w:rsidRPr="0036684D">
                              <w:rPr>
                                <w:b/>
                                <w:bCs/>
                                <w:sz w:val="50"/>
                                <w:szCs w:val="50"/>
                              </w:rPr>
                              <w:t xml:space="preserve">est de </w:t>
                            </w:r>
                            <w:r>
                              <w:rPr>
                                <w:b/>
                                <w:bCs/>
                                <w:sz w:val="50"/>
                                <w:szCs w:val="50"/>
                              </w:rPr>
                              <w:t>Provocation Nasale pour le Diagnostic des Allergies Respiratoires Professionnelles, Analyse d’une Base de D</w:t>
                            </w:r>
                            <w:r w:rsidRPr="0036684D">
                              <w:rPr>
                                <w:b/>
                                <w:bCs/>
                                <w:sz w:val="50"/>
                                <w:szCs w:val="50"/>
                              </w:rPr>
                              <w:t>onnées</w:t>
                            </w:r>
                          </w:p>
                        </w:txbxContent>
                      </wps:txbx>
                      <wps:bodyPr vert="horz" wrap="square" lIns="91440" tIns="45720" rIns="91440" bIns="45720" anchor="t" anchorCtr="0" compatLnSpc="0">
                        <a:noAutofit/>
                      </wps:bodyPr>
                    </wps:wsp>
                  </a:graphicData>
                </a:graphic>
                <wp14:sizeRelH relativeFrom="page">
                  <wp14:pctWidth>0</wp14:pctWidth>
                </wp14:sizeRelH>
                <wp14:sizeRelV relativeFrom="page">
                  <wp14:pctHeight>0</wp14:pctHeight>
                </wp14:sizeRelV>
              </wp:anchor>
            </w:drawing>
          </mc:Choice>
          <mc:Fallback>
            <w:pict>
              <v:shapetype w14:anchorId="414D609B" id="_x0000_t202" coordsize="21600,21600" o:spt="202" path="m,l,21600r21600,l21600,xe">
                <v:stroke joinstyle="miter"/>
                <v:path gradientshapeok="t" o:connecttype="rect"/>
              </v:shapetype>
              <v:shape id="Zone de texte 1" o:spid="_x0000_s1026" type="#_x0000_t202" style="position:absolute;margin-left:7.15pt;margin-top:7.8pt;width:478.5pt;height:12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" filled="f" strokeweight=".26467mm">
                <v:path arrowok="t"/>
                <v:textbox>
                  <w:txbxContent>
                    <w:p w14:paraId="0022EB43" w14:textId="77777777" w:rsidR="001C21F8" w:rsidRPr="0036684D" w:rsidRDefault="001C21F8" w:rsidP="0036684D">
                      <w:pPr>
                        <w:jc w:val="center"/>
                        <w:rPr>
                          <w:b/>
                          <w:bCs/>
                          <w:sz w:val="50"/>
                          <w:szCs w:val="50"/>
                        </w:rPr>
                      </w:pPr>
                      <w:r>
                        <w:rPr>
                          <w:b/>
                          <w:bCs/>
                          <w:sz w:val="50"/>
                          <w:szCs w:val="50"/>
                        </w:rPr>
                        <w:t>Utilisation du T</w:t>
                      </w:r>
                      <w:r w:rsidRPr="0036684D">
                        <w:rPr>
                          <w:b/>
                          <w:bCs/>
                          <w:sz w:val="50"/>
                          <w:szCs w:val="50"/>
                        </w:rPr>
                        <w:t xml:space="preserve">est de </w:t>
                      </w:r>
                      <w:r>
                        <w:rPr>
                          <w:b/>
                          <w:bCs/>
                          <w:sz w:val="50"/>
                          <w:szCs w:val="50"/>
                        </w:rPr>
                        <w:t>Provocation Nasale pour le Diagnostic des Allergies Respiratoires Professionnelles, Analyse d’une Base de D</w:t>
                      </w:r>
                      <w:r w:rsidRPr="0036684D">
                        <w:rPr>
                          <w:b/>
                          <w:bCs/>
                          <w:sz w:val="50"/>
                          <w:szCs w:val="50"/>
                        </w:rPr>
                        <w:t>onnées</w:t>
                      </w:r>
                    </w:p>
                  </w:txbxContent>
                </v:textbox>
              </v:shape>
            </w:pict>
          </mc:Fallback>
        </mc:AlternateContent>
      </w:r>
      <w:r w:rsidR="00436EB5" w:rsidRPr="00436EB5">
        <w:rPr>
          <w:rFonts w:eastAsia="Times New Roman"/>
          <w:color w:val="17365D"/>
          <w:spacing w:val="5"/>
          <w:kern w:val="3"/>
          <w:sz w:val="40"/>
          <w:szCs w:val="40"/>
        </w:rPr>
        <w:tab/>
      </w:r>
    </w:p>
    <w:p w14:paraId="41E6ED22" w14:textId="77777777" w:rsidR="00436EB5" w:rsidRPr="00436EB5" w:rsidRDefault="00436EB5" w:rsidP="00436EB5">
      <w:pPr>
        <w:tabs>
          <w:tab w:val="left" w:pos="1266"/>
        </w:tabs>
        <w:suppressAutoHyphens/>
        <w:autoSpaceDE/>
        <w:adjustRightInd/>
        <w:spacing w:after="200" w:line="276" w:lineRule="auto"/>
        <w:rPr>
          <w:rFonts w:eastAsia="Times New Roman"/>
          <w:color w:val="17365D"/>
          <w:spacing w:val="5"/>
          <w:kern w:val="3"/>
          <w:sz w:val="40"/>
          <w:szCs w:val="40"/>
        </w:rPr>
      </w:pPr>
    </w:p>
    <w:p w14:paraId="53241621" w14:textId="77777777" w:rsidR="00436EB5" w:rsidRPr="00436EB5" w:rsidRDefault="00436EB5" w:rsidP="00436EB5">
      <w:pPr>
        <w:tabs>
          <w:tab w:val="left" w:pos="1266"/>
        </w:tabs>
        <w:suppressAutoHyphens/>
        <w:autoSpaceDE/>
        <w:adjustRightInd/>
        <w:spacing w:after="200" w:line="276" w:lineRule="auto"/>
        <w:rPr>
          <w:rFonts w:eastAsia="Times New Roman"/>
          <w:color w:val="17365D"/>
          <w:spacing w:val="5"/>
          <w:kern w:val="3"/>
          <w:sz w:val="40"/>
          <w:szCs w:val="40"/>
        </w:rPr>
      </w:pPr>
    </w:p>
    <w:p w14:paraId="2A71D598" w14:textId="77777777" w:rsidR="00826E43" w:rsidRDefault="00826E43" w:rsidP="00436EB5">
      <w:pPr>
        <w:tabs>
          <w:tab w:val="left" w:pos="1266"/>
        </w:tabs>
        <w:suppressAutoHyphens/>
        <w:autoSpaceDE/>
        <w:adjustRightInd/>
        <w:spacing w:after="200" w:line="276" w:lineRule="auto"/>
        <w:rPr>
          <w:rFonts w:eastAsia="Times New Roman"/>
          <w:spacing w:val="5"/>
          <w:kern w:val="3"/>
        </w:rPr>
      </w:pPr>
    </w:p>
    <w:p w14:paraId="6C1BE762" w14:textId="77777777" w:rsidR="0036684D" w:rsidRDefault="0036684D" w:rsidP="00436EB5">
      <w:pPr>
        <w:tabs>
          <w:tab w:val="left" w:pos="1266"/>
        </w:tabs>
        <w:suppressAutoHyphens/>
        <w:autoSpaceDE/>
        <w:adjustRightInd/>
        <w:spacing w:after="200" w:line="276" w:lineRule="auto"/>
        <w:rPr>
          <w:rFonts w:eastAsia="Times New Roman"/>
          <w:spacing w:val="5"/>
          <w:kern w:val="3"/>
        </w:rPr>
      </w:pPr>
    </w:p>
    <w:p w14:paraId="0588792A" w14:textId="77777777" w:rsidR="00261123" w:rsidRDefault="00436EB5" w:rsidP="00436EB5">
      <w:pPr>
        <w:tabs>
          <w:tab w:val="left" w:pos="1266"/>
        </w:tabs>
        <w:suppressAutoHyphens/>
        <w:autoSpaceDE/>
        <w:adjustRightInd/>
        <w:spacing w:after="200" w:line="276" w:lineRule="auto"/>
        <w:rPr>
          <w:rFonts w:eastAsia="Times New Roman"/>
          <w:spacing w:val="5"/>
          <w:kern w:val="3"/>
        </w:rPr>
      </w:pPr>
      <w:r w:rsidRPr="00436EB5">
        <w:rPr>
          <w:rFonts w:eastAsia="Times New Roman"/>
          <w:spacing w:val="5"/>
          <w:kern w:val="3"/>
        </w:rPr>
        <w:t xml:space="preserve">Début du stage : 19 janvier 2022 </w:t>
      </w:r>
      <w:r w:rsidR="00CA6529" w:rsidRPr="00CA6529">
        <w:rPr>
          <w:rFonts w:eastAsia="Times New Roman"/>
          <w:spacing w:val="5"/>
          <w:kern w:val="3"/>
        </w:rPr>
        <w:t>Arrêt</w:t>
      </w:r>
      <w:r w:rsidR="001C21F8">
        <w:rPr>
          <w:rFonts w:eastAsia="Times New Roman"/>
          <w:spacing w:val="5"/>
          <w:kern w:val="3"/>
        </w:rPr>
        <w:t xml:space="preserve"> </w:t>
      </w:r>
      <w:r w:rsidR="00261123">
        <w:rPr>
          <w:rFonts w:eastAsia="Times New Roman"/>
          <w:spacing w:val="5"/>
          <w:kern w:val="3"/>
        </w:rPr>
        <w:t xml:space="preserve">temporaire </w:t>
      </w:r>
      <w:r w:rsidR="00CA6529" w:rsidRPr="00CA6529">
        <w:rPr>
          <w:rFonts w:eastAsia="Times New Roman"/>
          <w:spacing w:val="5"/>
          <w:kern w:val="3"/>
        </w:rPr>
        <w:t xml:space="preserve">: 13 mars </w:t>
      </w:r>
      <w:r w:rsidR="00261123">
        <w:rPr>
          <w:rFonts w:eastAsia="Times New Roman"/>
          <w:spacing w:val="5"/>
          <w:kern w:val="3"/>
        </w:rPr>
        <w:t>–</w:t>
      </w:r>
      <w:r w:rsidR="00CA6529" w:rsidRPr="00CA6529">
        <w:rPr>
          <w:rFonts w:eastAsia="Times New Roman"/>
          <w:spacing w:val="5"/>
          <w:kern w:val="3"/>
        </w:rPr>
        <w:t xml:space="preserve"> 6juin </w:t>
      </w:r>
      <w:r w:rsidR="00261123">
        <w:rPr>
          <w:rFonts w:eastAsia="Times New Roman"/>
          <w:spacing w:val="5"/>
          <w:kern w:val="3"/>
        </w:rPr>
        <w:t>2022</w:t>
      </w:r>
    </w:p>
    <w:p w14:paraId="5F9CFCB9" w14:textId="77777777" w:rsidR="00436EB5" w:rsidRPr="00436EB5" w:rsidRDefault="00436EB5" w:rsidP="00436EB5">
      <w:pPr>
        <w:tabs>
          <w:tab w:val="left" w:pos="1266"/>
        </w:tabs>
        <w:suppressAutoHyphens/>
        <w:autoSpaceDE/>
        <w:adjustRightInd/>
        <w:spacing w:after="200" w:line="276" w:lineRule="auto"/>
        <w:rPr>
          <w:rFonts w:eastAsia="Times New Roman"/>
          <w:spacing w:val="5"/>
          <w:kern w:val="3"/>
        </w:rPr>
      </w:pPr>
      <w:r w:rsidRPr="00436EB5">
        <w:rPr>
          <w:rFonts w:eastAsia="Times New Roman"/>
          <w:spacing w:val="5"/>
          <w:kern w:val="3"/>
        </w:rPr>
        <w:t>Fin du stage :</w:t>
      </w:r>
      <w:r w:rsidR="001C21F8">
        <w:rPr>
          <w:rFonts w:eastAsia="Times New Roman"/>
          <w:spacing w:val="5"/>
          <w:kern w:val="3"/>
        </w:rPr>
        <w:t xml:space="preserve"> </w:t>
      </w:r>
      <w:r w:rsidR="00CA6529">
        <w:rPr>
          <w:rFonts w:asciiTheme="majorBidi" w:hAnsiTheme="majorBidi" w:cstheme="majorBidi"/>
          <w:szCs w:val="32"/>
        </w:rPr>
        <w:t>17 octobre 2022</w:t>
      </w:r>
    </w:p>
    <w:p w14:paraId="24983574" w14:textId="77777777" w:rsidR="00CA6529" w:rsidRDefault="00CA6529" w:rsidP="00436EB5">
      <w:pPr>
        <w:tabs>
          <w:tab w:val="left" w:pos="1266"/>
        </w:tabs>
        <w:suppressAutoHyphens/>
        <w:autoSpaceDE/>
        <w:adjustRightInd/>
        <w:spacing w:after="200" w:line="276" w:lineRule="auto"/>
        <w:rPr>
          <w:rFonts w:eastAsia="Times New Roman"/>
          <w:spacing w:val="5"/>
          <w:kern w:val="3"/>
        </w:rPr>
      </w:pPr>
    </w:p>
    <w:p w14:paraId="7E475A5C" w14:textId="77777777" w:rsidR="00CA6529" w:rsidRDefault="00CA6529" w:rsidP="00CA6529">
      <w:pPr>
        <w:jc w:val="center"/>
        <w:rPr>
          <w:color w:val="000000"/>
          <w:sz w:val="28"/>
          <w:szCs w:val="28"/>
        </w:rPr>
      </w:pPr>
      <w:r w:rsidRPr="0085564C">
        <w:rPr>
          <w:color w:val="000000"/>
          <w:sz w:val="28"/>
          <w:szCs w:val="28"/>
        </w:rPr>
        <w:t>Encadré par : D</w:t>
      </w:r>
      <w:r w:rsidR="00197D11">
        <w:rPr>
          <w:color w:val="000000"/>
          <w:sz w:val="28"/>
          <w:szCs w:val="28"/>
        </w:rPr>
        <w:t>r</w:t>
      </w:r>
      <w:r w:rsidRPr="0085564C">
        <w:rPr>
          <w:color w:val="000000"/>
          <w:sz w:val="28"/>
          <w:szCs w:val="28"/>
        </w:rPr>
        <w:t xml:space="preserve"> Hervé </w:t>
      </w:r>
      <w:r w:rsidR="0032711B" w:rsidRPr="0085564C">
        <w:rPr>
          <w:color w:val="000000"/>
          <w:sz w:val="28"/>
          <w:szCs w:val="28"/>
        </w:rPr>
        <w:t>LABORDE-CAST</w:t>
      </w:r>
      <w:r w:rsidR="00592CDA">
        <w:rPr>
          <w:color w:val="000000"/>
          <w:sz w:val="28"/>
          <w:szCs w:val="28"/>
        </w:rPr>
        <w:t>É</w:t>
      </w:r>
      <w:r w:rsidR="0032711B" w:rsidRPr="0085564C">
        <w:rPr>
          <w:color w:val="000000"/>
          <w:sz w:val="28"/>
          <w:szCs w:val="28"/>
        </w:rPr>
        <w:t>ROT</w:t>
      </w:r>
    </w:p>
    <w:p w14:paraId="1262769B" w14:textId="77777777" w:rsidR="00697417" w:rsidRDefault="00697417" w:rsidP="00CA6529">
      <w:pPr>
        <w:jc w:val="center"/>
        <w:rPr>
          <w:color w:val="000000"/>
          <w:sz w:val="28"/>
          <w:szCs w:val="28"/>
        </w:rPr>
      </w:pPr>
    </w:p>
    <w:p w14:paraId="666CE376" w14:textId="77777777" w:rsidR="00697417" w:rsidRPr="00436EB5" w:rsidDel="008022BD" w:rsidRDefault="00697417" w:rsidP="00697417">
      <w:pPr>
        <w:suppressAutoHyphens/>
        <w:autoSpaceDE/>
        <w:adjustRightInd/>
        <w:spacing w:after="200" w:line="276" w:lineRule="auto"/>
        <w:rPr>
          <w:del w:id="4" w:author="YOUSSEF BENKHALLOUF" w:date="2022-09-14T17:26:00Z"/>
          <w:rFonts w:eastAsia="Times New Roman"/>
          <w:spacing w:val="5"/>
          <w:kern w:val="3"/>
          <w:sz w:val="36"/>
          <w:szCs w:val="36"/>
        </w:rPr>
      </w:pPr>
      <w:r w:rsidRPr="00697417">
        <w:rPr>
          <w:color w:val="000000"/>
          <w:sz w:val="28"/>
          <w:szCs w:val="28"/>
        </w:rPr>
        <w:t>Réalisé par </w:t>
      </w:r>
      <w:r w:rsidRPr="00697417">
        <w:rPr>
          <w:rFonts w:eastAsia="Times New Roman"/>
          <w:spacing w:val="5"/>
          <w:kern w:val="3"/>
          <w:sz w:val="28"/>
          <w:szCs w:val="28"/>
        </w:rPr>
        <w:t>:</w:t>
      </w:r>
      <w:r w:rsidR="00A5494E">
        <w:rPr>
          <w:rFonts w:eastAsia="Times New Roman"/>
          <w:spacing w:val="5"/>
          <w:kern w:val="3"/>
          <w:sz w:val="28"/>
          <w:szCs w:val="28"/>
        </w:rPr>
        <w:t xml:space="preserve"> </w:t>
      </w:r>
      <w:proofErr w:type="spellStart"/>
      <w:r w:rsidRPr="00697417">
        <w:rPr>
          <w:rFonts w:eastAsia="Times New Roman"/>
          <w:spacing w:val="5"/>
          <w:kern w:val="3"/>
          <w:sz w:val="28"/>
          <w:szCs w:val="28"/>
        </w:rPr>
        <w:t>Ferdaous</w:t>
      </w:r>
      <w:proofErr w:type="spellEnd"/>
      <w:r w:rsidRPr="00697417">
        <w:rPr>
          <w:rFonts w:eastAsia="Times New Roman"/>
          <w:spacing w:val="5"/>
          <w:kern w:val="3"/>
          <w:sz w:val="28"/>
          <w:szCs w:val="28"/>
        </w:rPr>
        <w:t xml:space="preserve"> CHAKIRI</w:t>
      </w:r>
    </w:p>
    <w:p w14:paraId="7A5F06D2" w14:textId="77777777" w:rsidR="00697417" w:rsidRPr="0085564C" w:rsidDel="008022BD" w:rsidRDefault="00697417" w:rsidP="00CA6529">
      <w:pPr>
        <w:jc w:val="center"/>
        <w:rPr>
          <w:del w:id="5" w:author="YOUSSEF BENKHALLOUF" w:date="2022-09-14T17:26:00Z"/>
          <w:color w:val="000000"/>
          <w:sz w:val="28"/>
          <w:szCs w:val="28"/>
        </w:rPr>
      </w:pPr>
    </w:p>
    <w:p w14:paraId="2A95A824" w14:textId="77777777" w:rsidR="00CA6529" w:rsidRDefault="00CA6529" w:rsidP="008022BD">
      <w:pPr>
        <w:suppressAutoHyphens/>
        <w:autoSpaceDE/>
        <w:adjustRightInd/>
        <w:spacing w:after="200" w:line="276" w:lineRule="auto"/>
        <w:rPr>
          <w:rFonts w:asciiTheme="majorBidi" w:hAnsiTheme="majorBidi" w:cstheme="majorBidi"/>
          <w:szCs w:val="32"/>
        </w:rPr>
        <w:pPrChange w:id="6" w:author="YOUSSEF BENKHALLOUF" w:date="2022-09-14T17:26:00Z">
          <w:pPr/>
        </w:pPrChange>
      </w:pPr>
    </w:p>
    <w:p w14:paraId="4A603EAD" w14:textId="1EF244AE" w:rsidR="00197D11" w:rsidDel="008022BD" w:rsidRDefault="00197D11">
      <w:pPr>
        <w:autoSpaceDE/>
        <w:autoSpaceDN/>
        <w:adjustRightInd/>
        <w:spacing w:after="200" w:line="276" w:lineRule="auto"/>
        <w:rPr>
          <w:del w:id="7" w:author="YOUSSEF BENKHALLOUF" w:date="2022-09-14T17:26:00Z"/>
          <w:rFonts w:eastAsia="Times New Roman"/>
          <w:spacing w:val="5"/>
          <w:kern w:val="3"/>
        </w:rPr>
      </w:pPr>
      <w:del w:id="8" w:author="YOUSSEF BENKHALLOUF" w:date="2022-09-14T17:26:00Z">
        <w:r w:rsidDel="008022BD">
          <w:rPr>
            <w:rFonts w:eastAsia="Times New Roman"/>
            <w:spacing w:val="5"/>
            <w:kern w:val="3"/>
          </w:rPr>
          <w:br w:type="page"/>
        </w:r>
      </w:del>
    </w:p>
    <w:p w14:paraId="69514544" w14:textId="4F4190CA" w:rsidR="0085564C" w:rsidDel="008022BD" w:rsidRDefault="0085564C" w:rsidP="0085564C">
      <w:pPr>
        <w:suppressAutoHyphens/>
        <w:autoSpaceDE/>
        <w:adjustRightInd/>
        <w:spacing w:after="200" w:line="276" w:lineRule="auto"/>
        <w:rPr>
          <w:del w:id="9" w:author="YOUSSEF BENKHALLOUF" w:date="2022-09-14T17:26:00Z"/>
          <w:rFonts w:eastAsia="Times New Roman"/>
          <w:spacing w:val="5"/>
          <w:kern w:val="3"/>
        </w:rPr>
      </w:pPr>
    </w:p>
    <w:p w14:paraId="6DDB3A69" w14:textId="215C7D76" w:rsidR="00DD0737" w:rsidDel="008022BD" w:rsidRDefault="00DD0737" w:rsidP="00DD0737">
      <w:pPr>
        <w:autoSpaceDE/>
        <w:autoSpaceDN/>
        <w:adjustRightInd/>
        <w:spacing w:after="200" w:line="276" w:lineRule="auto"/>
        <w:rPr>
          <w:del w:id="10" w:author="YOUSSEF BENKHALLOUF" w:date="2022-09-14T17:26:00Z"/>
          <w:b/>
          <w:bCs/>
          <w:sz w:val="36"/>
          <w:szCs w:val="36"/>
        </w:rPr>
      </w:pPr>
    </w:p>
    <w:p w14:paraId="0E5CBFE4" w14:textId="7445D6CE" w:rsidR="00DD0737" w:rsidDel="008022BD" w:rsidRDefault="00DD0737" w:rsidP="00DD0737">
      <w:pPr>
        <w:autoSpaceDE/>
        <w:autoSpaceDN/>
        <w:adjustRightInd/>
        <w:spacing w:after="200" w:line="276" w:lineRule="auto"/>
        <w:rPr>
          <w:del w:id="11" w:author="YOUSSEF BENKHALLOUF" w:date="2022-09-14T17:26:00Z"/>
          <w:b/>
          <w:bCs/>
          <w:sz w:val="36"/>
          <w:szCs w:val="36"/>
        </w:rPr>
      </w:pPr>
    </w:p>
    <w:p w14:paraId="173A371E" w14:textId="364E8CDB" w:rsidR="00DD0737" w:rsidDel="008022BD" w:rsidRDefault="00DD0737" w:rsidP="00DD0737">
      <w:pPr>
        <w:autoSpaceDE/>
        <w:autoSpaceDN/>
        <w:adjustRightInd/>
        <w:spacing w:after="200" w:line="276" w:lineRule="auto"/>
        <w:rPr>
          <w:del w:id="12" w:author="YOUSSEF BENKHALLOUF" w:date="2022-09-14T17:26:00Z"/>
          <w:b/>
          <w:bCs/>
          <w:sz w:val="36"/>
          <w:szCs w:val="36"/>
        </w:rPr>
      </w:pPr>
    </w:p>
    <w:p w14:paraId="2F613099" w14:textId="7E7E764F" w:rsidR="00DD0737" w:rsidDel="008022BD" w:rsidRDefault="00DD0737" w:rsidP="00DD0737">
      <w:pPr>
        <w:autoSpaceDE/>
        <w:autoSpaceDN/>
        <w:adjustRightInd/>
        <w:spacing w:after="200" w:line="276" w:lineRule="auto"/>
        <w:rPr>
          <w:del w:id="13" w:author="YOUSSEF BENKHALLOUF" w:date="2022-09-14T17:26:00Z"/>
          <w:b/>
          <w:bCs/>
          <w:sz w:val="36"/>
          <w:szCs w:val="36"/>
        </w:rPr>
      </w:pPr>
    </w:p>
    <w:p w14:paraId="3E9227FC" w14:textId="548DC336" w:rsidR="00DD0737" w:rsidDel="008022BD" w:rsidRDefault="00DD0737" w:rsidP="00DD0737">
      <w:pPr>
        <w:autoSpaceDE/>
        <w:autoSpaceDN/>
        <w:adjustRightInd/>
        <w:spacing w:after="200" w:line="276" w:lineRule="auto"/>
        <w:rPr>
          <w:del w:id="14" w:author="YOUSSEF BENKHALLOUF" w:date="2022-09-14T17:26:00Z"/>
          <w:b/>
          <w:bCs/>
          <w:sz w:val="36"/>
          <w:szCs w:val="36"/>
        </w:rPr>
      </w:pPr>
    </w:p>
    <w:p w14:paraId="0814D68D" w14:textId="5D86DB09" w:rsidR="00DD0737" w:rsidDel="008022BD" w:rsidRDefault="00DD0737" w:rsidP="00DD0737">
      <w:pPr>
        <w:autoSpaceDE/>
        <w:autoSpaceDN/>
        <w:adjustRightInd/>
        <w:spacing w:after="200" w:line="276" w:lineRule="auto"/>
        <w:rPr>
          <w:del w:id="15" w:author="YOUSSEF BENKHALLOUF" w:date="2022-09-14T17:26:00Z"/>
          <w:b/>
          <w:bCs/>
          <w:sz w:val="36"/>
          <w:szCs w:val="36"/>
        </w:rPr>
      </w:pPr>
    </w:p>
    <w:p w14:paraId="22779732" w14:textId="198DE21B" w:rsidR="00DD0737" w:rsidDel="008022BD" w:rsidRDefault="00DD0737" w:rsidP="00DD0737">
      <w:pPr>
        <w:autoSpaceDE/>
        <w:autoSpaceDN/>
        <w:adjustRightInd/>
        <w:spacing w:after="200" w:line="276" w:lineRule="auto"/>
        <w:rPr>
          <w:del w:id="16" w:author="YOUSSEF BENKHALLOUF" w:date="2022-09-14T17:26:00Z"/>
          <w:b/>
          <w:bCs/>
          <w:sz w:val="36"/>
          <w:szCs w:val="36"/>
        </w:rPr>
      </w:pPr>
    </w:p>
    <w:p w14:paraId="60F026F0" w14:textId="7327E69E" w:rsidR="00DD0737" w:rsidDel="008022BD" w:rsidRDefault="00DD0737" w:rsidP="00DD0737">
      <w:pPr>
        <w:autoSpaceDE/>
        <w:autoSpaceDN/>
        <w:adjustRightInd/>
        <w:spacing w:after="200" w:line="276" w:lineRule="auto"/>
        <w:rPr>
          <w:del w:id="17" w:author="YOUSSEF BENKHALLOUF" w:date="2022-09-14T17:26:00Z"/>
          <w:b/>
          <w:bCs/>
          <w:sz w:val="36"/>
          <w:szCs w:val="36"/>
        </w:rPr>
      </w:pPr>
    </w:p>
    <w:p w14:paraId="7812B3DA" w14:textId="5CC7402C" w:rsidR="00DD0737" w:rsidDel="008022BD" w:rsidRDefault="00DD0737" w:rsidP="00DD0737">
      <w:pPr>
        <w:autoSpaceDE/>
        <w:autoSpaceDN/>
        <w:adjustRightInd/>
        <w:spacing w:after="200" w:line="276" w:lineRule="auto"/>
        <w:rPr>
          <w:del w:id="18" w:author="YOUSSEF BENKHALLOUF" w:date="2022-09-14T17:26:00Z"/>
          <w:b/>
          <w:bCs/>
          <w:sz w:val="36"/>
          <w:szCs w:val="36"/>
        </w:rPr>
      </w:pPr>
    </w:p>
    <w:p w14:paraId="008ABD44" w14:textId="62F5ACBA" w:rsidR="00DD0737" w:rsidDel="008022BD" w:rsidRDefault="00DD0737" w:rsidP="00DD0737">
      <w:pPr>
        <w:autoSpaceDE/>
        <w:autoSpaceDN/>
        <w:adjustRightInd/>
        <w:spacing w:after="200" w:line="276" w:lineRule="auto"/>
        <w:rPr>
          <w:del w:id="19" w:author="YOUSSEF BENKHALLOUF" w:date="2022-09-14T17:26:00Z"/>
          <w:b/>
          <w:bCs/>
          <w:sz w:val="36"/>
          <w:szCs w:val="36"/>
        </w:rPr>
      </w:pPr>
    </w:p>
    <w:p w14:paraId="658B91F9" w14:textId="05F0461F" w:rsidR="00DD0737" w:rsidDel="008022BD" w:rsidRDefault="00DD0737" w:rsidP="00DD0737">
      <w:pPr>
        <w:autoSpaceDE/>
        <w:autoSpaceDN/>
        <w:adjustRightInd/>
        <w:spacing w:after="200" w:line="276" w:lineRule="auto"/>
        <w:rPr>
          <w:del w:id="20" w:author="YOUSSEF BENKHALLOUF" w:date="2022-09-14T17:26:00Z"/>
          <w:b/>
          <w:bCs/>
          <w:sz w:val="36"/>
          <w:szCs w:val="36"/>
        </w:rPr>
      </w:pPr>
    </w:p>
    <w:p w14:paraId="366BE71C" w14:textId="6DBED1F9" w:rsidR="00DD0737" w:rsidDel="008022BD" w:rsidRDefault="00DD0737" w:rsidP="00DD0737">
      <w:pPr>
        <w:autoSpaceDE/>
        <w:autoSpaceDN/>
        <w:adjustRightInd/>
        <w:spacing w:after="200" w:line="276" w:lineRule="auto"/>
        <w:rPr>
          <w:del w:id="21" w:author="YOUSSEF BENKHALLOUF" w:date="2022-09-14T17:26:00Z"/>
          <w:b/>
          <w:bCs/>
          <w:sz w:val="36"/>
          <w:szCs w:val="36"/>
        </w:rPr>
      </w:pPr>
    </w:p>
    <w:p w14:paraId="648DE075" w14:textId="4C8A3EEF" w:rsidR="00DD0737" w:rsidDel="008022BD" w:rsidRDefault="00DD0737" w:rsidP="00DD0737">
      <w:pPr>
        <w:autoSpaceDE/>
        <w:autoSpaceDN/>
        <w:adjustRightInd/>
        <w:spacing w:after="200" w:line="276" w:lineRule="auto"/>
        <w:rPr>
          <w:del w:id="22" w:author="YOUSSEF BENKHALLOUF" w:date="2022-09-14T17:26:00Z"/>
          <w:b/>
          <w:bCs/>
          <w:sz w:val="36"/>
          <w:szCs w:val="36"/>
        </w:rPr>
      </w:pPr>
    </w:p>
    <w:p w14:paraId="31E8C6B1" w14:textId="6E9D2BDE" w:rsidR="00DD0737" w:rsidDel="008022BD" w:rsidRDefault="00DD0737" w:rsidP="00DD0737">
      <w:pPr>
        <w:autoSpaceDE/>
        <w:autoSpaceDN/>
        <w:adjustRightInd/>
        <w:spacing w:after="200" w:line="276" w:lineRule="auto"/>
        <w:rPr>
          <w:del w:id="23" w:author="YOUSSEF BENKHALLOUF" w:date="2022-09-14T17:26:00Z"/>
          <w:b/>
          <w:bCs/>
          <w:sz w:val="36"/>
          <w:szCs w:val="36"/>
        </w:rPr>
      </w:pPr>
    </w:p>
    <w:p w14:paraId="4A1B3424" w14:textId="1EA8C3B5" w:rsidR="00DD0737" w:rsidDel="008022BD" w:rsidRDefault="00DD0737" w:rsidP="00DD0737">
      <w:pPr>
        <w:autoSpaceDE/>
        <w:autoSpaceDN/>
        <w:adjustRightInd/>
        <w:spacing w:after="200" w:line="276" w:lineRule="auto"/>
        <w:rPr>
          <w:del w:id="24" w:author="YOUSSEF BENKHALLOUF" w:date="2022-09-14T17:26:00Z"/>
          <w:b/>
          <w:bCs/>
          <w:sz w:val="36"/>
          <w:szCs w:val="36"/>
        </w:rPr>
      </w:pPr>
    </w:p>
    <w:p w14:paraId="10AC19A1" w14:textId="0E53B1B0" w:rsidR="00DD0737" w:rsidDel="008022BD" w:rsidRDefault="00DD0737" w:rsidP="00DD0737">
      <w:pPr>
        <w:autoSpaceDE/>
        <w:autoSpaceDN/>
        <w:adjustRightInd/>
        <w:spacing w:after="200" w:line="276" w:lineRule="auto"/>
        <w:rPr>
          <w:del w:id="25" w:author="YOUSSEF BENKHALLOUF" w:date="2022-09-14T17:26:00Z"/>
          <w:b/>
          <w:bCs/>
          <w:sz w:val="36"/>
          <w:szCs w:val="36"/>
        </w:rPr>
        <w:sectPr w:rsidR="00DD0737" w:rsidDel="008022BD" w:rsidSect="00A7675C">
          <w:headerReference w:type="even" r:id="rId16"/>
          <w:headerReference w:type="default" r:id="rId17"/>
          <w:footerReference w:type="even" r:id="rId18"/>
          <w:footerReference w:type="default" r:id="rId19"/>
          <w:headerReference w:type="first" r:id="rId20"/>
          <w:footerReference w:type="first" r:id="rId21"/>
          <w:pgSz w:w="12240" w:h="15840"/>
          <w:pgMar w:top="1417" w:right="1417" w:bottom="1417" w:left="1417" w:header="720" w:footer="720" w:gutter="0"/>
          <w:cols w:space="720"/>
          <w:noEndnote/>
        </w:sectPr>
      </w:pPr>
    </w:p>
    <w:p w14:paraId="355FF315" w14:textId="77777777" w:rsidR="00697417" w:rsidRDefault="00697417" w:rsidP="00912B80">
      <w:pPr>
        <w:spacing w:after="160" w:line="276" w:lineRule="auto"/>
        <w:rPr>
          <w:b/>
          <w:bCs/>
          <w:sz w:val="36"/>
          <w:szCs w:val="36"/>
        </w:rPr>
      </w:pPr>
    </w:p>
    <w:p w14:paraId="3CFD2BF2" w14:textId="77777777" w:rsidR="00197D11" w:rsidRPr="003F51D9" w:rsidRDefault="000C6916" w:rsidP="003F51D9">
      <w:pPr>
        <w:pStyle w:val="Titre1"/>
        <w:numPr>
          <w:ilvl w:val="0"/>
          <w:numId w:val="0"/>
        </w:numPr>
        <w:jc w:val="center"/>
      </w:pPr>
      <w:bookmarkStart w:id="26" w:name="_Toc113368648"/>
      <w:r w:rsidRPr="003F51D9">
        <w:lastRenderedPageBreak/>
        <w:t>Remerciement</w:t>
      </w:r>
      <w:r w:rsidR="00545343" w:rsidRPr="003F51D9">
        <w:t>s</w:t>
      </w:r>
      <w:bookmarkEnd w:id="26"/>
    </w:p>
    <w:p w14:paraId="578BA90C" w14:textId="77777777" w:rsidR="004755CA" w:rsidRPr="00545343" w:rsidRDefault="004755CA" w:rsidP="004755CA"/>
    <w:p w14:paraId="23E10BCD" w14:textId="4ABAEC16" w:rsidR="004755CA" w:rsidRPr="006C1179" w:rsidRDefault="004755CA" w:rsidP="006C1179">
      <w:pPr>
        <w:pStyle w:val="Sansinterligne"/>
      </w:pPr>
      <w:r w:rsidRPr="006C1179">
        <w:t xml:space="preserve">Avant tout développement sur cette expérience professionnelle, il n’apparaît plus opportun de commencer ce rapport de mon </w:t>
      </w:r>
      <w:del w:id="27" w:author="YOUSSEF BENKHALLOUF" w:date="2022-09-14T17:26:00Z">
        <w:r w:rsidR="007028C2" w:rsidDel="008022BD">
          <w:delText>s</w:delText>
        </w:r>
        <w:r w:rsidRPr="006C1179" w:rsidDel="008022BD">
          <w:delText>tage  de</w:delText>
        </w:r>
      </w:del>
      <w:ins w:id="28" w:author="YOUSSEF BENKHALLOUF" w:date="2022-09-14T17:26:00Z">
        <w:r w:rsidR="008022BD">
          <w:t>s</w:t>
        </w:r>
        <w:r w:rsidR="008022BD" w:rsidRPr="006C1179">
          <w:t>tage de</w:t>
        </w:r>
      </w:ins>
      <w:r w:rsidRPr="006C1179">
        <w:t xml:space="preserve"> Fin d’Etudes sans avoir une pensée pour tous ceux qui ont contribué à le rendre possible.</w:t>
      </w:r>
    </w:p>
    <w:p w14:paraId="0B8E742B" w14:textId="613D7CC3" w:rsidR="004755CA" w:rsidRPr="006C1179" w:rsidRDefault="004755CA" w:rsidP="006C1179">
      <w:pPr>
        <w:pStyle w:val="Sansinterligne"/>
      </w:pPr>
      <w:r w:rsidRPr="006C1179">
        <w:t xml:space="preserve">En premier lieu, je tiens à remercier profondément </w:t>
      </w:r>
      <w:del w:id="29" w:author="YOUSSEF BENKHALLOUF" w:date="2022-09-14T17:26:00Z">
        <w:r w:rsidRPr="006C1179" w:rsidDel="008022BD">
          <w:delText>mon  encadrant</w:delText>
        </w:r>
      </w:del>
      <w:ins w:id="30" w:author="YOUSSEF BENKHALLOUF" w:date="2022-09-14T17:26:00Z">
        <w:r w:rsidR="008022BD" w:rsidRPr="006C1179">
          <w:t>mon encadrant</w:t>
        </w:r>
      </w:ins>
      <w:r w:rsidR="00A5494E">
        <w:t xml:space="preserve"> </w:t>
      </w:r>
      <w:del w:id="31" w:author="YOUSSEF BENKHALLOUF" w:date="2022-09-14T17:26:00Z">
        <w:r w:rsidRPr="006C1179" w:rsidDel="008022BD">
          <w:delText>Dr.Hervé</w:delText>
        </w:r>
      </w:del>
      <w:ins w:id="32" w:author="YOUSSEF BENKHALLOUF" w:date="2022-09-14T17:26:00Z">
        <w:r w:rsidR="008022BD" w:rsidRPr="006C1179">
          <w:t>Dr. Hervé</w:t>
        </w:r>
      </w:ins>
      <w:r w:rsidRPr="006C1179">
        <w:t xml:space="preserve"> Laborde-</w:t>
      </w:r>
      <w:proofErr w:type="spellStart"/>
      <w:r w:rsidR="00F172AC" w:rsidRPr="006C1179">
        <w:t>Castérot</w:t>
      </w:r>
      <w:proofErr w:type="spellEnd"/>
      <w:r w:rsidR="00F172AC" w:rsidRPr="006C1179">
        <w:t>, médecin</w:t>
      </w:r>
      <w:r w:rsidRPr="006C1179">
        <w:t xml:space="preserve"> de travail au centre Antipoison de Paris, pour son accueil chaleureux, sa disponibilité et l’effort qui a fourni pour faire réussir ce travail. Ainsi, ses suggestions et ses conseils ont rendu ce travail plus complet et plus riche.</w:t>
      </w:r>
    </w:p>
    <w:p w14:paraId="730B4E0A" w14:textId="77777777" w:rsidR="005B210C" w:rsidRPr="006C1179" w:rsidRDefault="005B210C" w:rsidP="006C1179">
      <w:pPr>
        <w:pStyle w:val="Sansinterligne"/>
      </w:pPr>
      <w:r w:rsidRPr="006C1179">
        <w:t>Un grand merci à Laurine LEVISAGE pour sa disponibilité, son aide et ses conseils tout au long de ce stage. Merci pour l’encadrement supplémentaire.</w:t>
      </w:r>
    </w:p>
    <w:p w14:paraId="62B0AF05" w14:textId="77777777" w:rsidR="00D95322" w:rsidRDefault="004755CA" w:rsidP="006C1179">
      <w:pPr>
        <w:suppressAutoHyphens/>
        <w:autoSpaceDE/>
        <w:adjustRightInd/>
        <w:spacing w:after="200" w:line="276" w:lineRule="auto"/>
        <w:jc w:val="both"/>
        <w:rPr>
          <w:ins w:id="33" w:author="YOUSSEF BENKHALLOUF" w:date="2022-09-14T20:38:00Z"/>
        </w:rPr>
      </w:pPr>
      <w:r w:rsidRPr="006C1179">
        <w:t xml:space="preserve">D’autre part, je m’intéresse également à exprimer ma profonde gratitude et mes sincères </w:t>
      </w:r>
      <w:del w:id="34" w:author="YOUSSEF BENKHALLOUF" w:date="2022-09-14T17:26:00Z">
        <w:r w:rsidRPr="006C1179" w:rsidDel="008022BD">
          <w:delText>remerciements  au</w:delText>
        </w:r>
      </w:del>
      <w:ins w:id="35" w:author="YOUSSEF BENKHALLOUF" w:date="2022-09-14T17:26:00Z">
        <w:r w:rsidR="008022BD" w:rsidRPr="006C1179">
          <w:t>remerciements au</w:t>
        </w:r>
      </w:ins>
      <w:r w:rsidRPr="006C1179">
        <w:t xml:space="preserve"> cadre administratif de la Faculté de Pharmacie de </w:t>
      </w:r>
      <w:del w:id="36" w:author="YOUSSEF BENKHALLOUF" w:date="2022-09-14T17:26:00Z">
        <w:r w:rsidRPr="006C1179" w:rsidDel="008022BD">
          <w:delText>Paris  qui</w:delText>
        </w:r>
      </w:del>
      <w:ins w:id="37" w:author="YOUSSEF BENKHALLOUF" w:date="2022-09-14T17:26:00Z">
        <w:r w:rsidR="008022BD" w:rsidRPr="006C1179">
          <w:t>Paris qui</w:t>
        </w:r>
      </w:ins>
      <w:r w:rsidRPr="006C1179">
        <w:t xml:space="preserve"> nous a assuré les conditions favorables pour </w:t>
      </w:r>
      <w:r w:rsidRPr="006C1179">
        <w:rPr>
          <w:rStyle w:val="SansinterligneCar"/>
        </w:rPr>
        <w:t xml:space="preserve">produire un bon travail. Et </w:t>
      </w:r>
      <w:del w:id="38" w:author="YOUSSEF BENKHALLOUF" w:date="2022-09-14T17:26:00Z">
        <w:r w:rsidRPr="006C1179" w:rsidDel="008022BD">
          <w:rPr>
            <w:rStyle w:val="SansinterligneCar"/>
          </w:rPr>
          <w:delText>ma  reconnaissance</w:delText>
        </w:r>
      </w:del>
      <w:ins w:id="39" w:author="YOUSSEF BENKHALLOUF" w:date="2022-09-14T17:26:00Z">
        <w:r w:rsidR="008022BD" w:rsidRPr="006C1179">
          <w:rPr>
            <w:rStyle w:val="SansinterligneCar"/>
          </w:rPr>
          <w:t>ma reconnaissance</w:t>
        </w:r>
      </w:ins>
      <w:r w:rsidRPr="006C1179">
        <w:rPr>
          <w:rStyle w:val="SansinterligneCar"/>
        </w:rPr>
        <w:t xml:space="preserve"> va également à tous les enseignants de la filière de la Santé Publique et Risques liés à l’Environnement Professionnel (SPREP</w:t>
      </w:r>
      <w:del w:id="40" w:author="YOUSSEF BENKHALLOUF" w:date="2022-09-14T17:27:00Z">
        <w:r w:rsidRPr="006C1179" w:rsidDel="008022BD">
          <w:rPr>
            <w:rStyle w:val="SansinterligneCar"/>
          </w:rPr>
          <w:delText>),</w:delText>
        </w:r>
        <w:r w:rsidRPr="006C1179" w:rsidDel="008022BD">
          <w:delText>qui</w:delText>
        </w:r>
      </w:del>
      <w:ins w:id="41" w:author="YOUSSEF BENKHALLOUF" w:date="2022-09-14T17:27:00Z">
        <w:r w:rsidR="008022BD" w:rsidRPr="006C1179">
          <w:rPr>
            <w:rStyle w:val="SansinterligneCar"/>
          </w:rPr>
          <w:t>),</w:t>
        </w:r>
        <w:r w:rsidR="008022BD" w:rsidRPr="006C1179">
          <w:t xml:space="preserve"> qui</w:t>
        </w:r>
      </w:ins>
      <w:r w:rsidRPr="006C1179">
        <w:t xml:space="preserve"> n’ont jamais cessé à nous </w:t>
      </w:r>
      <w:del w:id="42" w:author="YOUSSEF BENKHALLOUF" w:date="2022-09-14T17:27:00Z">
        <w:r w:rsidRPr="006C1179" w:rsidDel="008022BD">
          <w:delText>donner  le</w:delText>
        </w:r>
      </w:del>
      <w:ins w:id="43" w:author="YOUSSEF BENKHALLOUF" w:date="2022-09-14T17:27:00Z">
        <w:r w:rsidR="008022BD" w:rsidRPr="006C1179">
          <w:t>donner l</w:t>
        </w:r>
      </w:ins>
      <w:del w:id="44" w:author="YOUSSEF BENKHALLOUF" w:date="2022-09-14T17:27:00Z">
        <w:r w:rsidRPr="006C1179" w:rsidDel="008022BD">
          <w:delText xml:space="preserve"> maximum d</w:delText>
        </w:r>
      </w:del>
      <w:r w:rsidRPr="006C1179">
        <w:t xml:space="preserve">es </w:t>
      </w:r>
      <w:ins w:id="45" w:author="YOUSSEF BENKHALLOUF" w:date="2022-09-14T17:27:00Z">
        <w:r w:rsidR="008022BD">
          <w:t xml:space="preserve">bons </w:t>
        </w:r>
      </w:ins>
      <w:r w:rsidRPr="006C1179">
        <w:t xml:space="preserve">conseils, </w:t>
      </w:r>
      <w:del w:id="46" w:author="YOUSSEF BENKHALLOUF" w:date="2022-09-14T20:38:00Z">
        <w:r w:rsidRPr="006C1179" w:rsidDel="00D95322">
          <w:delText>et qui à chaque fois que nous exprimions le besoin</w:delText>
        </w:r>
      </w:del>
      <w:r w:rsidRPr="006C1179">
        <w:t xml:space="preserve">, </w:t>
      </w:r>
      <w:ins w:id="47" w:author="YOUSSEF BENKHALLOUF" w:date="2022-09-14T20:38:00Z">
        <w:r w:rsidR="00D95322">
          <w:t xml:space="preserve">et </w:t>
        </w:r>
      </w:ins>
      <w:r w:rsidRPr="006C1179">
        <w:t xml:space="preserve">nous donner le coup de pouce dont </w:t>
      </w:r>
      <w:del w:id="48" w:author="YOUSSEF BENKHALLOUF" w:date="2022-09-14T20:38:00Z">
        <w:r w:rsidRPr="006C1179" w:rsidDel="00D95322">
          <w:delText xml:space="preserve">nous avons </w:delText>
        </w:r>
      </w:del>
      <w:ins w:id="49" w:author="YOUSSEF BENKHALLOUF" w:date="2022-09-14T20:38:00Z">
        <w:r w:rsidR="00D95322">
          <w:t xml:space="preserve">en cas de </w:t>
        </w:r>
      </w:ins>
      <w:r w:rsidRPr="006C1179">
        <w:t xml:space="preserve">besoin. </w:t>
      </w:r>
    </w:p>
    <w:p w14:paraId="13BDCD39" w14:textId="2AEC8CF4" w:rsidR="005B210C" w:rsidRPr="006C1179" w:rsidRDefault="004755CA" w:rsidP="006C1179">
      <w:pPr>
        <w:suppressAutoHyphens/>
        <w:autoSpaceDE/>
        <w:adjustRightInd/>
        <w:spacing w:after="200" w:line="276" w:lineRule="auto"/>
        <w:jc w:val="both"/>
      </w:pPr>
      <w:r w:rsidRPr="006C1179">
        <w:t>Enfin, toute ma gratitude s'adresse aussi au jury qui m'a fait l'honneur d'examiner ce rapport et de participer à la soutenance de ce stage.</w:t>
      </w:r>
      <w:r w:rsidR="005B210C" w:rsidRPr="006C1179">
        <w:t xml:space="preserve"> Et ma famille pour leur soutien inconditionnel malgré les kilomètres qui nous séparent. Merci pour la force que vous m’aviez </w:t>
      </w:r>
      <w:del w:id="50" w:author="YOUSSEF BENKHALLOUF" w:date="2022-09-14T17:27:00Z">
        <w:r w:rsidR="005B210C" w:rsidRPr="006C1179" w:rsidDel="008022BD">
          <w:delText>donné</w:delText>
        </w:r>
      </w:del>
      <w:ins w:id="51" w:author="YOUSSEF BENKHALLOUF" w:date="2022-09-14T17:27:00Z">
        <w:r w:rsidR="008022BD" w:rsidRPr="006C1179">
          <w:t>donnée</w:t>
        </w:r>
      </w:ins>
      <w:r w:rsidR="005B210C" w:rsidRPr="006C1179">
        <w:t xml:space="preserve"> tout au long de </w:t>
      </w:r>
      <w:del w:id="52" w:author="YOUSSEF BENKHALLOUF" w:date="2022-09-14T20:39:00Z">
        <w:r w:rsidR="005B210C" w:rsidRPr="006C1179" w:rsidDel="00D95322">
          <w:delText xml:space="preserve">mon </w:delText>
        </w:r>
      </w:del>
      <w:ins w:id="53" w:author="YOUSSEF BENKHALLOUF" w:date="2022-09-14T20:39:00Z">
        <w:r w:rsidR="00D95322">
          <w:t xml:space="preserve">ce </w:t>
        </w:r>
      </w:ins>
      <w:r w:rsidR="005B210C" w:rsidRPr="006C1179">
        <w:t>parcours</w:t>
      </w:r>
      <w:del w:id="54" w:author="YOUSSEF BENKHALLOUF" w:date="2022-09-14T20:39:00Z">
        <w:r w:rsidR="005B210C" w:rsidRPr="006C1179" w:rsidDel="00D95322">
          <w:delText xml:space="preserve"> de Master</w:delText>
        </w:r>
      </w:del>
      <w:r w:rsidR="005B210C" w:rsidRPr="006C1179">
        <w:t>.</w:t>
      </w:r>
    </w:p>
    <w:p w14:paraId="7376B349" w14:textId="77777777" w:rsidR="00197D11" w:rsidRPr="006C1179" w:rsidRDefault="00197D11" w:rsidP="006C1179">
      <w:pPr>
        <w:spacing w:after="160" w:line="276" w:lineRule="auto"/>
        <w:rPr>
          <w:b/>
          <w:bCs/>
        </w:rPr>
      </w:pPr>
    </w:p>
    <w:p w14:paraId="2BC8DE79" w14:textId="77777777" w:rsidR="000C6916" w:rsidRDefault="000C6916" w:rsidP="00720E1D">
      <w:pPr>
        <w:spacing w:after="160" w:line="276" w:lineRule="auto"/>
        <w:jc w:val="center"/>
      </w:pPr>
    </w:p>
    <w:p w14:paraId="540B919C" w14:textId="77777777" w:rsidR="00545343" w:rsidRDefault="00545343" w:rsidP="00720E1D">
      <w:pPr>
        <w:spacing w:after="160" w:line="276" w:lineRule="auto"/>
        <w:jc w:val="center"/>
      </w:pPr>
    </w:p>
    <w:p w14:paraId="5ADDFCB7" w14:textId="77777777" w:rsidR="00545343" w:rsidRDefault="00545343" w:rsidP="00720E1D">
      <w:pPr>
        <w:spacing w:after="160" w:line="276" w:lineRule="auto"/>
        <w:jc w:val="center"/>
      </w:pPr>
    </w:p>
    <w:p w14:paraId="1134D9AA" w14:textId="77777777" w:rsidR="00545343" w:rsidRDefault="00545343" w:rsidP="00720E1D">
      <w:pPr>
        <w:spacing w:after="160" w:line="276" w:lineRule="auto"/>
        <w:jc w:val="center"/>
      </w:pPr>
    </w:p>
    <w:p w14:paraId="338F18CA" w14:textId="77777777" w:rsidR="00545343" w:rsidRDefault="00545343" w:rsidP="00720E1D">
      <w:pPr>
        <w:spacing w:after="160" w:line="276" w:lineRule="auto"/>
        <w:jc w:val="center"/>
      </w:pPr>
    </w:p>
    <w:p w14:paraId="13B6C28B" w14:textId="77777777" w:rsidR="00545343" w:rsidRDefault="00545343" w:rsidP="00720E1D">
      <w:pPr>
        <w:spacing w:after="160" w:line="276" w:lineRule="auto"/>
        <w:jc w:val="center"/>
      </w:pPr>
    </w:p>
    <w:p w14:paraId="65521B12" w14:textId="77777777" w:rsidR="00DA1B1B" w:rsidRDefault="00545343" w:rsidP="007C1360">
      <w:pPr>
        <w:autoSpaceDE/>
        <w:autoSpaceDN/>
        <w:adjustRightInd/>
        <w:spacing w:after="200" w:line="276" w:lineRule="auto"/>
      </w:pPr>
      <w:r>
        <w:br w:type="page"/>
      </w:r>
    </w:p>
    <w:p w14:paraId="19E573CF" w14:textId="77777777" w:rsidR="007C1360" w:rsidRDefault="00545343" w:rsidP="007C1360">
      <w:pPr>
        <w:pStyle w:val="Titre1"/>
        <w:numPr>
          <w:ilvl w:val="0"/>
          <w:numId w:val="0"/>
        </w:numPr>
        <w:jc w:val="center"/>
      </w:pPr>
      <w:bookmarkStart w:id="55" w:name="_Toc113368649"/>
      <w:r w:rsidRPr="003F51D9">
        <w:lastRenderedPageBreak/>
        <w:t>Résumé</w:t>
      </w:r>
      <w:bookmarkEnd w:id="55"/>
    </w:p>
    <w:p w14:paraId="12987FC1" w14:textId="77777777" w:rsidR="00912B80" w:rsidRPr="00912B80" w:rsidRDefault="00912B80" w:rsidP="00912B80"/>
    <w:p w14:paraId="7F69C163" w14:textId="0C8A381B" w:rsidR="00AA7E59" w:rsidRPr="008A025E" w:rsidRDefault="00AA7E59" w:rsidP="007028C2">
      <w:pPr>
        <w:spacing w:line="276" w:lineRule="auto"/>
        <w:jc w:val="both"/>
      </w:pPr>
      <w:r w:rsidRPr="000906F9">
        <w:rPr>
          <w:rFonts w:asciiTheme="majorBidi" w:hAnsiTheme="majorBidi" w:cstheme="majorBidi"/>
          <w:b/>
          <w:bCs/>
        </w:rPr>
        <w:t xml:space="preserve">Contexte : </w:t>
      </w:r>
      <w:commentRangeStart w:id="56"/>
      <w:r w:rsidRPr="008A025E">
        <w:t xml:space="preserve">La rhinite allergique est une affection définie </w:t>
      </w:r>
      <w:del w:id="57" w:author="YOUSSEF BENKHALLOUF" w:date="2022-09-14T17:28:00Z">
        <w:r w:rsidRPr="008A025E" w:rsidDel="008022BD">
          <w:delText>parla</w:delText>
        </w:r>
      </w:del>
      <w:ins w:id="58" w:author="YOUSSEF BENKHALLOUF" w:date="2022-09-14T17:28:00Z">
        <w:r w:rsidR="008022BD" w:rsidRPr="008A025E">
          <w:t>par la</w:t>
        </w:r>
      </w:ins>
      <w:r w:rsidRPr="008A025E">
        <w:t xml:space="preserve"> présence de symptômes, tels que la rhinorrhée (antérieure ou postérieure), le prurit nasal, les éternuements et l’obstruction nasale, qui résultent d’une réaction inflammatoire au niveau de la muqueuse nasale </w:t>
      </w:r>
      <w:del w:id="59" w:author="youssef" w:date="2022-09-12T11:16:00Z">
        <w:r w:rsidRPr="008A025E" w:rsidDel="007028C2">
          <w:delText>(</w:delText>
        </w:r>
        <w:commentRangeStart w:id="60"/>
        <w:r w:rsidRPr="008A025E" w:rsidDel="007028C2">
          <w:delText>médiée par lesIgE)</w:delText>
        </w:r>
        <w:commentRangeEnd w:id="60"/>
        <w:r w:rsidR="00592CDA" w:rsidDel="007028C2">
          <w:rPr>
            <w:rStyle w:val="Marquedecommentaire"/>
          </w:rPr>
          <w:commentReference w:id="60"/>
        </w:r>
        <w:r w:rsidRPr="008A025E" w:rsidDel="007028C2">
          <w:delText xml:space="preserve">. </w:delText>
        </w:r>
      </w:del>
      <w:r w:rsidRPr="008A025E">
        <w:t>Elle concerne près de 30 % de la population adulte</w:t>
      </w:r>
      <w:ins w:id="61" w:author="youssef" w:date="2022-09-14T12:13:00Z">
        <w:r w:rsidR="001C21F8">
          <w:t xml:space="preserve"> </w:t>
        </w:r>
      </w:ins>
      <w:r w:rsidRPr="008A025E">
        <w:t>et affecte la vie sociale, les performances scolaires et la</w:t>
      </w:r>
      <w:ins w:id="62" w:author="youssef" w:date="2022-09-14T12:13:00Z">
        <w:r w:rsidR="001C21F8">
          <w:t xml:space="preserve"> </w:t>
        </w:r>
      </w:ins>
      <w:r w:rsidRPr="008A025E">
        <w:t>productivité au travail, entraînant des répercussions économiques indirectes. La rhinite allergique est fortement liée</w:t>
      </w:r>
      <w:ins w:id="63" w:author="youssef" w:date="2022-09-14T12:13:00Z">
        <w:r w:rsidR="001C21F8">
          <w:t xml:space="preserve"> </w:t>
        </w:r>
      </w:ins>
      <w:r w:rsidRPr="008A025E">
        <w:t>à l’asthme dont elle précède souvent l’apparition. Sur</w:t>
      </w:r>
      <w:ins w:id="64" w:author="youssef" w:date="2022-09-14T12:13:00Z">
        <w:r w:rsidR="001C21F8">
          <w:t xml:space="preserve"> </w:t>
        </w:r>
      </w:ins>
      <w:r w:rsidRPr="008A025E">
        <w:t>le plan épidémiologique, un sujet ayant une rhinite a un</w:t>
      </w:r>
      <w:ins w:id="65" w:author="youssef" w:date="2022-09-14T12:14:00Z">
        <w:r w:rsidR="001C21F8">
          <w:t xml:space="preserve"> </w:t>
        </w:r>
      </w:ins>
      <w:r w:rsidRPr="008A025E">
        <w:t>risque d’asthme environ trois fois supérieur à la population</w:t>
      </w:r>
      <w:ins w:id="66" w:author="youssef" w:date="2022-09-14T12:14:00Z">
        <w:r w:rsidR="001C21F8">
          <w:t xml:space="preserve"> </w:t>
        </w:r>
      </w:ins>
      <w:r w:rsidRPr="008A025E">
        <w:t>contrôle. Dans environ 75 % des cas, l’asthme est associé à</w:t>
      </w:r>
      <w:r w:rsidR="00FA1E6C">
        <w:t xml:space="preserve"> </w:t>
      </w:r>
      <w:r w:rsidRPr="008A025E">
        <w:t>une rhinite</w:t>
      </w:r>
      <w:commentRangeEnd w:id="56"/>
      <w:r w:rsidR="00592CDA">
        <w:rPr>
          <w:rStyle w:val="Marquedecommentaire"/>
        </w:rPr>
        <w:commentReference w:id="56"/>
      </w:r>
      <w:r w:rsidR="005957B2" w:rsidRPr="008A025E">
        <w:fldChar w:fldCharType="begin"/>
      </w:r>
      <w:r w:rsidRPr="008A025E">
        <w:instrText xml:space="preserve"> ADDIN ZOTERO_ITEM CSL_CITATION {"citationID":"UKqZ7qxO","properties":{"formattedCitation":"[1]","plainCitation":"[1]","noteIndex":0},"citationItems":[{"id":1211,"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5957B2" w:rsidRPr="008A025E">
        <w:fldChar w:fldCharType="separate"/>
      </w:r>
      <w:r w:rsidRPr="008A025E">
        <w:rPr>
          <w:rFonts w:asciiTheme="majorBidi" w:hAnsiTheme="majorBidi" w:cstheme="majorBidi"/>
        </w:rPr>
        <w:t>[1]</w:t>
      </w:r>
      <w:r w:rsidR="005957B2" w:rsidRPr="008A025E">
        <w:fldChar w:fldCharType="end"/>
      </w:r>
      <w:r w:rsidRPr="008A025E">
        <w:t>.</w:t>
      </w:r>
    </w:p>
    <w:p w14:paraId="172CEE99" w14:textId="35DB6765" w:rsidR="00AA7E59" w:rsidRDefault="00AA7E59" w:rsidP="006C1179">
      <w:pPr>
        <w:spacing w:line="276" w:lineRule="auto"/>
        <w:jc w:val="both"/>
        <w:rPr>
          <w:rFonts w:asciiTheme="majorBidi" w:hAnsiTheme="majorBidi" w:cstheme="majorBidi"/>
        </w:rPr>
      </w:pPr>
      <w:r w:rsidRPr="008A025E">
        <w:rPr>
          <w:rFonts w:asciiTheme="majorBidi" w:hAnsiTheme="majorBidi" w:cstheme="majorBidi"/>
        </w:rPr>
        <w:t>Le test de provocation nasale (TPN)</w:t>
      </w:r>
      <w:r w:rsidR="00592CDA">
        <w:rPr>
          <w:rFonts w:asciiTheme="majorBidi" w:hAnsiTheme="majorBidi" w:cstheme="majorBidi"/>
        </w:rPr>
        <w:t xml:space="preserve"> est un</w:t>
      </w:r>
      <w:r w:rsidR="007028C2">
        <w:rPr>
          <w:rFonts w:asciiTheme="majorBidi" w:hAnsiTheme="majorBidi" w:cstheme="majorBidi"/>
        </w:rPr>
        <w:t xml:space="preserve"> </w:t>
      </w:r>
      <w:r w:rsidRPr="008A025E">
        <w:rPr>
          <w:rFonts w:asciiTheme="majorBidi" w:hAnsiTheme="majorBidi" w:cstheme="majorBidi"/>
        </w:rPr>
        <w:t>test</w:t>
      </w:r>
      <w:r w:rsidR="007028C2">
        <w:rPr>
          <w:rFonts w:asciiTheme="majorBidi" w:hAnsiTheme="majorBidi" w:cstheme="majorBidi"/>
        </w:rPr>
        <w:t xml:space="preserve"> </w:t>
      </w:r>
      <w:r w:rsidRPr="008A025E">
        <w:rPr>
          <w:rFonts w:asciiTheme="majorBidi" w:hAnsiTheme="majorBidi" w:cstheme="majorBidi"/>
        </w:rPr>
        <w:t>d’exposition util</w:t>
      </w:r>
      <w:r w:rsidR="00592CDA">
        <w:rPr>
          <w:rFonts w:asciiTheme="majorBidi" w:hAnsiTheme="majorBidi" w:cstheme="majorBidi"/>
        </w:rPr>
        <w:t>isé</w:t>
      </w:r>
      <w:r w:rsidR="007028C2">
        <w:rPr>
          <w:rFonts w:asciiTheme="majorBidi" w:hAnsiTheme="majorBidi" w:cstheme="majorBidi"/>
        </w:rPr>
        <w:t xml:space="preserve"> </w:t>
      </w:r>
      <w:r w:rsidR="00592CDA">
        <w:rPr>
          <w:rFonts w:asciiTheme="majorBidi" w:hAnsiTheme="majorBidi" w:cstheme="majorBidi"/>
        </w:rPr>
        <w:t>pour</w:t>
      </w:r>
      <w:r w:rsidRPr="008A025E">
        <w:rPr>
          <w:rFonts w:asciiTheme="majorBidi" w:hAnsiTheme="majorBidi" w:cstheme="majorBidi"/>
        </w:rPr>
        <w:t xml:space="preserve"> le diagnostic </w:t>
      </w:r>
      <w:r w:rsidR="00592CDA">
        <w:rPr>
          <w:rFonts w:asciiTheme="majorBidi" w:hAnsiTheme="majorBidi" w:cstheme="majorBidi"/>
        </w:rPr>
        <w:t xml:space="preserve">étiologique </w:t>
      </w:r>
      <w:r w:rsidRPr="008A025E">
        <w:rPr>
          <w:rFonts w:asciiTheme="majorBidi" w:hAnsiTheme="majorBidi" w:cstheme="majorBidi"/>
        </w:rPr>
        <w:t>de la rhinite et</w:t>
      </w:r>
      <w:r w:rsidR="009F6DC4">
        <w:rPr>
          <w:rFonts w:asciiTheme="majorBidi" w:hAnsiTheme="majorBidi" w:cstheme="majorBidi"/>
        </w:rPr>
        <w:t xml:space="preserve"> de</w:t>
      </w:r>
      <w:r w:rsidRPr="008A025E">
        <w:rPr>
          <w:rFonts w:asciiTheme="majorBidi" w:hAnsiTheme="majorBidi" w:cstheme="majorBidi"/>
        </w:rPr>
        <w:t xml:space="preserve"> l’asthme</w:t>
      </w:r>
      <w:r w:rsidR="007028C2">
        <w:rPr>
          <w:rFonts w:asciiTheme="majorBidi" w:hAnsiTheme="majorBidi" w:cstheme="majorBidi"/>
        </w:rPr>
        <w:t xml:space="preserve"> </w:t>
      </w:r>
      <w:r w:rsidR="009F6DC4" w:rsidRPr="008A025E">
        <w:rPr>
          <w:rFonts w:asciiTheme="majorBidi" w:hAnsiTheme="majorBidi" w:cstheme="majorBidi"/>
        </w:rPr>
        <w:t>allergique</w:t>
      </w:r>
      <w:r w:rsidR="009F6DC4">
        <w:rPr>
          <w:rFonts w:asciiTheme="majorBidi" w:hAnsiTheme="majorBidi" w:cstheme="majorBidi"/>
        </w:rPr>
        <w:t>s</w:t>
      </w:r>
      <w:r w:rsidRPr="008A025E">
        <w:rPr>
          <w:rFonts w:asciiTheme="majorBidi" w:hAnsiTheme="majorBidi" w:cstheme="majorBidi"/>
        </w:rPr>
        <w:t>.</w:t>
      </w:r>
      <w:del w:id="67" w:author="YOUSSEF BENKHALLOUF" w:date="2022-09-14T17:31:00Z">
        <w:r w:rsidRPr="008A025E" w:rsidDel="008022BD">
          <w:rPr>
            <w:rFonts w:asciiTheme="majorBidi" w:hAnsiTheme="majorBidi" w:cstheme="majorBidi"/>
          </w:rPr>
          <w:delText xml:space="preserve"> </w:delText>
        </w:r>
        <w:commentRangeStart w:id="68"/>
        <w:r w:rsidRPr="008A025E" w:rsidDel="008022BD">
          <w:rPr>
            <w:rFonts w:asciiTheme="majorBidi" w:hAnsiTheme="majorBidi" w:cstheme="majorBidi"/>
          </w:rPr>
          <w:delText>Le</w:delText>
        </w:r>
        <w:r w:rsidDel="008022BD">
          <w:rPr>
            <w:rFonts w:asciiTheme="majorBidi" w:hAnsiTheme="majorBidi" w:cstheme="majorBidi"/>
          </w:rPr>
          <w:delText xml:space="preserve">s premières descriptions sont faites par </w:delText>
        </w:r>
        <w:r w:rsidRPr="008A025E" w:rsidDel="008022BD">
          <w:rPr>
            <w:rFonts w:asciiTheme="majorBidi" w:hAnsiTheme="majorBidi" w:cstheme="majorBidi"/>
          </w:rPr>
          <w:delText>Blackley en1873 et l’expérience consistait à appliquer des grains depollens au niveau de la muqueuse nasale afin d’évaluerles réactions cliniques induites</w:delText>
        </w:r>
        <w:commentRangeEnd w:id="68"/>
        <w:r w:rsidR="009F6DC4" w:rsidDel="008022BD">
          <w:rPr>
            <w:rStyle w:val="Marquedecommentaire"/>
          </w:rPr>
          <w:commentReference w:id="68"/>
        </w:r>
      </w:del>
      <w:r>
        <w:rPr>
          <w:rFonts w:asciiTheme="majorBidi" w:hAnsiTheme="majorBidi" w:cstheme="majorBidi"/>
        </w:rPr>
        <w:t>.</w:t>
      </w:r>
    </w:p>
    <w:p w14:paraId="31CA3255" w14:textId="17817B1F" w:rsidR="00AA7E59" w:rsidRPr="00D305FB" w:rsidRDefault="00AA7E59" w:rsidP="001C21F8">
      <w:pPr>
        <w:pStyle w:val="Sansinterligne"/>
      </w:pPr>
      <w:r w:rsidRPr="000906F9">
        <w:rPr>
          <w:b/>
          <w:bCs/>
        </w:rPr>
        <w:t xml:space="preserve">Objectif </w:t>
      </w:r>
      <w:r w:rsidR="001C21F8" w:rsidRPr="000906F9">
        <w:rPr>
          <w:b/>
          <w:bCs/>
        </w:rPr>
        <w:t>:</w:t>
      </w:r>
      <w:r w:rsidR="001C21F8" w:rsidRPr="008A025E">
        <w:t xml:space="preserve"> Décrire</w:t>
      </w:r>
      <w:r w:rsidRPr="008A025E">
        <w:t xml:space="preserve"> les méthodes de test de provocation nasale pour le diagnostic de l’asthme et</w:t>
      </w:r>
      <w:ins w:id="69" w:author="YOUSSEF BENKHALLOUF" w:date="2022-09-14T20:50:00Z">
        <w:r w:rsidR="001C5442">
          <w:t>/ou</w:t>
        </w:r>
      </w:ins>
      <w:r w:rsidRPr="008A025E">
        <w:t xml:space="preserve"> </w:t>
      </w:r>
      <w:ins w:id="70" w:author="YOUSSEF BENKHALLOUF" w:date="2022-09-14T20:50:00Z">
        <w:r w:rsidR="001C5442">
          <w:t xml:space="preserve">de </w:t>
        </w:r>
      </w:ins>
      <w:r>
        <w:t>la rhinite professionnelle</w:t>
      </w:r>
      <w:r w:rsidR="001C21F8">
        <w:t xml:space="preserve">. </w:t>
      </w:r>
      <w:ins w:id="71" w:author="YOUSSEF BENKHALLOUF" w:date="2022-09-14T20:51:00Z">
        <w:r w:rsidR="001C5442">
          <w:t xml:space="preserve">Et </w:t>
        </w:r>
      </w:ins>
      <w:del w:id="72" w:author="YOUSSEF BENKHALLOUF" w:date="2022-09-14T20:51:00Z">
        <w:r w:rsidR="001C21F8" w:rsidDel="001C5442">
          <w:delText>É</w:delText>
        </w:r>
      </w:del>
      <w:ins w:id="73" w:author="YOUSSEF BENKHALLOUF" w:date="2022-09-14T20:51:00Z">
        <w:r w:rsidR="001C5442">
          <w:t>é</w:t>
        </w:r>
      </w:ins>
      <w:r w:rsidR="001C21F8">
        <w:t>valuer</w:t>
      </w:r>
      <w:r w:rsidRPr="008A025E">
        <w:t xml:space="preserve"> la rhino manométrie </w:t>
      </w:r>
      <w:r w:rsidR="001C21F8">
        <w:t>sur les</w:t>
      </w:r>
      <w:r w:rsidRPr="008A025E">
        <w:t xml:space="preserve"> données </w:t>
      </w:r>
      <w:r w:rsidR="001C21F8">
        <w:t>des patients inclus</w:t>
      </w:r>
      <w:ins w:id="74" w:author="YOUSSEF BENKHALLOUF" w:date="2022-09-14T17:32:00Z">
        <w:r w:rsidR="008022BD">
          <w:t>.</w:t>
        </w:r>
      </w:ins>
    </w:p>
    <w:p w14:paraId="34F9BD0C" w14:textId="4A57E5E4" w:rsidR="00AA7E59" w:rsidRPr="00D305FB" w:rsidRDefault="00AA7E59" w:rsidP="001C21F8">
      <w:pPr>
        <w:pStyle w:val="Sansinterligne"/>
        <w:rPr>
          <w:rFonts w:ascii="Times New Roman" w:hAnsi="Times New Roman" w:cstheme="minorBidi"/>
        </w:rPr>
      </w:pPr>
      <w:r w:rsidRPr="00D305FB">
        <w:rPr>
          <w:b/>
          <w:bCs/>
        </w:rPr>
        <w:t>Méthodes</w:t>
      </w:r>
      <w:r w:rsidRPr="00D305FB">
        <w:rPr>
          <w:b/>
          <w:bCs/>
          <w:color w:val="000000"/>
        </w:rPr>
        <w:t xml:space="preserve"> </w:t>
      </w:r>
      <w:r w:rsidR="00FA1E6C" w:rsidRPr="00D305FB">
        <w:rPr>
          <w:b/>
          <w:bCs/>
          <w:color w:val="000000"/>
        </w:rPr>
        <w:t>:</w:t>
      </w:r>
      <w:r w:rsidR="00FA1E6C" w:rsidRPr="008A025E">
        <w:rPr>
          <w:rFonts w:ascii="Times New Roman" w:hAnsi="Times New Roman" w:cs="Times New Roman"/>
        </w:rPr>
        <w:t xml:space="preserve"> </w:t>
      </w:r>
      <w:r w:rsidR="001D261D">
        <w:rPr>
          <w:rFonts w:ascii="Times New Roman" w:hAnsi="Times New Roman" w:cs="Times New Roman"/>
        </w:rPr>
        <w:t>sur l</w:t>
      </w:r>
      <w:r w:rsidRPr="008A025E">
        <w:rPr>
          <w:rFonts w:ascii="Times New Roman" w:hAnsi="Times New Roman" w:cs="Times New Roman"/>
        </w:rPr>
        <w:t>es données</w:t>
      </w:r>
      <w:r w:rsidR="001D261D">
        <w:rPr>
          <w:rFonts w:ascii="Times New Roman" w:hAnsi="Times New Roman" w:cs="Times New Roman"/>
        </w:rPr>
        <w:t xml:space="preserve"> </w:t>
      </w:r>
      <w:commentRangeStart w:id="75"/>
      <w:r w:rsidRPr="008A025E">
        <w:rPr>
          <w:rFonts w:ascii="Times New Roman" w:hAnsi="Times New Roman" w:cs="Times New Roman"/>
        </w:rPr>
        <w:t xml:space="preserve">des patients ayant la rhinite </w:t>
      </w:r>
      <w:commentRangeEnd w:id="75"/>
      <w:r w:rsidR="009F6DC4">
        <w:rPr>
          <w:rStyle w:val="Marquedecommentaire"/>
          <w:rFonts w:ascii="Times New Roman" w:hAnsi="Times New Roman" w:cs="Times New Roman"/>
        </w:rPr>
        <w:commentReference w:id="75"/>
      </w:r>
      <w:r w:rsidRPr="008A025E">
        <w:rPr>
          <w:rFonts w:ascii="Times New Roman" w:hAnsi="Times New Roman" w:cs="Times New Roman"/>
        </w:rPr>
        <w:t>et/ou l’asthme professionnel</w:t>
      </w:r>
      <w:r w:rsidR="001D261D">
        <w:rPr>
          <w:rFonts w:ascii="Times New Roman" w:hAnsi="Times New Roman" w:cs="Times New Roman"/>
        </w:rPr>
        <w:t xml:space="preserve"> entre 2002 et 2020</w:t>
      </w:r>
      <w:r w:rsidRPr="008A025E">
        <w:rPr>
          <w:rFonts w:ascii="Times New Roman" w:hAnsi="Times New Roman" w:cs="Times New Roman"/>
        </w:rPr>
        <w:t xml:space="preserve"> </w:t>
      </w:r>
      <w:r w:rsidR="007E11E2">
        <w:rPr>
          <w:rFonts w:ascii="Times New Roman" w:hAnsi="Times New Roman" w:cs="Times New Roman"/>
        </w:rPr>
        <w:t xml:space="preserve">au sein du centre de la </w:t>
      </w:r>
      <w:r w:rsidR="00FA1E6C" w:rsidRPr="001D261D">
        <w:rPr>
          <w:rFonts w:ascii="Times New Roman" w:hAnsi="Times New Roman" w:cs="Times New Roman"/>
        </w:rPr>
        <w:t>consultation</w:t>
      </w:r>
      <w:r w:rsidR="00FA1E6C" w:rsidRPr="007E11E2">
        <w:rPr>
          <w:rFonts w:ascii="Times New Roman" w:hAnsi="Times New Roman" w:cs="Times New Roman"/>
        </w:rPr>
        <w:t xml:space="preserve"> de pathologie professionnelle</w:t>
      </w:r>
      <w:r w:rsidR="00FA1E6C" w:rsidRPr="001D261D">
        <w:rPr>
          <w:rFonts w:ascii="Times New Roman" w:hAnsi="Times New Roman" w:cs="Times New Roman"/>
          <w:strike/>
        </w:rPr>
        <w:t xml:space="preserve"> du</w:t>
      </w:r>
      <w:r w:rsidR="00FA1E6C">
        <w:rPr>
          <w:rFonts w:ascii="Times New Roman" w:hAnsi="Times New Roman" w:cs="Times New Roman"/>
        </w:rPr>
        <w:t xml:space="preserve"> </w:t>
      </w:r>
      <w:r w:rsidRPr="008A025E">
        <w:rPr>
          <w:rFonts w:ascii="Times New Roman" w:hAnsi="Times New Roman" w:cs="Times New Roman"/>
        </w:rPr>
        <w:t xml:space="preserve"> (hôpital Lariboisière – Fernand Widal AP-HP) </w:t>
      </w:r>
      <w:r w:rsidR="001D261D">
        <w:rPr>
          <w:rFonts w:ascii="Times New Roman" w:hAnsi="Times New Roman" w:cs="Times New Roman"/>
        </w:rPr>
        <w:t xml:space="preserve"> on a effectuer : </w:t>
      </w:r>
    </w:p>
    <w:p w14:paraId="6BD64ADA" w14:textId="7919DBD8" w:rsidR="00AA7E59" w:rsidRPr="008A025E" w:rsidRDefault="001D261D" w:rsidP="006C1179">
      <w:pPr>
        <w:pStyle w:val="Sansinterligne"/>
        <w:autoSpaceDE w:val="0"/>
        <w:autoSpaceDN w:val="0"/>
        <w:adjustRightInd w:val="0"/>
        <w:rPr>
          <w:rFonts w:ascii="Times New Roman" w:hAnsi="Times New Roman" w:cs="Times New Roman"/>
        </w:rPr>
      </w:pPr>
      <w:r>
        <w:rPr>
          <w:rFonts w:ascii="Times New Roman" w:hAnsi="Times New Roman" w:cs="Times New Roman"/>
        </w:rPr>
        <w:t>Des</w:t>
      </w:r>
      <w:r w:rsidR="007E11E2">
        <w:rPr>
          <w:rFonts w:ascii="Times New Roman" w:hAnsi="Times New Roman" w:cs="Times New Roman"/>
        </w:rPr>
        <w:t xml:space="preserve"> A</w:t>
      </w:r>
      <w:r w:rsidR="00F835D1" w:rsidRPr="008A025E">
        <w:rPr>
          <w:rFonts w:ascii="Times New Roman" w:hAnsi="Times New Roman" w:cs="Times New Roman"/>
        </w:rPr>
        <w:t>nalyses descriptives</w:t>
      </w:r>
      <w:r w:rsidR="00AA7E59" w:rsidRPr="008A025E">
        <w:rPr>
          <w:rFonts w:ascii="Times New Roman" w:hAnsi="Times New Roman" w:cs="Times New Roman"/>
        </w:rPr>
        <w:t xml:space="preserve"> </w:t>
      </w:r>
      <w:r w:rsidR="00F835D1" w:rsidRPr="008A025E">
        <w:rPr>
          <w:rFonts w:ascii="Times New Roman" w:hAnsi="Times New Roman" w:cs="Times New Roman"/>
        </w:rPr>
        <w:t>à</w:t>
      </w:r>
      <w:r w:rsidR="00AA7E59" w:rsidRPr="008A025E">
        <w:rPr>
          <w:rFonts w:ascii="Times New Roman" w:hAnsi="Times New Roman" w:cs="Times New Roman"/>
        </w:rPr>
        <w:t xml:space="preserve"> partir des tableaux de contingence, pour les différents symptômes cliniques et les agents testés </w:t>
      </w:r>
      <w:r w:rsidR="00F835D1">
        <w:rPr>
          <w:rFonts w:ascii="Times New Roman" w:hAnsi="Times New Roman" w:cs="Times New Roman"/>
        </w:rPr>
        <w:t>en</w:t>
      </w:r>
      <w:r w:rsidR="00F835D1" w:rsidRPr="008A025E">
        <w:rPr>
          <w:rFonts w:ascii="Times New Roman" w:hAnsi="Times New Roman" w:cs="Times New Roman"/>
        </w:rPr>
        <w:t xml:space="preserve"> </w:t>
      </w:r>
      <w:r w:rsidR="00AA7E59" w:rsidRPr="008A025E">
        <w:rPr>
          <w:rFonts w:ascii="Times New Roman" w:hAnsi="Times New Roman" w:cs="Times New Roman"/>
        </w:rPr>
        <w:t>fonction du résultat du test et la variation de la résistance nasale.</w:t>
      </w:r>
    </w:p>
    <w:p w14:paraId="170270B4" w14:textId="6256ABC0" w:rsidR="00AA7E59" w:rsidRDefault="001D261D" w:rsidP="00365D76">
      <w:pPr>
        <w:pStyle w:val="Sansinterligne"/>
        <w:autoSpaceDE w:val="0"/>
        <w:autoSpaceDN w:val="0"/>
        <w:adjustRightInd w:val="0"/>
        <w:rPr>
          <w:rFonts w:ascii="Times New Roman" w:hAnsi="Times New Roman" w:cs="Times New Roman"/>
        </w:rPr>
      </w:pPr>
      <w:r>
        <w:rPr>
          <w:rFonts w:ascii="Times New Roman" w:hAnsi="Times New Roman" w:cs="Times New Roman"/>
        </w:rPr>
        <w:t>Des A</w:t>
      </w:r>
      <w:r w:rsidR="00AA7E59" w:rsidRPr="008A025E">
        <w:rPr>
          <w:rFonts w:ascii="Times New Roman" w:hAnsi="Times New Roman" w:cs="Times New Roman"/>
        </w:rPr>
        <w:t>nalyses d’association</w:t>
      </w:r>
      <w:r>
        <w:rPr>
          <w:rFonts w:ascii="Times New Roman" w:hAnsi="Times New Roman" w:cs="Times New Roman"/>
        </w:rPr>
        <w:t>s</w:t>
      </w:r>
      <w:r w:rsidR="00AA7E59" w:rsidRPr="008A025E">
        <w:rPr>
          <w:rFonts w:ascii="Times New Roman" w:hAnsi="Times New Roman" w:cs="Times New Roman"/>
        </w:rPr>
        <w:t xml:space="preserve"> ont été réalisé</w:t>
      </w:r>
      <w:r w:rsidR="00AA7E59">
        <w:rPr>
          <w:rFonts w:ascii="Times New Roman" w:hAnsi="Times New Roman" w:cs="Times New Roman"/>
        </w:rPr>
        <w:t>e</w:t>
      </w:r>
      <w:r w:rsidR="00AA7E59" w:rsidRPr="008A025E">
        <w:rPr>
          <w:rFonts w:ascii="Times New Roman" w:hAnsi="Times New Roman" w:cs="Times New Roman"/>
        </w:rPr>
        <w:t xml:space="preserve">s </w:t>
      </w:r>
      <w:r w:rsidR="00F835D1" w:rsidRPr="008A025E">
        <w:rPr>
          <w:rFonts w:ascii="Times New Roman" w:hAnsi="Times New Roman" w:cs="Times New Roman"/>
        </w:rPr>
        <w:t>par</w:t>
      </w:r>
      <w:r w:rsidR="00AA7E59" w:rsidRPr="008A025E">
        <w:rPr>
          <w:rFonts w:ascii="Times New Roman" w:hAnsi="Times New Roman" w:cs="Times New Roman"/>
        </w:rPr>
        <w:t xml:space="preserve"> un modèle linéaire (ML) entre la variation de la résistance nasale, </w:t>
      </w:r>
      <w:r w:rsidR="001C21F8">
        <w:rPr>
          <w:rFonts w:ascii="Times New Roman" w:hAnsi="Times New Roman" w:cs="Times New Roman"/>
        </w:rPr>
        <w:t>l’</w:t>
      </w:r>
      <w:r w:rsidR="00365D76">
        <w:rPr>
          <w:rFonts w:ascii="Times New Roman" w:hAnsi="Times New Roman" w:cs="Times New Roman"/>
        </w:rPr>
        <w:t>âge</w:t>
      </w:r>
      <w:r w:rsidR="001C21F8">
        <w:rPr>
          <w:rFonts w:ascii="Times New Roman" w:hAnsi="Times New Roman" w:cs="Times New Roman"/>
        </w:rPr>
        <w:t xml:space="preserve">, le sexe, </w:t>
      </w:r>
      <w:r w:rsidR="00AA7E59" w:rsidRPr="008A025E">
        <w:rPr>
          <w:rFonts w:ascii="Times New Roman" w:hAnsi="Times New Roman" w:cs="Times New Roman"/>
        </w:rPr>
        <w:t>les symptômes clinique</w:t>
      </w:r>
      <w:r w:rsidR="00AA7E59">
        <w:rPr>
          <w:rFonts w:ascii="Times New Roman" w:hAnsi="Times New Roman" w:cs="Times New Roman"/>
        </w:rPr>
        <w:t>s</w:t>
      </w:r>
      <w:r w:rsidR="00AA7E59" w:rsidRPr="008A025E">
        <w:rPr>
          <w:rFonts w:ascii="Times New Roman" w:hAnsi="Times New Roman" w:cs="Times New Roman"/>
        </w:rPr>
        <w:t xml:space="preserve"> et les agents testé</w:t>
      </w:r>
      <w:r w:rsidR="00AA7E59">
        <w:rPr>
          <w:rFonts w:ascii="Times New Roman" w:hAnsi="Times New Roman" w:cs="Times New Roman"/>
        </w:rPr>
        <w:t>s</w:t>
      </w:r>
      <w:r w:rsidR="00AA7E59" w:rsidRPr="008A025E">
        <w:rPr>
          <w:rFonts w:ascii="Times New Roman" w:hAnsi="Times New Roman" w:cs="Times New Roman"/>
        </w:rPr>
        <w:t xml:space="preserve">, et </w:t>
      </w:r>
      <w:r>
        <w:rPr>
          <w:rFonts w:ascii="Times New Roman" w:hAnsi="Times New Roman" w:cs="Times New Roman"/>
        </w:rPr>
        <w:t xml:space="preserve">par </w:t>
      </w:r>
      <w:r w:rsidR="00AA7E59" w:rsidRPr="008A025E">
        <w:rPr>
          <w:rFonts w:ascii="Times New Roman" w:hAnsi="Times New Roman" w:cs="Times New Roman"/>
        </w:rPr>
        <w:t xml:space="preserve">un  modèle linéaire généralisé </w:t>
      </w:r>
      <w:r>
        <w:rPr>
          <w:rFonts w:ascii="Times New Roman" w:hAnsi="Times New Roman" w:cs="Times New Roman"/>
        </w:rPr>
        <w:t xml:space="preserve">(GLM) </w:t>
      </w:r>
      <w:r w:rsidR="00AA7E59" w:rsidRPr="008A025E">
        <w:rPr>
          <w:rFonts w:ascii="Times New Roman" w:hAnsi="Times New Roman" w:cs="Times New Roman"/>
        </w:rPr>
        <w:t xml:space="preserve">entre </w:t>
      </w:r>
      <w:r w:rsidR="00365D76">
        <w:rPr>
          <w:rFonts w:ascii="Times New Roman" w:hAnsi="Times New Roman" w:cs="Times New Roman"/>
        </w:rPr>
        <w:t>le résultat du test</w:t>
      </w:r>
      <w:r w:rsidR="00AA7E59" w:rsidRPr="008A025E">
        <w:rPr>
          <w:rFonts w:ascii="Times New Roman" w:hAnsi="Times New Roman" w:cs="Times New Roman"/>
        </w:rPr>
        <w:t xml:space="preserve">, </w:t>
      </w:r>
      <w:r w:rsidR="001C21F8">
        <w:rPr>
          <w:rFonts w:ascii="Times New Roman" w:hAnsi="Times New Roman" w:cs="Times New Roman"/>
        </w:rPr>
        <w:t>l’</w:t>
      </w:r>
      <w:r w:rsidR="00F835D1">
        <w:rPr>
          <w:rFonts w:ascii="Times New Roman" w:hAnsi="Times New Roman" w:cs="Times New Roman"/>
        </w:rPr>
        <w:t>â</w:t>
      </w:r>
      <w:r w:rsidR="001C21F8">
        <w:rPr>
          <w:rFonts w:ascii="Times New Roman" w:hAnsi="Times New Roman" w:cs="Times New Roman"/>
        </w:rPr>
        <w:t xml:space="preserve">ge, le sexe, </w:t>
      </w:r>
      <w:r w:rsidR="00AA7E59" w:rsidRPr="008A025E">
        <w:rPr>
          <w:rFonts w:ascii="Times New Roman" w:hAnsi="Times New Roman" w:cs="Times New Roman"/>
        </w:rPr>
        <w:t>les symptômes clinique</w:t>
      </w:r>
      <w:r w:rsidR="00F835D1">
        <w:rPr>
          <w:rFonts w:ascii="Times New Roman" w:hAnsi="Times New Roman" w:cs="Times New Roman"/>
        </w:rPr>
        <w:t>s</w:t>
      </w:r>
      <w:r w:rsidR="00AA7E59" w:rsidRPr="008A025E">
        <w:rPr>
          <w:rFonts w:ascii="Times New Roman" w:hAnsi="Times New Roman" w:cs="Times New Roman"/>
        </w:rPr>
        <w:t xml:space="preserve"> et les agents testé</w:t>
      </w:r>
      <w:r w:rsidR="00AA7E59">
        <w:rPr>
          <w:rFonts w:ascii="Times New Roman" w:hAnsi="Times New Roman" w:cs="Times New Roman"/>
        </w:rPr>
        <w:t>s</w:t>
      </w:r>
      <w:r>
        <w:rPr>
          <w:rFonts w:ascii="Times New Roman" w:hAnsi="Times New Roman" w:cs="Times New Roman"/>
        </w:rPr>
        <w:t>.</w:t>
      </w:r>
    </w:p>
    <w:p w14:paraId="53AA6542" w14:textId="77777777" w:rsidR="00AA7E59" w:rsidRPr="00F835D1" w:rsidRDefault="00AA7E59" w:rsidP="006C1179">
      <w:pPr>
        <w:pStyle w:val="Sansinterligne"/>
        <w:rPr>
          <w:strike/>
          <w:rPrChange w:id="76" w:author="YOUSSEF BENKHALLOUF" w:date="2022-09-14T17:41:00Z">
            <w:rPr/>
          </w:rPrChange>
        </w:rPr>
      </w:pPr>
      <w:r w:rsidRPr="008A4DBA">
        <w:rPr>
          <w:b/>
          <w:bCs/>
        </w:rPr>
        <w:t xml:space="preserve">Résultats </w:t>
      </w:r>
      <w:commentRangeStart w:id="77"/>
      <w:r w:rsidRPr="00F835D1">
        <w:rPr>
          <w:strike/>
          <w:rPrChange w:id="78" w:author="YOUSSEF BENKHALLOUF" w:date="2022-09-14T17:41:00Z">
            <w:rPr/>
          </w:rPrChange>
        </w:rPr>
        <w:t>: la description a montré que les résultats positifs et l’apparition des symptômes cliniques et  les agents testés sont liés entre eux.  ainsi qu’ils sont présents au cours de l’augmentation de la variation de la résistance nasale .L’application des deux modèles linéaire et linéaire généralisé, conduit à conclure une association significative ,entre les symptômes cliniques, et la plus part des agents testés ,pour le premier modèle et une association significative seulement  avec l'apparition des signes cliniques pour le deuxième modèle .</w:t>
      </w:r>
    </w:p>
    <w:p w14:paraId="4AFB73D6" w14:textId="77777777" w:rsidR="00AA7E59" w:rsidRPr="00F835D1" w:rsidRDefault="00AA7E59" w:rsidP="006C1179">
      <w:pPr>
        <w:spacing w:line="276" w:lineRule="auto"/>
        <w:jc w:val="both"/>
        <w:rPr>
          <w:rFonts w:asciiTheme="majorBidi" w:hAnsiTheme="majorBidi" w:cstheme="majorBidi"/>
          <w:strike/>
          <w:rPrChange w:id="79" w:author="YOUSSEF BENKHALLOUF" w:date="2022-09-14T17:41:00Z">
            <w:rPr>
              <w:rFonts w:asciiTheme="majorBidi" w:hAnsiTheme="majorBidi" w:cstheme="majorBidi"/>
            </w:rPr>
          </w:rPrChange>
        </w:rPr>
      </w:pPr>
      <w:r w:rsidRPr="00F835D1">
        <w:rPr>
          <w:rFonts w:asciiTheme="majorBidi" w:hAnsiTheme="majorBidi" w:cstheme="majorBidi"/>
          <w:b/>
          <w:bCs/>
          <w:strike/>
          <w:rPrChange w:id="80" w:author="YOUSSEF BENKHALLOUF" w:date="2022-09-14T17:41:00Z">
            <w:rPr>
              <w:rFonts w:asciiTheme="majorBidi" w:hAnsiTheme="majorBidi" w:cstheme="majorBidi"/>
              <w:b/>
              <w:bCs/>
            </w:rPr>
          </w:rPrChange>
        </w:rPr>
        <w:t xml:space="preserve">Conclusion </w:t>
      </w:r>
      <w:r w:rsidRPr="00F835D1">
        <w:rPr>
          <w:rFonts w:asciiTheme="majorBidi" w:hAnsiTheme="majorBidi" w:cstheme="majorBidi"/>
          <w:strike/>
          <w:rPrChange w:id="81" w:author="YOUSSEF BENKHALLOUF" w:date="2022-09-14T17:41:00Z">
            <w:rPr>
              <w:rFonts w:asciiTheme="majorBidi" w:hAnsiTheme="majorBidi" w:cstheme="majorBidi"/>
            </w:rPr>
          </w:rPrChange>
        </w:rPr>
        <w:t>: Les résultats méritent d’être comparés avec les analyses descriptives et les modèles d’association.</w:t>
      </w:r>
      <w:commentRangeEnd w:id="77"/>
      <w:r w:rsidR="009F6DC4" w:rsidRPr="00F835D1">
        <w:rPr>
          <w:rStyle w:val="Marquedecommentaire"/>
          <w:strike/>
          <w:rPrChange w:id="82" w:author="YOUSSEF BENKHALLOUF" w:date="2022-09-14T17:41:00Z">
            <w:rPr>
              <w:rStyle w:val="Marquedecommentaire"/>
            </w:rPr>
          </w:rPrChange>
        </w:rPr>
        <w:commentReference w:id="77"/>
      </w:r>
    </w:p>
    <w:p w14:paraId="2B97B0EF" w14:textId="77777777" w:rsidR="00AA7E59" w:rsidRDefault="00AA7E59" w:rsidP="00365D76">
      <w:pPr>
        <w:spacing w:line="276" w:lineRule="auto"/>
        <w:jc w:val="both"/>
        <w:rPr>
          <w:rFonts w:asciiTheme="majorBidi" w:hAnsiTheme="majorBidi" w:cstheme="majorBidi"/>
        </w:rPr>
      </w:pPr>
      <w:r w:rsidRPr="008A4DBA">
        <w:rPr>
          <w:rFonts w:asciiTheme="majorBidi" w:hAnsiTheme="majorBidi" w:cstheme="majorBidi"/>
          <w:b/>
          <w:bCs/>
        </w:rPr>
        <w:t>Mots clés :</w:t>
      </w:r>
      <w:r>
        <w:rPr>
          <w:rFonts w:asciiTheme="majorBidi" w:hAnsiTheme="majorBidi" w:cstheme="majorBidi"/>
        </w:rPr>
        <w:t xml:space="preserve"> test de provocation nasal</w:t>
      </w:r>
      <w:r w:rsidRPr="008A4DBA">
        <w:rPr>
          <w:rFonts w:asciiTheme="majorBidi" w:hAnsiTheme="majorBidi" w:cstheme="majorBidi"/>
        </w:rPr>
        <w:t xml:space="preserve">, </w:t>
      </w:r>
      <w:commentRangeStart w:id="83"/>
      <w:del w:id="84" w:author="youssef" w:date="2022-09-14T12:24:00Z">
        <w:r w:rsidRPr="008A4DBA" w:rsidDel="00365D76">
          <w:rPr>
            <w:rFonts w:asciiTheme="majorBidi" w:hAnsiTheme="majorBidi" w:cstheme="majorBidi"/>
          </w:rPr>
          <w:delText>agents bas poids moléculaire et haut poids moléculaire</w:delText>
        </w:r>
        <w:commentRangeEnd w:id="83"/>
        <w:r w:rsidR="009F6DC4" w:rsidDel="00365D76">
          <w:rPr>
            <w:rStyle w:val="Marquedecommentaire"/>
          </w:rPr>
          <w:commentReference w:id="83"/>
        </w:r>
        <w:r w:rsidRPr="008A4DBA" w:rsidDel="00365D76">
          <w:rPr>
            <w:rFonts w:asciiTheme="majorBidi" w:hAnsiTheme="majorBidi" w:cstheme="majorBidi"/>
          </w:rPr>
          <w:delText>, résultats du tes</w:delText>
        </w:r>
        <w:r w:rsidDel="00365D76">
          <w:rPr>
            <w:rFonts w:asciiTheme="majorBidi" w:hAnsiTheme="majorBidi" w:cstheme="majorBidi"/>
          </w:rPr>
          <w:delText>t.</w:delText>
        </w:r>
      </w:del>
      <w:ins w:id="85" w:author="youssef" w:date="2022-09-14T12:25:00Z">
        <w:r w:rsidR="00365D76" w:rsidRPr="00365D76">
          <w:t xml:space="preserve"> </w:t>
        </w:r>
        <w:r w:rsidR="00365D76" w:rsidRPr="00365D76">
          <w:rPr>
            <w:rFonts w:asciiTheme="majorBidi" w:hAnsiTheme="majorBidi" w:cstheme="majorBidi"/>
          </w:rPr>
          <w:t>rhinite professionnelle et asthme professionnelle</w:t>
        </w:r>
      </w:ins>
    </w:p>
    <w:p w14:paraId="756B92A5" w14:textId="77777777" w:rsidR="007C1360" w:rsidRPr="000906F9" w:rsidRDefault="007C1360" w:rsidP="00AA7E59">
      <w:pPr>
        <w:jc w:val="both"/>
        <w:rPr>
          <w:rFonts w:asciiTheme="majorBidi" w:hAnsiTheme="majorBidi" w:cstheme="majorBidi"/>
        </w:rPr>
      </w:pPr>
    </w:p>
    <w:p w14:paraId="3AE5AB45" w14:textId="77777777" w:rsidR="007C1360" w:rsidRPr="000906F9" w:rsidRDefault="007C1360" w:rsidP="007C1360">
      <w:pPr>
        <w:jc w:val="both"/>
        <w:rPr>
          <w:rFonts w:asciiTheme="majorBidi" w:hAnsiTheme="majorBidi" w:cstheme="majorBidi"/>
        </w:rPr>
      </w:pPr>
    </w:p>
    <w:p w14:paraId="17E83C21" w14:textId="77777777" w:rsidR="007C1360" w:rsidRPr="007C1360" w:rsidRDefault="007C1360" w:rsidP="007C1360"/>
    <w:p w14:paraId="43576B18" w14:textId="77777777" w:rsidR="002D6203" w:rsidRDefault="002D6203" w:rsidP="00720E1D">
      <w:pPr>
        <w:spacing w:after="160" w:line="276" w:lineRule="auto"/>
        <w:jc w:val="center"/>
      </w:pPr>
    </w:p>
    <w:p w14:paraId="0BB45EE6" w14:textId="77777777" w:rsidR="002D6203" w:rsidRDefault="002D6203" w:rsidP="00720E1D">
      <w:pPr>
        <w:spacing w:after="160" w:line="276" w:lineRule="auto"/>
        <w:jc w:val="center"/>
      </w:pPr>
    </w:p>
    <w:p w14:paraId="21A9559A" w14:textId="77777777" w:rsidR="00545343" w:rsidRPr="006026F6" w:rsidRDefault="00545343" w:rsidP="006C1179">
      <w:pPr>
        <w:pStyle w:val="Titre1"/>
        <w:numPr>
          <w:ilvl w:val="0"/>
          <w:numId w:val="0"/>
        </w:numPr>
        <w:ind w:left="340"/>
        <w:jc w:val="center"/>
        <w:rPr>
          <w:lang w:val="en-US"/>
        </w:rPr>
      </w:pPr>
      <w:bookmarkStart w:id="86" w:name="_Toc113368650"/>
      <w:r w:rsidRPr="00CA26DA">
        <w:rPr>
          <w:lang w:val="en-US"/>
        </w:rPr>
        <w:lastRenderedPageBreak/>
        <w:t>Abstract</w:t>
      </w:r>
      <w:bookmarkEnd w:id="86"/>
    </w:p>
    <w:p w14:paraId="7845C9B0" w14:textId="398B0F9F" w:rsidR="004755CA" w:rsidRDefault="004755CA" w:rsidP="006C1179">
      <w:pPr>
        <w:spacing w:line="276" w:lineRule="auto"/>
        <w:jc w:val="both"/>
        <w:rPr>
          <w:rFonts w:asciiTheme="majorBidi" w:hAnsiTheme="majorBidi" w:cstheme="majorBidi"/>
          <w:lang w:val="en-US"/>
        </w:rPr>
      </w:pPr>
      <w:r w:rsidRPr="00714B97">
        <w:rPr>
          <w:rFonts w:asciiTheme="majorBidi" w:hAnsiTheme="majorBidi" w:cstheme="majorBidi"/>
          <w:b/>
          <w:bCs/>
          <w:lang w:val="en-US"/>
        </w:rPr>
        <w:t>Background</w:t>
      </w:r>
      <w:r w:rsidRPr="00714B97">
        <w:rPr>
          <w:rFonts w:asciiTheme="majorBidi" w:hAnsiTheme="majorBidi" w:cstheme="majorBidi"/>
          <w:lang w:val="en-US"/>
        </w:rPr>
        <w:t>: A</w:t>
      </w:r>
      <w:r>
        <w:rPr>
          <w:rFonts w:asciiTheme="majorBidi" w:hAnsiTheme="majorBidi" w:cstheme="majorBidi"/>
          <w:lang w:val="en-US"/>
        </w:rPr>
        <w:t xml:space="preserve">llergic rhinitis is an affectation </w:t>
      </w:r>
      <w:r w:rsidRPr="00714B97">
        <w:rPr>
          <w:rFonts w:asciiTheme="majorBidi" w:hAnsiTheme="majorBidi" w:cstheme="majorBidi"/>
          <w:lang w:val="en-US"/>
        </w:rPr>
        <w:t xml:space="preserve">defined by the presence of symptoms such as rhinorrhea (anterior or posterior), nasal pruritus, sneezing and nasal obstruction, which result from an inflammatory reaction in the nasal mucosa (mediated by </w:t>
      </w:r>
      <w:proofErr w:type="spellStart"/>
      <w:r w:rsidRPr="00714B97">
        <w:rPr>
          <w:rFonts w:asciiTheme="majorBidi" w:hAnsiTheme="majorBidi" w:cstheme="majorBidi"/>
          <w:lang w:val="en-US"/>
        </w:rPr>
        <w:t>IgE</w:t>
      </w:r>
      <w:proofErr w:type="spellEnd"/>
      <w:r w:rsidRPr="00714B97">
        <w:rPr>
          <w:rFonts w:asciiTheme="majorBidi" w:hAnsiTheme="majorBidi" w:cstheme="majorBidi"/>
          <w:lang w:val="en-US"/>
        </w:rPr>
        <w:t xml:space="preserve">).It affects nearly 30% of the adult population, social life, school performance and work productivity; It affects nearly 30% of the adult population and affects social life, school performance and work productivity, leading to indirect economic </w:t>
      </w:r>
      <w:del w:id="87" w:author="YOUSSEF BENKHALLOUF" w:date="2022-09-14T17:42:00Z">
        <w:r w:rsidRPr="00714B97" w:rsidDel="00F835D1">
          <w:rPr>
            <w:rFonts w:asciiTheme="majorBidi" w:hAnsiTheme="majorBidi" w:cstheme="majorBidi"/>
            <w:lang w:val="en-US"/>
          </w:rPr>
          <w:delText>repercussions.</w:delText>
        </w:r>
        <w:r w:rsidRPr="00B90F51" w:rsidDel="00F835D1">
          <w:rPr>
            <w:rFonts w:asciiTheme="majorBidi" w:hAnsiTheme="majorBidi" w:cstheme="majorBidi"/>
            <w:lang w:val="en-US"/>
          </w:rPr>
          <w:delText>Allergic</w:delText>
        </w:r>
      </w:del>
      <w:ins w:id="88" w:author="YOUSSEF BENKHALLOUF" w:date="2022-09-14T17:42:00Z">
        <w:r w:rsidR="00F835D1" w:rsidRPr="00714B97">
          <w:rPr>
            <w:rFonts w:asciiTheme="majorBidi" w:hAnsiTheme="majorBidi" w:cstheme="majorBidi"/>
            <w:lang w:val="en-US"/>
          </w:rPr>
          <w:t>repercussions.</w:t>
        </w:r>
        <w:r w:rsidR="00F835D1" w:rsidRPr="00B90F51">
          <w:rPr>
            <w:rFonts w:asciiTheme="majorBidi" w:hAnsiTheme="majorBidi" w:cstheme="majorBidi"/>
            <w:lang w:val="en-US"/>
          </w:rPr>
          <w:t xml:space="preserve"> Allergic</w:t>
        </w:r>
      </w:ins>
      <w:r w:rsidRPr="00B90F51">
        <w:rPr>
          <w:rFonts w:asciiTheme="majorBidi" w:hAnsiTheme="majorBidi" w:cstheme="majorBidi"/>
          <w:lang w:val="en-US"/>
        </w:rPr>
        <w:t xml:space="preserve"> rhinitis is strongly linked to asthma and often precedes its onset. Epidemiologically, a subject with rhinitis has a risk of asthma approximately three times higher </w:t>
      </w:r>
      <w:r>
        <w:rPr>
          <w:rFonts w:asciiTheme="majorBidi" w:hAnsiTheme="majorBidi" w:cstheme="majorBidi"/>
          <w:lang w:val="en-US"/>
        </w:rPr>
        <w:t>than the control population. A</w:t>
      </w:r>
      <w:r w:rsidRPr="00B90F51">
        <w:rPr>
          <w:rFonts w:asciiTheme="majorBidi" w:hAnsiTheme="majorBidi" w:cstheme="majorBidi"/>
          <w:lang w:val="en-US"/>
        </w:rPr>
        <w:t>bout 75% of cases, asthma is associated with rhinitis [1].</w:t>
      </w:r>
    </w:p>
    <w:p w14:paraId="28574F7D" w14:textId="77777777" w:rsidR="004755CA" w:rsidRDefault="004755CA" w:rsidP="006C1179">
      <w:pPr>
        <w:spacing w:line="276" w:lineRule="auto"/>
        <w:jc w:val="both"/>
        <w:rPr>
          <w:rFonts w:asciiTheme="majorBidi" w:hAnsiTheme="majorBidi" w:cstheme="majorBidi"/>
          <w:lang w:val="en-US"/>
        </w:rPr>
      </w:pPr>
      <w:r>
        <w:rPr>
          <w:rFonts w:asciiTheme="majorBidi" w:hAnsiTheme="majorBidi" w:cstheme="majorBidi"/>
          <w:lang w:val="en-US"/>
        </w:rPr>
        <w:t>Nasal provocation test</w:t>
      </w:r>
      <w:r w:rsidRPr="00B90F51">
        <w:rPr>
          <w:rFonts w:asciiTheme="majorBidi" w:hAnsiTheme="majorBidi" w:cstheme="majorBidi"/>
          <w:lang w:val="en-US"/>
        </w:rPr>
        <w:t xml:space="preserve"> (NPT) is</w:t>
      </w:r>
      <w:r>
        <w:rPr>
          <w:rFonts w:asciiTheme="majorBidi" w:hAnsiTheme="majorBidi" w:cstheme="majorBidi"/>
          <w:lang w:val="en-US"/>
        </w:rPr>
        <w:t xml:space="preserve"> very useful exposure test</w:t>
      </w:r>
      <w:r w:rsidRPr="00B90F51">
        <w:rPr>
          <w:rFonts w:asciiTheme="majorBidi" w:hAnsiTheme="majorBidi" w:cstheme="majorBidi"/>
          <w:lang w:val="en-US"/>
        </w:rPr>
        <w:t xml:space="preserve"> in the diagnosis and management of allergic rhinitis and asthma. The first descriptions were made by </w:t>
      </w:r>
      <w:proofErr w:type="spellStart"/>
      <w:r w:rsidRPr="00B90F51">
        <w:rPr>
          <w:rFonts w:asciiTheme="majorBidi" w:hAnsiTheme="majorBidi" w:cstheme="majorBidi"/>
          <w:lang w:val="en-US"/>
        </w:rPr>
        <w:t>Blackley</w:t>
      </w:r>
      <w:proofErr w:type="spellEnd"/>
      <w:r w:rsidRPr="00B90F51">
        <w:rPr>
          <w:rFonts w:asciiTheme="majorBidi" w:hAnsiTheme="majorBidi" w:cstheme="majorBidi"/>
          <w:lang w:val="en-US"/>
        </w:rPr>
        <w:t xml:space="preserve"> in 1873 and the experiment consisted of applying pollen grains to the nasal mucosa in order to evaluate the clinical reactions induced.</w:t>
      </w:r>
    </w:p>
    <w:p w14:paraId="38912D47" w14:textId="77777777" w:rsidR="004755CA" w:rsidRPr="008652C7" w:rsidRDefault="004755CA" w:rsidP="006C1179">
      <w:pPr>
        <w:pStyle w:val="Sansinterligne"/>
        <w:rPr>
          <w:lang w:val="en-US"/>
        </w:rPr>
      </w:pPr>
      <w:r w:rsidRPr="009942BB">
        <w:rPr>
          <w:b/>
          <w:bCs/>
          <w:lang w:val="en-US"/>
        </w:rPr>
        <w:t>Objective</w:t>
      </w:r>
      <w:r w:rsidRPr="009942BB">
        <w:rPr>
          <w:lang w:val="en-US"/>
        </w:rPr>
        <w:t>: To describe the different methods of nasal provocation test for the as</w:t>
      </w:r>
      <w:r>
        <w:rPr>
          <w:lang w:val="en-US"/>
        </w:rPr>
        <w:t>thma and rhinitis occupational diagnosis.</w:t>
      </w:r>
      <w:r w:rsidRPr="009942BB">
        <w:rPr>
          <w:lang w:val="en-US"/>
        </w:rPr>
        <w:t xml:space="preserve"> To evaluate rhino manometry in a databas</w:t>
      </w:r>
      <w:r>
        <w:rPr>
          <w:lang w:val="en-US"/>
        </w:rPr>
        <w:t xml:space="preserve">e of occupational </w:t>
      </w:r>
      <w:r w:rsidRPr="008652C7">
        <w:rPr>
          <w:lang w:val="en-US"/>
        </w:rPr>
        <w:t>pathologies in the Poison Control Center.</w:t>
      </w:r>
    </w:p>
    <w:p w14:paraId="3482BF7B" w14:textId="3D19877B" w:rsidR="004755CA" w:rsidRPr="004C1BFB" w:rsidRDefault="004755CA" w:rsidP="006C1179">
      <w:pPr>
        <w:pStyle w:val="Sansinterligne"/>
        <w:rPr>
          <w:lang w:val="en-US"/>
        </w:rPr>
      </w:pPr>
      <w:r w:rsidRPr="004755CA">
        <w:rPr>
          <w:b/>
          <w:bCs/>
          <w:lang w:val="en-US"/>
        </w:rPr>
        <w:t>Methods:</w:t>
      </w:r>
      <w:r w:rsidRPr="004755CA">
        <w:rPr>
          <w:lang w:val="en-US"/>
        </w:rPr>
        <w:t xml:space="preserve"> An analysis</w:t>
      </w:r>
      <w:r w:rsidRPr="00A60352">
        <w:rPr>
          <w:rFonts w:ascii="Times New Roman" w:hAnsi="Times New Roman" w:cs="Times New Roman"/>
          <w:lang w:val="en-US"/>
        </w:rPr>
        <w:t xml:space="preserve"> of the data, </w:t>
      </w:r>
      <w:del w:id="89" w:author="YOUSSEF BENKHALLOUF" w:date="2022-09-14T20:58:00Z">
        <w:r w:rsidDel="00476298">
          <w:rPr>
            <w:rFonts w:ascii="Times New Roman" w:hAnsi="Times New Roman" w:cs="Times New Roman"/>
            <w:lang w:val="en-US"/>
          </w:rPr>
          <w:delText>c</w:delText>
        </w:r>
        <w:r w:rsidRPr="00A60352" w:rsidDel="00476298">
          <w:rPr>
            <w:rFonts w:ascii="Times New Roman" w:hAnsi="Times New Roman" w:cs="Times New Roman"/>
            <w:lang w:val="en-US"/>
          </w:rPr>
          <w:delText>arriedon</w:delText>
        </w:r>
      </w:del>
      <w:ins w:id="90" w:author="YOUSSEF BENKHALLOUF" w:date="2022-09-14T20:58:00Z">
        <w:r w:rsidR="00476298">
          <w:rPr>
            <w:rFonts w:ascii="Times New Roman" w:hAnsi="Times New Roman" w:cs="Times New Roman"/>
            <w:lang w:val="en-US"/>
          </w:rPr>
          <w:t>c</w:t>
        </w:r>
        <w:r w:rsidR="00476298" w:rsidRPr="00A60352">
          <w:rPr>
            <w:rFonts w:ascii="Times New Roman" w:hAnsi="Times New Roman" w:cs="Times New Roman"/>
            <w:lang w:val="en-US"/>
          </w:rPr>
          <w:t>arried on</w:t>
        </w:r>
      </w:ins>
      <w:r w:rsidRPr="00A60352">
        <w:rPr>
          <w:rFonts w:ascii="Times New Roman" w:hAnsi="Times New Roman" w:cs="Times New Roman"/>
          <w:lang w:val="en-US"/>
        </w:rPr>
        <w:t xml:space="preserve"> patients with occupational rhinitis and/or asthma in the Poison Control and Toxicovigilance Center (</w:t>
      </w:r>
      <w:proofErr w:type="spellStart"/>
      <w:r w:rsidRPr="00A60352">
        <w:rPr>
          <w:rFonts w:ascii="Times New Roman" w:hAnsi="Times New Roman" w:cs="Times New Roman"/>
          <w:lang w:val="en-US"/>
        </w:rPr>
        <w:t>Lariboisière</w:t>
      </w:r>
      <w:proofErr w:type="spellEnd"/>
      <w:r w:rsidRPr="00A60352">
        <w:rPr>
          <w:rFonts w:ascii="Times New Roman" w:hAnsi="Times New Roman" w:cs="Times New Roman"/>
          <w:lang w:val="en-US"/>
        </w:rPr>
        <w:t xml:space="preserve"> - Fernand </w:t>
      </w:r>
      <w:proofErr w:type="spellStart"/>
      <w:r w:rsidRPr="00A60352">
        <w:rPr>
          <w:rFonts w:ascii="Times New Roman" w:hAnsi="Times New Roman" w:cs="Times New Roman"/>
          <w:lang w:val="en-US"/>
        </w:rPr>
        <w:t>Widal</w:t>
      </w:r>
      <w:proofErr w:type="spellEnd"/>
      <w:r w:rsidRPr="00A60352">
        <w:rPr>
          <w:rFonts w:ascii="Times New Roman" w:hAnsi="Times New Roman" w:cs="Times New Roman"/>
          <w:lang w:val="en-US"/>
        </w:rPr>
        <w:t xml:space="preserve"> AP-HP Hospital) of Paris from 2002 to 2020.</w:t>
      </w:r>
    </w:p>
    <w:p w14:paraId="16F89E7D" w14:textId="77777777" w:rsidR="004755CA" w:rsidRPr="00A60352" w:rsidRDefault="004755CA" w:rsidP="006C1179">
      <w:pPr>
        <w:pStyle w:val="Sansinterligne"/>
        <w:rPr>
          <w:rFonts w:ascii="Times New Roman" w:hAnsi="Times New Roman" w:cs="Times New Roman"/>
          <w:lang w:val="en-US"/>
        </w:rPr>
      </w:pPr>
      <w:r w:rsidRPr="00A60352">
        <w:rPr>
          <w:rFonts w:ascii="Times New Roman" w:hAnsi="Times New Roman" w:cs="Times New Roman"/>
          <w:lang w:val="en-US"/>
        </w:rPr>
        <w:t>Descriptive analyses were performed from contingency tables, for the different clinical symptoms and agents tested according to the test result and the variation of nasal resistance.</w:t>
      </w:r>
    </w:p>
    <w:p w14:paraId="5AE4DBDA" w14:textId="77777777" w:rsidR="004755CA" w:rsidRDefault="004755CA" w:rsidP="006C1179">
      <w:pPr>
        <w:pStyle w:val="Sansinterligne"/>
        <w:autoSpaceDE w:val="0"/>
        <w:autoSpaceDN w:val="0"/>
        <w:adjustRightInd w:val="0"/>
        <w:rPr>
          <w:rFonts w:ascii="Times New Roman" w:hAnsi="Times New Roman" w:cs="Times New Roman"/>
          <w:lang w:val="en-US"/>
        </w:rPr>
      </w:pPr>
      <w:r w:rsidRPr="00A60352">
        <w:rPr>
          <w:rFonts w:ascii="Times New Roman" w:hAnsi="Times New Roman" w:cs="Times New Roman"/>
          <w:lang w:val="en-US"/>
        </w:rPr>
        <w:t xml:space="preserve">Association analyses were </w:t>
      </w:r>
      <w:r>
        <w:rPr>
          <w:rFonts w:ascii="Times New Roman" w:hAnsi="Times New Roman" w:cs="Times New Roman"/>
          <w:lang w:val="en-US"/>
        </w:rPr>
        <w:t>performed by: a linear model (LM</w:t>
      </w:r>
      <w:r w:rsidRPr="00A60352">
        <w:rPr>
          <w:rFonts w:ascii="Times New Roman" w:hAnsi="Times New Roman" w:cs="Times New Roman"/>
          <w:lang w:val="en-US"/>
        </w:rPr>
        <w:t>) between the variation of the nasal resistance, the clinical symptoms and the tested agents, and a generalized linear model was performed between the test result, the clinical symptoms and the tested agents</w:t>
      </w:r>
    </w:p>
    <w:p w14:paraId="18D32E1D" w14:textId="77777777" w:rsidR="004755CA" w:rsidRDefault="004755CA" w:rsidP="006C1179">
      <w:pPr>
        <w:pStyle w:val="Default"/>
        <w:spacing w:line="276" w:lineRule="auto"/>
        <w:jc w:val="both"/>
        <w:rPr>
          <w:rFonts w:asciiTheme="majorBidi" w:hAnsiTheme="majorBidi" w:cstheme="majorBidi"/>
          <w:lang w:val="en-US"/>
        </w:rPr>
      </w:pPr>
      <w:r w:rsidRPr="008A4DBA">
        <w:rPr>
          <w:rFonts w:asciiTheme="majorBidi" w:hAnsiTheme="majorBidi" w:cstheme="majorBidi"/>
          <w:b/>
          <w:bCs/>
          <w:lang w:val="en-US"/>
        </w:rPr>
        <w:t>Results</w:t>
      </w:r>
      <w:r>
        <w:rPr>
          <w:rFonts w:asciiTheme="majorBidi" w:hAnsiTheme="majorBidi" w:cstheme="majorBidi"/>
          <w:lang w:val="en-US"/>
        </w:rPr>
        <w:t>:</w:t>
      </w:r>
      <w:r w:rsidRPr="008A4DBA">
        <w:rPr>
          <w:rFonts w:asciiTheme="majorBidi" w:hAnsiTheme="majorBidi" w:cstheme="majorBidi"/>
          <w:lang w:val="en-US"/>
        </w:rPr>
        <w:t xml:space="preserve"> The description showed that the positive results and the appearance of clinical symptoms and the tested agents are related to each other. as well as they are present during the increase of the variation of nasal resistance .The application of the two models linear and generalized linear, leads to conclude a significant association between the clinical symptoms, and most of the tested agents for the first model and a significant association only with the appearance of clinical signs for the second model .</w:t>
      </w:r>
    </w:p>
    <w:p w14:paraId="789CC1EF" w14:textId="77777777" w:rsidR="004755CA" w:rsidRPr="008A4DBA" w:rsidRDefault="004755CA" w:rsidP="006C1179">
      <w:pPr>
        <w:spacing w:line="276" w:lineRule="auto"/>
        <w:jc w:val="both"/>
        <w:rPr>
          <w:rFonts w:asciiTheme="majorBidi" w:hAnsiTheme="majorBidi" w:cstheme="majorBidi"/>
          <w:lang w:val="en-US"/>
        </w:rPr>
      </w:pPr>
      <w:r w:rsidRPr="004C1BFB">
        <w:rPr>
          <w:rFonts w:asciiTheme="majorBidi" w:hAnsiTheme="majorBidi" w:cstheme="majorBidi"/>
          <w:b/>
          <w:bCs/>
          <w:lang w:val="en-US"/>
        </w:rPr>
        <w:t>Conclusion:</w:t>
      </w:r>
      <w:r w:rsidRPr="008A4DBA">
        <w:rPr>
          <w:rFonts w:asciiTheme="majorBidi" w:hAnsiTheme="majorBidi" w:cstheme="majorBidi"/>
          <w:lang w:val="en-US"/>
        </w:rPr>
        <w:t xml:space="preserve"> The results deserve to be compared with descriptive analyses and association models.</w:t>
      </w:r>
    </w:p>
    <w:p w14:paraId="30C8DEE4" w14:textId="77777777" w:rsidR="004755CA" w:rsidRPr="008A4DBA" w:rsidRDefault="004755CA" w:rsidP="006C1179">
      <w:pPr>
        <w:pStyle w:val="Default"/>
        <w:spacing w:line="276" w:lineRule="auto"/>
        <w:jc w:val="both"/>
        <w:rPr>
          <w:rFonts w:asciiTheme="majorBidi" w:hAnsiTheme="majorBidi" w:cstheme="majorBidi"/>
          <w:lang w:val="en-US"/>
        </w:rPr>
      </w:pPr>
      <w:r w:rsidRPr="008A4DBA">
        <w:rPr>
          <w:rFonts w:asciiTheme="majorBidi" w:hAnsiTheme="majorBidi" w:cstheme="majorBidi"/>
          <w:b/>
          <w:bCs/>
          <w:lang w:val="en-US"/>
        </w:rPr>
        <w:t>Key words</w:t>
      </w:r>
      <w:r w:rsidRPr="008A4DBA">
        <w:rPr>
          <w:rFonts w:asciiTheme="majorBidi" w:hAnsiTheme="majorBidi" w:cstheme="majorBidi"/>
          <w:lang w:val="en-US"/>
        </w:rPr>
        <w:t>: nasal challenge test, low molecular weight and high molecular weight agents, test results</w:t>
      </w:r>
      <w:r>
        <w:rPr>
          <w:rFonts w:asciiTheme="majorBidi" w:hAnsiTheme="majorBidi" w:cstheme="majorBidi"/>
          <w:lang w:val="en-US"/>
        </w:rPr>
        <w:t>.</w:t>
      </w:r>
    </w:p>
    <w:p w14:paraId="251BAE6A" w14:textId="77777777" w:rsidR="002D6203" w:rsidRPr="004755CA" w:rsidRDefault="002D6203" w:rsidP="004755CA">
      <w:pPr>
        <w:spacing w:after="160" w:line="276" w:lineRule="auto"/>
        <w:rPr>
          <w:lang w:val="en-US"/>
        </w:rPr>
      </w:pPr>
    </w:p>
    <w:p w14:paraId="31FEED54" w14:textId="77777777" w:rsidR="002D6203" w:rsidRPr="004755CA" w:rsidRDefault="002D6203" w:rsidP="00720E1D">
      <w:pPr>
        <w:spacing w:after="160" w:line="276" w:lineRule="auto"/>
        <w:jc w:val="center"/>
        <w:rPr>
          <w:lang w:val="en-US"/>
        </w:rPr>
      </w:pPr>
    </w:p>
    <w:p w14:paraId="1BE37AAC" w14:textId="77777777" w:rsidR="002D6203" w:rsidRPr="004755CA" w:rsidRDefault="002D6203" w:rsidP="00720E1D">
      <w:pPr>
        <w:spacing w:after="160" w:line="276" w:lineRule="auto"/>
        <w:jc w:val="center"/>
        <w:rPr>
          <w:lang w:val="en-US"/>
        </w:rPr>
      </w:pPr>
    </w:p>
    <w:p w14:paraId="00E5D315" w14:textId="77777777" w:rsidR="002E1517" w:rsidRDefault="002E1517" w:rsidP="002E1517">
      <w:pPr>
        <w:spacing w:after="160" w:line="276" w:lineRule="auto"/>
        <w:rPr>
          <w:lang w:val="en-US"/>
        </w:rPr>
      </w:pPr>
    </w:p>
    <w:p w14:paraId="0BDF81C2" w14:textId="77777777" w:rsidR="00F95081" w:rsidRPr="006C1179" w:rsidRDefault="00D83121" w:rsidP="002E1517">
      <w:pPr>
        <w:spacing w:after="160" w:line="276" w:lineRule="auto"/>
        <w:jc w:val="center"/>
        <w:rPr>
          <w:b/>
          <w:bCs/>
        </w:rPr>
      </w:pPr>
      <w:r w:rsidRPr="006C1179">
        <w:rPr>
          <w:b/>
          <w:bCs/>
        </w:rPr>
        <w:t>Table des matières</w:t>
      </w:r>
    </w:p>
    <w:commentRangeStart w:id="91"/>
    <w:p w14:paraId="18819AA4" w14:textId="77777777" w:rsidR="007028C2" w:rsidRDefault="005957B2">
      <w:pPr>
        <w:pStyle w:val="TM1"/>
        <w:rPr>
          <w:rFonts w:asciiTheme="minorHAnsi" w:eastAsiaTheme="minorEastAsia" w:hAnsiTheme="minorHAnsi" w:cstheme="minorBidi"/>
          <w:noProof/>
          <w:sz w:val="22"/>
          <w:szCs w:val="22"/>
          <w:lang w:eastAsia="fr-FR"/>
        </w:rPr>
      </w:pPr>
      <w:r>
        <w:rPr>
          <w:b/>
          <w:bCs/>
          <w:sz w:val="32"/>
          <w:szCs w:val="32"/>
        </w:rPr>
        <w:lastRenderedPageBreak/>
        <w:fldChar w:fldCharType="begin"/>
      </w:r>
      <w:r w:rsidR="00D83121">
        <w:rPr>
          <w:b/>
          <w:bCs/>
          <w:sz w:val="32"/>
          <w:szCs w:val="32"/>
        </w:rPr>
        <w:instrText xml:space="preserve"> TOC \o \h \z \u </w:instrText>
      </w:r>
      <w:r>
        <w:rPr>
          <w:b/>
          <w:bCs/>
          <w:sz w:val="32"/>
          <w:szCs w:val="32"/>
        </w:rPr>
        <w:fldChar w:fldCharType="separate"/>
      </w:r>
      <w:hyperlink w:anchor="_Toc113368648" w:history="1">
        <w:r w:rsidR="00891570" w:rsidRPr="0090239D">
          <w:rPr>
            <w:rStyle w:val="Lienhypertexte"/>
            <w:noProof/>
          </w:rPr>
          <w:t>Remerciements</w:t>
        </w:r>
        <w:r w:rsidR="00891570">
          <w:rPr>
            <w:noProof/>
            <w:webHidden/>
          </w:rPr>
          <w:tab/>
        </w:r>
        <w:r>
          <w:rPr>
            <w:noProof/>
            <w:webHidden/>
          </w:rPr>
          <w:fldChar w:fldCharType="begin"/>
        </w:r>
        <w:r w:rsidR="00891570">
          <w:rPr>
            <w:noProof/>
            <w:webHidden/>
          </w:rPr>
          <w:instrText xml:space="preserve"> PAGEREF _Toc113368648 \h </w:instrText>
        </w:r>
        <w:r>
          <w:rPr>
            <w:noProof/>
            <w:webHidden/>
          </w:rPr>
        </w:r>
        <w:r>
          <w:rPr>
            <w:noProof/>
            <w:webHidden/>
          </w:rPr>
          <w:fldChar w:fldCharType="separate"/>
        </w:r>
        <w:r w:rsidR="00891570">
          <w:rPr>
            <w:noProof/>
            <w:webHidden/>
          </w:rPr>
          <w:t>iii</w:t>
        </w:r>
        <w:r>
          <w:rPr>
            <w:noProof/>
            <w:webHidden/>
          </w:rPr>
          <w:fldChar w:fldCharType="end"/>
        </w:r>
      </w:hyperlink>
    </w:p>
    <w:p w14:paraId="3F16362B" w14:textId="77777777" w:rsidR="007028C2" w:rsidRDefault="00F45CA8">
      <w:pPr>
        <w:pStyle w:val="TM1"/>
        <w:rPr>
          <w:rFonts w:asciiTheme="minorHAnsi" w:eastAsiaTheme="minorEastAsia" w:hAnsiTheme="minorHAnsi" w:cstheme="minorBidi"/>
          <w:noProof/>
          <w:sz w:val="22"/>
          <w:szCs w:val="22"/>
          <w:lang w:eastAsia="fr-FR"/>
        </w:rPr>
      </w:pPr>
      <w:hyperlink w:anchor="_Toc113368649" w:history="1">
        <w:r w:rsidR="00891570" w:rsidRPr="0090239D">
          <w:rPr>
            <w:rStyle w:val="Lienhypertexte"/>
            <w:noProof/>
          </w:rPr>
          <w:t>Résumé</w:t>
        </w:r>
        <w:r w:rsidR="00891570">
          <w:rPr>
            <w:noProof/>
            <w:webHidden/>
          </w:rPr>
          <w:tab/>
        </w:r>
        <w:r w:rsidR="005957B2">
          <w:rPr>
            <w:noProof/>
            <w:webHidden/>
          </w:rPr>
          <w:fldChar w:fldCharType="begin"/>
        </w:r>
        <w:r w:rsidR="00891570">
          <w:rPr>
            <w:noProof/>
            <w:webHidden/>
          </w:rPr>
          <w:instrText xml:space="preserve"> PAGEREF _Toc113368649 \h </w:instrText>
        </w:r>
        <w:r w:rsidR="005957B2">
          <w:rPr>
            <w:noProof/>
            <w:webHidden/>
          </w:rPr>
        </w:r>
        <w:r w:rsidR="005957B2">
          <w:rPr>
            <w:noProof/>
            <w:webHidden/>
          </w:rPr>
          <w:fldChar w:fldCharType="separate"/>
        </w:r>
        <w:r w:rsidR="00891570">
          <w:rPr>
            <w:noProof/>
            <w:webHidden/>
          </w:rPr>
          <w:t>iv</w:t>
        </w:r>
        <w:r w:rsidR="005957B2">
          <w:rPr>
            <w:noProof/>
            <w:webHidden/>
          </w:rPr>
          <w:fldChar w:fldCharType="end"/>
        </w:r>
      </w:hyperlink>
    </w:p>
    <w:p w14:paraId="5228F4BC" w14:textId="77777777" w:rsidR="007028C2" w:rsidRDefault="00F45CA8">
      <w:pPr>
        <w:pStyle w:val="TM1"/>
        <w:rPr>
          <w:rFonts w:asciiTheme="minorHAnsi" w:eastAsiaTheme="minorEastAsia" w:hAnsiTheme="minorHAnsi" w:cstheme="minorBidi"/>
          <w:noProof/>
          <w:sz w:val="22"/>
          <w:szCs w:val="22"/>
          <w:lang w:eastAsia="fr-FR"/>
        </w:rPr>
      </w:pPr>
      <w:hyperlink w:anchor="_Toc113368650" w:history="1">
        <w:r w:rsidR="00891570" w:rsidRPr="0090239D">
          <w:rPr>
            <w:rStyle w:val="Lienhypertexte"/>
            <w:noProof/>
            <w:lang w:val="en-US"/>
          </w:rPr>
          <w:t>Abstract</w:t>
        </w:r>
        <w:r w:rsidR="00891570">
          <w:rPr>
            <w:noProof/>
            <w:webHidden/>
          </w:rPr>
          <w:tab/>
        </w:r>
        <w:r w:rsidR="005957B2">
          <w:rPr>
            <w:noProof/>
            <w:webHidden/>
          </w:rPr>
          <w:fldChar w:fldCharType="begin"/>
        </w:r>
        <w:r w:rsidR="00891570">
          <w:rPr>
            <w:noProof/>
            <w:webHidden/>
          </w:rPr>
          <w:instrText xml:space="preserve"> PAGEREF _Toc113368650 \h </w:instrText>
        </w:r>
        <w:r w:rsidR="005957B2">
          <w:rPr>
            <w:noProof/>
            <w:webHidden/>
          </w:rPr>
        </w:r>
        <w:r w:rsidR="005957B2">
          <w:rPr>
            <w:noProof/>
            <w:webHidden/>
          </w:rPr>
          <w:fldChar w:fldCharType="separate"/>
        </w:r>
        <w:r w:rsidR="00891570">
          <w:rPr>
            <w:noProof/>
            <w:webHidden/>
          </w:rPr>
          <w:t>v</w:t>
        </w:r>
        <w:r w:rsidR="005957B2">
          <w:rPr>
            <w:noProof/>
            <w:webHidden/>
          </w:rPr>
          <w:fldChar w:fldCharType="end"/>
        </w:r>
      </w:hyperlink>
    </w:p>
    <w:p w14:paraId="0841C20B" w14:textId="77777777" w:rsidR="007028C2" w:rsidRDefault="00F45CA8">
      <w:pPr>
        <w:pStyle w:val="TM1"/>
        <w:rPr>
          <w:rFonts w:asciiTheme="minorHAnsi" w:eastAsiaTheme="minorEastAsia" w:hAnsiTheme="minorHAnsi" w:cstheme="minorBidi"/>
          <w:noProof/>
          <w:sz w:val="22"/>
          <w:szCs w:val="22"/>
          <w:lang w:eastAsia="fr-FR"/>
        </w:rPr>
      </w:pPr>
      <w:hyperlink w:anchor="_Toc113368651" w:history="1">
        <w:r w:rsidR="00891570" w:rsidRPr="0090239D">
          <w:rPr>
            <w:rStyle w:val="Lienhypertexte"/>
            <w:noProof/>
          </w:rPr>
          <w:t>Liste des tableaux</w:t>
        </w:r>
        <w:r w:rsidR="00891570">
          <w:rPr>
            <w:noProof/>
            <w:webHidden/>
          </w:rPr>
          <w:tab/>
        </w:r>
        <w:r w:rsidR="005957B2">
          <w:rPr>
            <w:noProof/>
            <w:webHidden/>
          </w:rPr>
          <w:fldChar w:fldCharType="begin"/>
        </w:r>
        <w:r w:rsidR="00891570">
          <w:rPr>
            <w:noProof/>
            <w:webHidden/>
          </w:rPr>
          <w:instrText xml:space="preserve"> PAGEREF _Toc113368651 \h </w:instrText>
        </w:r>
        <w:r w:rsidR="005957B2">
          <w:rPr>
            <w:noProof/>
            <w:webHidden/>
          </w:rPr>
        </w:r>
        <w:r w:rsidR="005957B2">
          <w:rPr>
            <w:noProof/>
            <w:webHidden/>
          </w:rPr>
          <w:fldChar w:fldCharType="separate"/>
        </w:r>
        <w:r w:rsidR="00891570">
          <w:rPr>
            <w:noProof/>
            <w:webHidden/>
          </w:rPr>
          <w:t>vii</w:t>
        </w:r>
        <w:r w:rsidR="005957B2">
          <w:rPr>
            <w:noProof/>
            <w:webHidden/>
          </w:rPr>
          <w:fldChar w:fldCharType="end"/>
        </w:r>
      </w:hyperlink>
    </w:p>
    <w:p w14:paraId="5DBDC921" w14:textId="77777777" w:rsidR="007028C2" w:rsidRDefault="00F45CA8">
      <w:pPr>
        <w:pStyle w:val="TM1"/>
        <w:rPr>
          <w:rFonts w:asciiTheme="minorHAnsi" w:eastAsiaTheme="minorEastAsia" w:hAnsiTheme="minorHAnsi" w:cstheme="minorBidi"/>
          <w:noProof/>
          <w:sz w:val="22"/>
          <w:szCs w:val="22"/>
          <w:lang w:eastAsia="fr-FR"/>
        </w:rPr>
      </w:pPr>
      <w:hyperlink w:anchor="_Toc113368652" w:history="1">
        <w:r w:rsidR="00891570" w:rsidRPr="0090239D">
          <w:rPr>
            <w:rStyle w:val="Lienhypertexte"/>
            <w:noProof/>
          </w:rPr>
          <w:t>Liste des figures</w:t>
        </w:r>
        <w:r w:rsidR="00891570">
          <w:rPr>
            <w:noProof/>
            <w:webHidden/>
          </w:rPr>
          <w:tab/>
        </w:r>
        <w:r w:rsidR="005957B2">
          <w:rPr>
            <w:noProof/>
            <w:webHidden/>
          </w:rPr>
          <w:fldChar w:fldCharType="begin"/>
        </w:r>
        <w:r w:rsidR="00891570">
          <w:rPr>
            <w:noProof/>
            <w:webHidden/>
          </w:rPr>
          <w:instrText xml:space="preserve"> PAGEREF _Toc113368652 \h </w:instrText>
        </w:r>
        <w:r w:rsidR="005957B2">
          <w:rPr>
            <w:noProof/>
            <w:webHidden/>
          </w:rPr>
        </w:r>
        <w:r w:rsidR="005957B2">
          <w:rPr>
            <w:noProof/>
            <w:webHidden/>
          </w:rPr>
          <w:fldChar w:fldCharType="separate"/>
        </w:r>
        <w:r w:rsidR="00891570">
          <w:rPr>
            <w:noProof/>
            <w:webHidden/>
          </w:rPr>
          <w:t>viii</w:t>
        </w:r>
        <w:r w:rsidR="005957B2">
          <w:rPr>
            <w:noProof/>
            <w:webHidden/>
          </w:rPr>
          <w:fldChar w:fldCharType="end"/>
        </w:r>
      </w:hyperlink>
    </w:p>
    <w:p w14:paraId="54D9EC7A" w14:textId="77777777" w:rsidR="007028C2" w:rsidRDefault="00F45CA8">
      <w:pPr>
        <w:pStyle w:val="TM1"/>
        <w:rPr>
          <w:rFonts w:asciiTheme="minorHAnsi" w:eastAsiaTheme="minorEastAsia" w:hAnsiTheme="minorHAnsi" w:cstheme="minorBidi"/>
          <w:noProof/>
          <w:sz w:val="22"/>
          <w:szCs w:val="22"/>
          <w:lang w:eastAsia="fr-FR"/>
        </w:rPr>
      </w:pPr>
      <w:hyperlink w:anchor="_Toc113368653" w:history="1">
        <w:r w:rsidR="00891570" w:rsidRPr="0090239D">
          <w:rPr>
            <w:rStyle w:val="Lienhypertexte"/>
            <w:noProof/>
          </w:rPr>
          <w:t>Liste des abréviations</w:t>
        </w:r>
        <w:r w:rsidR="00891570">
          <w:rPr>
            <w:noProof/>
            <w:webHidden/>
          </w:rPr>
          <w:tab/>
        </w:r>
        <w:r w:rsidR="005957B2">
          <w:rPr>
            <w:noProof/>
            <w:webHidden/>
          </w:rPr>
          <w:fldChar w:fldCharType="begin"/>
        </w:r>
        <w:r w:rsidR="00891570">
          <w:rPr>
            <w:noProof/>
            <w:webHidden/>
          </w:rPr>
          <w:instrText xml:space="preserve"> PAGEREF _Toc113368653 \h </w:instrText>
        </w:r>
        <w:r w:rsidR="005957B2">
          <w:rPr>
            <w:noProof/>
            <w:webHidden/>
          </w:rPr>
        </w:r>
        <w:r w:rsidR="005957B2">
          <w:rPr>
            <w:noProof/>
            <w:webHidden/>
          </w:rPr>
          <w:fldChar w:fldCharType="separate"/>
        </w:r>
        <w:r w:rsidR="00891570">
          <w:rPr>
            <w:noProof/>
            <w:webHidden/>
          </w:rPr>
          <w:t>viii</w:t>
        </w:r>
        <w:r w:rsidR="005957B2">
          <w:rPr>
            <w:noProof/>
            <w:webHidden/>
          </w:rPr>
          <w:fldChar w:fldCharType="end"/>
        </w:r>
      </w:hyperlink>
    </w:p>
    <w:p w14:paraId="4751D6F7" w14:textId="77777777" w:rsidR="007028C2" w:rsidRDefault="00F45CA8">
      <w:pPr>
        <w:pStyle w:val="TM1"/>
        <w:rPr>
          <w:rFonts w:asciiTheme="minorHAnsi" w:eastAsiaTheme="minorEastAsia" w:hAnsiTheme="minorHAnsi" w:cstheme="minorBidi"/>
          <w:noProof/>
          <w:sz w:val="22"/>
          <w:szCs w:val="22"/>
          <w:lang w:eastAsia="fr-FR"/>
        </w:rPr>
      </w:pPr>
      <w:hyperlink w:anchor="_Toc113368654" w:history="1">
        <w:r w:rsidR="00891570" w:rsidRPr="0090239D">
          <w:rPr>
            <w:rStyle w:val="Lienhypertexte"/>
            <w:noProof/>
          </w:rPr>
          <w:t>Introduction</w:t>
        </w:r>
        <w:r w:rsidR="00891570">
          <w:rPr>
            <w:noProof/>
            <w:webHidden/>
          </w:rPr>
          <w:tab/>
        </w:r>
        <w:r w:rsidR="005957B2">
          <w:rPr>
            <w:noProof/>
            <w:webHidden/>
          </w:rPr>
          <w:fldChar w:fldCharType="begin"/>
        </w:r>
        <w:r w:rsidR="00891570">
          <w:rPr>
            <w:noProof/>
            <w:webHidden/>
          </w:rPr>
          <w:instrText xml:space="preserve"> PAGEREF _Toc113368654 \h </w:instrText>
        </w:r>
        <w:r w:rsidR="005957B2">
          <w:rPr>
            <w:noProof/>
            <w:webHidden/>
          </w:rPr>
        </w:r>
        <w:r w:rsidR="005957B2">
          <w:rPr>
            <w:noProof/>
            <w:webHidden/>
          </w:rPr>
          <w:fldChar w:fldCharType="separate"/>
        </w:r>
        <w:r w:rsidR="00891570">
          <w:rPr>
            <w:noProof/>
            <w:webHidden/>
          </w:rPr>
          <w:t>9</w:t>
        </w:r>
        <w:r w:rsidR="005957B2">
          <w:rPr>
            <w:noProof/>
            <w:webHidden/>
          </w:rPr>
          <w:fldChar w:fldCharType="end"/>
        </w:r>
      </w:hyperlink>
    </w:p>
    <w:p w14:paraId="29B0A8FC" w14:textId="77777777" w:rsidR="003F6A59" w:rsidRDefault="005957B2" w:rsidP="003F6A59">
      <w:pPr>
        <w:pStyle w:val="TM1"/>
        <w:rPr>
          <w:rFonts w:asciiTheme="minorHAnsi" w:eastAsiaTheme="minorEastAsia" w:hAnsiTheme="minorHAnsi" w:cstheme="minorBidi"/>
          <w:noProof/>
          <w:sz w:val="22"/>
          <w:szCs w:val="22"/>
          <w:lang w:eastAsia="fr-FR"/>
        </w:rPr>
        <w:pPrChange w:id="92" w:author="h lc" w:date="2022-09-06T18:26:00Z">
          <w:pPr>
            <w:pStyle w:val="TM1"/>
            <w:tabs>
              <w:tab w:val="left" w:pos="480"/>
            </w:tabs>
          </w:pPr>
        </w:pPrChange>
      </w:pPr>
      <w:r>
        <w:fldChar w:fldCharType="begin"/>
      </w:r>
      <w:r w:rsidR="007028C2">
        <w:instrText xml:space="preserve"> HYPERLINK \l "_Toc113368655" </w:instrText>
      </w:r>
      <w:r>
        <w:fldChar w:fldCharType="separate"/>
      </w:r>
      <w:r w:rsidR="00891570" w:rsidRPr="0090239D">
        <w:rPr>
          <w:rStyle w:val="Lienhypertexte"/>
          <w:noProof/>
        </w:rPr>
        <w:t>I</w:t>
      </w:r>
      <w:r w:rsidR="00891570">
        <w:rPr>
          <w:rFonts w:asciiTheme="minorHAnsi" w:eastAsiaTheme="minorEastAsia" w:hAnsiTheme="minorHAnsi" w:cstheme="minorBidi"/>
          <w:noProof/>
          <w:sz w:val="22"/>
          <w:szCs w:val="22"/>
          <w:lang w:eastAsia="fr-FR"/>
        </w:rPr>
        <w:tab/>
      </w:r>
      <w:r w:rsidR="00891570" w:rsidRPr="0090239D">
        <w:rPr>
          <w:rStyle w:val="Lienhypertexte"/>
          <w:noProof/>
        </w:rPr>
        <w:t>Synthèse des connaissances</w:t>
      </w:r>
      <w:r w:rsidR="00891570">
        <w:rPr>
          <w:noProof/>
          <w:webHidden/>
        </w:rPr>
        <w:tab/>
      </w:r>
      <w:r>
        <w:rPr>
          <w:noProof/>
          <w:webHidden/>
        </w:rPr>
        <w:fldChar w:fldCharType="begin"/>
      </w:r>
      <w:r w:rsidR="00891570">
        <w:rPr>
          <w:noProof/>
          <w:webHidden/>
        </w:rPr>
        <w:instrText xml:space="preserve"> PAGEREF _Toc113368655 \h </w:instrText>
      </w:r>
      <w:r>
        <w:rPr>
          <w:noProof/>
          <w:webHidden/>
        </w:rPr>
      </w:r>
      <w:r>
        <w:rPr>
          <w:noProof/>
          <w:webHidden/>
        </w:rPr>
        <w:fldChar w:fldCharType="separate"/>
      </w:r>
      <w:r w:rsidR="00891570">
        <w:rPr>
          <w:noProof/>
          <w:webHidden/>
        </w:rPr>
        <w:t>10</w:t>
      </w:r>
      <w:r>
        <w:rPr>
          <w:noProof/>
          <w:webHidden/>
        </w:rPr>
        <w:fldChar w:fldCharType="end"/>
      </w:r>
      <w:r>
        <w:rPr>
          <w:noProof/>
        </w:rPr>
        <w:fldChar w:fldCharType="end"/>
      </w:r>
    </w:p>
    <w:p w14:paraId="794F8A8F" w14:textId="77777777" w:rsidR="00891570" w:rsidRDefault="00F45CA8">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56" w:history="1">
        <w:r w:rsidR="00891570" w:rsidRPr="0090239D">
          <w:rPr>
            <w:rStyle w:val="Lienhypertexte"/>
            <w:noProof/>
          </w:rPr>
          <w:t>I.1</w:t>
        </w:r>
        <w:r w:rsidR="00891570">
          <w:rPr>
            <w:rFonts w:asciiTheme="minorHAnsi" w:eastAsiaTheme="minorEastAsia" w:hAnsiTheme="minorHAnsi" w:cstheme="minorBidi"/>
            <w:noProof/>
            <w:sz w:val="22"/>
            <w:szCs w:val="22"/>
            <w:lang w:eastAsia="fr-FR"/>
          </w:rPr>
          <w:tab/>
        </w:r>
        <w:r w:rsidR="00891570" w:rsidRPr="0090239D">
          <w:rPr>
            <w:rStyle w:val="Lienhypertexte"/>
            <w:noProof/>
          </w:rPr>
          <w:t>Méthodes de la revue bibliographique</w:t>
        </w:r>
        <w:r w:rsidR="00891570">
          <w:rPr>
            <w:noProof/>
            <w:webHidden/>
          </w:rPr>
          <w:tab/>
        </w:r>
        <w:r w:rsidR="005957B2">
          <w:rPr>
            <w:noProof/>
            <w:webHidden/>
          </w:rPr>
          <w:fldChar w:fldCharType="begin"/>
        </w:r>
        <w:r w:rsidR="00891570">
          <w:rPr>
            <w:noProof/>
            <w:webHidden/>
          </w:rPr>
          <w:instrText xml:space="preserve"> PAGEREF _Toc113368656 \h </w:instrText>
        </w:r>
        <w:r w:rsidR="005957B2">
          <w:rPr>
            <w:noProof/>
            <w:webHidden/>
          </w:rPr>
        </w:r>
        <w:r w:rsidR="005957B2">
          <w:rPr>
            <w:noProof/>
            <w:webHidden/>
          </w:rPr>
          <w:fldChar w:fldCharType="separate"/>
        </w:r>
        <w:r w:rsidR="00891570">
          <w:rPr>
            <w:noProof/>
            <w:webHidden/>
          </w:rPr>
          <w:t>10</w:t>
        </w:r>
        <w:r w:rsidR="005957B2">
          <w:rPr>
            <w:noProof/>
            <w:webHidden/>
          </w:rPr>
          <w:fldChar w:fldCharType="end"/>
        </w:r>
      </w:hyperlink>
    </w:p>
    <w:p w14:paraId="7B8386EF" w14:textId="77777777" w:rsidR="00891570" w:rsidRDefault="00F45CA8">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57" w:history="1">
        <w:r w:rsidR="00891570" w:rsidRPr="0090239D">
          <w:rPr>
            <w:rStyle w:val="Lienhypertexte"/>
            <w:noProof/>
          </w:rPr>
          <w:t>I.2</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 de la revue de littérature</w:t>
        </w:r>
        <w:r w:rsidR="00891570">
          <w:rPr>
            <w:noProof/>
            <w:webHidden/>
          </w:rPr>
          <w:tab/>
        </w:r>
        <w:r w:rsidR="005957B2">
          <w:rPr>
            <w:noProof/>
            <w:webHidden/>
          </w:rPr>
          <w:fldChar w:fldCharType="begin"/>
        </w:r>
        <w:r w:rsidR="00891570">
          <w:rPr>
            <w:noProof/>
            <w:webHidden/>
          </w:rPr>
          <w:instrText xml:space="preserve"> PAGEREF _Toc113368657 \h </w:instrText>
        </w:r>
        <w:r w:rsidR="005957B2">
          <w:rPr>
            <w:noProof/>
            <w:webHidden/>
          </w:rPr>
        </w:r>
        <w:r w:rsidR="005957B2">
          <w:rPr>
            <w:noProof/>
            <w:webHidden/>
          </w:rPr>
          <w:fldChar w:fldCharType="separate"/>
        </w:r>
        <w:r w:rsidR="00891570">
          <w:rPr>
            <w:noProof/>
            <w:webHidden/>
          </w:rPr>
          <w:t>11</w:t>
        </w:r>
        <w:r w:rsidR="005957B2">
          <w:rPr>
            <w:noProof/>
            <w:webHidden/>
          </w:rPr>
          <w:fldChar w:fldCharType="end"/>
        </w:r>
      </w:hyperlink>
    </w:p>
    <w:p w14:paraId="7FDC69BE"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58" w:history="1">
        <w:r w:rsidR="00891570" w:rsidRPr="0090239D">
          <w:rPr>
            <w:rStyle w:val="Lienhypertexte"/>
            <w:noProof/>
          </w:rPr>
          <w:t>I.2.1</w:t>
        </w:r>
        <w:r w:rsidR="00891570">
          <w:rPr>
            <w:rFonts w:asciiTheme="minorHAnsi" w:eastAsiaTheme="minorEastAsia" w:hAnsiTheme="minorHAnsi" w:cstheme="minorBidi"/>
            <w:noProof/>
            <w:sz w:val="22"/>
            <w:szCs w:val="22"/>
            <w:lang w:eastAsia="fr-FR"/>
          </w:rPr>
          <w:tab/>
        </w:r>
        <w:r w:rsidR="00891570" w:rsidRPr="0090239D">
          <w:rPr>
            <w:rStyle w:val="Lienhypertexte"/>
            <w:noProof/>
          </w:rPr>
          <w:t>Définition des concepts</w:t>
        </w:r>
        <w:r w:rsidR="00891570">
          <w:rPr>
            <w:noProof/>
            <w:webHidden/>
          </w:rPr>
          <w:tab/>
        </w:r>
        <w:r w:rsidR="005957B2">
          <w:rPr>
            <w:noProof/>
            <w:webHidden/>
          </w:rPr>
          <w:fldChar w:fldCharType="begin"/>
        </w:r>
        <w:r w:rsidR="00891570">
          <w:rPr>
            <w:noProof/>
            <w:webHidden/>
          </w:rPr>
          <w:instrText xml:space="preserve"> PAGEREF _Toc113368658 \h </w:instrText>
        </w:r>
        <w:r w:rsidR="005957B2">
          <w:rPr>
            <w:noProof/>
            <w:webHidden/>
          </w:rPr>
        </w:r>
        <w:r w:rsidR="005957B2">
          <w:rPr>
            <w:noProof/>
            <w:webHidden/>
          </w:rPr>
          <w:fldChar w:fldCharType="separate"/>
        </w:r>
        <w:r w:rsidR="00891570">
          <w:rPr>
            <w:noProof/>
            <w:webHidden/>
          </w:rPr>
          <w:t>11</w:t>
        </w:r>
        <w:r w:rsidR="005957B2">
          <w:rPr>
            <w:noProof/>
            <w:webHidden/>
          </w:rPr>
          <w:fldChar w:fldCharType="end"/>
        </w:r>
      </w:hyperlink>
    </w:p>
    <w:p w14:paraId="45D1A605"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59" w:history="1">
        <w:r w:rsidR="00891570" w:rsidRPr="0090239D">
          <w:rPr>
            <w:rStyle w:val="Lienhypertexte"/>
            <w:noProof/>
          </w:rPr>
          <w:t>I.2.1.1</w:t>
        </w:r>
        <w:r w:rsidR="00891570">
          <w:rPr>
            <w:rFonts w:asciiTheme="minorHAnsi" w:eastAsiaTheme="minorEastAsia" w:hAnsiTheme="minorHAnsi" w:cstheme="minorBidi"/>
            <w:noProof/>
            <w:sz w:val="22"/>
            <w:szCs w:val="22"/>
            <w:lang w:eastAsia="fr-FR"/>
          </w:rPr>
          <w:tab/>
        </w:r>
        <w:r w:rsidR="00891570" w:rsidRPr="0090239D">
          <w:rPr>
            <w:rStyle w:val="Lienhypertexte"/>
            <w:noProof/>
          </w:rPr>
          <w:t>Test de provocation nasale</w:t>
        </w:r>
        <w:r w:rsidR="00891570">
          <w:rPr>
            <w:noProof/>
            <w:webHidden/>
          </w:rPr>
          <w:tab/>
        </w:r>
        <w:r w:rsidR="005957B2">
          <w:rPr>
            <w:noProof/>
            <w:webHidden/>
          </w:rPr>
          <w:fldChar w:fldCharType="begin"/>
        </w:r>
        <w:r w:rsidR="00891570">
          <w:rPr>
            <w:noProof/>
            <w:webHidden/>
          </w:rPr>
          <w:instrText xml:space="preserve"> PAGEREF _Toc113368659 \h </w:instrText>
        </w:r>
        <w:r w:rsidR="005957B2">
          <w:rPr>
            <w:noProof/>
            <w:webHidden/>
          </w:rPr>
        </w:r>
        <w:r w:rsidR="005957B2">
          <w:rPr>
            <w:noProof/>
            <w:webHidden/>
          </w:rPr>
          <w:fldChar w:fldCharType="separate"/>
        </w:r>
        <w:r w:rsidR="00891570">
          <w:rPr>
            <w:noProof/>
            <w:webHidden/>
          </w:rPr>
          <w:t>11</w:t>
        </w:r>
        <w:r w:rsidR="005957B2">
          <w:rPr>
            <w:noProof/>
            <w:webHidden/>
          </w:rPr>
          <w:fldChar w:fldCharType="end"/>
        </w:r>
      </w:hyperlink>
    </w:p>
    <w:p w14:paraId="16DADB5F"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0" w:history="1">
        <w:r w:rsidR="00891570" w:rsidRPr="0090239D">
          <w:rPr>
            <w:rStyle w:val="Lienhypertexte"/>
            <w:noProof/>
          </w:rPr>
          <w:t>I.2.1.2</w:t>
        </w:r>
        <w:r w:rsidR="00891570">
          <w:rPr>
            <w:rFonts w:asciiTheme="minorHAnsi" w:eastAsiaTheme="minorEastAsia" w:hAnsiTheme="minorHAnsi" w:cstheme="minorBidi"/>
            <w:noProof/>
            <w:sz w:val="22"/>
            <w:szCs w:val="22"/>
            <w:lang w:eastAsia="fr-FR"/>
          </w:rPr>
          <w:tab/>
        </w:r>
        <w:r w:rsidR="00891570" w:rsidRPr="0090239D">
          <w:rPr>
            <w:rStyle w:val="Lienhypertexte"/>
            <w:noProof/>
          </w:rPr>
          <w:t>Allergie respiratoire</w:t>
        </w:r>
        <w:r w:rsidR="00891570">
          <w:rPr>
            <w:noProof/>
            <w:webHidden/>
          </w:rPr>
          <w:tab/>
        </w:r>
        <w:r w:rsidR="005957B2">
          <w:rPr>
            <w:noProof/>
            <w:webHidden/>
          </w:rPr>
          <w:fldChar w:fldCharType="begin"/>
        </w:r>
        <w:r w:rsidR="00891570">
          <w:rPr>
            <w:noProof/>
            <w:webHidden/>
          </w:rPr>
          <w:instrText xml:space="preserve"> PAGEREF _Toc113368660 \h </w:instrText>
        </w:r>
        <w:r w:rsidR="005957B2">
          <w:rPr>
            <w:noProof/>
            <w:webHidden/>
          </w:rPr>
        </w:r>
        <w:r w:rsidR="005957B2">
          <w:rPr>
            <w:noProof/>
            <w:webHidden/>
          </w:rPr>
          <w:fldChar w:fldCharType="separate"/>
        </w:r>
        <w:r w:rsidR="00891570">
          <w:rPr>
            <w:noProof/>
            <w:webHidden/>
          </w:rPr>
          <w:t>12</w:t>
        </w:r>
        <w:r w:rsidR="005957B2">
          <w:rPr>
            <w:noProof/>
            <w:webHidden/>
          </w:rPr>
          <w:fldChar w:fldCharType="end"/>
        </w:r>
      </w:hyperlink>
    </w:p>
    <w:p w14:paraId="651E7EE9"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1" w:history="1">
        <w:r w:rsidR="00891570" w:rsidRPr="0090239D">
          <w:rPr>
            <w:rStyle w:val="Lienhypertexte"/>
            <w:noProof/>
          </w:rPr>
          <w:t>I.2.1.3</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ite professionnelle</w:t>
        </w:r>
        <w:r w:rsidR="00891570">
          <w:rPr>
            <w:noProof/>
            <w:webHidden/>
          </w:rPr>
          <w:tab/>
        </w:r>
        <w:r w:rsidR="005957B2">
          <w:rPr>
            <w:noProof/>
            <w:webHidden/>
          </w:rPr>
          <w:fldChar w:fldCharType="begin"/>
        </w:r>
        <w:r w:rsidR="00891570">
          <w:rPr>
            <w:noProof/>
            <w:webHidden/>
          </w:rPr>
          <w:instrText xml:space="preserve"> PAGEREF _Toc113368661 \h </w:instrText>
        </w:r>
        <w:r w:rsidR="005957B2">
          <w:rPr>
            <w:noProof/>
            <w:webHidden/>
          </w:rPr>
        </w:r>
        <w:r w:rsidR="005957B2">
          <w:rPr>
            <w:noProof/>
            <w:webHidden/>
          </w:rPr>
          <w:fldChar w:fldCharType="separate"/>
        </w:r>
        <w:r w:rsidR="00891570">
          <w:rPr>
            <w:noProof/>
            <w:webHidden/>
          </w:rPr>
          <w:t>12</w:t>
        </w:r>
        <w:r w:rsidR="005957B2">
          <w:rPr>
            <w:noProof/>
            <w:webHidden/>
          </w:rPr>
          <w:fldChar w:fldCharType="end"/>
        </w:r>
      </w:hyperlink>
    </w:p>
    <w:p w14:paraId="5DF7A1B6"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2" w:history="1">
        <w:r w:rsidR="00891570" w:rsidRPr="0090239D">
          <w:rPr>
            <w:rStyle w:val="Lienhypertexte"/>
            <w:noProof/>
          </w:rPr>
          <w:t>I.2.1.4</w:t>
        </w:r>
        <w:r w:rsidR="00891570">
          <w:rPr>
            <w:rFonts w:asciiTheme="minorHAnsi" w:eastAsiaTheme="minorEastAsia" w:hAnsiTheme="minorHAnsi" w:cstheme="minorBidi"/>
            <w:noProof/>
            <w:sz w:val="22"/>
            <w:szCs w:val="22"/>
            <w:lang w:eastAsia="fr-FR"/>
          </w:rPr>
          <w:tab/>
        </w:r>
        <w:r w:rsidR="00891570" w:rsidRPr="0090239D">
          <w:rPr>
            <w:rStyle w:val="Lienhypertexte"/>
            <w:noProof/>
          </w:rPr>
          <w:t>Asthme professionnelle</w:t>
        </w:r>
        <w:r w:rsidR="00891570">
          <w:rPr>
            <w:noProof/>
            <w:webHidden/>
          </w:rPr>
          <w:tab/>
        </w:r>
        <w:r w:rsidR="005957B2">
          <w:rPr>
            <w:noProof/>
            <w:webHidden/>
          </w:rPr>
          <w:fldChar w:fldCharType="begin"/>
        </w:r>
        <w:r w:rsidR="00891570">
          <w:rPr>
            <w:noProof/>
            <w:webHidden/>
          </w:rPr>
          <w:instrText xml:space="preserve"> PAGEREF _Toc113368662 \h </w:instrText>
        </w:r>
        <w:r w:rsidR="005957B2">
          <w:rPr>
            <w:noProof/>
            <w:webHidden/>
          </w:rPr>
        </w:r>
        <w:r w:rsidR="005957B2">
          <w:rPr>
            <w:noProof/>
            <w:webHidden/>
          </w:rPr>
          <w:fldChar w:fldCharType="separate"/>
        </w:r>
        <w:r w:rsidR="00891570">
          <w:rPr>
            <w:noProof/>
            <w:webHidden/>
          </w:rPr>
          <w:t>13</w:t>
        </w:r>
        <w:r w:rsidR="005957B2">
          <w:rPr>
            <w:noProof/>
            <w:webHidden/>
          </w:rPr>
          <w:fldChar w:fldCharType="end"/>
        </w:r>
      </w:hyperlink>
    </w:p>
    <w:p w14:paraId="0003A0A2"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3" w:history="1">
        <w:r w:rsidR="00891570" w:rsidRPr="0090239D">
          <w:rPr>
            <w:rStyle w:val="Lienhypertexte"/>
            <w:noProof/>
          </w:rPr>
          <w:t>I.2.1.5</w:t>
        </w:r>
        <w:r w:rsidR="00891570">
          <w:rPr>
            <w:rFonts w:asciiTheme="minorHAnsi" w:eastAsiaTheme="minorEastAsia" w:hAnsiTheme="minorHAnsi" w:cstheme="minorBidi"/>
            <w:noProof/>
            <w:sz w:val="22"/>
            <w:szCs w:val="22"/>
            <w:lang w:eastAsia="fr-FR"/>
          </w:rPr>
          <w:tab/>
        </w:r>
        <w:r w:rsidR="00891570" w:rsidRPr="0090239D">
          <w:rPr>
            <w:rStyle w:val="Lienhypertexte"/>
            <w:noProof/>
          </w:rPr>
          <w:t>Relation entre l’asthme et la rhinite professionnel</w:t>
        </w:r>
        <w:r w:rsidR="00891570">
          <w:rPr>
            <w:noProof/>
            <w:webHidden/>
          </w:rPr>
          <w:tab/>
        </w:r>
        <w:r w:rsidR="005957B2">
          <w:rPr>
            <w:noProof/>
            <w:webHidden/>
          </w:rPr>
          <w:fldChar w:fldCharType="begin"/>
        </w:r>
        <w:r w:rsidR="00891570">
          <w:rPr>
            <w:noProof/>
            <w:webHidden/>
          </w:rPr>
          <w:instrText xml:space="preserve"> PAGEREF _Toc113368663 \h </w:instrText>
        </w:r>
        <w:r w:rsidR="005957B2">
          <w:rPr>
            <w:noProof/>
            <w:webHidden/>
          </w:rPr>
        </w:r>
        <w:r w:rsidR="005957B2">
          <w:rPr>
            <w:noProof/>
            <w:webHidden/>
          </w:rPr>
          <w:fldChar w:fldCharType="separate"/>
        </w:r>
        <w:r w:rsidR="00891570">
          <w:rPr>
            <w:noProof/>
            <w:webHidden/>
          </w:rPr>
          <w:t>13</w:t>
        </w:r>
        <w:r w:rsidR="005957B2">
          <w:rPr>
            <w:noProof/>
            <w:webHidden/>
          </w:rPr>
          <w:fldChar w:fldCharType="end"/>
        </w:r>
      </w:hyperlink>
    </w:p>
    <w:p w14:paraId="26360E57"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64" w:history="1">
        <w:r w:rsidR="00891570" w:rsidRPr="0090239D">
          <w:rPr>
            <w:rStyle w:val="Lienhypertexte"/>
            <w:noProof/>
          </w:rPr>
          <w:t>I.2.2</w:t>
        </w:r>
        <w:r w:rsidR="00891570">
          <w:rPr>
            <w:rFonts w:asciiTheme="minorHAnsi" w:eastAsiaTheme="minorEastAsia" w:hAnsiTheme="minorHAnsi" w:cstheme="minorBidi"/>
            <w:noProof/>
            <w:sz w:val="22"/>
            <w:szCs w:val="22"/>
            <w:lang w:eastAsia="fr-FR"/>
          </w:rPr>
          <w:tab/>
        </w:r>
        <w:r w:rsidR="00891570" w:rsidRPr="0090239D">
          <w:rPr>
            <w:rStyle w:val="Lienhypertexte"/>
            <w:noProof/>
          </w:rPr>
          <w:t>Différentes méthodes de test de provocation nasale</w:t>
        </w:r>
        <w:r w:rsidR="00891570">
          <w:rPr>
            <w:noProof/>
            <w:webHidden/>
          </w:rPr>
          <w:tab/>
        </w:r>
        <w:r w:rsidR="005957B2">
          <w:rPr>
            <w:noProof/>
            <w:webHidden/>
          </w:rPr>
          <w:fldChar w:fldCharType="begin"/>
        </w:r>
        <w:r w:rsidR="00891570">
          <w:rPr>
            <w:noProof/>
            <w:webHidden/>
          </w:rPr>
          <w:instrText xml:space="preserve"> PAGEREF _Toc113368664 \h </w:instrText>
        </w:r>
        <w:r w:rsidR="005957B2">
          <w:rPr>
            <w:noProof/>
            <w:webHidden/>
          </w:rPr>
        </w:r>
        <w:r w:rsidR="005957B2">
          <w:rPr>
            <w:noProof/>
            <w:webHidden/>
          </w:rPr>
          <w:fldChar w:fldCharType="separate"/>
        </w:r>
        <w:r w:rsidR="00891570">
          <w:rPr>
            <w:noProof/>
            <w:webHidden/>
          </w:rPr>
          <w:t>13</w:t>
        </w:r>
        <w:r w:rsidR="005957B2">
          <w:rPr>
            <w:noProof/>
            <w:webHidden/>
          </w:rPr>
          <w:fldChar w:fldCharType="end"/>
        </w:r>
      </w:hyperlink>
    </w:p>
    <w:p w14:paraId="02D0EEE3"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5" w:history="1">
        <w:r w:rsidR="00891570" w:rsidRPr="0090239D">
          <w:rPr>
            <w:rStyle w:val="Lienhypertexte"/>
            <w:noProof/>
          </w:rPr>
          <w:t>I.2.2.1</w:t>
        </w:r>
        <w:r w:rsidR="00891570">
          <w:rPr>
            <w:rFonts w:asciiTheme="minorHAnsi" w:eastAsiaTheme="minorEastAsia" w:hAnsiTheme="minorHAnsi" w:cstheme="minorBidi"/>
            <w:noProof/>
            <w:sz w:val="22"/>
            <w:szCs w:val="22"/>
            <w:lang w:eastAsia="fr-FR"/>
          </w:rPr>
          <w:tab/>
        </w:r>
        <w:r w:rsidR="00891570" w:rsidRPr="0090239D">
          <w:rPr>
            <w:rStyle w:val="Lienhypertexte"/>
            <w:noProof/>
          </w:rPr>
          <w:t>PNIF ou débit inspiratoire nasal maximal</w:t>
        </w:r>
        <w:r w:rsidR="00891570">
          <w:rPr>
            <w:noProof/>
            <w:webHidden/>
          </w:rPr>
          <w:tab/>
        </w:r>
        <w:r w:rsidR="005957B2">
          <w:rPr>
            <w:noProof/>
            <w:webHidden/>
          </w:rPr>
          <w:fldChar w:fldCharType="begin"/>
        </w:r>
        <w:r w:rsidR="00891570">
          <w:rPr>
            <w:noProof/>
            <w:webHidden/>
          </w:rPr>
          <w:instrText xml:space="preserve"> PAGEREF _Toc113368665 \h </w:instrText>
        </w:r>
        <w:r w:rsidR="005957B2">
          <w:rPr>
            <w:noProof/>
            <w:webHidden/>
          </w:rPr>
        </w:r>
        <w:r w:rsidR="005957B2">
          <w:rPr>
            <w:noProof/>
            <w:webHidden/>
          </w:rPr>
          <w:fldChar w:fldCharType="separate"/>
        </w:r>
        <w:r w:rsidR="00891570">
          <w:rPr>
            <w:noProof/>
            <w:webHidden/>
          </w:rPr>
          <w:t>13</w:t>
        </w:r>
        <w:r w:rsidR="005957B2">
          <w:rPr>
            <w:noProof/>
            <w:webHidden/>
          </w:rPr>
          <w:fldChar w:fldCharType="end"/>
        </w:r>
      </w:hyperlink>
    </w:p>
    <w:p w14:paraId="24691C26"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6" w:history="1">
        <w:r w:rsidR="00891570" w:rsidRPr="0090239D">
          <w:rPr>
            <w:rStyle w:val="Lienhypertexte"/>
            <w:noProof/>
          </w:rPr>
          <w:t>I.2.2.2</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omanométrie</w:t>
        </w:r>
        <w:r w:rsidR="00891570">
          <w:rPr>
            <w:noProof/>
            <w:webHidden/>
          </w:rPr>
          <w:tab/>
        </w:r>
        <w:r w:rsidR="005957B2">
          <w:rPr>
            <w:noProof/>
            <w:webHidden/>
          </w:rPr>
          <w:fldChar w:fldCharType="begin"/>
        </w:r>
        <w:r w:rsidR="00891570">
          <w:rPr>
            <w:noProof/>
            <w:webHidden/>
          </w:rPr>
          <w:instrText xml:space="preserve"> PAGEREF _Toc113368666 \h </w:instrText>
        </w:r>
        <w:r w:rsidR="005957B2">
          <w:rPr>
            <w:noProof/>
            <w:webHidden/>
          </w:rPr>
        </w:r>
        <w:r w:rsidR="005957B2">
          <w:rPr>
            <w:noProof/>
            <w:webHidden/>
          </w:rPr>
          <w:fldChar w:fldCharType="separate"/>
        </w:r>
        <w:r w:rsidR="00891570">
          <w:rPr>
            <w:noProof/>
            <w:webHidden/>
          </w:rPr>
          <w:t>14</w:t>
        </w:r>
        <w:r w:rsidR="005957B2">
          <w:rPr>
            <w:noProof/>
            <w:webHidden/>
          </w:rPr>
          <w:fldChar w:fldCharType="end"/>
        </w:r>
      </w:hyperlink>
    </w:p>
    <w:p w14:paraId="6F6996F0" w14:textId="77777777" w:rsidR="00891570" w:rsidRDefault="00F45CA8">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7" w:history="1">
        <w:r w:rsidR="00891570" w:rsidRPr="0090239D">
          <w:rPr>
            <w:rStyle w:val="Lienhypertexte"/>
            <w:noProof/>
          </w:rPr>
          <w:t>I.2.2.3</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ométrie acoustique</w:t>
        </w:r>
        <w:r w:rsidR="00891570">
          <w:rPr>
            <w:noProof/>
            <w:webHidden/>
          </w:rPr>
          <w:tab/>
        </w:r>
        <w:r w:rsidR="005957B2">
          <w:rPr>
            <w:noProof/>
            <w:webHidden/>
          </w:rPr>
          <w:fldChar w:fldCharType="begin"/>
        </w:r>
        <w:r w:rsidR="00891570">
          <w:rPr>
            <w:noProof/>
            <w:webHidden/>
          </w:rPr>
          <w:instrText xml:space="preserve"> PAGEREF _Toc113368667 \h </w:instrText>
        </w:r>
        <w:r w:rsidR="005957B2">
          <w:rPr>
            <w:noProof/>
            <w:webHidden/>
          </w:rPr>
        </w:r>
        <w:r w:rsidR="005957B2">
          <w:rPr>
            <w:noProof/>
            <w:webHidden/>
          </w:rPr>
          <w:fldChar w:fldCharType="separate"/>
        </w:r>
        <w:r w:rsidR="00891570">
          <w:rPr>
            <w:noProof/>
            <w:webHidden/>
          </w:rPr>
          <w:t>15</w:t>
        </w:r>
        <w:r w:rsidR="005957B2">
          <w:rPr>
            <w:noProof/>
            <w:webHidden/>
          </w:rPr>
          <w:fldChar w:fldCharType="end"/>
        </w:r>
      </w:hyperlink>
    </w:p>
    <w:p w14:paraId="40D06611" w14:textId="77777777" w:rsidR="003F6A59" w:rsidRDefault="005957B2" w:rsidP="003F6A59">
      <w:pPr>
        <w:pStyle w:val="TM1"/>
        <w:rPr>
          <w:rFonts w:asciiTheme="minorHAnsi" w:eastAsiaTheme="minorEastAsia" w:hAnsiTheme="minorHAnsi" w:cstheme="minorBidi"/>
          <w:noProof/>
          <w:sz w:val="22"/>
          <w:szCs w:val="22"/>
          <w:lang w:eastAsia="fr-FR"/>
        </w:rPr>
        <w:pPrChange w:id="93" w:author="h lc" w:date="2022-09-06T18:26:00Z">
          <w:pPr>
            <w:pStyle w:val="TM1"/>
            <w:tabs>
              <w:tab w:val="left" w:pos="480"/>
            </w:tabs>
          </w:pPr>
        </w:pPrChange>
      </w:pPr>
      <w:r>
        <w:fldChar w:fldCharType="begin"/>
      </w:r>
      <w:r w:rsidR="007028C2">
        <w:instrText xml:space="preserve"> HYPERLINK \l "_Toc113368668" </w:instrText>
      </w:r>
      <w:r>
        <w:fldChar w:fldCharType="separate"/>
      </w:r>
      <w:r w:rsidR="00891570" w:rsidRPr="0090239D">
        <w:rPr>
          <w:rStyle w:val="Lienhypertexte"/>
          <w:noProof/>
        </w:rPr>
        <w:t>II</w:t>
      </w:r>
      <w:r w:rsidR="00891570">
        <w:rPr>
          <w:rFonts w:asciiTheme="minorHAnsi" w:eastAsiaTheme="minorEastAsia" w:hAnsiTheme="minorHAnsi" w:cstheme="minorBidi"/>
          <w:noProof/>
          <w:sz w:val="22"/>
          <w:szCs w:val="22"/>
          <w:lang w:eastAsia="fr-FR"/>
        </w:rPr>
        <w:tab/>
      </w:r>
      <w:r w:rsidR="00891570" w:rsidRPr="0090239D">
        <w:rPr>
          <w:rStyle w:val="Lienhypertexte"/>
          <w:noProof/>
        </w:rPr>
        <w:t>Matériel et Méthodes d’étude</w:t>
      </w:r>
      <w:r w:rsidR="00891570">
        <w:rPr>
          <w:noProof/>
          <w:webHidden/>
        </w:rPr>
        <w:tab/>
      </w:r>
      <w:r>
        <w:rPr>
          <w:noProof/>
          <w:webHidden/>
        </w:rPr>
        <w:fldChar w:fldCharType="begin"/>
      </w:r>
      <w:r w:rsidR="00891570">
        <w:rPr>
          <w:noProof/>
          <w:webHidden/>
        </w:rPr>
        <w:instrText xml:space="preserve"> PAGEREF _Toc113368668 \h </w:instrText>
      </w:r>
      <w:r>
        <w:rPr>
          <w:noProof/>
          <w:webHidden/>
        </w:rPr>
      </w:r>
      <w:r>
        <w:rPr>
          <w:noProof/>
          <w:webHidden/>
        </w:rPr>
        <w:fldChar w:fldCharType="separate"/>
      </w:r>
      <w:r w:rsidR="00891570">
        <w:rPr>
          <w:noProof/>
          <w:webHidden/>
        </w:rPr>
        <w:t>16</w:t>
      </w:r>
      <w:r>
        <w:rPr>
          <w:noProof/>
          <w:webHidden/>
        </w:rPr>
        <w:fldChar w:fldCharType="end"/>
      </w:r>
      <w:r>
        <w:rPr>
          <w:noProof/>
        </w:rPr>
        <w:fldChar w:fldCharType="end"/>
      </w:r>
    </w:p>
    <w:p w14:paraId="15E87990" w14:textId="77777777" w:rsidR="00891570" w:rsidRDefault="00F45CA8">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69" w:history="1">
        <w:r w:rsidR="00891570" w:rsidRPr="0090239D">
          <w:rPr>
            <w:rStyle w:val="Lienhypertexte"/>
            <w:noProof/>
          </w:rPr>
          <w:t>II.1</w:t>
        </w:r>
        <w:r w:rsidR="00891570">
          <w:rPr>
            <w:rFonts w:asciiTheme="minorHAnsi" w:eastAsiaTheme="minorEastAsia" w:hAnsiTheme="minorHAnsi" w:cstheme="minorBidi"/>
            <w:noProof/>
            <w:sz w:val="22"/>
            <w:szCs w:val="22"/>
            <w:lang w:eastAsia="fr-FR"/>
          </w:rPr>
          <w:tab/>
        </w:r>
        <w:r w:rsidR="00891570" w:rsidRPr="0090239D">
          <w:rPr>
            <w:rStyle w:val="Lienhypertexte"/>
            <w:noProof/>
          </w:rPr>
          <w:t>Matériel</w:t>
        </w:r>
        <w:r w:rsidR="00891570">
          <w:rPr>
            <w:noProof/>
            <w:webHidden/>
          </w:rPr>
          <w:tab/>
        </w:r>
        <w:r w:rsidR="005957B2">
          <w:rPr>
            <w:noProof/>
            <w:webHidden/>
          </w:rPr>
          <w:fldChar w:fldCharType="begin"/>
        </w:r>
        <w:r w:rsidR="00891570">
          <w:rPr>
            <w:noProof/>
            <w:webHidden/>
          </w:rPr>
          <w:instrText xml:space="preserve"> PAGEREF _Toc113368669 \h </w:instrText>
        </w:r>
        <w:r w:rsidR="005957B2">
          <w:rPr>
            <w:noProof/>
            <w:webHidden/>
          </w:rPr>
        </w:r>
        <w:r w:rsidR="005957B2">
          <w:rPr>
            <w:noProof/>
            <w:webHidden/>
          </w:rPr>
          <w:fldChar w:fldCharType="separate"/>
        </w:r>
        <w:r w:rsidR="00891570">
          <w:rPr>
            <w:noProof/>
            <w:webHidden/>
          </w:rPr>
          <w:t>16</w:t>
        </w:r>
        <w:r w:rsidR="005957B2">
          <w:rPr>
            <w:noProof/>
            <w:webHidden/>
          </w:rPr>
          <w:fldChar w:fldCharType="end"/>
        </w:r>
      </w:hyperlink>
    </w:p>
    <w:p w14:paraId="128C458F" w14:textId="77777777" w:rsidR="00891570" w:rsidRDefault="00F45CA8">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70" w:history="1">
        <w:r w:rsidR="00891570" w:rsidRPr="0090239D">
          <w:rPr>
            <w:rStyle w:val="Lienhypertexte"/>
            <w:noProof/>
          </w:rPr>
          <w:t>II.2</w:t>
        </w:r>
        <w:r w:rsidR="00891570">
          <w:rPr>
            <w:rFonts w:asciiTheme="minorHAnsi" w:eastAsiaTheme="minorEastAsia" w:hAnsiTheme="minorHAnsi" w:cstheme="minorBidi"/>
            <w:noProof/>
            <w:sz w:val="22"/>
            <w:szCs w:val="22"/>
            <w:lang w:eastAsia="fr-FR"/>
          </w:rPr>
          <w:tab/>
        </w:r>
        <w:r w:rsidR="00891570" w:rsidRPr="0090239D">
          <w:rPr>
            <w:rStyle w:val="Lienhypertexte"/>
            <w:noProof/>
          </w:rPr>
          <w:t>Présentation des variables</w:t>
        </w:r>
        <w:r w:rsidR="00891570">
          <w:rPr>
            <w:noProof/>
            <w:webHidden/>
          </w:rPr>
          <w:tab/>
        </w:r>
        <w:r w:rsidR="005957B2">
          <w:rPr>
            <w:noProof/>
            <w:webHidden/>
          </w:rPr>
          <w:fldChar w:fldCharType="begin"/>
        </w:r>
        <w:r w:rsidR="00891570">
          <w:rPr>
            <w:noProof/>
            <w:webHidden/>
          </w:rPr>
          <w:instrText xml:space="preserve"> PAGEREF _Toc113368670 \h </w:instrText>
        </w:r>
        <w:r w:rsidR="005957B2">
          <w:rPr>
            <w:noProof/>
            <w:webHidden/>
          </w:rPr>
        </w:r>
        <w:r w:rsidR="005957B2">
          <w:rPr>
            <w:noProof/>
            <w:webHidden/>
          </w:rPr>
          <w:fldChar w:fldCharType="separate"/>
        </w:r>
        <w:r w:rsidR="00891570">
          <w:rPr>
            <w:noProof/>
            <w:webHidden/>
          </w:rPr>
          <w:t>16</w:t>
        </w:r>
        <w:r w:rsidR="005957B2">
          <w:rPr>
            <w:noProof/>
            <w:webHidden/>
          </w:rPr>
          <w:fldChar w:fldCharType="end"/>
        </w:r>
      </w:hyperlink>
    </w:p>
    <w:p w14:paraId="2A5533ED" w14:textId="77777777" w:rsidR="00891570" w:rsidRDefault="00F45CA8">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71" w:history="1">
        <w:r w:rsidR="00891570" w:rsidRPr="0090239D">
          <w:rPr>
            <w:rStyle w:val="Lienhypertexte"/>
            <w:noProof/>
          </w:rPr>
          <w:t>II.3</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statistiques</w:t>
        </w:r>
        <w:r w:rsidR="00891570">
          <w:rPr>
            <w:noProof/>
            <w:webHidden/>
          </w:rPr>
          <w:tab/>
        </w:r>
        <w:r w:rsidR="005957B2">
          <w:rPr>
            <w:noProof/>
            <w:webHidden/>
          </w:rPr>
          <w:fldChar w:fldCharType="begin"/>
        </w:r>
        <w:r w:rsidR="00891570">
          <w:rPr>
            <w:noProof/>
            <w:webHidden/>
          </w:rPr>
          <w:instrText xml:space="preserve"> PAGEREF _Toc113368671 \h </w:instrText>
        </w:r>
        <w:r w:rsidR="005957B2">
          <w:rPr>
            <w:noProof/>
            <w:webHidden/>
          </w:rPr>
        </w:r>
        <w:r w:rsidR="005957B2">
          <w:rPr>
            <w:noProof/>
            <w:webHidden/>
          </w:rPr>
          <w:fldChar w:fldCharType="separate"/>
        </w:r>
        <w:r w:rsidR="00891570">
          <w:rPr>
            <w:noProof/>
            <w:webHidden/>
          </w:rPr>
          <w:t>17</w:t>
        </w:r>
        <w:r w:rsidR="005957B2">
          <w:rPr>
            <w:noProof/>
            <w:webHidden/>
          </w:rPr>
          <w:fldChar w:fldCharType="end"/>
        </w:r>
      </w:hyperlink>
    </w:p>
    <w:p w14:paraId="21B5CEAF"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2" w:history="1">
        <w:r w:rsidR="00891570" w:rsidRPr="0090239D">
          <w:rPr>
            <w:rStyle w:val="Lienhypertexte"/>
            <w:noProof/>
          </w:rPr>
          <w:t>II.3.1</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descriptive</w:t>
        </w:r>
        <w:r w:rsidR="00891570">
          <w:rPr>
            <w:noProof/>
            <w:webHidden/>
          </w:rPr>
          <w:tab/>
        </w:r>
        <w:r w:rsidR="005957B2">
          <w:rPr>
            <w:noProof/>
            <w:webHidden/>
          </w:rPr>
          <w:fldChar w:fldCharType="begin"/>
        </w:r>
        <w:r w:rsidR="00891570">
          <w:rPr>
            <w:noProof/>
            <w:webHidden/>
          </w:rPr>
          <w:instrText xml:space="preserve"> PAGEREF _Toc113368672 \h </w:instrText>
        </w:r>
        <w:r w:rsidR="005957B2">
          <w:rPr>
            <w:noProof/>
            <w:webHidden/>
          </w:rPr>
        </w:r>
        <w:r w:rsidR="005957B2">
          <w:rPr>
            <w:noProof/>
            <w:webHidden/>
          </w:rPr>
          <w:fldChar w:fldCharType="separate"/>
        </w:r>
        <w:r w:rsidR="00891570">
          <w:rPr>
            <w:noProof/>
            <w:webHidden/>
          </w:rPr>
          <w:t>17</w:t>
        </w:r>
        <w:r w:rsidR="005957B2">
          <w:rPr>
            <w:noProof/>
            <w:webHidden/>
          </w:rPr>
          <w:fldChar w:fldCharType="end"/>
        </w:r>
      </w:hyperlink>
    </w:p>
    <w:p w14:paraId="56C6E345"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3" w:history="1">
        <w:r w:rsidR="00891570" w:rsidRPr="0090239D">
          <w:rPr>
            <w:rStyle w:val="Lienhypertexte"/>
            <w:noProof/>
          </w:rPr>
          <w:t>II.3.2</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par Régression des variables en fonction du critère de jugement</w:t>
        </w:r>
        <w:r w:rsidR="00891570">
          <w:rPr>
            <w:noProof/>
            <w:webHidden/>
          </w:rPr>
          <w:tab/>
        </w:r>
        <w:r w:rsidR="005957B2">
          <w:rPr>
            <w:noProof/>
            <w:webHidden/>
          </w:rPr>
          <w:fldChar w:fldCharType="begin"/>
        </w:r>
        <w:r w:rsidR="00891570">
          <w:rPr>
            <w:noProof/>
            <w:webHidden/>
          </w:rPr>
          <w:instrText xml:space="preserve"> PAGEREF _Toc113368673 \h </w:instrText>
        </w:r>
        <w:r w:rsidR="005957B2">
          <w:rPr>
            <w:noProof/>
            <w:webHidden/>
          </w:rPr>
        </w:r>
        <w:r w:rsidR="005957B2">
          <w:rPr>
            <w:noProof/>
            <w:webHidden/>
          </w:rPr>
          <w:fldChar w:fldCharType="separate"/>
        </w:r>
        <w:r w:rsidR="00891570">
          <w:rPr>
            <w:noProof/>
            <w:webHidden/>
          </w:rPr>
          <w:t>18</w:t>
        </w:r>
        <w:r w:rsidR="005957B2">
          <w:rPr>
            <w:noProof/>
            <w:webHidden/>
          </w:rPr>
          <w:fldChar w:fldCharType="end"/>
        </w:r>
      </w:hyperlink>
    </w:p>
    <w:p w14:paraId="2709A3C9" w14:textId="77777777" w:rsidR="003F6A59" w:rsidRDefault="005957B2" w:rsidP="003F6A59">
      <w:pPr>
        <w:pStyle w:val="TM1"/>
        <w:rPr>
          <w:rFonts w:asciiTheme="minorHAnsi" w:eastAsiaTheme="minorEastAsia" w:hAnsiTheme="minorHAnsi" w:cstheme="minorBidi"/>
          <w:noProof/>
          <w:sz w:val="22"/>
          <w:szCs w:val="22"/>
          <w:lang w:eastAsia="fr-FR"/>
        </w:rPr>
        <w:pPrChange w:id="94" w:author="h lc" w:date="2022-09-06T18:26:00Z">
          <w:pPr>
            <w:pStyle w:val="TM1"/>
            <w:tabs>
              <w:tab w:val="left" w:pos="480"/>
            </w:tabs>
          </w:pPr>
        </w:pPrChange>
      </w:pPr>
      <w:r>
        <w:fldChar w:fldCharType="begin"/>
      </w:r>
      <w:r w:rsidR="007028C2">
        <w:instrText xml:space="preserve"> HYPERLINK \l "_Toc113368674" </w:instrText>
      </w:r>
      <w:r>
        <w:fldChar w:fldCharType="separate"/>
      </w:r>
      <w:r w:rsidR="00891570" w:rsidRPr="0090239D">
        <w:rPr>
          <w:rStyle w:val="Lienhypertexte"/>
          <w:noProof/>
        </w:rPr>
        <w:t>III</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w:t>
      </w:r>
      <w:r w:rsidR="00891570">
        <w:rPr>
          <w:noProof/>
          <w:webHidden/>
        </w:rPr>
        <w:tab/>
      </w:r>
      <w:r>
        <w:rPr>
          <w:noProof/>
          <w:webHidden/>
        </w:rPr>
        <w:fldChar w:fldCharType="begin"/>
      </w:r>
      <w:r w:rsidR="00891570">
        <w:rPr>
          <w:noProof/>
          <w:webHidden/>
        </w:rPr>
        <w:instrText xml:space="preserve"> PAGEREF _Toc113368674 \h </w:instrText>
      </w:r>
      <w:r>
        <w:rPr>
          <w:noProof/>
          <w:webHidden/>
        </w:rPr>
      </w:r>
      <w:r>
        <w:rPr>
          <w:noProof/>
          <w:webHidden/>
        </w:rPr>
        <w:fldChar w:fldCharType="separate"/>
      </w:r>
      <w:r w:rsidR="00891570">
        <w:rPr>
          <w:noProof/>
          <w:webHidden/>
        </w:rPr>
        <w:t>18</w:t>
      </w:r>
      <w:r>
        <w:rPr>
          <w:noProof/>
          <w:webHidden/>
        </w:rPr>
        <w:fldChar w:fldCharType="end"/>
      </w:r>
      <w:r>
        <w:rPr>
          <w:noProof/>
        </w:rPr>
        <w:fldChar w:fldCharType="end"/>
      </w:r>
    </w:p>
    <w:p w14:paraId="37DD2811" w14:textId="77777777" w:rsidR="00891570" w:rsidRDefault="00F45CA8">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75" w:history="1">
        <w:r w:rsidR="00891570" w:rsidRPr="0090239D">
          <w:rPr>
            <w:rStyle w:val="Lienhypertexte"/>
            <w:noProof/>
          </w:rPr>
          <w:t>III.1</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 de la statistique descriptive</w:t>
        </w:r>
        <w:r w:rsidR="00891570">
          <w:rPr>
            <w:noProof/>
            <w:webHidden/>
          </w:rPr>
          <w:tab/>
        </w:r>
        <w:r w:rsidR="005957B2">
          <w:rPr>
            <w:noProof/>
            <w:webHidden/>
          </w:rPr>
          <w:fldChar w:fldCharType="begin"/>
        </w:r>
        <w:r w:rsidR="00891570">
          <w:rPr>
            <w:noProof/>
            <w:webHidden/>
          </w:rPr>
          <w:instrText xml:space="preserve"> PAGEREF _Toc113368675 \h </w:instrText>
        </w:r>
        <w:r w:rsidR="005957B2">
          <w:rPr>
            <w:noProof/>
            <w:webHidden/>
          </w:rPr>
        </w:r>
        <w:r w:rsidR="005957B2">
          <w:rPr>
            <w:noProof/>
            <w:webHidden/>
          </w:rPr>
          <w:fldChar w:fldCharType="separate"/>
        </w:r>
        <w:r w:rsidR="00891570">
          <w:rPr>
            <w:noProof/>
            <w:webHidden/>
          </w:rPr>
          <w:t>18</w:t>
        </w:r>
        <w:r w:rsidR="005957B2">
          <w:rPr>
            <w:noProof/>
            <w:webHidden/>
          </w:rPr>
          <w:fldChar w:fldCharType="end"/>
        </w:r>
      </w:hyperlink>
    </w:p>
    <w:p w14:paraId="3A56EA0B"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6" w:history="1">
        <w:r w:rsidR="00891570" w:rsidRPr="0090239D">
          <w:rPr>
            <w:rStyle w:val="Lienhypertexte"/>
            <w:noProof/>
          </w:rPr>
          <w:t>III.1.1</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 la base de données</w:t>
        </w:r>
        <w:r w:rsidR="00891570">
          <w:rPr>
            <w:noProof/>
            <w:webHidden/>
          </w:rPr>
          <w:tab/>
        </w:r>
        <w:r w:rsidR="005957B2">
          <w:rPr>
            <w:noProof/>
            <w:webHidden/>
          </w:rPr>
          <w:fldChar w:fldCharType="begin"/>
        </w:r>
        <w:r w:rsidR="00891570">
          <w:rPr>
            <w:noProof/>
            <w:webHidden/>
          </w:rPr>
          <w:instrText xml:space="preserve"> PAGEREF _Toc113368676 \h </w:instrText>
        </w:r>
        <w:r w:rsidR="005957B2">
          <w:rPr>
            <w:noProof/>
            <w:webHidden/>
          </w:rPr>
        </w:r>
        <w:r w:rsidR="005957B2">
          <w:rPr>
            <w:noProof/>
            <w:webHidden/>
          </w:rPr>
          <w:fldChar w:fldCharType="separate"/>
        </w:r>
        <w:r w:rsidR="00891570">
          <w:rPr>
            <w:noProof/>
            <w:webHidden/>
          </w:rPr>
          <w:t>18</w:t>
        </w:r>
        <w:r w:rsidR="005957B2">
          <w:rPr>
            <w:noProof/>
            <w:webHidden/>
          </w:rPr>
          <w:fldChar w:fldCharType="end"/>
        </w:r>
      </w:hyperlink>
    </w:p>
    <w:p w14:paraId="335D87FB" w14:textId="77777777" w:rsidR="00891570" w:rsidRDefault="00F45CA8">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77" w:history="1">
        <w:r w:rsidR="00891570" w:rsidRPr="0090239D">
          <w:rPr>
            <w:rStyle w:val="Lienhypertexte"/>
            <w:noProof/>
          </w:rPr>
          <w:t>III.2</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s symptômes cliniques, familles et sous familles des agents en fonction du résultat de rhinomanométrie</w:t>
        </w:r>
        <w:r w:rsidR="00891570">
          <w:rPr>
            <w:noProof/>
            <w:webHidden/>
          </w:rPr>
          <w:tab/>
        </w:r>
        <w:r w:rsidR="005957B2">
          <w:rPr>
            <w:noProof/>
            <w:webHidden/>
          </w:rPr>
          <w:fldChar w:fldCharType="begin"/>
        </w:r>
        <w:r w:rsidR="00891570">
          <w:rPr>
            <w:noProof/>
            <w:webHidden/>
          </w:rPr>
          <w:instrText xml:space="preserve"> PAGEREF _Toc113368677 \h </w:instrText>
        </w:r>
        <w:r w:rsidR="005957B2">
          <w:rPr>
            <w:noProof/>
            <w:webHidden/>
          </w:rPr>
        </w:r>
        <w:r w:rsidR="005957B2">
          <w:rPr>
            <w:noProof/>
            <w:webHidden/>
          </w:rPr>
          <w:fldChar w:fldCharType="separate"/>
        </w:r>
        <w:r w:rsidR="00891570">
          <w:rPr>
            <w:noProof/>
            <w:webHidden/>
          </w:rPr>
          <w:t>19</w:t>
        </w:r>
        <w:r w:rsidR="005957B2">
          <w:rPr>
            <w:noProof/>
            <w:webHidden/>
          </w:rPr>
          <w:fldChar w:fldCharType="end"/>
        </w:r>
      </w:hyperlink>
    </w:p>
    <w:p w14:paraId="263675D0"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8" w:history="1">
        <w:r w:rsidR="00891570" w:rsidRPr="0090239D">
          <w:rPr>
            <w:rStyle w:val="Lienhypertexte"/>
            <w:noProof/>
          </w:rPr>
          <w:t>III.2.1</w:t>
        </w:r>
        <w:r w:rsidR="00891570">
          <w:rPr>
            <w:rFonts w:asciiTheme="minorHAnsi" w:eastAsiaTheme="minorEastAsia" w:hAnsiTheme="minorHAnsi" w:cstheme="minorBidi"/>
            <w:noProof/>
            <w:sz w:val="22"/>
            <w:szCs w:val="22"/>
            <w:lang w:eastAsia="fr-FR"/>
          </w:rPr>
          <w:tab/>
        </w:r>
        <w:r w:rsidR="00891570" w:rsidRPr="0090239D">
          <w:rPr>
            <w:rStyle w:val="Lienhypertexte"/>
            <w:noProof/>
          </w:rPr>
          <w:t>Distribution des symptômes cliniques en fonction des résultats de rhinomanométrie</w:t>
        </w:r>
        <w:r w:rsidR="00891570">
          <w:rPr>
            <w:noProof/>
            <w:webHidden/>
          </w:rPr>
          <w:tab/>
        </w:r>
        <w:r w:rsidR="005957B2">
          <w:rPr>
            <w:noProof/>
            <w:webHidden/>
          </w:rPr>
          <w:fldChar w:fldCharType="begin"/>
        </w:r>
        <w:r w:rsidR="00891570">
          <w:rPr>
            <w:noProof/>
            <w:webHidden/>
          </w:rPr>
          <w:instrText xml:space="preserve"> PAGEREF _Toc113368678 \h </w:instrText>
        </w:r>
        <w:r w:rsidR="005957B2">
          <w:rPr>
            <w:noProof/>
            <w:webHidden/>
          </w:rPr>
        </w:r>
        <w:r w:rsidR="005957B2">
          <w:rPr>
            <w:noProof/>
            <w:webHidden/>
          </w:rPr>
          <w:fldChar w:fldCharType="separate"/>
        </w:r>
        <w:r w:rsidR="00891570">
          <w:rPr>
            <w:noProof/>
            <w:webHidden/>
          </w:rPr>
          <w:t>20</w:t>
        </w:r>
        <w:r w:rsidR="005957B2">
          <w:rPr>
            <w:noProof/>
            <w:webHidden/>
          </w:rPr>
          <w:fldChar w:fldCharType="end"/>
        </w:r>
      </w:hyperlink>
    </w:p>
    <w:p w14:paraId="125266EF"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9" w:history="1">
        <w:r w:rsidR="00891570" w:rsidRPr="0090239D">
          <w:rPr>
            <w:rStyle w:val="Lienhypertexte"/>
            <w:noProof/>
          </w:rPr>
          <w:t>III.2.2</w:t>
        </w:r>
        <w:r w:rsidR="00891570">
          <w:rPr>
            <w:rFonts w:asciiTheme="minorHAnsi" w:eastAsiaTheme="minorEastAsia" w:hAnsiTheme="minorHAnsi" w:cstheme="minorBidi"/>
            <w:noProof/>
            <w:sz w:val="22"/>
            <w:szCs w:val="22"/>
            <w:lang w:eastAsia="fr-FR"/>
          </w:rPr>
          <w:tab/>
        </w:r>
        <w:r w:rsidR="00891570" w:rsidRPr="0090239D">
          <w:rPr>
            <w:rStyle w:val="Lienhypertexte"/>
            <w:noProof/>
          </w:rPr>
          <w:t>Distribution des familles d’agents en fonction des résultats de rhinomanométrie</w:t>
        </w:r>
        <w:r w:rsidR="00891570">
          <w:rPr>
            <w:noProof/>
            <w:webHidden/>
          </w:rPr>
          <w:tab/>
        </w:r>
        <w:r w:rsidR="005957B2">
          <w:rPr>
            <w:noProof/>
            <w:webHidden/>
          </w:rPr>
          <w:fldChar w:fldCharType="begin"/>
        </w:r>
        <w:r w:rsidR="00891570">
          <w:rPr>
            <w:noProof/>
            <w:webHidden/>
          </w:rPr>
          <w:instrText xml:space="preserve"> PAGEREF _Toc113368679 \h </w:instrText>
        </w:r>
        <w:r w:rsidR="005957B2">
          <w:rPr>
            <w:noProof/>
            <w:webHidden/>
          </w:rPr>
        </w:r>
        <w:r w:rsidR="005957B2">
          <w:rPr>
            <w:noProof/>
            <w:webHidden/>
          </w:rPr>
          <w:fldChar w:fldCharType="separate"/>
        </w:r>
        <w:r w:rsidR="00891570">
          <w:rPr>
            <w:noProof/>
            <w:webHidden/>
          </w:rPr>
          <w:t>21</w:t>
        </w:r>
        <w:r w:rsidR="005957B2">
          <w:rPr>
            <w:noProof/>
            <w:webHidden/>
          </w:rPr>
          <w:fldChar w:fldCharType="end"/>
        </w:r>
      </w:hyperlink>
    </w:p>
    <w:p w14:paraId="7E43A567" w14:textId="77777777" w:rsidR="00891570" w:rsidRDefault="00F45CA8">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80" w:history="1">
        <w:r w:rsidR="00891570" w:rsidRPr="0090239D">
          <w:rPr>
            <w:rStyle w:val="Lienhypertexte"/>
            <w:noProof/>
          </w:rPr>
          <w:t>III.3</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s symptômes cliniques, famille et sous familles des agents en fonction de rhinomanométrie</w:t>
        </w:r>
        <w:r w:rsidR="00891570">
          <w:rPr>
            <w:noProof/>
            <w:webHidden/>
          </w:rPr>
          <w:tab/>
        </w:r>
        <w:r w:rsidR="005957B2">
          <w:rPr>
            <w:noProof/>
            <w:webHidden/>
          </w:rPr>
          <w:fldChar w:fldCharType="begin"/>
        </w:r>
        <w:r w:rsidR="00891570">
          <w:rPr>
            <w:noProof/>
            <w:webHidden/>
          </w:rPr>
          <w:instrText xml:space="preserve"> PAGEREF _Toc113368680 \h </w:instrText>
        </w:r>
        <w:r w:rsidR="005957B2">
          <w:rPr>
            <w:noProof/>
            <w:webHidden/>
          </w:rPr>
        </w:r>
        <w:r w:rsidR="005957B2">
          <w:rPr>
            <w:noProof/>
            <w:webHidden/>
          </w:rPr>
          <w:fldChar w:fldCharType="separate"/>
        </w:r>
        <w:r w:rsidR="00891570">
          <w:rPr>
            <w:noProof/>
            <w:webHidden/>
          </w:rPr>
          <w:t>22</w:t>
        </w:r>
        <w:r w:rsidR="005957B2">
          <w:rPr>
            <w:noProof/>
            <w:webHidden/>
          </w:rPr>
          <w:fldChar w:fldCharType="end"/>
        </w:r>
      </w:hyperlink>
    </w:p>
    <w:p w14:paraId="042D64AC"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1" w:history="1">
        <w:r w:rsidR="00891570" w:rsidRPr="0090239D">
          <w:rPr>
            <w:rStyle w:val="Lienhypertexte"/>
            <w:noProof/>
          </w:rPr>
          <w:t>III.3.1</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u résultat du test en fonction de la variation de la résistance nasale</w:t>
        </w:r>
        <w:r w:rsidR="00891570">
          <w:rPr>
            <w:noProof/>
            <w:webHidden/>
          </w:rPr>
          <w:tab/>
        </w:r>
        <w:r w:rsidR="005957B2">
          <w:rPr>
            <w:noProof/>
            <w:webHidden/>
          </w:rPr>
          <w:fldChar w:fldCharType="begin"/>
        </w:r>
        <w:r w:rsidR="00891570">
          <w:rPr>
            <w:noProof/>
            <w:webHidden/>
          </w:rPr>
          <w:instrText xml:space="preserve"> PAGEREF _Toc113368681 \h </w:instrText>
        </w:r>
        <w:r w:rsidR="005957B2">
          <w:rPr>
            <w:noProof/>
            <w:webHidden/>
          </w:rPr>
        </w:r>
        <w:r w:rsidR="005957B2">
          <w:rPr>
            <w:noProof/>
            <w:webHidden/>
          </w:rPr>
          <w:fldChar w:fldCharType="separate"/>
        </w:r>
        <w:r w:rsidR="00891570">
          <w:rPr>
            <w:noProof/>
            <w:webHidden/>
          </w:rPr>
          <w:t>22</w:t>
        </w:r>
        <w:r w:rsidR="005957B2">
          <w:rPr>
            <w:noProof/>
            <w:webHidden/>
          </w:rPr>
          <w:fldChar w:fldCharType="end"/>
        </w:r>
      </w:hyperlink>
    </w:p>
    <w:p w14:paraId="5C7BBE86"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2" w:history="1">
        <w:r w:rsidR="00891570" w:rsidRPr="0090239D">
          <w:rPr>
            <w:rStyle w:val="Lienhypertexte"/>
            <w:noProof/>
          </w:rPr>
          <w:t>III.3.2</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es symptômes cliniques en fonction de la variation de la résistance nasale</w:t>
        </w:r>
        <w:r w:rsidR="00891570">
          <w:rPr>
            <w:noProof/>
            <w:webHidden/>
          </w:rPr>
          <w:tab/>
        </w:r>
        <w:r w:rsidR="005957B2">
          <w:rPr>
            <w:noProof/>
            <w:webHidden/>
          </w:rPr>
          <w:fldChar w:fldCharType="begin"/>
        </w:r>
        <w:r w:rsidR="00891570">
          <w:rPr>
            <w:noProof/>
            <w:webHidden/>
          </w:rPr>
          <w:instrText xml:space="preserve"> PAGEREF _Toc113368682 \h </w:instrText>
        </w:r>
        <w:r w:rsidR="005957B2">
          <w:rPr>
            <w:noProof/>
            <w:webHidden/>
          </w:rPr>
        </w:r>
        <w:r w:rsidR="005957B2">
          <w:rPr>
            <w:noProof/>
            <w:webHidden/>
          </w:rPr>
          <w:fldChar w:fldCharType="separate"/>
        </w:r>
        <w:r w:rsidR="00891570">
          <w:rPr>
            <w:noProof/>
            <w:webHidden/>
          </w:rPr>
          <w:t>22</w:t>
        </w:r>
        <w:r w:rsidR="005957B2">
          <w:rPr>
            <w:noProof/>
            <w:webHidden/>
          </w:rPr>
          <w:fldChar w:fldCharType="end"/>
        </w:r>
      </w:hyperlink>
    </w:p>
    <w:p w14:paraId="124902AF"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3" w:history="1">
        <w:r w:rsidR="00891570" w:rsidRPr="0090239D">
          <w:rPr>
            <w:rStyle w:val="Lienhypertexte"/>
            <w:noProof/>
          </w:rPr>
          <w:t>III.3.3</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es sous  familles d’agent en fonction de la variation de la résistance nasale</w:t>
        </w:r>
        <w:r w:rsidR="00891570">
          <w:rPr>
            <w:noProof/>
            <w:webHidden/>
          </w:rPr>
          <w:tab/>
        </w:r>
        <w:r w:rsidR="005957B2">
          <w:rPr>
            <w:noProof/>
            <w:webHidden/>
          </w:rPr>
          <w:fldChar w:fldCharType="begin"/>
        </w:r>
        <w:r w:rsidR="00891570">
          <w:rPr>
            <w:noProof/>
            <w:webHidden/>
          </w:rPr>
          <w:instrText xml:space="preserve"> PAGEREF _Toc113368683 \h </w:instrText>
        </w:r>
        <w:r w:rsidR="005957B2">
          <w:rPr>
            <w:noProof/>
            <w:webHidden/>
          </w:rPr>
        </w:r>
        <w:r w:rsidR="005957B2">
          <w:rPr>
            <w:noProof/>
            <w:webHidden/>
          </w:rPr>
          <w:fldChar w:fldCharType="separate"/>
        </w:r>
        <w:r w:rsidR="00891570">
          <w:rPr>
            <w:noProof/>
            <w:webHidden/>
          </w:rPr>
          <w:t>23</w:t>
        </w:r>
        <w:r w:rsidR="005957B2">
          <w:rPr>
            <w:noProof/>
            <w:webHidden/>
          </w:rPr>
          <w:fldChar w:fldCharType="end"/>
        </w:r>
      </w:hyperlink>
    </w:p>
    <w:p w14:paraId="15F8AB8C" w14:textId="77777777" w:rsidR="00891570" w:rsidRDefault="00F45CA8">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84" w:history="1">
        <w:r w:rsidR="00891570" w:rsidRPr="0090239D">
          <w:rPr>
            <w:rStyle w:val="Lienhypertexte"/>
            <w:noProof/>
          </w:rPr>
          <w:t>III.4</w:t>
        </w:r>
        <w:r w:rsidR="00891570">
          <w:rPr>
            <w:rFonts w:asciiTheme="minorHAnsi" w:eastAsiaTheme="minorEastAsia" w:hAnsiTheme="minorHAnsi" w:cstheme="minorBidi"/>
            <w:noProof/>
            <w:sz w:val="22"/>
            <w:szCs w:val="22"/>
            <w:lang w:eastAsia="fr-FR"/>
          </w:rPr>
          <w:tab/>
        </w:r>
        <w:r w:rsidR="00891570" w:rsidRPr="0090239D">
          <w:rPr>
            <w:rStyle w:val="Lienhypertexte"/>
            <w:noProof/>
          </w:rPr>
          <w:t>Association entre les symptômes cliniques, les familles, les sous familles, les agents en fonction des deux variable sanitaire (Résultat du test et Variation de la résistance nasale)</w:t>
        </w:r>
        <w:r w:rsidR="00891570">
          <w:rPr>
            <w:noProof/>
            <w:webHidden/>
          </w:rPr>
          <w:tab/>
        </w:r>
        <w:r w:rsidR="005957B2">
          <w:rPr>
            <w:noProof/>
            <w:webHidden/>
          </w:rPr>
          <w:fldChar w:fldCharType="begin"/>
        </w:r>
        <w:r w:rsidR="00891570">
          <w:rPr>
            <w:noProof/>
            <w:webHidden/>
          </w:rPr>
          <w:instrText xml:space="preserve"> PAGEREF _Toc113368684 \h </w:instrText>
        </w:r>
        <w:r w:rsidR="005957B2">
          <w:rPr>
            <w:noProof/>
            <w:webHidden/>
          </w:rPr>
        </w:r>
        <w:r w:rsidR="005957B2">
          <w:rPr>
            <w:noProof/>
            <w:webHidden/>
          </w:rPr>
          <w:fldChar w:fldCharType="separate"/>
        </w:r>
        <w:r w:rsidR="00891570">
          <w:rPr>
            <w:noProof/>
            <w:webHidden/>
          </w:rPr>
          <w:t>24</w:t>
        </w:r>
        <w:r w:rsidR="005957B2">
          <w:rPr>
            <w:noProof/>
            <w:webHidden/>
          </w:rPr>
          <w:fldChar w:fldCharType="end"/>
        </w:r>
      </w:hyperlink>
    </w:p>
    <w:p w14:paraId="7FD9E7A2"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5" w:history="1">
        <w:r w:rsidR="00891570" w:rsidRPr="0090239D">
          <w:rPr>
            <w:rStyle w:val="Lienhypertexte"/>
            <w:noProof/>
          </w:rPr>
          <w:t>III.4.1</w:t>
        </w:r>
        <w:r w:rsidR="00891570">
          <w:rPr>
            <w:rFonts w:asciiTheme="minorHAnsi" w:eastAsiaTheme="minorEastAsia" w:hAnsiTheme="minorHAnsi" w:cstheme="minorBidi"/>
            <w:noProof/>
            <w:sz w:val="22"/>
            <w:szCs w:val="22"/>
            <w:lang w:eastAsia="fr-FR"/>
          </w:rPr>
          <w:tab/>
        </w:r>
        <w:r w:rsidR="00891570" w:rsidRPr="0090239D">
          <w:rPr>
            <w:rStyle w:val="Lienhypertexte"/>
            <w:noProof/>
          </w:rPr>
          <w:t>Les symptômes cliniques, les familles et les sous familles des agents en fonction du résultat du rhinomanométrie</w:t>
        </w:r>
        <w:r w:rsidR="00891570">
          <w:rPr>
            <w:noProof/>
            <w:webHidden/>
          </w:rPr>
          <w:tab/>
        </w:r>
        <w:r w:rsidR="005957B2">
          <w:rPr>
            <w:noProof/>
            <w:webHidden/>
          </w:rPr>
          <w:fldChar w:fldCharType="begin"/>
        </w:r>
        <w:r w:rsidR="00891570">
          <w:rPr>
            <w:noProof/>
            <w:webHidden/>
          </w:rPr>
          <w:instrText xml:space="preserve"> PAGEREF _Toc113368685 \h </w:instrText>
        </w:r>
        <w:r w:rsidR="005957B2">
          <w:rPr>
            <w:noProof/>
            <w:webHidden/>
          </w:rPr>
        </w:r>
        <w:r w:rsidR="005957B2">
          <w:rPr>
            <w:noProof/>
            <w:webHidden/>
          </w:rPr>
          <w:fldChar w:fldCharType="separate"/>
        </w:r>
        <w:r w:rsidR="00891570">
          <w:rPr>
            <w:noProof/>
            <w:webHidden/>
          </w:rPr>
          <w:t>24</w:t>
        </w:r>
        <w:r w:rsidR="005957B2">
          <w:rPr>
            <w:noProof/>
            <w:webHidden/>
          </w:rPr>
          <w:fldChar w:fldCharType="end"/>
        </w:r>
      </w:hyperlink>
    </w:p>
    <w:p w14:paraId="65982085" w14:textId="77777777" w:rsidR="00891570" w:rsidRDefault="00F45CA8">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6" w:history="1">
        <w:r w:rsidR="00891570" w:rsidRPr="0090239D">
          <w:rPr>
            <w:rStyle w:val="Lienhypertexte"/>
            <w:noProof/>
          </w:rPr>
          <w:t>III.4.2</w:t>
        </w:r>
        <w:r w:rsidR="00891570">
          <w:rPr>
            <w:rFonts w:asciiTheme="minorHAnsi" w:eastAsiaTheme="minorEastAsia" w:hAnsiTheme="minorHAnsi" w:cstheme="minorBidi"/>
            <w:noProof/>
            <w:sz w:val="22"/>
            <w:szCs w:val="22"/>
            <w:lang w:eastAsia="fr-FR"/>
          </w:rPr>
          <w:tab/>
        </w:r>
        <w:r w:rsidR="00891570" w:rsidRPr="0090239D">
          <w:rPr>
            <w:rStyle w:val="Lienhypertexte"/>
            <w:noProof/>
          </w:rPr>
          <w:t>Etude d’association entre les différents caractéristique en fonction de la variation de la résistance nasale</w:t>
        </w:r>
        <w:r w:rsidR="00891570">
          <w:rPr>
            <w:noProof/>
            <w:webHidden/>
          </w:rPr>
          <w:tab/>
        </w:r>
        <w:r w:rsidR="005957B2">
          <w:rPr>
            <w:noProof/>
            <w:webHidden/>
          </w:rPr>
          <w:fldChar w:fldCharType="begin"/>
        </w:r>
        <w:r w:rsidR="00891570">
          <w:rPr>
            <w:noProof/>
            <w:webHidden/>
          </w:rPr>
          <w:instrText xml:space="preserve"> PAGEREF _Toc113368686 \h </w:instrText>
        </w:r>
        <w:r w:rsidR="005957B2">
          <w:rPr>
            <w:noProof/>
            <w:webHidden/>
          </w:rPr>
        </w:r>
        <w:r w:rsidR="005957B2">
          <w:rPr>
            <w:noProof/>
            <w:webHidden/>
          </w:rPr>
          <w:fldChar w:fldCharType="separate"/>
        </w:r>
        <w:r w:rsidR="00891570">
          <w:rPr>
            <w:noProof/>
            <w:webHidden/>
          </w:rPr>
          <w:t>26</w:t>
        </w:r>
        <w:r w:rsidR="005957B2">
          <w:rPr>
            <w:noProof/>
            <w:webHidden/>
          </w:rPr>
          <w:fldChar w:fldCharType="end"/>
        </w:r>
      </w:hyperlink>
    </w:p>
    <w:p w14:paraId="18247319" w14:textId="77777777" w:rsidR="003F6A59" w:rsidRDefault="005957B2" w:rsidP="003F6A59">
      <w:pPr>
        <w:pStyle w:val="TM1"/>
        <w:rPr>
          <w:rFonts w:asciiTheme="minorHAnsi" w:eastAsiaTheme="minorEastAsia" w:hAnsiTheme="minorHAnsi" w:cstheme="minorBidi"/>
          <w:noProof/>
          <w:sz w:val="22"/>
          <w:szCs w:val="22"/>
          <w:lang w:eastAsia="fr-FR"/>
        </w:rPr>
        <w:pPrChange w:id="95" w:author="h lc" w:date="2022-09-06T18:26:00Z">
          <w:pPr>
            <w:pStyle w:val="TM1"/>
            <w:tabs>
              <w:tab w:val="left" w:pos="480"/>
            </w:tabs>
          </w:pPr>
        </w:pPrChange>
      </w:pPr>
      <w:r>
        <w:fldChar w:fldCharType="begin"/>
      </w:r>
      <w:r w:rsidR="007028C2">
        <w:instrText xml:space="preserve"> HYPERLINK \l "_Toc113368687" </w:instrText>
      </w:r>
      <w:r>
        <w:fldChar w:fldCharType="separate"/>
      </w:r>
      <w:r w:rsidR="00891570" w:rsidRPr="0090239D">
        <w:rPr>
          <w:rStyle w:val="Lienhypertexte"/>
          <w:noProof/>
        </w:rPr>
        <w:t>IV</w:t>
      </w:r>
      <w:r w:rsidR="00891570">
        <w:rPr>
          <w:rFonts w:asciiTheme="minorHAnsi" w:eastAsiaTheme="minorEastAsia" w:hAnsiTheme="minorHAnsi" w:cstheme="minorBidi"/>
          <w:noProof/>
          <w:sz w:val="22"/>
          <w:szCs w:val="22"/>
          <w:lang w:eastAsia="fr-FR"/>
        </w:rPr>
        <w:tab/>
      </w:r>
      <w:r w:rsidR="00891570" w:rsidRPr="0090239D">
        <w:rPr>
          <w:rStyle w:val="Lienhypertexte"/>
          <w:noProof/>
        </w:rPr>
        <w:t>Discussion</w:t>
      </w:r>
      <w:r w:rsidR="00891570">
        <w:rPr>
          <w:noProof/>
          <w:webHidden/>
        </w:rPr>
        <w:tab/>
      </w:r>
      <w:r>
        <w:rPr>
          <w:noProof/>
          <w:webHidden/>
        </w:rPr>
        <w:fldChar w:fldCharType="begin"/>
      </w:r>
      <w:r w:rsidR="00891570">
        <w:rPr>
          <w:noProof/>
          <w:webHidden/>
        </w:rPr>
        <w:instrText xml:space="preserve"> PAGEREF _Toc113368687 \h </w:instrText>
      </w:r>
      <w:r>
        <w:rPr>
          <w:noProof/>
          <w:webHidden/>
        </w:rPr>
      </w:r>
      <w:r>
        <w:rPr>
          <w:noProof/>
          <w:webHidden/>
        </w:rPr>
        <w:fldChar w:fldCharType="separate"/>
      </w:r>
      <w:r w:rsidR="00891570">
        <w:rPr>
          <w:noProof/>
          <w:webHidden/>
        </w:rPr>
        <w:t>27</w:t>
      </w:r>
      <w:r>
        <w:rPr>
          <w:noProof/>
          <w:webHidden/>
        </w:rPr>
        <w:fldChar w:fldCharType="end"/>
      </w:r>
      <w:r>
        <w:rPr>
          <w:noProof/>
        </w:rPr>
        <w:fldChar w:fldCharType="end"/>
      </w:r>
    </w:p>
    <w:p w14:paraId="49604552" w14:textId="77777777" w:rsidR="007028C2" w:rsidRDefault="00F45CA8">
      <w:pPr>
        <w:pStyle w:val="TM1"/>
        <w:rPr>
          <w:rFonts w:asciiTheme="minorHAnsi" w:eastAsiaTheme="minorEastAsia" w:hAnsiTheme="minorHAnsi" w:cstheme="minorBidi"/>
          <w:noProof/>
          <w:sz w:val="22"/>
          <w:szCs w:val="22"/>
          <w:lang w:eastAsia="fr-FR"/>
        </w:rPr>
      </w:pPr>
      <w:hyperlink w:anchor="_Toc113368688" w:history="1">
        <w:r w:rsidR="00891570" w:rsidRPr="0090239D">
          <w:rPr>
            <w:rStyle w:val="Lienhypertexte"/>
            <w:noProof/>
          </w:rPr>
          <w:t>Conclusion</w:t>
        </w:r>
        <w:r w:rsidR="00891570">
          <w:rPr>
            <w:noProof/>
            <w:webHidden/>
          </w:rPr>
          <w:tab/>
        </w:r>
        <w:r w:rsidR="005957B2">
          <w:rPr>
            <w:noProof/>
            <w:webHidden/>
          </w:rPr>
          <w:fldChar w:fldCharType="begin"/>
        </w:r>
        <w:r w:rsidR="00891570">
          <w:rPr>
            <w:noProof/>
            <w:webHidden/>
          </w:rPr>
          <w:instrText xml:space="preserve"> PAGEREF _Toc113368688 \h </w:instrText>
        </w:r>
        <w:r w:rsidR="005957B2">
          <w:rPr>
            <w:noProof/>
            <w:webHidden/>
          </w:rPr>
        </w:r>
        <w:r w:rsidR="005957B2">
          <w:rPr>
            <w:noProof/>
            <w:webHidden/>
          </w:rPr>
          <w:fldChar w:fldCharType="separate"/>
        </w:r>
        <w:r w:rsidR="00891570">
          <w:rPr>
            <w:noProof/>
            <w:webHidden/>
          </w:rPr>
          <w:t>29</w:t>
        </w:r>
        <w:r w:rsidR="005957B2">
          <w:rPr>
            <w:noProof/>
            <w:webHidden/>
          </w:rPr>
          <w:fldChar w:fldCharType="end"/>
        </w:r>
      </w:hyperlink>
    </w:p>
    <w:p w14:paraId="0D504052" w14:textId="77777777" w:rsidR="007028C2" w:rsidRDefault="00F45CA8">
      <w:pPr>
        <w:pStyle w:val="TM1"/>
        <w:rPr>
          <w:rFonts w:asciiTheme="minorHAnsi" w:eastAsiaTheme="minorEastAsia" w:hAnsiTheme="minorHAnsi" w:cstheme="minorBidi"/>
          <w:noProof/>
          <w:sz w:val="22"/>
          <w:szCs w:val="22"/>
          <w:lang w:eastAsia="fr-FR"/>
        </w:rPr>
      </w:pPr>
      <w:hyperlink w:anchor="_Toc113368689" w:history="1">
        <w:r w:rsidR="00891570" w:rsidRPr="0090239D">
          <w:rPr>
            <w:rStyle w:val="Lienhypertexte"/>
            <w:noProof/>
          </w:rPr>
          <w:t>Annexe</w:t>
        </w:r>
        <w:r w:rsidR="00891570">
          <w:rPr>
            <w:noProof/>
            <w:webHidden/>
          </w:rPr>
          <w:tab/>
        </w:r>
        <w:r w:rsidR="005957B2">
          <w:rPr>
            <w:noProof/>
            <w:webHidden/>
          </w:rPr>
          <w:fldChar w:fldCharType="begin"/>
        </w:r>
        <w:r w:rsidR="00891570">
          <w:rPr>
            <w:noProof/>
            <w:webHidden/>
          </w:rPr>
          <w:instrText xml:space="preserve"> PAGEREF _Toc113368689 \h </w:instrText>
        </w:r>
        <w:r w:rsidR="005957B2">
          <w:rPr>
            <w:noProof/>
            <w:webHidden/>
          </w:rPr>
        </w:r>
        <w:r w:rsidR="005957B2">
          <w:rPr>
            <w:noProof/>
            <w:webHidden/>
          </w:rPr>
          <w:fldChar w:fldCharType="separate"/>
        </w:r>
        <w:r w:rsidR="00891570">
          <w:rPr>
            <w:noProof/>
            <w:webHidden/>
          </w:rPr>
          <w:t>30</w:t>
        </w:r>
        <w:r w:rsidR="005957B2">
          <w:rPr>
            <w:noProof/>
            <w:webHidden/>
          </w:rPr>
          <w:fldChar w:fldCharType="end"/>
        </w:r>
      </w:hyperlink>
    </w:p>
    <w:p w14:paraId="5AC041FC" w14:textId="77777777" w:rsidR="007028C2" w:rsidRDefault="00F45CA8">
      <w:pPr>
        <w:pStyle w:val="TM1"/>
        <w:rPr>
          <w:rFonts w:asciiTheme="minorHAnsi" w:eastAsiaTheme="minorEastAsia" w:hAnsiTheme="minorHAnsi" w:cstheme="minorBidi"/>
          <w:noProof/>
          <w:sz w:val="22"/>
          <w:szCs w:val="22"/>
          <w:lang w:eastAsia="fr-FR"/>
        </w:rPr>
      </w:pPr>
      <w:hyperlink w:anchor="_Toc113368690" w:history="1">
        <w:r w:rsidR="00891570" w:rsidRPr="0090239D">
          <w:rPr>
            <w:rStyle w:val="Lienhypertexte"/>
            <w:noProof/>
            <w:lang w:val="en-US"/>
          </w:rPr>
          <w:t>References</w:t>
        </w:r>
        <w:r w:rsidR="00891570">
          <w:rPr>
            <w:noProof/>
            <w:webHidden/>
          </w:rPr>
          <w:tab/>
        </w:r>
        <w:r w:rsidR="005957B2">
          <w:rPr>
            <w:noProof/>
            <w:webHidden/>
          </w:rPr>
          <w:fldChar w:fldCharType="begin"/>
        </w:r>
        <w:r w:rsidR="00891570">
          <w:rPr>
            <w:noProof/>
            <w:webHidden/>
          </w:rPr>
          <w:instrText xml:space="preserve"> PAGEREF _Toc113368690 \h </w:instrText>
        </w:r>
        <w:r w:rsidR="005957B2">
          <w:rPr>
            <w:noProof/>
            <w:webHidden/>
          </w:rPr>
        </w:r>
        <w:r w:rsidR="005957B2">
          <w:rPr>
            <w:noProof/>
            <w:webHidden/>
          </w:rPr>
          <w:fldChar w:fldCharType="separate"/>
        </w:r>
        <w:r w:rsidR="00891570">
          <w:rPr>
            <w:noProof/>
            <w:webHidden/>
          </w:rPr>
          <w:t>32</w:t>
        </w:r>
        <w:r w:rsidR="005957B2">
          <w:rPr>
            <w:noProof/>
            <w:webHidden/>
          </w:rPr>
          <w:fldChar w:fldCharType="end"/>
        </w:r>
      </w:hyperlink>
    </w:p>
    <w:p w14:paraId="367AE050" w14:textId="77777777" w:rsidR="0027635A" w:rsidRDefault="0027635A" w:rsidP="006C1179">
      <w:pPr>
        <w:pStyle w:val="Titre1"/>
        <w:numPr>
          <w:ilvl w:val="0"/>
          <w:numId w:val="0"/>
        </w:numPr>
        <w:ind w:left="340"/>
        <w:jc w:val="center"/>
        <w:rPr>
          <w:ins w:id="96" w:author="YOUSSEF BENKHALLOUF" w:date="2022-09-14T21:28:00Z"/>
          <w:sz w:val="32"/>
          <w:szCs w:val="32"/>
        </w:rPr>
      </w:pPr>
    </w:p>
    <w:p w14:paraId="3D43D696" w14:textId="77777777" w:rsidR="0027635A" w:rsidRDefault="0027635A" w:rsidP="006C1179">
      <w:pPr>
        <w:pStyle w:val="Titre1"/>
        <w:numPr>
          <w:ilvl w:val="0"/>
          <w:numId w:val="0"/>
        </w:numPr>
        <w:ind w:left="340"/>
        <w:jc w:val="center"/>
        <w:rPr>
          <w:ins w:id="97" w:author="YOUSSEF BENKHALLOUF" w:date="2022-09-14T21:28:00Z"/>
          <w:sz w:val="32"/>
          <w:szCs w:val="32"/>
        </w:rPr>
      </w:pPr>
    </w:p>
    <w:p w14:paraId="0EE475D7" w14:textId="77777777" w:rsidR="0027635A" w:rsidRDefault="0027635A" w:rsidP="006C1179">
      <w:pPr>
        <w:pStyle w:val="Titre1"/>
        <w:numPr>
          <w:ilvl w:val="0"/>
          <w:numId w:val="0"/>
        </w:numPr>
        <w:ind w:left="340"/>
        <w:jc w:val="center"/>
        <w:rPr>
          <w:ins w:id="98" w:author="YOUSSEF BENKHALLOUF" w:date="2022-09-14T21:28:00Z"/>
          <w:sz w:val="32"/>
          <w:szCs w:val="32"/>
        </w:rPr>
      </w:pPr>
    </w:p>
    <w:p w14:paraId="4A907364" w14:textId="77777777" w:rsidR="0027635A" w:rsidRDefault="0027635A" w:rsidP="006C1179">
      <w:pPr>
        <w:pStyle w:val="Titre1"/>
        <w:numPr>
          <w:ilvl w:val="0"/>
          <w:numId w:val="0"/>
        </w:numPr>
        <w:ind w:left="340"/>
        <w:jc w:val="center"/>
        <w:rPr>
          <w:ins w:id="99" w:author="YOUSSEF BENKHALLOUF" w:date="2022-09-14T21:28:00Z"/>
          <w:sz w:val="32"/>
          <w:szCs w:val="32"/>
        </w:rPr>
      </w:pPr>
    </w:p>
    <w:p w14:paraId="6C4ED58A" w14:textId="77777777" w:rsidR="0027635A" w:rsidRDefault="0027635A" w:rsidP="006C1179">
      <w:pPr>
        <w:pStyle w:val="Titre1"/>
        <w:numPr>
          <w:ilvl w:val="0"/>
          <w:numId w:val="0"/>
        </w:numPr>
        <w:ind w:left="340"/>
        <w:jc w:val="center"/>
        <w:rPr>
          <w:ins w:id="100" w:author="YOUSSEF BENKHALLOUF" w:date="2022-09-14T21:28:00Z"/>
          <w:sz w:val="32"/>
          <w:szCs w:val="32"/>
        </w:rPr>
      </w:pPr>
    </w:p>
    <w:p w14:paraId="1CB0433B" w14:textId="73144959" w:rsidR="000C6916" w:rsidRPr="006C1179" w:rsidRDefault="005957B2" w:rsidP="006C1179">
      <w:pPr>
        <w:pStyle w:val="Titre1"/>
        <w:numPr>
          <w:ilvl w:val="0"/>
          <w:numId w:val="0"/>
        </w:numPr>
        <w:ind w:left="340"/>
        <w:jc w:val="center"/>
        <w:rPr>
          <w:sz w:val="32"/>
          <w:szCs w:val="32"/>
        </w:rPr>
      </w:pPr>
      <w:r>
        <w:rPr>
          <w:sz w:val="32"/>
          <w:szCs w:val="32"/>
        </w:rPr>
        <w:fldChar w:fldCharType="end"/>
      </w:r>
      <w:bookmarkStart w:id="101" w:name="_Toc113368651"/>
      <w:commentRangeStart w:id="102"/>
      <w:commentRangeEnd w:id="91"/>
      <w:r w:rsidR="009F6DC4">
        <w:rPr>
          <w:rStyle w:val="Marquedecommentaire"/>
          <w:rFonts w:eastAsiaTheme="minorHAnsi" w:cs="Times New Roman"/>
          <w:b w:val="0"/>
          <w:bCs w:val="0"/>
        </w:rPr>
        <w:commentReference w:id="91"/>
      </w:r>
      <w:r w:rsidR="000C6916" w:rsidRPr="00233DAE">
        <w:t>Liste des tableaux</w:t>
      </w:r>
      <w:bookmarkEnd w:id="101"/>
      <w:commentRangeEnd w:id="102"/>
      <w:r w:rsidR="001C43D4">
        <w:rPr>
          <w:rStyle w:val="Marquedecommentaire"/>
          <w:rFonts w:eastAsiaTheme="minorHAnsi" w:cs="Times New Roman"/>
          <w:b w:val="0"/>
          <w:bCs w:val="0"/>
        </w:rPr>
        <w:commentReference w:id="102"/>
      </w:r>
    </w:p>
    <w:p w14:paraId="310FEA61" w14:textId="77777777" w:rsidR="00B1454D" w:rsidRDefault="005957B2">
      <w:pPr>
        <w:pStyle w:val="Tabledesillustrations"/>
        <w:tabs>
          <w:tab w:val="right" w:leader="dot" w:pos="9396"/>
        </w:tabs>
        <w:rPr>
          <w:rFonts w:asciiTheme="minorHAnsi" w:eastAsiaTheme="minorEastAsia" w:hAnsiTheme="minorHAnsi" w:cstheme="minorBidi"/>
          <w:noProof/>
          <w:sz w:val="22"/>
          <w:szCs w:val="22"/>
          <w:lang w:eastAsia="fr-FR"/>
        </w:rPr>
      </w:pPr>
      <w:r>
        <w:fldChar w:fldCharType="begin"/>
      </w:r>
      <w:r w:rsidR="006612DA">
        <w:instrText xml:space="preserve"> TOC \h \z \c "Tableau" </w:instrText>
      </w:r>
      <w:r>
        <w:fldChar w:fldCharType="separate"/>
      </w:r>
      <w:hyperlink w:anchor="_Toc113368734"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1:Présentation des variables</w:t>
        </w:r>
        <w:r w:rsidR="00B1454D">
          <w:rPr>
            <w:noProof/>
            <w:webHidden/>
          </w:rPr>
          <w:tab/>
        </w:r>
        <w:r>
          <w:rPr>
            <w:noProof/>
            <w:webHidden/>
          </w:rPr>
          <w:fldChar w:fldCharType="begin"/>
        </w:r>
        <w:r w:rsidR="00B1454D">
          <w:rPr>
            <w:noProof/>
            <w:webHidden/>
          </w:rPr>
          <w:instrText xml:space="preserve"> PAGEREF _Toc113368734 \h </w:instrText>
        </w:r>
        <w:r>
          <w:rPr>
            <w:noProof/>
            <w:webHidden/>
          </w:rPr>
        </w:r>
        <w:r>
          <w:rPr>
            <w:noProof/>
            <w:webHidden/>
          </w:rPr>
          <w:fldChar w:fldCharType="separate"/>
        </w:r>
        <w:r w:rsidR="00B1454D">
          <w:rPr>
            <w:noProof/>
            <w:webHidden/>
          </w:rPr>
          <w:t>17</w:t>
        </w:r>
        <w:r>
          <w:rPr>
            <w:noProof/>
            <w:webHidden/>
          </w:rPr>
          <w:fldChar w:fldCharType="end"/>
        </w:r>
      </w:hyperlink>
    </w:p>
    <w:p w14:paraId="4A9F4AB4"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5"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1: répartition des caractéristiques des patients inclus dans l’étude</w:t>
        </w:r>
        <w:r w:rsidR="00B1454D">
          <w:rPr>
            <w:noProof/>
            <w:webHidden/>
          </w:rPr>
          <w:tab/>
        </w:r>
        <w:r w:rsidR="005957B2">
          <w:rPr>
            <w:noProof/>
            <w:webHidden/>
          </w:rPr>
          <w:fldChar w:fldCharType="begin"/>
        </w:r>
        <w:r w:rsidR="00B1454D">
          <w:rPr>
            <w:noProof/>
            <w:webHidden/>
          </w:rPr>
          <w:instrText xml:space="preserve"> PAGEREF _Toc113368735 \h </w:instrText>
        </w:r>
        <w:r w:rsidR="005957B2">
          <w:rPr>
            <w:noProof/>
            <w:webHidden/>
          </w:rPr>
        </w:r>
        <w:r w:rsidR="005957B2">
          <w:rPr>
            <w:noProof/>
            <w:webHidden/>
          </w:rPr>
          <w:fldChar w:fldCharType="separate"/>
        </w:r>
        <w:r w:rsidR="00B1454D">
          <w:rPr>
            <w:noProof/>
            <w:webHidden/>
          </w:rPr>
          <w:t>19</w:t>
        </w:r>
        <w:r w:rsidR="005957B2">
          <w:rPr>
            <w:noProof/>
            <w:webHidden/>
          </w:rPr>
          <w:fldChar w:fldCharType="end"/>
        </w:r>
      </w:hyperlink>
    </w:p>
    <w:p w14:paraId="5C01AF75"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6"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2: Distribution des symptômes cliniques en fonction des résultats de rhinomanométrie</w:t>
        </w:r>
        <w:r w:rsidR="00B1454D">
          <w:rPr>
            <w:noProof/>
            <w:webHidden/>
          </w:rPr>
          <w:tab/>
        </w:r>
        <w:r w:rsidR="005957B2">
          <w:rPr>
            <w:noProof/>
            <w:webHidden/>
          </w:rPr>
          <w:fldChar w:fldCharType="begin"/>
        </w:r>
        <w:r w:rsidR="00B1454D">
          <w:rPr>
            <w:noProof/>
            <w:webHidden/>
          </w:rPr>
          <w:instrText xml:space="preserve"> PAGEREF _Toc113368736 \h </w:instrText>
        </w:r>
        <w:r w:rsidR="005957B2">
          <w:rPr>
            <w:noProof/>
            <w:webHidden/>
          </w:rPr>
        </w:r>
        <w:r w:rsidR="005957B2">
          <w:rPr>
            <w:noProof/>
            <w:webHidden/>
          </w:rPr>
          <w:fldChar w:fldCharType="separate"/>
        </w:r>
        <w:r w:rsidR="00B1454D">
          <w:rPr>
            <w:noProof/>
            <w:webHidden/>
          </w:rPr>
          <w:t>20</w:t>
        </w:r>
        <w:r w:rsidR="005957B2">
          <w:rPr>
            <w:noProof/>
            <w:webHidden/>
          </w:rPr>
          <w:fldChar w:fldCharType="end"/>
        </w:r>
      </w:hyperlink>
    </w:p>
    <w:p w14:paraId="47B51410"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7"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3:Calcul de la sensibilité et la spécificité des symptômes cliniques et du score clinique</w:t>
        </w:r>
        <w:r w:rsidR="00B1454D">
          <w:rPr>
            <w:noProof/>
            <w:webHidden/>
          </w:rPr>
          <w:tab/>
        </w:r>
        <w:r w:rsidR="005957B2">
          <w:rPr>
            <w:noProof/>
            <w:webHidden/>
          </w:rPr>
          <w:fldChar w:fldCharType="begin"/>
        </w:r>
        <w:r w:rsidR="00B1454D">
          <w:rPr>
            <w:noProof/>
            <w:webHidden/>
          </w:rPr>
          <w:instrText xml:space="preserve"> PAGEREF _Toc113368737 \h </w:instrText>
        </w:r>
        <w:r w:rsidR="005957B2">
          <w:rPr>
            <w:noProof/>
            <w:webHidden/>
          </w:rPr>
        </w:r>
        <w:r w:rsidR="005957B2">
          <w:rPr>
            <w:noProof/>
            <w:webHidden/>
          </w:rPr>
          <w:fldChar w:fldCharType="separate"/>
        </w:r>
        <w:r w:rsidR="00B1454D">
          <w:rPr>
            <w:noProof/>
            <w:webHidden/>
          </w:rPr>
          <w:t>20</w:t>
        </w:r>
        <w:r w:rsidR="005957B2">
          <w:rPr>
            <w:noProof/>
            <w:webHidden/>
          </w:rPr>
          <w:fldChar w:fldCharType="end"/>
        </w:r>
      </w:hyperlink>
    </w:p>
    <w:p w14:paraId="08CF8D9F"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8"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4: Nombre de test positif par patient</w:t>
        </w:r>
        <w:r w:rsidR="00B1454D">
          <w:rPr>
            <w:noProof/>
            <w:webHidden/>
          </w:rPr>
          <w:tab/>
        </w:r>
        <w:r w:rsidR="005957B2">
          <w:rPr>
            <w:noProof/>
            <w:webHidden/>
          </w:rPr>
          <w:fldChar w:fldCharType="begin"/>
        </w:r>
        <w:r w:rsidR="00B1454D">
          <w:rPr>
            <w:noProof/>
            <w:webHidden/>
          </w:rPr>
          <w:instrText xml:space="preserve"> PAGEREF _Toc113368738 \h </w:instrText>
        </w:r>
        <w:r w:rsidR="005957B2">
          <w:rPr>
            <w:noProof/>
            <w:webHidden/>
          </w:rPr>
        </w:r>
        <w:r w:rsidR="005957B2">
          <w:rPr>
            <w:noProof/>
            <w:webHidden/>
          </w:rPr>
          <w:fldChar w:fldCharType="separate"/>
        </w:r>
        <w:r w:rsidR="00B1454D">
          <w:rPr>
            <w:noProof/>
            <w:webHidden/>
          </w:rPr>
          <w:t>21</w:t>
        </w:r>
        <w:r w:rsidR="005957B2">
          <w:rPr>
            <w:noProof/>
            <w:webHidden/>
          </w:rPr>
          <w:fldChar w:fldCharType="end"/>
        </w:r>
      </w:hyperlink>
    </w:p>
    <w:p w14:paraId="1D78BE24"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9"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5: Distribution des familles et sous familles des agents testé en fonction des résultats de rhinomanométrie</w:t>
        </w:r>
        <w:r w:rsidR="00B1454D">
          <w:rPr>
            <w:noProof/>
            <w:webHidden/>
          </w:rPr>
          <w:tab/>
        </w:r>
        <w:r w:rsidR="005957B2">
          <w:rPr>
            <w:noProof/>
            <w:webHidden/>
          </w:rPr>
          <w:fldChar w:fldCharType="begin"/>
        </w:r>
        <w:r w:rsidR="00B1454D">
          <w:rPr>
            <w:noProof/>
            <w:webHidden/>
          </w:rPr>
          <w:instrText xml:space="preserve"> PAGEREF _Toc113368739 \h </w:instrText>
        </w:r>
        <w:r w:rsidR="005957B2">
          <w:rPr>
            <w:noProof/>
            <w:webHidden/>
          </w:rPr>
        </w:r>
        <w:r w:rsidR="005957B2">
          <w:rPr>
            <w:noProof/>
            <w:webHidden/>
          </w:rPr>
          <w:fldChar w:fldCharType="separate"/>
        </w:r>
        <w:r w:rsidR="00B1454D">
          <w:rPr>
            <w:noProof/>
            <w:webHidden/>
          </w:rPr>
          <w:t>21</w:t>
        </w:r>
        <w:r w:rsidR="005957B2">
          <w:rPr>
            <w:noProof/>
            <w:webHidden/>
          </w:rPr>
          <w:fldChar w:fldCharType="end"/>
        </w:r>
      </w:hyperlink>
    </w:p>
    <w:p w14:paraId="3C233974"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0"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6: Distribution du résultat du test en fonction de la variation de la résistance nasale</w:t>
        </w:r>
        <w:r w:rsidR="00B1454D">
          <w:rPr>
            <w:noProof/>
            <w:webHidden/>
          </w:rPr>
          <w:tab/>
        </w:r>
        <w:r w:rsidR="005957B2">
          <w:rPr>
            <w:noProof/>
            <w:webHidden/>
          </w:rPr>
          <w:fldChar w:fldCharType="begin"/>
        </w:r>
        <w:r w:rsidR="00B1454D">
          <w:rPr>
            <w:noProof/>
            <w:webHidden/>
          </w:rPr>
          <w:instrText xml:space="preserve"> PAGEREF _Toc113368740 \h </w:instrText>
        </w:r>
        <w:r w:rsidR="005957B2">
          <w:rPr>
            <w:noProof/>
            <w:webHidden/>
          </w:rPr>
        </w:r>
        <w:r w:rsidR="005957B2">
          <w:rPr>
            <w:noProof/>
            <w:webHidden/>
          </w:rPr>
          <w:fldChar w:fldCharType="separate"/>
        </w:r>
        <w:r w:rsidR="00B1454D">
          <w:rPr>
            <w:noProof/>
            <w:webHidden/>
          </w:rPr>
          <w:t>22</w:t>
        </w:r>
        <w:r w:rsidR="005957B2">
          <w:rPr>
            <w:noProof/>
            <w:webHidden/>
          </w:rPr>
          <w:fldChar w:fldCharType="end"/>
        </w:r>
      </w:hyperlink>
    </w:p>
    <w:p w14:paraId="2E5FF0D5"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1"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7: Distribution des symptômes cliniques positifs en fonction de la variation de la résistance nasale</w:t>
        </w:r>
        <w:r w:rsidR="00B1454D">
          <w:rPr>
            <w:noProof/>
            <w:webHidden/>
          </w:rPr>
          <w:tab/>
        </w:r>
        <w:r w:rsidR="005957B2">
          <w:rPr>
            <w:noProof/>
            <w:webHidden/>
          </w:rPr>
          <w:fldChar w:fldCharType="begin"/>
        </w:r>
        <w:r w:rsidR="00B1454D">
          <w:rPr>
            <w:noProof/>
            <w:webHidden/>
          </w:rPr>
          <w:instrText xml:space="preserve"> PAGEREF _Toc113368741 \h </w:instrText>
        </w:r>
        <w:r w:rsidR="005957B2">
          <w:rPr>
            <w:noProof/>
            <w:webHidden/>
          </w:rPr>
        </w:r>
        <w:r w:rsidR="005957B2">
          <w:rPr>
            <w:noProof/>
            <w:webHidden/>
          </w:rPr>
          <w:fldChar w:fldCharType="separate"/>
        </w:r>
        <w:r w:rsidR="00B1454D">
          <w:rPr>
            <w:noProof/>
            <w:webHidden/>
          </w:rPr>
          <w:t>22</w:t>
        </w:r>
        <w:r w:rsidR="005957B2">
          <w:rPr>
            <w:noProof/>
            <w:webHidden/>
          </w:rPr>
          <w:fldChar w:fldCharType="end"/>
        </w:r>
      </w:hyperlink>
    </w:p>
    <w:p w14:paraId="31A6DF1E"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2"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8: Distribution des familles et sous familles des agents en fonction de la variation de la résistance nasale</w:t>
        </w:r>
        <w:r w:rsidR="00B1454D">
          <w:rPr>
            <w:noProof/>
            <w:webHidden/>
          </w:rPr>
          <w:tab/>
        </w:r>
        <w:r w:rsidR="005957B2">
          <w:rPr>
            <w:noProof/>
            <w:webHidden/>
          </w:rPr>
          <w:fldChar w:fldCharType="begin"/>
        </w:r>
        <w:r w:rsidR="00B1454D">
          <w:rPr>
            <w:noProof/>
            <w:webHidden/>
          </w:rPr>
          <w:instrText xml:space="preserve"> PAGEREF _Toc113368742 \h </w:instrText>
        </w:r>
        <w:r w:rsidR="005957B2">
          <w:rPr>
            <w:noProof/>
            <w:webHidden/>
          </w:rPr>
        </w:r>
        <w:r w:rsidR="005957B2">
          <w:rPr>
            <w:noProof/>
            <w:webHidden/>
          </w:rPr>
          <w:fldChar w:fldCharType="separate"/>
        </w:r>
        <w:r w:rsidR="00B1454D">
          <w:rPr>
            <w:noProof/>
            <w:webHidden/>
          </w:rPr>
          <w:t>23</w:t>
        </w:r>
        <w:r w:rsidR="005957B2">
          <w:rPr>
            <w:noProof/>
            <w:webHidden/>
          </w:rPr>
          <w:fldChar w:fldCharType="end"/>
        </w:r>
      </w:hyperlink>
    </w:p>
    <w:p w14:paraId="69CA3D2A"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3"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9: Association entre le sexe, l’âge et expositions en fonction du résultat de rihnomanométrie</w:t>
        </w:r>
        <w:r w:rsidR="00B1454D">
          <w:rPr>
            <w:noProof/>
            <w:webHidden/>
          </w:rPr>
          <w:tab/>
        </w:r>
        <w:r w:rsidR="005957B2">
          <w:rPr>
            <w:noProof/>
            <w:webHidden/>
          </w:rPr>
          <w:fldChar w:fldCharType="begin"/>
        </w:r>
        <w:r w:rsidR="00B1454D">
          <w:rPr>
            <w:noProof/>
            <w:webHidden/>
          </w:rPr>
          <w:instrText xml:space="preserve"> PAGEREF _Toc113368743 \h </w:instrText>
        </w:r>
        <w:r w:rsidR="005957B2">
          <w:rPr>
            <w:noProof/>
            <w:webHidden/>
          </w:rPr>
        </w:r>
        <w:r w:rsidR="005957B2">
          <w:rPr>
            <w:noProof/>
            <w:webHidden/>
          </w:rPr>
          <w:fldChar w:fldCharType="separate"/>
        </w:r>
        <w:r w:rsidR="00B1454D">
          <w:rPr>
            <w:noProof/>
            <w:webHidden/>
          </w:rPr>
          <w:t>25</w:t>
        </w:r>
        <w:r w:rsidR="005957B2">
          <w:rPr>
            <w:noProof/>
            <w:webHidden/>
          </w:rPr>
          <w:fldChar w:fldCharType="end"/>
        </w:r>
      </w:hyperlink>
    </w:p>
    <w:p w14:paraId="0E99681A" w14:textId="77777777" w:rsidR="00B1454D"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4"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10: Association entre le sexe, l’âge et expositions en fonction du la variation de la résistance nasale</w:t>
        </w:r>
        <w:r w:rsidR="00B1454D">
          <w:rPr>
            <w:noProof/>
            <w:webHidden/>
          </w:rPr>
          <w:tab/>
        </w:r>
        <w:r w:rsidR="005957B2">
          <w:rPr>
            <w:noProof/>
            <w:webHidden/>
          </w:rPr>
          <w:fldChar w:fldCharType="begin"/>
        </w:r>
        <w:r w:rsidR="00B1454D">
          <w:rPr>
            <w:noProof/>
            <w:webHidden/>
          </w:rPr>
          <w:instrText xml:space="preserve"> PAGEREF _Toc113368744 \h </w:instrText>
        </w:r>
        <w:r w:rsidR="005957B2">
          <w:rPr>
            <w:noProof/>
            <w:webHidden/>
          </w:rPr>
        </w:r>
        <w:r w:rsidR="005957B2">
          <w:rPr>
            <w:noProof/>
            <w:webHidden/>
          </w:rPr>
          <w:fldChar w:fldCharType="separate"/>
        </w:r>
        <w:r w:rsidR="00B1454D">
          <w:rPr>
            <w:noProof/>
            <w:webHidden/>
          </w:rPr>
          <w:t>26</w:t>
        </w:r>
        <w:r w:rsidR="005957B2">
          <w:rPr>
            <w:noProof/>
            <w:webHidden/>
          </w:rPr>
          <w:fldChar w:fldCharType="end"/>
        </w:r>
      </w:hyperlink>
    </w:p>
    <w:p w14:paraId="2E3B59E1" w14:textId="77777777" w:rsidR="004313E2" w:rsidRDefault="005957B2" w:rsidP="00DD0737">
      <w:pPr>
        <w:jc w:val="center"/>
        <w:rPr>
          <w:noProof/>
        </w:rPr>
      </w:pPr>
      <w:r>
        <w:fldChar w:fldCharType="end"/>
      </w:r>
      <w:r>
        <w:fldChar w:fldCharType="begin"/>
      </w:r>
      <w:r w:rsidR="006612DA">
        <w:instrText xml:space="preserve"> TOC \h \z \c "Tableau A." </w:instrText>
      </w:r>
      <w:r>
        <w:fldChar w:fldCharType="separate"/>
      </w:r>
    </w:p>
    <w:p w14:paraId="35F3DB90" w14:textId="77777777" w:rsidR="004313E2"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876" w:history="1">
        <w:r w:rsidR="004313E2" w:rsidRPr="00747B49">
          <w:rPr>
            <w:rStyle w:val="Lienhypertexte"/>
            <w:noProof/>
          </w:rPr>
          <w:t>Tableau A.1: Autres symptômes</w:t>
        </w:r>
        <w:r w:rsidR="004313E2">
          <w:rPr>
            <w:noProof/>
            <w:webHidden/>
          </w:rPr>
          <w:tab/>
        </w:r>
        <w:r w:rsidR="005957B2">
          <w:rPr>
            <w:noProof/>
            <w:webHidden/>
          </w:rPr>
          <w:fldChar w:fldCharType="begin"/>
        </w:r>
        <w:r w:rsidR="004313E2">
          <w:rPr>
            <w:noProof/>
            <w:webHidden/>
          </w:rPr>
          <w:instrText xml:space="preserve"> PAGEREF _Toc113313876 \h </w:instrText>
        </w:r>
        <w:r w:rsidR="005957B2">
          <w:rPr>
            <w:noProof/>
            <w:webHidden/>
          </w:rPr>
        </w:r>
        <w:r w:rsidR="005957B2">
          <w:rPr>
            <w:noProof/>
            <w:webHidden/>
          </w:rPr>
          <w:fldChar w:fldCharType="separate"/>
        </w:r>
        <w:r w:rsidR="004313E2">
          <w:rPr>
            <w:noProof/>
            <w:webHidden/>
          </w:rPr>
          <w:t>30</w:t>
        </w:r>
        <w:r w:rsidR="005957B2">
          <w:rPr>
            <w:noProof/>
            <w:webHidden/>
          </w:rPr>
          <w:fldChar w:fldCharType="end"/>
        </w:r>
      </w:hyperlink>
    </w:p>
    <w:p w14:paraId="673B0072" w14:textId="77777777" w:rsidR="0063710B" w:rsidRDefault="005957B2" w:rsidP="0063710B">
      <w:pPr>
        <w:pStyle w:val="Titre1"/>
        <w:numPr>
          <w:ilvl w:val="0"/>
          <w:numId w:val="0"/>
        </w:numPr>
        <w:jc w:val="center"/>
      </w:pPr>
      <w:r>
        <w:fldChar w:fldCharType="end"/>
      </w:r>
      <w:bookmarkStart w:id="103" w:name="_Toc113368652"/>
      <w:r w:rsidR="000C6916" w:rsidRPr="00233DAE">
        <w:t>Liste des figures</w:t>
      </w:r>
      <w:bookmarkEnd w:id="103"/>
    </w:p>
    <w:p w14:paraId="5D8D0D26" w14:textId="77777777" w:rsidR="00100C9A" w:rsidRDefault="005957B2">
      <w:pPr>
        <w:pStyle w:val="Tabledesillustrations"/>
        <w:tabs>
          <w:tab w:val="right" w:leader="dot" w:pos="9396"/>
        </w:tabs>
        <w:rPr>
          <w:rFonts w:asciiTheme="minorHAnsi" w:eastAsiaTheme="minorEastAsia" w:hAnsiTheme="minorHAnsi" w:cstheme="minorBidi"/>
          <w:noProof/>
          <w:sz w:val="22"/>
          <w:szCs w:val="22"/>
          <w:lang w:eastAsia="fr-FR"/>
        </w:rPr>
      </w:pPr>
      <w:r>
        <w:rPr>
          <w:szCs w:val="36"/>
        </w:rPr>
        <w:fldChar w:fldCharType="begin"/>
      </w:r>
      <w:r w:rsidR="0063710B">
        <w:rPr>
          <w:szCs w:val="36"/>
        </w:rPr>
        <w:instrText xml:space="preserve"> TOC \h \z \c "Figure" </w:instrText>
      </w:r>
      <w:r>
        <w:rPr>
          <w:szCs w:val="36"/>
        </w:rPr>
        <w:fldChar w:fldCharType="separate"/>
      </w:r>
      <w:hyperlink w:anchor="_Toc113313898"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1: Diagramme de flux de la revue de littérature sur le test de provocation nasale</w:t>
        </w:r>
        <w:r w:rsidR="00100C9A">
          <w:rPr>
            <w:noProof/>
            <w:webHidden/>
          </w:rPr>
          <w:tab/>
        </w:r>
        <w:r>
          <w:rPr>
            <w:noProof/>
            <w:webHidden/>
          </w:rPr>
          <w:fldChar w:fldCharType="begin"/>
        </w:r>
        <w:r w:rsidR="00100C9A">
          <w:rPr>
            <w:noProof/>
            <w:webHidden/>
          </w:rPr>
          <w:instrText xml:space="preserve"> PAGEREF _Toc113313898 \h </w:instrText>
        </w:r>
        <w:r>
          <w:rPr>
            <w:noProof/>
            <w:webHidden/>
          </w:rPr>
        </w:r>
        <w:r>
          <w:rPr>
            <w:noProof/>
            <w:webHidden/>
          </w:rPr>
          <w:fldChar w:fldCharType="separate"/>
        </w:r>
        <w:r w:rsidR="00100C9A">
          <w:rPr>
            <w:noProof/>
            <w:webHidden/>
          </w:rPr>
          <w:t>11</w:t>
        </w:r>
        <w:r>
          <w:rPr>
            <w:noProof/>
            <w:webHidden/>
          </w:rPr>
          <w:fldChar w:fldCharType="end"/>
        </w:r>
      </w:hyperlink>
    </w:p>
    <w:p w14:paraId="073E4EB0" w14:textId="77777777" w:rsidR="00100C9A"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899"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2: PNIF ou débit inspiratoire nasal maximal [25]</w:t>
        </w:r>
        <w:r w:rsidR="00100C9A">
          <w:rPr>
            <w:noProof/>
            <w:webHidden/>
          </w:rPr>
          <w:tab/>
        </w:r>
        <w:r w:rsidR="005957B2">
          <w:rPr>
            <w:noProof/>
            <w:webHidden/>
          </w:rPr>
          <w:fldChar w:fldCharType="begin"/>
        </w:r>
        <w:r w:rsidR="00100C9A">
          <w:rPr>
            <w:noProof/>
            <w:webHidden/>
          </w:rPr>
          <w:instrText xml:space="preserve"> PAGEREF _Toc113313899 \h </w:instrText>
        </w:r>
        <w:r w:rsidR="005957B2">
          <w:rPr>
            <w:noProof/>
            <w:webHidden/>
          </w:rPr>
        </w:r>
        <w:r w:rsidR="005957B2">
          <w:rPr>
            <w:noProof/>
            <w:webHidden/>
          </w:rPr>
          <w:fldChar w:fldCharType="separate"/>
        </w:r>
        <w:r w:rsidR="00100C9A">
          <w:rPr>
            <w:noProof/>
            <w:webHidden/>
          </w:rPr>
          <w:t>14</w:t>
        </w:r>
        <w:r w:rsidR="005957B2">
          <w:rPr>
            <w:noProof/>
            <w:webHidden/>
          </w:rPr>
          <w:fldChar w:fldCharType="end"/>
        </w:r>
      </w:hyperlink>
    </w:p>
    <w:p w14:paraId="7C5D6E48" w14:textId="77777777" w:rsidR="00100C9A"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00"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3:Rhinomanométrie</w:t>
        </w:r>
        <w:r w:rsidR="00100C9A">
          <w:rPr>
            <w:noProof/>
            <w:webHidden/>
          </w:rPr>
          <w:tab/>
        </w:r>
        <w:r w:rsidR="005957B2">
          <w:rPr>
            <w:noProof/>
            <w:webHidden/>
          </w:rPr>
          <w:fldChar w:fldCharType="begin"/>
        </w:r>
        <w:r w:rsidR="00100C9A">
          <w:rPr>
            <w:noProof/>
            <w:webHidden/>
          </w:rPr>
          <w:instrText xml:space="preserve"> PAGEREF _Toc113313900 \h </w:instrText>
        </w:r>
        <w:r w:rsidR="005957B2">
          <w:rPr>
            <w:noProof/>
            <w:webHidden/>
          </w:rPr>
        </w:r>
        <w:r w:rsidR="005957B2">
          <w:rPr>
            <w:noProof/>
            <w:webHidden/>
          </w:rPr>
          <w:fldChar w:fldCharType="separate"/>
        </w:r>
        <w:r w:rsidR="00100C9A">
          <w:rPr>
            <w:noProof/>
            <w:webHidden/>
          </w:rPr>
          <w:t>15</w:t>
        </w:r>
        <w:r w:rsidR="005957B2">
          <w:rPr>
            <w:noProof/>
            <w:webHidden/>
          </w:rPr>
          <w:fldChar w:fldCharType="end"/>
        </w:r>
      </w:hyperlink>
    </w:p>
    <w:p w14:paraId="275CB0C6" w14:textId="77777777" w:rsidR="00100C9A"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01"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4:Rhinométrie acoustique [33]</w:t>
        </w:r>
        <w:r w:rsidR="00100C9A">
          <w:rPr>
            <w:noProof/>
            <w:webHidden/>
          </w:rPr>
          <w:tab/>
        </w:r>
        <w:r w:rsidR="005957B2">
          <w:rPr>
            <w:noProof/>
            <w:webHidden/>
          </w:rPr>
          <w:fldChar w:fldCharType="begin"/>
        </w:r>
        <w:r w:rsidR="00100C9A">
          <w:rPr>
            <w:noProof/>
            <w:webHidden/>
          </w:rPr>
          <w:instrText xml:space="preserve"> PAGEREF _Toc113313901 \h </w:instrText>
        </w:r>
        <w:r w:rsidR="005957B2">
          <w:rPr>
            <w:noProof/>
            <w:webHidden/>
          </w:rPr>
        </w:r>
        <w:r w:rsidR="005957B2">
          <w:rPr>
            <w:noProof/>
            <w:webHidden/>
          </w:rPr>
          <w:fldChar w:fldCharType="separate"/>
        </w:r>
        <w:r w:rsidR="00100C9A">
          <w:rPr>
            <w:noProof/>
            <w:webHidden/>
          </w:rPr>
          <w:t>16</w:t>
        </w:r>
        <w:r w:rsidR="005957B2">
          <w:rPr>
            <w:noProof/>
            <w:webHidden/>
          </w:rPr>
          <w:fldChar w:fldCharType="end"/>
        </w:r>
      </w:hyperlink>
    </w:p>
    <w:p w14:paraId="29F67612" w14:textId="77777777" w:rsidR="00100C9A" w:rsidRDefault="005957B2" w:rsidP="0063710B">
      <w:pPr>
        <w:pStyle w:val="Sansinterligne"/>
        <w:rPr>
          <w:noProof/>
        </w:rPr>
      </w:pPr>
      <w:r>
        <w:rPr>
          <w:szCs w:val="36"/>
        </w:rPr>
        <w:fldChar w:fldCharType="end"/>
      </w:r>
      <w:r>
        <w:rPr>
          <w:szCs w:val="36"/>
        </w:rPr>
        <w:fldChar w:fldCharType="begin"/>
      </w:r>
      <w:r w:rsidR="0063710B">
        <w:rPr>
          <w:szCs w:val="36"/>
        </w:rPr>
        <w:instrText xml:space="preserve"> TOC \h \z \c "Figure A." </w:instrText>
      </w:r>
      <w:r>
        <w:rPr>
          <w:szCs w:val="36"/>
        </w:rPr>
        <w:fldChar w:fldCharType="separate"/>
      </w:r>
    </w:p>
    <w:p w14:paraId="6F1C57B8" w14:textId="77777777" w:rsidR="00100C9A"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20" w:history="1">
        <w:r w:rsidR="00100C9A" w:rsidRPr="00863F91">
          <w:rPr>
            <w:rStyle w:val="Lienhypertexte"/>
            <w:noProof/>
          </w:rPr>
          <w:t>Figure A.1:1Boxplote des familles des agents testé en fonction de la variation de RN</w:t>
        </w:r>
        <w:r w:rsidR="00100C9A">
          <w:rPr>
            <w:noProof/>
            <w:webHidden/>
          </w:rPr>
          <w:tab/>
        </w:r>
        <w:r w:rsidR="005957B2">
          <w:rPr>
            <w:noProof/>
            <w:webHidden/>
          </w:rPr>
          <w:fldChar w:fldCharType="begin"/>
        </w:r>
        <w:r w:rsidR="00100C9A">
          <w:rPr>
            <w:noProof/>
            <w:webHidden/>
          </w:rPr>
          <w:instrText xml:space="preserve"> PAGEREF _Toc113313920 \h </w:instrText>
        </w:r>
        <w:r w:rsidR="005957B2">
          <w:rPr>
            <w:noProof/>
            <w:webHidden/>
          </w:rPr>
        </w:r>
        <w:r w:rsidR="005957B2">
          <w:rPr>
            <w:noProof/>
            <w:webHidden/>
          </w:rPr>
          <w:fldChar w:fldCharType="separate"/>
        </w:r>
        <w:r w:rsidR="00100C9A">
          <w:rPr>
            <w:noProof/>
            <w:webHidden/>
          </w:rPr>
          <w:t>30</w:t>
        </w:r>
        <w:r w:rsidR="005957B2">
          <w:rPr>
            <w:noProof/>
            <w:webHidden/>
          </w:rPr>
          <w:fldChar w:fldCharType="end"/>
        </w:r>
      </w:hyperlink>
    </w:p>
    <w:p w14:paraId="2D5E1D1D" w14:textId="77777777" w:rsidR="00100C9A" w:rsidRDefault="00F45CA8">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21" w:history="1">
        <w:r w:rsidR="00100C9A" w:rsidRPr="00863F91">
          <w:rPr>
            <w:rStyle w:val="Lienhypertexte"/>
            <w:noProof/>
          </w:rPr>
          <w:t>Figure A.2: variation de la résistance nasale  en fonction des résultats du test</w:t>
        </w:r>
        <w:r w:rsidR="00100C9A">
          <w:rPr>
            <w:noProof/>
            <w:webHidden/>
          </w:rPr>
          <w:tab/>
        </w:r>
        <w:r w:rsidR="005957B2">
          <w:rPr>
            <w:noProof/>
            <w:webHidden/>
          </w:rPr>
          <w:fldChar w:fldCharType="begin"/>
        </w:r>
        <w:r w:rsidR="00100C9A">
          <w:rPr>
            <w:noProof/>
            <w:webHidden/>
          </w:rPr>
          <w:instrText xml:space="preserve"> PAGEREF _Toc113313921 \h </w:instrText>
        </w:r>
        <w:r w:rsidR="005957B2">
          <w:rPr>
            <w:noProof/>
            <w:webHidden/>
          </w:rPr>
        </w:r>
        <w:r w:rsidR="005957B2">
          <w:rPr>
            <w:noProof/>
            <w:webHidden/>
          </w:rPr>
          <w:fldChar w:fldCharType="separate"/>
        </w:r>
        <w:r w:rsidR="00100C9A">
          <w:rPr>
            <w:noProof/>
            <w:webHidden/>
          </w:rPr>
          <w:t>31</w:t>
        </w:r>
        <w:r w:rsidR="005957B2">
          <w:rPr>
            <w:noProof/>
            <w:webHidden/>
          </w:rPr>
          <w:fldChar w:fldCharType="end"/>
        </w:r>
      </w:hyperlink>
    </w:p>
    <w:p w14:paraId="0E8FB156" w14:textId="77777777" w:rsidR="0063710B" w:rsidRDefault="005957B2" w:rsidP="0063710B">
      <w:pPr>
        <w:pStyle w:val="Sansinterligne"/>
        <w:rPr>
          <w:szCs w:val="36"/>
        </w:rPr>
      </w:pPr>
      <w:r>
        <w:rPr>
          <w:szCs w:val="36"/>
        </w:rPr>
        <w:fldChar w:fldCharType="end"/>
      </w:r>
    </w:p>
    <w:p w14:paraId="3992F4E1" w14:textId="77777777" w:rsidR="0075309F" w:rsidRPr="002752AE" w:rsidRDefault="0075309F" w:rsidP="002752AE">
      <w:pPr>
        <w:pStyle w:val="Titre1"/>
        <w:numPr>
          <w:ilvl w:val="0"/>
          <w:numId w:val="0"/>
        </w:numPr>
        <w:ind w:left="340"/>
        <w:jc w:val="center"/>
      </w:pPr>
      <w:bookmarkStart w:id="104" w:name="_Toc113368653"/>
      <w:r w:rsidRPr="002752AE">
        <w:t xml:space="preserve">Liste des </w:t>
      </w:r>
      <w:commentRangeStart w:id="105"/>
      <w:r w:rsidRPr="002752AE">
        <w:t>abréviation</w:t>
      </w:r>
      <w:commentRangeEnd w:id="105"/>
      <w:r w:rsidR="001C43D4">
        <w:rPr>
          <w:rStyle w:val="Marquedecommentaire"/>
          <w:rFonts w:eastAsiaTheme="minorHAnsi" w:cs="Times New Roman"/>
          <w:b w:val="0"/>
          <w:bCs w:val="0"/>
        </w:rPr>
        <w:commentReference w:id="105"/>
      </w:r>
      <w:r w:rsidRPr="002752AE">
        <w:t>s</w:t>
      </w:r>
      <w:bookmarkEnd w:id="104"/>
    </w:p>
    <w:p w14:paraId="55C91DE6" w14:textId="77777777" w:rsidR="0063710B" w:rsidRPr="0063710B" w:rsidRDefault="0063710B" w:rsidP="0063710B"/>
    <w:p w14:paraId="1F8CE94F"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CM: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minimum cross-sectional area (la section transversal minimale).</w:t>
      </w:r>
    </w:p>
    <w:p w14:paraId="7BDF2CA0"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proofErr w:type="spellStart"/>
      <w:r w:rsidRPr="008A7D22">
        <w:rPr>
          <w:rFonts w:asciiTheme="majorBidi" w:eastAsia="Calibri" w:hAnsiTheme="majorBidi" w:cstheme="majorBidi"/>
          <w:i w:val="0"/>
          <w:iCs w:val="0"/>
          <w:szCs w:val="30"/>
          <w:shd w:val="clear" w:color="auto" w:fill="FFFFFF"/>
        </w:rPr>
        <w:t>Amm</w:t>
      </w:r>
      <w:proofErr w:type="spellEnd"/>
      <w:r w:rsidRPr="008A7D22">
        <w:rPr>
          <w:rFonts w:asciiTheme="majorBidi" w:eastAsia="Calibri" w:hAnsiTheme="majorBidi" w:cstheme="majorBidi"/>
          <w:i w:val="0"/>
          <w:iCs w:val="0"/>
          <w:szCs w:val="30"/>
          <w:shd w:val="clear" w:color="auto" w:fill="FFFFFF"/>
        </w:rPr>
        <w:t xml:space="preserve">-Quat : </w:t>
      </w:r>
      <w:r w:rsidRPr="008A7D22">
        <w:rPr>
          <w:rFonts w:asciiTheme="majorBidi" w:eastAsia="Calibri" w:hAnsiTheme="majorBidi" w:cstheme="majorBidi"/>
          <w:i w:val="0"/>
          <w:iCs w:val="0"/>
          <w:szCs w:val="30"/>
          <w:shd w:val="clear" w:color="auto" w:fill="FFFFFF"/>
        </w:rPr>
        <w:tab/>
        <w:t>Ammonium Quaternaire.</w:t>
      </w:r>
    </w:p>
    <w:p w14:paraId="3BBFE76B"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P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Asthme Professionnel</w:t>
      </w:r>
    </w:p>
    <w:p w14:paraId="4C1DBFEC"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BCMBA :</w:t>
      </w:r>
      <w:r w:rsidRPr="008A7D22">
        <w:rPr>
          <w:rFonts w:asciiTheme="majorBidi" w:eastAsia="Calibri" w:hAnsiTheme="majorBidi" w:cstheme="majorBidi"/>
          <w:i w:val="0"/>
          <w:iCs w:val="0"/>
          <w:szCs w:val="30"/>
          <w:shd w:val="clear" w:color="auto" w:fill="FFFFFF"/>
        </w:rPr>
        <w:tab/>
        <w:t>L'acide 3-(</w:t>
      </w:r>
      <w:proofErr w:type="spellStart"/>
      <w:r w:rsidRPr="008A7D22">
        <w:rPr>
          <w:rFonts w:asciiTheme="majorBidi" w:eastAsia="Calibri" w:hAnsiTheme="majorBidi" w:cstheme="majorBidi"/>
          <w:i w:val="0"/>
          <w:iCs w:val="0"/>
          <w:szCs w:val="30"/>
          <w:shd w:val="clear" w:color="auto" w:fill="FFFFFF"/>
        </w:rPr>
        <w:t>bromométhyl</w:t>
      </w:r>
      <w:proofErr w:type="spellEnd"/>
      <w:r w:rsidRPr="008A7D22">
        <w:rPr>
          <w:rFonts w:asciiTheme="majorBidi" w:eastAsia="Calibri" w:hAnsiTheme="majorBidi" w:cstheme="majorBidi"/>
          <w:i w:val="0"/>
          <w:iCs w:val="0"/>
          <w:szCs w:val="30"/>
          <w:shd w:val="clear" w:color="auto" w:fill="FFFFFF"/>
        </w:rPr>
        <w:t>)-2-chloro-4-(</w:t>
      </w:r>
      <w:proofErr w:type="spellStart"/>
      <w:r w:rsidRPr="008A7D22">
        <w:rPr>
          <w:rFonts w:asciiTheme="majorBidi" w:eastAsia="Calibri" w:hAnsiTheme="majorBidi" w:cstheme="majorBidi"/>
          <w:i w:val="0"/>
          <w:iCs w:val="0"/>
          <w:szCs w:val="30"/>
          <w:shd w:val="clear" w:color="auto" w:fill="FFFFFF"/>
        </w:rPr>
        <w:t>méthylsulfonyl</w:t>
      </w:r>
      <w:proofErr w:type="spellEnd"/>
      <w:r w:rsidRPr="008A7D22">
        <w:rPr>
          <w:rFonts w:asciiTheme="majorBidi" w:eastAsia="Calibri" w:hAnsiTheme="majorBidi" w:cstheme="majorBidi"/>
          <w:i w:val="0"/>
          <w:iCs w:val="0"/>
          <w:szCs w:val="30"/>
          <w:shd w:val="clear" w:color="auto" w:fill="FFFFFF"/>
        </w:rPr>
        <w:t xml:space="preserve">)-benzoïque </w:t>
      </w:r>
    </w:p>
    <w:p w14:paraId="2C58A896"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BHR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r>
      <w:proofErr w:type="spellStart"/>
      <w:r w:rsidRPr="008A7D22">
        <w:rPr>
          <w:rFonts w:asciiTheme="majorBidi" w:eastAsia="Calibri" w:hAnsiTheme="majorBidi" w:cstheme="majorBidi"/>
          <w:i w:val="0"/>
          <w:iCs w:val="0"/>
          <w:szCs w:val="30"/>
          <w:shd w:val="clear" w:color="auto" w:fill="FFFFFF"/>
        </w:rPr>
        <w:t>hyperréactivité</w:t>
      </w:r>
      <w:proofErr w:type="spellEnd"/>
      <w:r w:rsidRPr="008A7D22">
        <w:rPr>
          <w:rFonts w:asciiTheme="majorBidi" w:eastAsia="Calibri" w:hAnsiTheme="majorBidi" w:cstheme="majorBidi"/>
          <w:i w:val="0"/>
          <w:iCs w:val="0"/>
          <w:szCs w:val="30"/>
          <w:shd w:val="clear" w:color="auto" w:fill="FFFFFF"/>
        </w:rPr>
        <w:t xml:space="preserve"> bronchique </w:t>
      </w:r>
    </w:p>
    <w:p w14:paraId="604852E3"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BPM : </w:t>
      </w:r>
      <w:r w:rsidRPr="008A7D22">
        <w:rPr>
          <w:rFonts w:asciiTheme="majorBidi" w:eastAsia="Calibri" w:hAnsiTheme="majorBidi" w:cstheme="majorBidi"/>
          <w:i w:val="0"/>
          <w:iCs w:val="0"/>
          <w:szCs w:val="30"/>
          <w:shd w:val="clear" w:color="auto" w:fill="FFFFFF"/>
        </w:rPr>
        <w:tab/>
      </w:r>
      <w:r w:rsidR="00502EDC">
        <w:rPr>
          <w:rFonts w:asciiTheme="majorBidi" w:eastAsia="Calibri" w:hAnsiTheme="majorBidi" w:cstheme="majorBidi"/>
          <w:i w:val="0"/>
          <w:iCs w:val="0"/>
          <w:szCs w:val="30"/>
          <w:shd w:val="clear" w:color="auto" w:fill="FFFFFF"/>
        </w:rPr>
        <w:t xml:space="preserve">            </w:t>
      </w:r>
      <w:r w:rsidRPr="008A7D22">
        <w:rPr>
          <w:rFonts w:asciiTheme="majorBidi" w:eastAsia="Calibri" w:hAnsiTheme="majorBidi" w:cstheme="majorBidi"/>
          <w:i w:val="0"/>
          <w:iCs w:val="0"/>
          <w:szCs w:val="30"/>
          <w:shd w:val="clear" w:color="auto" w:fill="FFFFFF"/>
        </w:rPr>
        <w:t>Bas Poids moléculaire.</w:t>
      </w:r>
    </w:p>
    <w:p w14:paraId="51A0CAD8"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TPN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Test de Provocation Nasale.</w:t>
      </w:r>
    </w:p>
    <w:p w14:paraId="2092AE64"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EDTA : </w:t>
      </w:r>
      <w:r w:rsidRPr="008A7D22">
        <w:rPr>
          <w:rFonts w:asciiTheme="majorBidi" w:eastAsia="Calibri" w:hAnsiTheme="majorBidi" w:cstheme="majorBidi"/>
          <w:i w:val="0"/>
          <w:iCs w:val="0"/>
          <w:szCs w:val="30"/>
          <w:shd w:val="clear" w:color="auto" w:fill="FFFFFF"/>
        </w:rPr>
        <w:tab/>
        <w:t>Ethylène Diamine Tétra Acétique .</w:t>
      </w:r>
    </w:p>
    <w:p w14:paraId="3638F7B6"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ELISA:</w:t>
      </w:r>
      <w:r w:rsidRPr="00C04847">
        <w:rPr>
          <w:rFonts w:asciiTheme="majorBidi" w:eastAsia="Calibri" w:hAnsiTheme="majorBidi" w:cstheme="majorBidi"/>
          <w:i w:val="0"/>
          <w:iCs w:val="0"/>
          <w:szCs w:val="30"/>
          <w:shd w:val="clear" w:color="auto" w:fill="FFFFFF"/>
          <w:lang w:val="en-US"/>
        </w:rPr>
        <w:tab/>
        <w:t xml:space="preserve"> Enzyme Linked </w:t>
      </w:r>
      <w:proofErr w:type="spellStart"/>
      <w:r w:rsidRPr="00C04847">
        <w:rPr>
          <w:rFonts w:asciiTheme="majorBidi" w:eastAsia="Calibri" w:hAnsiTheme="majorBidi" w:cstheme="majorBidi"/>
          <w:i w:val="0"/>
          <w:iCs w:val="0"/>
          <w:szCs w:val="30"/>
          <w:shd w:val="clear" w:color="auto" w:fill="FFFFFF"/>
          <w:lang w:val="en-US"/>
        </w:rPr>
        <w:t>Immuno</w:t>
      </w:r>
      <w:proofErr w:type="spellEnd"/>
      <w:r w:rsidRPr="00C04847">
        <w:rPr>
          <w:rFonts w:asciiTheme="majorBidi" w:eastAsia="Calibri" w:hAnsiTheme="majorBidi" w:cstheme="majorBidi"/>
          <w:i w:val="0"/>
          <w:iCs w:val="0"/>
          <w:szCs w:val="30"/>
          <w:shd w:val="clear" w:color="auto" w:fill="FFFFFF"/>
          <w:lang w:val="en-US"/>
        </w:rPr>
        <w:t xml:space="preserve"> Sorbent Assay</w:t>
      </w:r>
    </w:p>
    <w:p w14:paraId="4283E299"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proofErr w:type="spellStart"/>
      <w:r w:rsidRPr="00C04847">
        <w:rPr>
          <w:rFonts w:asciiTheme="majorBidi" w:eastAsia="Calibri" w:hAnsiTheme="majorBidi" w:cstheme="majorBidi"/>
          <w:i w:val="0"/>
          <w:iCs w:val="0"/>
          <w:szCs w:val="30"/>
          <w:shd w:val="clear" w:color="auto" w:fill="FFFFFF"/>
          <w:lang w:val="en-US"/>
        </w:rPr>
        <w:lastRenderedPageBreak/>
        <w:t>Glm</w:t>
      </w:r>
      <w:proofErr w:type="spellEnd"/>
      <w:r w:rsidRPr="00C04847">
        <w:rPr>
          <w:rFonts w:asciiTheme="majorBidi" w:eastAsia="Calibri" w:hAnsiTheme="majorBidi" w:cstheme="majorBidi"/>
          <w:i w:val="0"/>
          <w:iCs w:val="0"/>
          <w:szCs w:val="30"/>
          <w:shd w:val="clear" w:color="auto" w:fill="FFFFFF"/>
          <w:lang w:val="en-US"/>
        </w:rPr>
        <w:t xml:space="preserve"> :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Generalized Linear Models (</w:t>
      </w:r>
      <w:proofErr w:type="spellStart"/>
      <w:r w:rsidRPr="00C04847">
        <w:rPr>
          <w:rFonts w:asciiTheme="majorBidi" w:eastAsia="Calibri" w:hAnsiTheme="majorBidi" w:cstheme="majorBidi"/>
          <w:i w:val="0"/>
          <w:iCs w:val="0"/>
          <w:szCs w:val="30"/>
          <w:shd w:val="clear" w:color="auto" w:fill="FFFFFF"/>
          <w:lang w:val="en-US"/>
        </w:rPr>
        <w:t>modèle</w:t>
      </w:r>
      <w:proofErr w:type="spellEnd"/>
      <w:r w:rsidRPr="00C04847">
        <w:rPr>
          <w:rFonts w:asciiTheme="majorBidi" w:eastAsia="Calibri" w:hAnsiTheme="majorBidi" w:cstheme="majorBidi"/>
          <w:i w:val="0"/>
          <w:iCs w:val="0"/>
          <w:szCs w:val="30"/>
          <w:shd w:val="clear" w:color="auto" w:fill="FFFFFF"/>
          <w:lang w:val="en-US"/>
        </w:rPr>
        <w:t xml:space="preserve"> </w:t>
      </w:r>
      <w:proofErr w:type="spellStart"/>
      <w:r w:rsidRPr="00C04847">
        <w:rPr>
          <w:rFonts w:asciiTheme="majorBidi" w:eastAsia="Calibri" w:hAnsiTheme="majorBidi" w:cstheme="majorBidi"/>
          <w:i w:val="0"/>
          <w:iCs w:val="0"/>
          <w:szCs w:val="30"/>
          <w:shd w:val="clear" w:color="auto" w:fill="FFFFFF"/>
          <w:lang w:val="en-US"/>
        </w:rPr>
        <w:t>linéaire</w:t>
      </w:r>
      <w:proofErr w:type="spellEnd"/>
      <w:r w:rsidRPr="00C04847">
        <w:rPr>
          <w:rFonts w:asciiTheme="majorBidi" w:eastAsia="Calibri" w:hAnsiTheme="majorBidi" w:cstheme="majorBidi"/>
          <w:i w:val="0"/>
          <w:iCs w:val="0"/>
          <w:szCs w:val="30"/>
          <w:shd w:val="clear" w:color="auto" w:fill="FFFFFF"/>
          <w:lang w:val="en-US"/>
        </w:rPr>
        <w:t xml:space="preserve"> </w:t>
      </w:r>
      <w:proofErr w:type="spellStart"/>
      <w:r w:rsidRPr="00C04847">
        <w:rPr>
          <w:rFonts w:asciiTheme="majorBidi" w:eastAsia="Calibri" w:hAnsiTheme="majorBidi" w:cstheme="majorBidi"/>
          <w:i w:val="0"/>
          <w:iCs w:val="0"/>
          <w:szCs w:val="30"/>
          <w:shd w:val="clear" w:color="auto" w:fill="FFFFFF"/>
          <w:lang w:val="en-US"/>
        </w:rPr>
        <w:t>generalisé</w:t>
      </w:r>
      <w:proofErr w:type="spellEnd"/>
      <w:r w:rsidRPr="00C04847">
        <w:rPr>
          <w:rFonts w:asciiTheme="majorBidi" w:eastAsia="Calibri" w:hAnsiTheme="majorBidi" w:cstheme="majorBidi"/>
          <w:i w:val="0"/>
          <w:iCs w:val="0"/>
          <w:szCs w:val="30"/>
          <w:shd w:val="clear" w:color="auto" w:fill="FFFFFF"/>
          <w:lang w:val="en-US"/>
        </w:rPr>
        <w:t>).</w:t>
      </w:r>
    </w:p>
    <w:p w14:paraId="5898ED7C"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HPM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Haute Poids Moléculaire.</w:t>
      </w:r>
    </w:p>
    <w:p w14:paraId="7DDB8915"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IC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Intervalle de Confiance.</w:t>
      </w:r>
    </w:p>
    <w:p w14:paraId="6A26DF11"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IgE</w:t>
      </w:r>
      <w:r w:rsidRPr="008A7D22">
        <w:rPr>
          <w:rFonts w:asciiTheme="majorBidi" w:eastAsia="Calibri" w:hAnsiTheme="majorBidi" w:cstheme="majorBidi"/>
          <w:i w:val="0"/>
          <w:iCs w:val="0"/>
          <w:szCs w:val="30"/>
          <w:shd w:val="clear" w:color="auto" w:fill="FFFFFF"/>
        </w:rPr>
        <w:t xml:space="preserve">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L’immunoglobuline E.</w:t>
      </w:r>
    </w:p>
    <w:p w14:paraId="70487381"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LAR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Rhinite Allergique Locale </w:t>
      </w:r>
    </w:p>
    <w:p w14:paraId="2683FE05"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LTD4 : </w:t>
      </w:r>
      <w:r w:rsidRPr="008A7D22">
        <w:rPr>
          <w:rFonts w:asciiTheme="majorBidi" w:eastAsia="Calibri" w:hAnsiTheme="majorBidi" w:cstheme="majorBidi"/>
          <w:i w:val="0"/>
          <w:iCs w:val="0"/>
          <w:szCs w:val="30"/>
          <w:shd w:val="clear" w:color="auto" w:fill="FFFFFF"/>
        </w:rPr>
        <w:tab/>
        <w:t xml:space="preserve">leucotriènes D4 </w:t>
      </w:r>
    </w:p>
    <w:p w14:paraId="30B4DDDC" w14:textId="77777777" w:rsidR="00E4443A" w:rsidRPr="00E4443A" w:rsidRDefault="00E4443A" w:rsidP="00E4443A">
      <w:pPr>
        <w:pStyle w:val="Lgende1"/>
        <w:rPr>
          <w:rFonts w:asciiTheme="majorBidi" w:eastAsia="Calibri" w:hAnsiTheme="majorBidi" w:cstheme="majorBidi"/>
          <w:i w:val="0"/>
          <w:iCs w:val="0"/>
          <w:szCs w:val="30"/>
          <w:shd w:val="clear" w:color="auto" w:fill="FFFFFF"/>
        </w:rPr>
      </w:pPr>
      <w:r w:rsidRPr="00E4443A">
        <w:rPr>
          <w:rFonts w:asciiTheme="majorBidi" w:eastAsia="Calibri" w:hAnsiTheme="majorBidi" w:cstheme="majorBidi"/>
          <w:i w:val="0"/>
          <w:iCs w:val="0"/>
          <w:szCs w:val="30"/>
          <w:shd w:val="clear" w:color="auto" w:fill="FFFFFF"/>
        </w:rPr>
        <w:t xml:space="preserve">ML : </w:t>
      </w:r>
      <w:r w:rsidR="00502EDC">
        <w:rPr>
          <w:rFonts w:asciiTheme="majorBidi" w:eastAsia="Calibri" w:hAnsiTheme="majorBidi" w:cstheme="majorBidi"/>
          <w:i w:val="0"/>
          <w:iCs w:val="0"/>
          <w:szCs w:val="30"/>
          <w:shd w:val="clear" w:color="auto" w:fill="FFFFFF"/>
        </w:rPr>
        <w:t xml:space="preserve">               </w:t>
      </w:r>
      <w:r w:rsidRPr="00E4443A">
        <w:rPr>
          <w:rFonts w:eastAsia="Calibri"/>
          <w:i w:val="0"/>
          <w:iCs w:val="0"/>
          <w:szCs w:val="30"/>
          <w:shd w:val="clear" w:color="auto" w:fill="FFFFFF"/>
        </w:rPr>
        <w:t>Modèle Linéaire</w:t>
      </w:r>
    </w:p>
    <w:p w14:paraId="25B004CF"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OR: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Odd Ratio.</w:t>
      </w:r>
    </w:p>
    <w:p w14:paraId="6CB54267" w14:textId="77777777" w:rsidR="00E4443A"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PNIF: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Peak Nasal Inspiratory Flow.</w:t>
      </w:r>
    </w:p>
    <w:p w14:paraId="00C15505" w14:textId="77777777" w:rsidR="00E4443A" w:rsidRDefault="00502EDC" w:rsidP="00E4443A">
      <w:pPr>
        <w:spacing w:line="360" w:lineRule="auto"/>
        <w:rPr>
          <w:lang w:val="en-US"/>
        </w:rPr>
      </w:pPr>
      <w:r>
        <w:rPr>
          <w:lang w:val="en-US"/>
        </w:rPr>
        <w:t xml:space="preserve">PRISMA:       </w:t>
      </w:r>
      <w:r w:rsidR="00E4443A" w:rsidRPr="00133EE8">
        <w:rPr>
          <w:lang w:val="en-US"/>
        </w:rPr>
        <w:t>Preferred</w:t>
      </w:r>
      <w:r>
        <w:rPr>
          <w:lang w:val="en-US"/>
        </w:rPr>
        <w:t xml:space="preserve"> </w:t>
      </w:r>
      <w:r w:rsidR="00E4443A" w:rsidRPr="00133EE8">
        <w:rPr>
          <w:lang w:val="en-US"/>
        </w:rPr>
        <w:t>Reporting Items for Syste</w:t>
      </w:r>
      <w:r w:rsidR="00E4443A">
        <w:rPr>
          <w:lang w:val="en-US"/>
        </w:rPr>
        <w:t>matic</w:t>
      </w:r>
      <w:r>
        <w:rPr>
          <w:lang w:val="en-US"/>
        </w:rPr>
        <w:t xml:space="preserve"> </w:t>
      </w:r>
      <w:r w:rsidR="00E4443A">
        <w:rPr>
          <w:lang w:val="en-US"/>
        </w:rPr>
        <w:t>Reviews and Meta-Analyses.</w:t>
      </w:r>
    </w:p>
    <w:p w14:paraId="13E74E00" w14:textId="77777777" w:rsidR="00E4443A" w:rsidRPr="00502EDC" w:rsidRDefault="00E4443A" w:rsidP="00E4443A">
      <w:pPr>
        <w:spacing w:line="360" w:lineRule="auto"/>
        <w:rPr>
          <w:rFonts w:asciiTheme="majorBidi" w:eastAsia="Calibri" w:hAnsiTheme="majorBidi" w:cstheme="majorBidi"/>
          <w:szCs w:val="30"/>
          <w:shd w:val="clear" w:color="auto" w:fill="FFFFFF"/>
        </w:rPr>
      </w:pPr>
      <w:r w:rsidRPr="00502EDC">
        <w:rPr>
          <w:rFonts w:asciiTheme="majorBidi" w:eastAsia="Calibri" w:hAnsiTheme="majorBidi" w:cstheme="majorBidi"/>
          <w:szCs w:val="30"/>
          <w:shd w:val="clear" w:color="auto" w:fill="FFFFFF"/>
        </w:rPr>
        <w:t xml:space="preserve">RN: </w:t>
      </w:r>
      <w:r w:rsidRPr="00502EDC">
        <w:rPr>
          <w:rFonts w:asciiTheme="majorBidi" w:eastAsia="Calibri" w:hAnsiTheme="majorBidi" w:cstheme="majorBidi"/>
          <w:szCs w:val="30"/>
          <w:shd w:val="clear" w:color="auto" w:fill="FFFFFF"/>
        </w:rPr>
        <w:tab/>
      </w:r>
      <w:r w:rsidRPr="00502EDC">
        <w:rPr>
          <w:rFonts w:asciiTheme="majorBidi" w:eastAsia="Calibri" w:hAnsiTheme="majorBidi" w:cstheme="majorBidi"/>
          <w:szCs w:val="30"/>
          <w:shd w:val="clear" w:color="auto" w:fill="FFFFFF"/>
        </w:rPr>
        <w:tab/>
      </w:r>
      <w:hyperlink r:id="rId22">
        <w:r w:rsidRPr="00502EDC">
          <w:rPr>
            <w:rFonts w:asciiTheme="majorBidi" w:eastAsia="Calibri" w:hAnsiTheme="majorBidi" w:cstheme="majorBidi"/>
            <w:szCs w:val="30"/>
            <w:shd w:val="clear" w:color="auto" w:fill="FFFFFF"/>
          </w:rPr>
          <w:t xml:space="preserve">Résistance Nasale. </w:t>
        </w:r>
      </w:hyperlink>
    </w:p>
    <w:p w14:paraId="2BA81DC9"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RO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Rhinite Professionnelle </w:t>
      </w:r>
    </w:p>
    <w:p w14:paraId="6B8B6772"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RP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Rhinite Professionnelle.</w:t>
      </w:r>
    </w:p>
    <w:p w14:paraId="5E0C642E" w14:textId="77777777" w:rsidR="00F7644F" w:rsidRDefault="00F7644F"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 xml:space="preserve">RM :               </w:t>
      </w:r>
      <w:proofErr w:type="spellStart"/>
      <w:r>
        <w:rPr>
          <w:rFonts w:asciiTheme="majorBidi" w:eastAsia="Calibri" w:hAnsiTheme="majorBidi" w:cstheme="majorBidi"/>
          <w:i w:val="0"/>
          <w:iCs w:val="0"/>
          <w:szCs w:val="30"/>
          <w:shd w:val="clear" w:color="auto" w:fill="FFFFFF"/>
        </w:rPr>
        <w:t>Rhinomanométrie</w:t>
      </w:r>
      <w:proofErr w:type="spellEnd"/>
    </w:p>
    <w:p w14:paraId="1C6C2030" w14:textId="77777777" w:rsidR="00365D76" w:rsidRDefault="00365D76" w:rsidP="00E4443A">
      <w:pPr>
        <w:pStyle w:val="Lgende1"/>
        <w:rPr>
          <w:rFonts w:asciiTheme="majorBidi" w:eastAsia="Calibri" w:hAnsiTheme="majorBidi" w:cstheme="majorBidi"/>
          <w:i w:val="0"/>
          <w:iCs w:val="0"/>
          <w:szCs w:val="30"/>
          <w:shd w:val="clear" w:color="auto" w:fill="FFFFFF"/>
        </w:rPr>
      </w:pPr>
      <w:r w:rsidRPr="00365D76">
        <w:rPr>
          <w:rFonts w:asciiTheme="majorBidi" w:eastAsia="Calibri" w:hAnsiTheme="majorBidi" w:cstheme="majorBidi"/>
          <w:i w:val="0"/>
          <w:iCs w:val="0"/>
          <w:szCs w:val="30"/>
          <w:shd w:val="clear" w:color="auto" w:fill="FFFFFF"/>
        </w:rPr>
        <w:t xml:space="preserve">RAST             </w:t>
      </w:r>
      <w:proofErr w:type="spellStart"/>
      <w:r w:rsidRPr="00365D76">
        <w:rPr>
          <w:rFonts w:asciiTheme="majorBidi" w:eastAsia="Calibri" w:hAnsiTheme="majorBidi" w:cstheme="majorBidi"/>
          <w:i w:val="0"/>
          <w:iCs w:val="0"/>
          <w:szCs w:val="30"/>
          <w:shd w:val="clear" w:color="auto" w:fill="FFFFFF"/>
        </w:rPr>
        <w:t>Radioallergosorbant</w:t>
      </w:r>
      <w:proofErr w:type="spellEnd"/>
      <w:r w:rsidRPr="00365D76">
        <w:rPr>
          <w:rFonts w:asciiTheme="majorBidi" w:eastAsia="Calibri" w:hAnsiTheme="majorBidi" w:cstheme="majorBidi"/>
          <w:i w:val="0"/>
          <w:iCs w:val="0"/>
          <w:szCs w:val="30"/>
          <w:shd w:val="clear" w:color="auto" w:fill="FFFFFF"/>
        </w:rPr>
        <w:t xml:space="preserve"> test</w:t>
      </w:r>
    </w:p>
    <w:p w14:paraId="7B1BA55B"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 xml:space="preserve">TPN : </w:t>
      </w:r>
      <w:r w:rsidR="00502EDC">
        <w:rPr>
          <w:rFonts w:asciiTheme="majorBidi" w:eastAsia="Calibri" w:hAnsiTheme="majorBidi" w:cstheme="majorBidi"/>
          <w:i w:val="0"/>
          <w:iCs w:val="0"/>
          <w:szCs w:val="30"/>
          <w:shd w:val="clear" w:color="auto" w:fill="FFFFFF"/>
        </w:rPr>
        <w:t xml:space="preserve">             </w:t>
      </w:r>
      <w:r>
        <w:rPr>
          <w:rFonts w:asciiTheme="majorBidi" w:eastAsia="Calibri" w:hAnsiTheme="majorBidi" w:cstheme="majorBidi"/>
          <w:i w:val="0"/>
          <w:iCs w:val="0"/>
          <w:szCs w:val="30"/>
          <w:shd w:val="clear" w:color="auto" w:fill="FFFFFF"/>
        </w:rPr>
        <w:t>Test de Provocation Nasale.</w:t>
      </w:r>
    </w:p>
    <w:p w14:paraId="6EA37EA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VEMS : </w:t>
      </w:r>
      <w:r w:rsidRPr="008A7D22">
        <w:rPr>
          <w:rFonts w:asciiTheme="majorBidi" w:eastAsia="Calibri" w:hAnsiTheme="majorBidi" w:cstheme="majorBidi"/>
          <w:i w:val="0"/>
          <w:iCs w:val="0"/>
          <w:szCs w:val="30"/>
          <w:shd w:val="clear" w:color="auto" w:fill="FFFFFF"/>
        </w:rPr>
        <w:tab/>
        <w:t>Volume Expiratoire Maximal par Second.</w:t>
      </w:r>
    </w:p>
    <w:p w14:paraId="113FC556" w14:textId="77777777" w:rsidR="00E4443A" w:rsidRDefault="00E4443A" w:rsidP="00DD0737">
      <w:pPr>
        <w:spacing w:after="160"/>
      </w:pPr>
    </w:p>
    <w:p w14:paraId="56822BEA" w14:textId="77777777" w:rsidR="009D01A6" w:rsidRPr="002E1517" w:rsidRDefault="009D01A6" w:rsidP="0025677D">
      <w:pPr>
        <w:spacing w:line="360" w:lineRule="auto"/>
        <w:rPr>
          <w:rStyle w:val="SansinterligneCar"/>
        </w:rPr>
        <w:sectPr w:rsidR="009D01A6" w:rsidRPr="002E1517" w:rsidSect="00DD0737">
          <w:footerReference w:type="default" r:id="rId23"/>
          <w:pgSz w:w="12240" w:h="15840"/>
          <w:pgMar w:top="1417" w:right="1417" w:bottom="1417" w:left="1417" w:header="720" w:footer="720" w:gutter="0"/>
          <w:pgNumType w:fmt="lowerRoman"/>
          <w:cols w:space="720"/>
          <w:noEndnote/>
        </w:sectPr>
      </w:pPr>
    </w:p>
    <w:p w14:paraId="5ADB8846" w14:textId="77777777" w:rsidR="00014902" w:rsidRPr="006612DA" w:rsidRDefault="009F4AA2" w:rsidP="006C1179">
      <w:pPr>
        <w:pStyle w:val="Titre1"/>
        <w:numPr>
          <w:ilvl w:val="0"/>
          <w:numId w:val="0"/>
        </w:numPr>
        <w:jc w:val="center"/>
      </w:pPr>
      <w:bookmarkStart w:id="106" w:name="_Toc113368654"/>
      <w:r w:rsidRPr="006612DA">
        <w:lastRenderedPageBreak/>
        <w:t>Introduction</w:t>
      </w:r>
      <w:bookmarkEnd w:id="106"/>
    </w:p>
    <w:p w14:paraId="3307BE39" w14:textId="77777777" w:rsidR="00C33924" w:rsidRPr="006612DA" w:rsidRDefault="00C33924" w:rsidP="00B73972">
      <w:pPr>
        <w:pStyle w:val="Sansinterligne"/>
        <w:spacing w:line="360" w:lineRule="auto"/>
        <w:rPr>
          <w:szCs w:val="30"/>
          <w:shd w:val="clear" w:color="auto" w:fill="FFFFFF"/>
        </w:rPr>
      </w:pPr>
    </w:p>
    <w:p w14:paraId="4B194D8C" w14:textId="5B9BFD29" w:rsidR="0007275D" w:rsidRDefault="00C33924" w:rsidP="006838D5">
      <w:pPr>
        <w:pStyle w:val="Sansinterligne"/>
        <w:rPr>
          <w:ins w:id="107" w:author="youssef" w:date="2022-09-12T11:27:00Z"/>
          <w:szCs w:val="30"/>
          <w:shd w:val="clear" w:color="auto" w:fill="FFFFFF"/>
        </w:rPr>
      </w:pPr>
      <w:r w:rsidRPr="00C33924">
        <w:rPr>
          <w:szCs w:val="30"/>
          <w:shd w:val="clear" w:color="auto" w:fill="FFFFFF"/>
        </w:rPr>
        <w:t>La rhinite est une affection définie par</w:t>
      </w:r>
      <w:r w:rsidR="007028C2">
        <w:rPr>
          <w:szCs w:val="30"/>
          <w:shd w:val="clear" w:color="auto" w:fill="FFFFFF"/>
        </w:rPr>
        <w:t xml:space="preserve"> </w:t>
      </w:r>
      <w:r w:rsidRPr="00C33924">
        <w:rPr>
          <w:szCs w:val="30"/>
          <w:shd w:val="clear" w:color="auto" w:fill="FFFFFF"/>
        </w:rPr>
        <w:t xml:space="preserve">la présence de symptômes tels que la </w:t>
      </w:r>
      <w:commentRangeStart w:id="108"/>
      <w:r w:rsidRPr="00C33924">
        <w:rPr>
          <w:szCs w:val="30"/>
          <w:shd w:val="clear" w:color="auto" w:fill="FFFFFF"/>
        </w:rPr>
        <w:t>rhinorrhée</w:t>
      </w:r>
      <w:r w:rsidR="0040690B">
        <w:rPr>
          <w:szCs w:val="30"/>
          <w:shd w:val="clear" w:color="auto" w:fill="FFFFFF"/>
        </w:rPr>
        <w:t xml:space="preserve"> </w:t>
      </w:r>
      <w:ins w:id="109" w:author="youssef" w:date="2022-09-14T12:31:00Z">
        <w:r w:rsidR="006838D5">
          <w:rPr>
            <w:szCs w:val="30"/>
            <w:shd w:val="clear" w:color="auto" w:fill="FFFFFF"/>
          </w:rPr>
          <w:t>(</w:t>
        </w:r>
        <w:r w:rsidR="0040690B">
          <w:rPr>
            <w:szCs w:val="30"/>
            <w:shd w:val="clear" w:color="auto" w:fill="FFFFFF"/>
          </w:rPr>
          <w:t xml:space="preserve"> </w:t>
        </w:r>
      </w:ins>
      <w:ins w:id="110" w:author="youssef" w:date="2022-09-14T12:30:00Z">
        <w:r w:rsidR="0040690B">
          <w:rPr>
            <w:rFonts w:ascii="Arial" w:hAnsi="Arial" w:cs="Arial"/>
            <w:b/>
            <w:bCs/>
            <w:color w:val="202124"/>
            <w:sz w:val="20"/>
            <w:szCs w:val="20"/>
            <w:shd w:val="clear" w:color="auto" w:fill="FFFFFF"/>
          </w:rPr>
          <w:t>écoulement de nez</w:t>
        </w:r>
      </w:ins>
      <w:ins w:id="111" w:author="youssef" w:date="2022-09-14T12:31:00Z">
        <w:r w:rsidR="006838D5">
          <w:rPr>
            <w:rFonts w:ascii="Arial" w:hAnsi="Arial" w:cs="Arial"/>
            <w:b/>
            <w:bCs/>
            <w:color w:val="202124"/>
            <w:sz w:val="20"/>
            <w:szCs w:val="20"/>
            <w:shd w:val="clear" w:color="auto" w:fill="FFFFFF"/>
          </w:rPr>
          <w:t>)</w:t>
        </w:r>
      </w:ins>
      <w:r w:rsidRPr="00C33924">
        <w:rPr>
          <w:szCs w:val="30"/>
          <w:shd w:val="clear" w:color="auto" w:fill="FFFFFF"/>
        </w:rPr>
        <w:t xml:space="preserve">, </w:t>
      </w:r>
      <w:commentRangeStart w:id="112"/>
      <w:r w:rsidRPr="00C33924">
        <w:rPr>
          <w:szCs w:val="30"/>
          <w:shd w:val="clear" w:color="auto" w:fill="FFFFFF"/>
        </w:rPr>
        <w:t>le prurit nasal</w:t>
      </w:r>
      <w:ins w:id="113" w:author="YOUSSEF BENKHALLOUF" w:date="2022-09-14T21:31:00Z">
        <w:r w:rsidR="0027635A">
          <w:rPr>
            <w:szCs w:val="30"/>
            <w:shd w:val="clear" w:color="auto" w:fill="FFFFFF"/>
          </w:rPr>
          <w:t xml:space="preserve"> (irritation de la muque</w:t>
        </w:r>
      </w:ins>
      <w:ins w:id="114" w:author="YOUSSEF BENKHALLOUF" w:date="2022-09-14T21:33:00Z">
        <w:r w:rsidR="005A5E54">
          <w:rPr>
            <w:szCs w:val="30"/>
            <w:shd w:val="clear" w:color="auto" w:fill="FFFFFF"/>
          </w:rPr>
          <w:t>use</w:t>
        </w:r>
      </w:ins>
      <w:ins w:id="115" w:author="YOUSSEF BENKHALLOUF" w:date="2022-09-14T21:31:00Z">
        <w:r w:rsidR="0027635A">
          <w:rPr>
            <w:szCs w:val="30"/>
            <w:shd w:val="clear" w:color="auto" w:fill="FFFFFF"/>
          </w:rPr>
          <w:t xml:space="preserve"> du nez),</w:t>
        </w:r>
      </w:ins>
      <w:del w:id="116" w:author="YOUSSEF BENKHALLOUF" w:date="2022-09-14T21:31:00Z">
        <w:r w:rsidRPr="00C33924" w:rsidDel="0027635A">
          <w:rPr>
            <w:szCs w:val="30"/>
            <w:shd w:val="clear" w:color="auto" w:fill="FFFFFF"/>
          </w:rPr>
          <w:delText>,</w:delText>
        </w:r>
      </w:del>
      <w:r w:rsidRPr="00C33924">
        <w:rPr>
          <w:szCs w:val="30"/>
          <w:shd w:val="clear" w:color="auto" w:fill="FFFFFF"/>
        </w:rPr>
        <w:t xml:space="preserve"> les </w:t>
      </w:r>
      <w:r w:rsidR="00B82247" w:rsidRPr="00C33924">
        <w:rPr>
          <w:szCs w:val="30"/>
          <w:shd w:val="clear" w:color="auto" w:fill="FFFFFF"/>
        </w:rPr>
        <w:t>éternuements et</w:t>
      </w:r>
      <w:commentRangeEnd w:id="108"/>
      <w:r w:rsidR="001C43D4">
        <w:rPr>
          <w:rStyle w:val="Marquedecommentaire"/>
          <w:rFonts w:ascii="Times New Roman" w:hAnsi="Times New Roman" w:cs="Times New Roman"/>
        </w:rPr>
        <w:commentReference w:id="108"/>
      </w:r>
      <w:ins w:id="117" w:author="YOUSSEF BENKHALLOUF" w:date="2022-09-14T21:30:00Z">
        <w:r w:rsidR="0027635A">
          <w:rPr>
            <w:szCs w:val="30"/>
            <w:shd w:val="clear" w:color="auto" w:fill="FFFFFF"/>
          </w:rPr>
          <w:t xml:space="preserve"> </w:t>
        </w:r>
      </w:ins>
      <w:r w:rsidRPr="00C33924">
        <w:rPr>
          <w:szCs w:val="30"/>
          <w:shd w:val="clear" w:color="auto" w:fill="FFFFFF"/>
        </w:rPr>
        <w:t xml:space="preserve">l’obstruction nasale qui résultent d’une réaction inflammatoire au niveau de la muqueuse nasale </w:t>
      </w:r>
      <w:commentRangeStart w:id="118"/>
      <w:del w:id="119" w:author="youssef" w:date="2022-09-12T11:22:00Z">
        <w:r w:rsidRPr="00C33924" w:rsidDel="007028C2">
          <w:rPr>
            <w:szCs w:val="30"/>
            <w:shd w:val="clear" w:color="auto" w:fill="FFFFFF"/>
          </w:rPr>
          <w:delText>(médiée par lesIgE</w:delText>
        </w:r>
        <w:commentRangeEnd w:id="118"/>
        <w:r w:rsidR="001C43D4" w:rsidDel="007028C2">
          <w:rPr>
            <w:rStyle w:val="Marquedecommentaire"/>
            <w:rFonts w:ascii="Times New Roman" w:hAnsi="Times New Roman" w:cs="Times New Roman"/>
          </w:rPr>
          <w:commentReference w:id="118"/>
        </w:r>
        <w:r w:rsidRPr="00C33924" w:rsidDel="007028C2">
          <w:rPr>
            <w:szCs w:val="30"/>
            <w:shd w:val="clear" w:color="auto" w:fill="FFFFFF"/>
          </w:rPr>
          <w:delText>)</w:delText>
        </w:r>
      </w:del>
      <w:ins w:id="120" w:author="h lc" w:date="2022-09-06T18:30:00Z">
        <w:del w:id="121" w:author="youssef" w:date="2022-09-14T12:36:00Z">
          <w:r w:rsidR="001C43D4" w:rsidDel="006838D5">
            <w:rPr>
              <w:szCs w:val="30"/>
              <w:shd w:val="clear" w:color="auto" w:fill="FFFFFF"/>
            </w:rPr>
            <w:delText>ref</w:delText>
          </w:r>
        </w:del>
      </w:ins>
      <w:ins w:id="122" w:author="youssef" w:date="2022-09-14T12:36:00Z">
        <w:r w:rsidR="006838D5">
          <w:rPr>
            <w:szCs w:val="30"/>
            <w:shd w:val="clear" w:color="auto" w:fill="FFFFFF"/>
          </w:rPr>
          <w:t>[21]</w:t>
        </w:r>
      </w:ins>
      <w:r w:rsidRPr="00C33924">
        <w:rPr>
          <w:szCs w:val="30"/>
          <w:shd w:val="clear" w:color="auto" w:fill="FFFFFF"/>
        </w:rPr>
        <w:t xml:space="preserve">. Elle concerne près de 30 % de la population </w:t>
      </w:r>
      <w:proofErr w:type="spellStart"/>
      <w:r w:rsidRPr="00C33924">
        <w:rPr>
          <w:szCs w:val="30"/>
          <w:shd w:val="clear" w:color="auto" w:fill="FFFFFF"/>
        </w:rPr>
        <w:t>adulteet</w:t>
      </w:r>
      <w:proofErr w:type="spellEnd"/>
      <w:r w:rsidRPr="00C33924">
        <w:rPr>
          <w:szCs w:val="30"/>
          <w:shd w:val="clear" w:color="auto" w:fill="FFFFFF"/>
        </w:rPr>
        <w:t xml:space="preserve"> affecte la vie sociale, les performances scolaires et la</w:t>
      </w:r>
      <w:r w:rsidR="00862C5F">
        <w:rPr>
          <w:szCs w:val="30"/>
          <w:shd w:val="clear" w:color="auto" w:fill="FFFFFF"/>
        </w:rPr>
        <w:t xml:space="preserve"> </w:t>
      </w:r>
      <w:r w:rsidRPr="00C33924">
        <w:rPr>
          <w:szCs w:val="30"/>
          <w:shd w:val="clear" w:color="auto" w:fill="FFFFFF"/>
        </w:rPr>
        <w:t>productivité au travail, entraînant des répercussions économiques indirectes</w:t>
      </w:r>
      <w:ins w:id="123" w:author="youssef" w:date="2022-09-12T11:22:00Z">
        <w:r w:rsidR="007028C2">
          <w:rPr>
            <w:szCs w:val="30"/>
            <w:shd w:val="clear" w:color="auto" w:fill="FFFFFF"/>
          </w:rPr>
          <w:t xml:space="preserve"> </w:t>
        </w:r>
      </w:ins>
      <w:ins w:id="124" w:author="youssef" w:date="2022-09-14T12:36:00Z">
        <w:r w:rsidR="005957B2">
          <w:fldChar w:fldCharType="begin"/>
        </w:r>
        <w:r w:rsidR="006838D5">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5957B2">
          <w:rPr>
            <w:szCs w:val="30"/>
            <w:shd w:val="clear" w:color="auto" w:fill="FFFFFF"/>
          </w:rPr>
          <w:fldChar w:fldCharType="separate"/>
        </w:r>
        <w:r w:rsidR="006838D5">
          <w:rPr>
            <w:rFonts w:cs="Times New Roman"/>
          </w:rPr>
          <w:t>[4], [3]</w:t>
        </w:r>
        <w:r w:rsidR="005957B2">
          <w:rPr>
            <w:szCs w:val="30"/>
            <w:shd w:val="clear" w:color="auto" w:fill="FFFFFF"/>
          </w:rPr>
          <w:fldChar w:fldCharType="end"/>
        </w:r>
      </w:ins>
      <w:ins w:id="125" w:author="h lc" w:date="2022-09-06T18:30:00Z">
        <w:del w:id="126" w:author="youssef" w:date="2022-09-14T12:33:00Z">
          <w:r w:rsidR="001C43D4" w:rsidDel="006838D5">
            <w:rPr>
              <w:szCs w:val="30"/>
              <w:shd w:val="clear" w:color="auto" w:fill="FFFFFF"/>
            </w:rPr>
            <w:delText>ref</w:delText>
          </w:r>
        </w:del>
      </w:ins>
      <w:r w:rsidRPr="00C33924">
        <w:rPr>
          <w:szCs w:val="30"/>
          <w:shd w:val="clear" w:color="auto" w:fill="FFFFFF"/>
        </w:rPr>
        <w:t xml:space="preserve">. </w:t>
      </w:r>
      <w:r w:rsidR="0007275D">
        <w:rPr>
          <w:szCs w:val="30"/>
          <w:shd w:val="clear" w:color="auto" w:fill="FFFFFF"/>
        </w:rPr>
        <w:t>La rhinite allergique</w:t>
      </w:r>
      <w:r w:rsidRPr="00C33924">
        <w:rPr>
          <w:szCs w:val="30"/>
          <w:shd w:val="clear" w:color="auto" w:fill="FFFFFF"/>
        </w:rPr>
        <w:t xml:space="preserve"> est fortement </w:t>
      </w:r>
      <w:proofErr w:type="spellStart"/>
      <w:r w:rsidRPr="00C33924">
        <w:rPr>
          <w:szCs w:val="30"/>
          <w:shd w:val="clear" w:color="auto" w:fill="FFFFFF"/>
        </w:rPr>
        <w:t>liéeà</w:t>
      </w:r>
      <w:proofErr w:type="spellEnd"/>
      <w:r w:rsidRPr="00C33924">
        <w:rPr>
          <w:szCs w:val="30"/>
          <w:shd w:val="clear" w:color="auto" w:fill="FFFFFF"/>
        </w:rPr>
        <w:t xml:space="preserve"> l’asthme dont elle précède souvent l’apparition</w:t>
      </w:r>
      <w:ins w:id="127" w:author="youssef" w:date="2022-09-12T11:23:00Z">
        <w:r w:rsidR="007028C2">
          <w:rPr>
            <w:szCs w:val="30"/>
            <w:shd w:val="clear" w:color="auto" w:fill="FFFFFF"/>
          </w:rPr>
          <w:t xml:space="preserve"> </w:t>
        </w:r>
      </w:ins>
      <w:ins w:id="128" w:author="youssef" w:date="2022-09-14T12:36:00Z">
        <w:r w:rsidR="005957B2">
          <w:fldChar w:fldCharType="begin"/>
        </w:r>
        <w:r w:rsidR="006838D5">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5957B2">
          <w:rPr>
            <w:szCs w:val="30"/>
            <w:shd w:val="clear" w:color="auto" w:fill="FFFFFF"/>
          </w:rPr>
          <w:fldChar w:fldCharType="separate"/>
        </w:r>
        <w:r w:rsidR="006838D5">
          <w:rPr>
            <w:rFonts w:cs="Times New Roman"/>
          </w:rPr>
          <w:t>[4], [3]</w:t>
        </w:r>
        <w:r w:rsidR="005957B2">
          <w:rPr>
            <w:szCs w:val="30"/>
            <w:shd w:val="clear" w:color="auto" w:fill="FFFFFF"/>
          </w:rPr>
          <w:fldChar w:fldCharType="end"/>
        </w:r>
      </w:ins>
      <w:ins w:id="129" w:author="h lc" w:date="2022-09-06T18:30:00Z">
        <w:del w:id="130" w:author="youssef" w:date="2022-09-14T12:33:00Z">
          <w:r w:rsidR="001C43D4" w:rsidDel="006838D5">
            <w:rPr>
              <w:szCs w:val="30"/>
              <w:shd w:val="clear" w:color="auto" w:fill="FFFFFF"/>
            </w:rPr>
            <w:delText>ref</w:delText>
          </w:r>
        </w:del>
      </w:ins>
      <w:del w:id="131" w:author="youssef" w:date="2022-09-14T12:33:00Z">
        <w:r w:rsidRPr="00C33924" w:rsidDel="006838D5">
          <w:rPr>
            <w:szCs w:val="30"/>
            <w:shd w:val="clear" w:color="auto" w:fill="FFFFFF"/>
          </w:rPr>
          <w:delText>.</w:delText>
        </w:r>
      </w:del>
      <w:r w:rsidRPr="00C33924">
        <w:rPr>
          <w:szCs w:val="30"/>
          <w:shd w:val="clear" w:color="auto" w:fill="FFFFFF"/>
        </w:rPr>
        <w:t xml:space="preserve"> Sur</w:t>
      </w:r>
      <w:r w:rsidR="00862C5F">
        <w:rPr>
          <w:szCs w:val="30"/>
          <w:shd w:val="clear" w:color="auto" w:fill="FFFFFF"/>
        </w:rPr>
        <w:t xml:space="preserve"> </w:t>
      </w:r>
      <w:r w:rsidRPr="00C33924">
        <w:rPr>
          <w:szCs w:val="30"/>
          <w:shd w:val="clear" w:color="auto" w:fill="FFFFFF"/>
        </w:rPr>
        <w:t xml:space="preserve">le plan épidémiologique, un sujet ayant une rhinite a </w:t>
      </w:r>
      <w:proofErr w:type="spellStart"/>
      <w:r w:rsidRPr="00C33924">
        <w:rPr>
          <w:szCs w:val="30"/>
          <w:shd w:val="clear" w:color="auto" w:fill="FFFFFF"/>
        </w:rPr>
        <w:t>unrisque</w:t>
      </w:r>
      <w:proofErr w:type="spellEnd"/>
      <w:r w:rsidRPr="00C33924">
        <w:rPr>
          <w:szCs w:val="30"/>
          <w:shd w:val="clear" w:color="auto" w:fill="FFFFFF"/>
        </w:rPr>
        <w:t xml:space="preserve"> d’asthme environ trois fois supérieur à la population</w:t>
      </w:r>
      <w:r w:rsidR="00862C5F">
        <w:rPr>
          <w:szCs w:val="30"/>
          <w:shd w:val="clear" w:color="auto" w:fill="FFFFFF"/>
        </w:rPr>
        <w:t xml:space="preserve"> </w:t>
      </w:r>
      <w:r w:rsidRPr="00C33924">
        <w:rPr>
          <w:szCs w:val="30"/>
          <w:shd w:val="clear" w:color="auto" w:fill="FFFFFF"/>
        </w:rPr>
        <w:t>contrôle. Dans environ 75 % des cas, l’asthme est associé à</w:t>
      </w:r>
      <w:r w:rsidR="00862C5F">
        <w:rPr>
          <w:szCs w:val="30"/>
          <w:shd w:val="clear" w:color="auto" w:fill="FFFFFF"/>
        </w:rPr>
        <w:t xml:space="preserve"> </w:t>
      </w:r>
      <w:r w:rsidRPr="00C33924">
        <w:rPr>
          <w:szCs w:val="30"/>
          <w:shd w:val="clear" w:color="auto" w:fill="FFFFFF"/>
        </w:rPr>
        <w:t>une rhinite</w:t>
      </w:r>
      <w:r w:rsidR="005957B2">
        <w:rPr>
          <w:szCs w:val="30"/>
          <w:shd w:val="clear" w:color="auto" w:fill="FFFFFF"/>
        </w:rPr>
        <w:fldChar w:fldCharType="begin"/>
      </w:r>
      <w:r w:rsidR="00FD0FFA">
        <w:rPr>
          <w:szCs w:val="30"/>
          <w:shd w:val="clear" w:color="auto" w:fill="FFFFFF"/>
        </w:rPr>
        <w:instrText xml:space="preserve"> ADDIN ZOTERO_ITEM CSL_CITATION {"citationID":"OOSwepL3","properties":{"formattedCitation":"[1]","plainCitation":"[1]","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5957B2">
        <w:rPr>
          <w:szCs w:val="30"/>
          <w:shd w:val="clear" w:color="auto" w:fill="FFFFFF"/>
        </w:rPr>
        <w:fldChar w:fldCharType="separate"/>
      </w:r>
      <w:r w:rsidR="00D27D59">
        <w:rPr>
          <w:rFonts w:ascii="Times New Roman" w:hAnsi="Times New Roman" w:cs="Times New Roman"/>
        </w:rPr>
        <w:t>[</w:t>
      </w:r>
      <w:r w:rsidR="006838D5">
        <w:rPr>
          <w:rFonts w:ascii="Times New Roman" w:hAnsi="Times New Roman" w:cs="Times New Roman"/>
        </w:rPr>
        <w:t>21</w:t>
      </w:r>
      <w:r w:rsidR="00E15A59" w:rsidRPr="00E15A59">
        <w:rPr>
          <w:rFonts w:ascii="Times New Roman" w:hAnsi="Times New Roman" w:cs="Times New Roman"/>
        </w:rPr>
        <w:t>]</w:t>
      </w:r>
      <w:r w:rsidR="005957B2">
        <w:rPr>
          <w:szCs w:val="30"/>
          <w:shd w:val="clear" w:color="auto" w:fill="FFFFFF"/>
        </w:rPr>
        <w:fldChar w:fldCharType="end"/>
      </w:r>
      <w:r w:rsidR="00E15A59">
        <w:rPr>
          <w:szCs w:val="30"/>
          <w:shd w:val="clear" w:color="auto" w:fill="FFFFFF"/>
        </w:rPr>
        <w:t>.</w:t>
      </w:r>
    </w:p>
    <w:p w14:paraId="24C0E095" w14:textId="77777777" w:rsidR="00842789" w:rsidRDefault="00842789" w:rsidP="00842789">
      <w:pPr>
        <w:pStyle w:val="Sansinterligne"/>
        <w:rPr>
          <w:ins w:id="132" w:author="youssef" w:date="2022-09-12T11:27:00Z"/>
          <w:szCs w:val="30"/>
          <w:shd w:val="clear" w:color="auto" w:fill="FFFFFF"/>
        </w:rPr>
      </w:pPr>
      <w:ins w:id="133" w:author="youssef" w:date="2022-09-12T11:27:00Z">
        <w:r>
          <w:rPr>
            <w:szCs w:val="30"/>
            <w:shd w:val="clear" w:color="auto" w:fill="FFFFFF"/>
          </w:rPr>
          <w:t>Le test de provocation nasale (TPN) a été largement utilisé dans les recherches scientifiques portant sur les mécanismes physiopathologiques de la rhinite allergique et non allergique. En raison des similitudes connues entre ces mécanismes dans</w:t>
        </w:r>
      </w:ins>
      <w:ins w:id="134" w:author="youssef" w:date="2022-09-12T13:46:00Z">
        <w:r w:rsidR="00862C5F">
          <w:rPr>
            <w:szCs w:val="30"/>
            <w:shd w:val="clear" w:color="auto" w:fill="FFFFFF"/>
          </w:rPr>
          <w:t xml:space="preserve"> </w:t>
        </w:r>
      </w:ins>
      <w:ins w:id="135" w:author="youssef" w:date="2022-09-12T11:27:00Z">
        <w:r>
          <w:rPr>
            <w:szCs w:val="30"/>
            <w:shd w:val="clear" w:color="auto" w:fill="FFFFFF"/>
          </w:rPr>
          <w:t>des voies respiratoires supérieures et inférieures, certaines de ces études ont pu dévoiler des aspects de l'</w:t>
        </w:r>
        <w:proofErr w:type="spellStart"/>
        <w:r>
          <w:rPr>
            <w:szCs w:val="30"/>
            <w:shd w:val="clear" w:color="auto" w:fill="FFFFFF"/>
          </w:rPr>
          <w:t>hyperréactivité</w:t>
        </w:r>
        <w:proofErr w:type="spellEnd"/>
        <w:r>
          <w:rPr>
            <w:szCs w:val="30"/>
            <w:shd w:val="clear" w:color="auto" w:fill="FFFFFF"/>
          </w:rPr>
          <w:t xml:space="preserve"> des voies respiratoires inférieures.</w:t>
        </w:r>
      </w:ins>
      <w:ins w:id="136" w:author="youssef" w:date="2022-09-12T13:47:00Z">
        <w:r w:rsidR="00862C5F">
          <w:rPr>
            <w:szCs w:val="30"/>
            <w:shd w:val="clear" w:color="auto" w:fill="FFFFFF"/>
          </w:rPr>
          <w:t xml:space="preserve"> </w:t>
        </w:r>
      </w:ins>
      <w:ins w:id="137" w:author="youssef" w:date="2022-09-12T11:27:00Z">
        <w:r>
          <w:rPr>
            <w:szCs w:val="30"/>
            <w:shd w:val="clear" w:color="auto" w:fill="FFFFFF"/>
          </w:rPr>
          <w:t>En pratique, le TPN reproduit les réactions pathologiques</w:t>
        </w:r>
      </w:ins>
      <w:ins w:id="138" w:author="youssef" w:date="2022-09-12T13:47:00Z">
        <w:r w:rsidR="00862C5F">
          <w:rPr>
            <w:szCs w:val="30"/>
            <w:shd w:val="clear" w:color="auto" w:fill="FFFFFF"/>
          </w:rPr>
          <w:t xml:space="preserve"> </w:t>
        </w:r>
      </w:ins>
      <w:ins w:id="139" w:author="youssef" w:date="2022-09-12T11:27:00Z">
        <w:r>
          <w:rPr>
            <w:szCs w:val="30"/>
            <w:shd w:val="clear" w:color="auto" w:fill="FFFFFF"/>
          </w:rPr>
          <w:t>de la muqueuse nasale hyperactive ou allergique à certaines</w:t>
        </w:r>
      </w:ins>
      <w:ins w:id="140" w:author="youssef" w:date="2022-09-12T13:47:00Z">
        <w:r w:rsidR="00862C5F">
          <w:rPr>
            <w:szCs w:val="30"/>
            <w:shd w:val="clear" w:color="auto" w:fill="FFFFFF"/>
          </w:rPr>
          <w:t xml:space="preserve"> </w:t>
        </w:r>
      </w:ins>
      <w:ins w:id="141" w:author="youssef" w:date="2022-09-12T11:27:00Z">
        <w:r>
          <w:rPr>
            <w:szCs w:val="30"/>
            <w:shd w:val="clear" w:color="auto" w:fill="FFFFFF"/>
          </w:rPr>
          <w:t xml:space="preserve">conditions normalisées et </w:t>
        </w:r>
        <w:proofErr w:type="spellStart"/>
        <w:r>
          <w:rPr>
            <w:szCs w:val="30"/>
            <w:shd w:val="clear" w:color="auto" w:fill="FFFFFF"/>
          </w:rPr>
          <w:t>contrôlées.Bien</w:t>
        </w:r>
        <w:proofErr w:type="spellEnd"/>
        <w:r>
          <w:rPr>
            <w:szCs w:val="30"/>
            <w:shd w:val="clear" w:color="auto" w:fill="FFFFFF"/>
          </w:rPr>
          <w:t xml:space="preserve"> que le NPT ait été établi comme une procédure standardisée d'évaluation clinique dans la plupart des pays européens,</w:t>
        </w:r>
      </w:ins>
      <w:ins w:id="142" w:author="youssef" w:date="2022-09-12T13:47:00Z">
        <w:r w:rsidR="00862C5F">
          <w:rPr>
            <w:szCs w:val="30"/>
            <w:shd w:val="clear" w:color="auto" w:fill="FFFFFF"/>
          </w:rPr>
          <w:t xml:space="preserve"> </w:t>
        </w:r>
      </w:ins>
      <w:ins w:id="143" w:author="youssef" w:date="2022-09-12T11:27:00Z">
        <w:r>
          <w:rPr>
            <w:szCs w:val="30"/>
            <w:shd w:val="clear" w:color="auto" w:fill="FFFFFF"/>
          </w:rPr>
          <w:t>son acceptation aux États-Unis, où elle est principalement</w:t>
        </w:r>
      </w:ins>
      <w:ins w:id="144" w:author="youssef" w:date="2022-09-12T13:47:00Z">
        <w:r w:rsidR="00862C5F">
          <w:rPr>
            <w:szCs w:val="30"/>
            <w:shd w:val="clear" w:color="auto" w:fill="FFFFFF"/>
          </w:rPr>
          <w:t xml:space="preserve"> </w:t>
        </w:r>
      </w:ins>
      <w:ins w:id="145" w:author="youssef" w:date="2022-09-12T11:27:00Z">
        <w:r>
          <w:rPr>
            <w:szCs w:val="30"/>
            <w:shd w:val="clear" w:color="auto" w:fill="FFFFFF"/>
          </w:rPr>
          <w:t>utilisée pour des enquêtes scientifiques, est encore limitée.</w:t>
        </w:r>
      </w:ins>
      <w:ins w:id="146" w:author="youssef" w:date="2022-09-12T13:47:00Z">
        <w:r w:rsidR="00862C5F">
          <w:rPr>
            <w:szCs w:val="30"/>
            <w:shd w:val="clear" w:color="auto" w:fill="FFFFFF"/>
          </w:rPr>
          <w:t xml:space="preserve"> </w:t>
        </w:r>
      </w:ins>
      <w:ins w:id="147" w:author="youssef" w:date="2022-09-12T11:27:00Z">
        <w:r>
          <w:rPr>
            <w:szCs w:val="30"/>
            <w:shd w:val="clear" w:color="auto" w:fill="FFFFFF"/>
          </w:rPr>
          <w:t>La principale cible diagnostique du TPN est l'allergie aux substances inhalées, il est également applicable à d'autres domaines tels que les questions</w:t>
        </w:r>
      </w:ins>
    </w:p>
    <w:p w14:paraId="16747D1D" w14:textId="77777777" w:rsidR="00842789" w:rsidRDefault="00842789" w:rsidP="00842789">
      <w:pPr>
        <w:pStyle w:val="Sansinterligne"/>
        <w:rPr>
          <w:szCs w:val="30"/>
          <w:shd w:val="clear" w:color="auto" w:fill="FFFFFF"/>
        </w:rPr>
      </w:pPr>
      <w:ins w:id="148" w:author="youssef" w:date="2022-09-12T11:27:00Z">
        <w:r>
          <w:rPr>
            <w:szCs w:val="30"/>
            <w:shd w:val="clear" w:color="auto" w:fill="FFFFFF"/>
          </w:rPr>
          <w:t>pharmacologiques ainsi que les questions concernant les effets</w:t>
        </w:r>
      </w:ins>
      <w:ins w:id="149" w:author="youssef" w:date="2022-09-12T13:47:00Z">
        <w:r w:rsidR="00862C5F">
          <w:rPr>
            <w:szCs w:val="30"/>
            <w:shd w:val="clear" w:color="auto" w:fill="FFFFFF"/>
          </w:rPr>
          <w:t xml:space="preserve"> </w:t>
        </w:r>
      </w:ins>
      <w:ins w:id="150" w:author="youssef" w:date="2022-09-12T11:27:00Z">
        <w:r>
          <w:rPr>
            <w:szCs w:val="30"/>
            <w:shd w:val="clear" w:color="auto" w:fill="FFFFFF"/>
          </w:rPr>
          <w:t>irritants des substances utilisées dans le cadre professionnel.</w:t>
        </w:r>
      </w:ins>
      <w:ins w:id="151" w:author="youssef" w:date="2022-09-12T13:48:00Z">
        <w:r w:rsidR="00862C5F">
          <w:rPr>
            <w:szCs w:val="30"/>
            <w:shd w:val="clear" w:color="auto" w:fill="FFFFFF"/>
          </w:rPr>
          <w:t xml:space="preserve"> </w:t>
        </w:r>
      </w:ins>
      <w:ins w:id="152" w:author="youssef" w:date="2022-09-12T11:27:00Z">
        <w:r>
          <w:rPr>
            <w:szCs w:val="30"/>
            <w:shd w:val="clear" w:color="auto" w:fill="FFFFFF"/>
          </w:rPr>
          <w:t xml:space="preserve">Les premières descriptions sont de </w:t>
        </w:r>
        <w:proofErr w:type="spellStart"/>
        <w:r>
          <w:rPr>
            <w:szCs w:val="30"/>
            <w:shd w:val="clear" w:color="auto" w:fill="FFFFFF"/>
          </w:rPr>
          <w:t>Blackley</w:t>
        </w:r>
        <w:proofErr w:type="spellEnd"/>
        <w:r>
          <w:rPr>
            <w:szCs w:val="30"/>
            <w:shd w:val="clear" w:color="auto" w:fill="FFFFFF"/>
          </w:rPr>
          <w:t xml:space="preserve"> en1873 et l’expérience consistait à appliquer des grains </w:t>
        </w:r>
        <w:proofErr w:type="spellStart"/>
        <w:r>
          <w:rPr>
            <w:szCs w:val="30"/>
            <w:shd w:val="clear" w:color="auto" w:fill="FFFFFF"/>
          </w:rPr>
          <w:t>depollens</w:t>
        </w:r>
        <w:proofErr w:type="spellEnd"/>
        <w:r>
          <w:rPr>
            <w:szCs w:val="30"/>
            <w:shd w:val="clear" w:color="auto" w:fill="FFFFFF"/>
          </w:rPr>
          <w:t xml:space="preserve"> au niveau de la muqueuse nasale afin d’</w:t>
        </w:r>
        <w:proofErr w:type="spellStart"/>
        <w:r>
          <w:rPr>
            <w:szCs w:val="30"/>
            <w:shd w:val="clear" w:color="auto" w:fill="FFFFFF"/>
          </w:rPr>
          <w:t>évaluerles</w:t>
        </w:r>
        <w:proofErr w:type="spellEnd"/>
        <w:r>
          <w:rPr>
            <w:szCs w:val="30"/>
            <w:shd w:val="clear" w:color="auto" w:fill="FFFFFF"/>
          </w:rPr>
          <w:t xml:space="preserve"> réactions cliniques induites</w:t>
        </w:r>
        <w:r w:rsidR="005957B2">
          <w:fldChar w:fldCharType="begin"/>
        </w:r>
        <w:r>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5957B2">
          <w:rPr>
            <w:szCs w:val="30"/>
            <w:shd w:val="clear" w:color="auto" w:fill="FFFFFF"/>
          </w:rPr>
          <w:fldChar w:fldCharType="separate"/>
        </w:r>
        <w:r>
          <w:rPr>
            <w:rFonts w:cs="Times New Roman"/>
          </w:rPr>
          <w:t>[4], [3]</w:t>
        </w:r>
        <w:r w:rsidR="005957B2">
          <w:rPr>
            <w:szCs w:val="30"/>
            <w:shd w:val="clear" w:color="auto" w:fill="FFFFFF"/>
          </w:rPr>
          <w:fldChar w:fldCharType="end"/>
        </w:r>
        <w:r>
          <w:rPr>
            <w:szCs w:val="30"/>
            <w:shd w:val="clear" w:color="auto" w:fill="FFFFFF"/>
          </w:rPr>
          <w:t>.</w:t>
        </w:r>
      </w:ins>
    </w:p>
    <w:p w14:paraId="0DF071DE" w14:textId="77777777" w:rsidR="00976D95" w:rsidDel="00842789" w:rsidRDefault="00C33924" w:rsidP="006C1179">
      <w:pPr>
        <w:pStyle w:val="Sansinterligne"/>
        <w:rPr>
          <w:del w:id="153" w:author="youssef" w:date="2022-09-12T11:27:00Z"/>
          <w:szCs w:val="30"/>
          <w:shd w:val="clear" w:color="auto" w:fill="FFFFFF"/>
        </w:rPr>
      </w:pPr>
      <w:del w:id="154" w:author="youssef" w:date="2022-09-12T11:27:00Z">
        <w:r w:rsidRPr="00C33924" w:rsidDel="00842789">
          <w:rPr>
            <w:szCs w:val="30"/>
            <w:shd w:val="clear" w:color="auto" w:fill="FFFFFF"/>
          </w:rPr>
          <w:delText xml:space="preserve">Les tests de provocation nasale (TPN) sont des testsd’exposition </w:delText>
        </w:r>
        <w:r w:rsidR="00F23AF1" w:rsidDel="00842789">
          <w:rPr>
            <w:szCs w:val="30"/>
            <w:shd w:val="clear" w:color="auto" w:fill="FFFFFF"/>
          </w:rPr>
          <w:delText>très</w:delText>
        </w:r>
        <w:r w:rsidRPr="00C33924" w:rsidDel="00842789">
          <w:rPr>
            <w:szCs w:val="30"/>
            <w:shd w:val="clear" w:color="auto" w:fill="FFFFFF"/>
          </w:rPr>
          <w:delText xml:space="preserve"> utiles dans l</w:delText>
        </w:r>
        <w:r w:rsidR="00F23AF1" w:rsidDel="00842789">
          <w:rPr>
            <w:szCs w:val="30"/>
            <w:shd w:val="clear" w:color="auto" w:fill="FFFFFF"/>
          </w:rPr>
          <w:delText>e diagnostic et la</w:delText>
        </w:r>
        <w:r w:rsidRPr="00C33924" w:rsidDel="00842789">
          <w:rPr>
            <w:szCs w:val="30"/>
            <w:shd w:val="clear" w:color="auto" w:fill="FFFFFF"/>
          </w:rPr>
          <w:delText xml:space="preserve"> prise en chargede la</w:delText>
        </w:r>
        <w:r w:rsidR="00F23AF1" w:rsidDel="00842789">
          <w:rPr>
            <w:szCs w:val="30"/>
            <w:shd w:val="clear" w:color="auto" w:fill="FFFFFF"/>
          </w:rPr>
          <w:delText xml:space="preserve"> rhinite allergique et l’asthme. </w:delText>
        </w:r>
        <w:r w:rsidRPr="00C33924" w:rsidDel="00842789">
          <w:rPr>
            <w:szCs w:val="30"/>
            <w:shd w:val="clear" w:color="auto" w:fill="FFFFFF"/>
          </w:rPr>
          <w:delText>Les premières descriptions sont de Blackley en1873 et l’expérience consistait à appliquer des grains depollens au niveau de la muqueuse nasale afin d’évaluerles réactions cliniques induites</w:delText>
        </w:r>
        <w:r w:rsidR="005957B2" w:rsidDel="00842789">
          <w:rPr>
            <w:szCs w:val="30"/>
            <w:shd w:val="clear" w:color="auto" w:fill="FFFFFF"/>
          </w:rPr>
          <w:fldChar w:fldCharType="begin"/>
        </w:r>
        <w:r w:rsidR="00FD0FFA" w:rsidDel="00842789">
          <w:rPr>
            <w:szCs w:val="30"/>
            <w:shd w:val="clear" w:color="auto" w:fill="FFFFFF"/>
          </w:rPr>
          <w:delInstrText xml:space="preserve"> 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 </w:delInstrText>
        </w:r>
        <w:r w:rsidR="005957B2" w:rsidDel="00842789">
          <w:rPr>
            <w:szCs w:val="30"/>
            <w:shd w:val="clear" w:color="auto" w:fill="FFFFFF"/>
          </w:rPr>
          <w:fldChar w:fldCharType="separate"/>
        </w:r>
        <w:r w:rsidR="00D27D59" w:rsidDel="00842789">
          <w:rPr>
            <w:rFonts w:ascii="Times New Roman" w:hAnsi="Times New Roman" w:cs="Times New Roman"/>
          </w:rPr>
          <w:delText>[4], [3</w:delText>
        </w:r>
        <w:r w:rsidR="00E15A59" w:rsidRPr="00E15A59" w:rsidDel="00842789">
          <w:rPr>
            <w:rFonts w:ascii="Times New Roman" w:hAnsi="Times New Roman" w:cs="Times New Roman"/>
          </w:rPr>
          <w:delText>]</w:delText>
        </w:r>
        <w:r w:rsidR="005957B2" w:rsidDel="00842789">
          <w:rPr>
            <w:szCs w:val="30"/>
            <w:shd w:val="clear" w:color="auto" w:fill="FFFFFF"/>
          </w:rPr>
          <w:fldChar w:fldCharType="end"/>
        </w:r>
        <w:r w:rsidRPr="00C33924" w:rsidDel="00842789">
          <w:rPr>
            <w:szCs w:val="30"/>
            <w:shd w:val="clear" w:color="auto" w:fill="FFFFFF"/>
          </w:rPr>
          <w:delText>.</w:delText>
        </w:r>
        <w:commentRangeEnd w:id="112"/>
        <w:r w:rsidR="001C43D4" w:rsidDel="00842789">
          <w:rPr>
            <w:rStyle w:val="Marquedecommentaire"/>
            <w:rFonts w:ascii="Times New Roman" w:hAnsi="Times New Roman" w:cs="Times New Roman"/>
          </w:rPr>
          <w:commentReference w:id="112"/>
        </w:r>
      </w:del>
    </w:p>
    <w:p w14:paraId="5C4D0B31" w14:textId="42BF92F4" w:rsidR="009A0A79" w:rsidRPr="0054660C" w:rsidRDefault="00E15A59" w:rsidP="00842789">
      <w:pPr>
        <w:pStyle w:val="Sansinterligne"/>
      </w:pPr>
      <w:r>
        <w:rPr>
          <w:szCs w:val="30"/>
          <w:shd w:val="clear" w:color="auto" w:fill="FFFFFF"/>
        </w:rPr>
        <w:t xml:space="preserve">Les TPN permettent d’étudier la muqueuse </w:t>
      </w:r>
      <w:del w:id="155" w:author="YOUSSEF BENKHALLOUF" w:date="2022-09-14T17:48:00Z">
        <w:r w:rsidDel="00204B9D">
          <w:rPr>
            <w:szCs w:val="30"/>
            <w:shd w:val="clear" w:color="auto" w:fill="FFFFFF"/>
          </w:rPr>
          <w:delText>nasale  de</w:delText>
        </w:r>
      </w:del>
      <w:ins w:id="156" w:author="YOUSSEF BENKHALLOUF" w:date="2022-09-14T17:48:00Z">
        <w:r w:rsidR="00204B9D">
          <w:rPr>
            <w:szCs w:val="30"/>
            <w:shd w:val="clear" w:color="auto" w:fill="FFFFFF"/>
          </w:rPr>
          <w:t>nasale de</w:t>
        </w:r>
      </w:ins>
      <w:r>
        <w:rPr>
          <w:szCs w:val="30"/>
          <w:shd w:val="clear" w:color="auto" w:fill="FFFFFF"/>
        </w:rPr>
        <w:t xml:space="preserve"> manière sûre et non invasive en simulant des réactions allergiques </w:t>
      </w:r>
      <w:r w:rsidR="00551A39">
        <w:rPr>
          <w:szCs w:val="30"/>
          <w:shd w:val="clear" w:color="auto" w:fill="FFFFFF"/>
        </w:rPr>
        <w:t xml:space="preserve">et irritatives. La surveillance et la mesure objective du résultat peuvent être </w:t>
      </w:r>
      <w:r w:rsidR="00D27D59">
        <w:rPr>
          <w:szCs w:val="30"/>
          <w:shd w:val="clear" w:color="auto" w:fill="FFFFFF"/>
        </w:rPr>
        <w:t>effectuées</w:t>
      </w:r>
      <w:r w:rsidR="00551A39">
        <w:rPr>
          <w:szCs w:val="30"/>
          <w:shd w:val="clear" w:color="auto" w:fill="FFFFFF"/>
        </w:rPr>
        <w:t xml:space="preserve"> en utilisant </w:t>
      </w:r>
      <w:r w:rsidR="00976D95">
        <w:rPr>
          <w:szCs w:val="30"/>
          <w:shd w:val="clear" w:color="auto" w:fill="FFFFFF"/>
        </w:rPr>
        <w:t>d</w:t>
      </w:r>
      <w:r w:rsidR="00551A39">
        <w:rPr>
          <w:szCs w:val="30"/>
          <w:shd w:val="clear" w:color="auto" w:fill="FFFFFF"/>
        </w:rPr>
        <w:t xml:space="preserve">es </w:t>
      </w:r>
      <w:r w:rsidR="00976D95">
        <w:rPr>
          <w:szCs w:val="30"/>
          <w:shd w:val="clear" w:color="auto" w:fill="FFFFFF"/>
        </w:rPr>
        <w:t>méthodes</w:t>
      </w:r>
      <w:r w:rsidR="00551A39">
        <w:rPr>
          <w:szCs w:val="30"/>
          <w:shd w:val="clear" w:color="auto" w:fill="FFFFFF"/>
        </w:rPr>
        <w:t xml:space="preserve"> recommandées</w:t>
      </w:r>
      <w:r w:rsidR="00976D95">
        <w:rPr>
          <w:szCs w:val="30"/>
          <w:shd w:val="clear" w:color="auto" w:fill="FFFFFF"/>
        </w:rPr>
        <w:t xml:space="preserve"> qui donnent au test une meilleure crédibilité et reproductibilité. C’est dans </w:t>
      </w:r>
      <w:r w:rsidR="009A0A79" w:rsidRPr="0054660C">
        <w:t xml:space="preserve">le cadre de la diversité </w:t>
      </w:r>
      <w:r w:rsidR="00976D95">
        <w:t>de c</w:t>
      </w:r>
      <w:r w:rsidR="009A0A79" w:rsidRPr="0054660C">
        <w:t xml:space="preserve">es méthodes que s’inscrit </w:t>
      </w:r>
      <w:r w:rsidR="00976D95">
        <w:t xml:space="preserve">l’objectif de ce travail </w:t>
      </w:r>
      <w:r w:rsidR="009A0A79" w:rsidRPr="0054660C">
        <w:t xml:space="preserve">qui </w:t>
      </w:r>
      <w:del w:id="157" w:author="YOUSSEF BENKHALLOUF" w:date="2022-09-14T17:49:00Z">
        <w:r w:rsidR="009A0A79" w:rsidRPr="0054660C" w:rsidDel="00204B9D">
          <w:delText>vise,  à</w:delText>
        </w:r>
      </w:del>
      <w:ins w:id="158" w:author="YOUSSEF BENKHALLOUF" w:date="2022-09-14T17:49:00Z">
        <w:r w:rsidR="00204B9D" w:rsidRPr="0054660C">
          <w:t>vise, à</w:t>
        </w:r>
      </w:ins>
      <w:r w:rsidR="009A0A79" w:rsidRPr="0054660C">
        <w:t xml:space="preserve"> décrire les différentes méthodes de Test de Provocation Nasale pour le diagnostic des allergiques respiratoire</w:t>
      </w:r>
      <w:r w:rsidR="009A0A79">
        <w:t>s</w:t>
      </w:r>
      <w:r w:rsidR="009A0A79" w:rsidRPr="0054660C">
        <w:t xml:space="preserve"> professionnelles</w:t>
      </w:r>
      <w:r w:rsidR="009A0A79">
        <w:t xml:space="preserve">, et </w:t>
      </w:r>
      <w:del w:id="159" w:author="YOUSSEF BENKHALLOUF" w:date="2022-09-14T21:38:00Z">
        <w:r w:rsidR="009A0A79" w:rsidDel="005A5E54">
          <w:delText xml:space="preserve">à </w:delText>
        </w:r>
        <w:r w:rsidR="009A0A79" w:rsidRPr="0054660C" w:rsidDel="005A5E54">
          <w:delText xml:space="preserve"> évaluer</w:delText>
        </w:r>
      </w:del>
      <w:ins w:id="160" w:author="YOUSSEF BENKHALLOUF" w:date="2022-09-14T21:38:00Z">
        <w:r w:rsidR="005A5E54">
          <w:t xml:space="preserve">à </w:t>
        </w:r>
        <w:r w:rsidR="005A5E54" w:rsidRPr="0054660C">
          <w:t>évaluer</w:t>
        </w:r>
      </w:ins>
      <w:r w:rsidR="009A0A79" w:rsidRPr="0054660C">
        <w:t xml:space="preserve"> la </w:t>
      </w:r>
      <w:r w:rsidR="00416E18" w:rsidRPr="0054660C">
        <w:t>rhino manométrie</w:t>
      </w:r>
      <w:r w:rsidR="009A0A79" w:rsidRPr="0054660C">
        <w:t xml:space="preserve"> dans une base de données de pathologies professionnelles du centre </w:t>
      </w:r>
      <w:r w:rsidR="00B82247">
        <w:t>a</w:t>
      </w:r>
      <w:r w:rsidR="009A0A79" w:rsidRPr="00B82247">
        <w:t>ntipoison</w:t>
      </w:r>
      <w:r w:rsidR="00B82247">
        <w:t xml:space="preserve"> de Paris.</w:t>
      </w:r>
    </w:p>
    <w:p w14:paraId="12B343D3" w14:textId="77777777" w:rsidR="002A79EE" w:rsidRDefault="002A79EE" w:rsidP="006C1179">
      <w:pPr>
        <w:spacing w:after="160" w:line="276" w:lineRule="auto"/>
        <w:jc w:val="both"/>
      </w:pPr>
    </w:p>
    <w:p w14:paraId="023DB426" w14:textId="77777777" w:rsidR="002A79EE" w:rsidRPr="009F4AA2" w:rsidRDefault="00B82247" w:rsidP="006C1179">
      <w:pPr>
        <w:spacing w:after="160" w:line="276" w:lineRule="auto"/>
        <w:jc w:val="both"/>
        <w:rPr>
          <w:b/>
          <w:bCs/>
        </w:rPr>
      </w:pPr>
      <w:r w:rsidRPr="009F4AA2">
        <w:rPr>
          <w:b/>
          <w:bCs/>
        </w:rPr>
        <w:t xml:space="preserve">Objectifs : </w:t>
      </w:r>
    </w:p>
    <w:p w14:paraId="1434B5A7" w14:textId="77777777" w:rsidR="00B82247" w:rsidRPr="00B82247" w:rsidRDefault="00B82247" w:rsidP="006C1179">
      <w:pPr>
        <w:spacing w:after="160" w:line="276" w:lineRule="auto"/>
        <w:jc w:val="both"/>
      </w:pPr>
      <w:commentRangeStart w:id="161"/>
      <w:r w:rsidRPr="00B82247">
        <w:t>1. Décrire les différentes méthodes de test de provocation nasale pour le diagnostic des allergies respiratoires professionnelles.</w:t>
      </w:r>
    </w:p>
    <w:p w14:paraId="452982B7" w14:textId="77777777" w:rsidR="00B82247" w:rsidRDefault="00B82247" w:rsidP="006C1179">
      <w:pPr>
        <w:spacing w:after="160" w:line="276" w:lineRule="auto"/>
        <w:jc w:val="both"/>
        <w:rPr>
          <w:ins w:id="162" w:author="youssef" w:date="2022-09-12T13:52:00Z"/>
          <w:b/>
          <w:bCs/>
        </w:rPr>
      </w:pPr>
      <w:r w:rsidRPr="00B82247">
        <w:t>2. Evaluer la rhino manométrie dans une base de données de pathologies professionnelles du centre Antipoison.</w:t>
      </w:r>
      <w:commentRangeEnd w:id="161"/>
      <w:r w:rsidR="003037FD">
        <w:rPr>
          <w:rStyle w:val="Marquedecommentaire"/>
        </w:rPr>
        <w:commentReference w:id="161"/>
      </w:r>
      <w:r>
        <w:rPr>
          <w:b/>
          <w:bCs/>
        </w:rPr>
        <w:tab/>
      </w:r>
    </w:p>
    <w:p w14:paraId="6225CD2D" w14:textId="1AD63776" w:rsidR="006C1179" w:rsidRDefault="008F3774" w:rsidP="006C1179">
      <w:pPr>
        <w:spacing w:after="160" w:line="276" w:lineRule="auto"/>
        <w:jc w:val="both"/>
        <w:rPr>
          <w:b/>
          <w:bCs/>
        </w:rPr>
      </w:pPr>
      <w:r w:rsidRPr="008F3774">
        <w:rPr>
          <w:b/>
          <w:bCs/>
        </w:rPr>
        <w:lastRenderedPageBreak/>
        <w:t xml:space="preserve">Décrire les différentes méthodes de test de provocation nasale pour le diagnostic des allergies </w:t>
      </w:r>
      <w:r>
        <w:rPr>
          <w:b/>
          <w:bCs/>
        </w:rPr>
        <w:t xml:space="preserve">respiratoires professionnelles </w:t>
      </w:r>
      <w:r w:rsidR="005A5E54">
        <w:rPr>
          <w:b/>
          <w:bCs/>
        </w:rPr>
        <w:t>a</w:t>
      </w:r>
      <w:r>
        <w:rPr>
          <w:b/>
          <w:bCs/>
        </w:rPr>
        <w:t>fin de</w:t>
      </w:r>
      <w:r w:rsidR="00D754E4">
        <w:rPr>
          <w:b/>
          <w:bCs/>
        </w:rPr>
        <w:t> </w:t>
      </w:r>
      <w:r w:rsidR="00725DBB">
        <w:rPr>
          <w:b/>
          <w:bCs/>
        </w:rPr>
        <w:t>f</w:t>
      </w:r>
      <w:r w:rsidR="00D754E4">
        <w:rPr>
          <w:b/>
          <w:bCs/>
        </w:rPr>
        <w:t>aire</w:t>
      </w:r>
      <w:r w:rsidRPr="008F3774">
        <w:rPr>
          <w:b/>
          <w:bCs/>
        </w:rPr>
        <w:t xml:space="preserve"> une étude descriptive des résultats de </w:t>
      </w:r>
      <w:r w:rsidR="00B50A86" w:rsidRPr="00B50A86">
        <w:rPr>
          <w:b/>
          <w:bCs/>
        </w:rPr>
        <w:t xml:space="preserve">rhino </w:t>
      </w:r>
      <w:r w:rsidR="00B50A86" w:rsidRPr="00B50A86">
        <w:rPr>
          <w:b/>
          <w:bCs/>
        </w:rPr>
        <w:t>manométrie</w:t>
      </w:r>
      <w:r w:rsidR="00725DBB">
        <w:rPr>
          <w:b/>
          <w:bCs/>
        </w:rPr>
        <w:t xml:space="preserve"> et r</w:t>
      </w:r>
      <w:r w:rsidR="00725DBB">
        <w:rPr>
          <w:b/>
          <w:bCs/>
        </w:rPr>
        <w:t xml:space="preserve">éaliser </w:t>
      </w:r>
      <w:r w:rsidR="00D754E4">
        <w:rPr>
          <w:b/>
          <w:bCs/>
        </w:rPr>
        <w:t xml:space="preserve">des analyses </w:t>
      </w:r>
      <w:r w:rsidR="00B50A86">
        <w:rPr>
          <w:b/>
          <w:bCs/>
        </w:rPr>
        <w:t xml:space="preserve">d’association entre </w:t>
      </w:r>
      <w:r w:rsidR="00B50A86">
        <w:rPr>
          <w:b/>
          <w:bCs/>
        </w:rPr>
        <w:t xml:space="preserve">les </w:t>
      </w:r>
      <w:r w:rsidR="00B50A86" w:rsidRPr="008F3774">
        <w:rPr>
          <w:b/>
          <w:bCs/>
        </w:rPr>
        <w:t xml:space="preserve">résultats du test </w:t>
      </w:r>
      <w:r w:rsidR="00B50A86">
        <w:rPr>
          <w:b/>
          <w:bCs/>
        </w:rPr>
        <w:t xml:space="preserve">et </w:t>
      </w:r>
      <w:r w:rsidR="00B50A86" w:rsidRPr="008F3774">
        <w:rPr>
          <w:b/>
          <w:bCs/>
        </w:rPr>
        <w:t>la variation de la résistance nasale</w:t>
      </w:r>
      <w:r w:rsidR="00725DBB">
        <w:rPr>
          <w:b/>
          <w:bCs/>
        </w:rPr>
        <w:t xml:space="preserve"> e</w:t>
      </w:r>
      <w:r w:rsidR="00D754E4" w:rsidRPr="008F3774">
        <w:rPr>
          <w:b/>
          <w:bCs/>
        </w:rPr>
        <w:t>n</w:t>
      </w:r>
      <w:r w:rsidRPr="008F3774">
        <w:rPr>
          <w:b/>
          <w:bCs/>
        </w:rPr>
        <w:t xml:space="preserve"> fonctions des diffé</w:t>
      </w:r>
      <w:r>
        <w:rPr>
          <w:b/>
          <w:bCs/>
        </w:rPr>
        <w:t>rent</w:t>
      </w:r>
      <w:r w:rsidR="00204B9D">
        <w:rPr>
          <w:b/>
          <w:bCs/>
        </w:rPr>
        <w:t>e</w:t>
      </w:r>
      <w:r>
        <w:rPr>
          <w:b/>
          <w:bCs/>
        </w:rPr>
        <w:t xml:space="preserve">s </w:t>
      </w:r>
      <w:r w:rsidR="00204B9D">
        <w:rPr>
          <w:b/>
          <w:bCs/>
        </w:rPr>
        <w:t>caractéristiques</w:t>
      </w:r>
      <w:r>
        <w:rPr>
          <w:b/>
          <w:bCs/>
        </w:rPr>
        <w:t xml:space="preserve"> des </w:t>
      </w:r>
      <w:r w:rsidR="00B50A86">
        <w:rPr>
          <w:b/>
          <w:bCs/>
        </w:rPr>
        <w:t>patie</w:t>
      </w:r>
      <w:r w:rsidR="00B50A86" w:rsidRPr="008F3774">
        <w:rPr>
          <w:b/>
          <w:bCs/>
        </w:rPr>
        <w:t>n</w:t>
      </w:r>
      <w:r w:rsidR="00B50A86">
        <w:rPr>
          <w:b/>
          <w:bCs/>
        </w:rPr>
        <w:t>ts.</w:t>
      </w:r>
    </w:p>
    <w:p w14:paraId="7692CE16" w14:textId="7C04846A" w:rsidR="006C1179" w:rsidDel="00725DBB" w:rsidRDefault="006C1179" w:rsidP="006C1179">
      <w:pPr>
        <w:spacing w:after="160" w:line="276" w:lineRule="auto"/>
        <w:jc w:val="both"/>
        <w:rPr>
          <w:del w:id="163" w:author="YOUSSEF BENKHALLOUF" w:date="2022-09-14T22:04:00Z"/>
          <w:b/>
          <w:bCs/>
        </w:rPr>
      </w:pPr>
    </w:p>
    <w:p w14:paraId="78F92ABC" w14:textId="77777777" w:rsidR="006C1179" w:rsidRPr="00FC08D4" w:rsidRDefault="006C1179" w:rsidP="006C1179">
      <w:pPr>
        <w:spacing w:after="160" w:line="276" w:lineRule="auto"/>
        <w:jc w:val="both"/>
      </w:pPr>
    </w:p>
    <w:p w14:paraId="09E95B2C" w14:textId="77777777" w:rsidR="00EA7021" w:rsidRPr="00E87FAD" w:rsidRDefault="00014902" w:rsidP="00B73972">
      <w:pPr>
        <w:pStyle w:val="Titre1"/>
        <w:jc w:val="both"/>
      </w:pPr>
      <w:bookmarkStart w:id="164" w:name="_Toc112850105"/>
      <w:bookmarkStart w:id="165" w:name="_Toc113368655"/>
      <w:r w:rsidRPr="00E87FAD">
        <w:t>Synthèse des connaissances</w:t>
      </w:r>
      <w:bookmarkEnd w:id="164"/>
      <w:bookmarkEnd w:id="165"/>
    </w:p>
    <w:p w14:paraId="585B579D" w14:textId="77777777" w:rsidR="003F51D9" w:rsidRPr="003F51D9" w:rsidRDefault="003F51D9" w:rsidP="00B73972">
      <w:pPr>
        <w:spacing w:line="360" w:lineRule="auto"/>
        <w:jc w:val="both"/>
      </w:pPr>
    </w:p>
    <w:p w14:paraId="433CF774" w14:textId="77777777" w:rsidR="00EA7021" w:rsidRPr="006336D4" w:rsidRDefault="00014902" w:rsidP="00B73972">
      <w:pPr>
        <w:pStyle w:val="Titre2"/>
        <w:jc w:val="both"/>
      </w:pPr>
      <w:bookmarkStart w:id="166" w:name="_Toc112850106"/>
      <w:bookmarkStart w:id="167" w:name="_Toc113368656"/>
      <w:commentRangeStart w:id="168"/>
      <w:r w:rsidRPr="006336D4">
        <w:t>Méthodes de</w:t>
      </w:r>
      <w:r w:rsidR="007A0966">
        <w:t xml:space="preserve"> la</w:t>
      </w:r>
      <w:r w:rsidRPr="006336D4">
        <w:t xml:space="preserve"> revue </w:t>
      </w:r>
      <w:commentRangeEnd w:id="168"/>
      <w:r w:rsidR="003037FD">
        <w:rPr>
          <w:rStyle w:val="Marquedecommentaire"/>
          <w:b w:val="0"/>
        </w:rPr>
        <w:commentReference w:id="168"/>
      </w:r>
      <w:r w:rsidRPr="00E87FAD">
        <w:t>bibliographique</w:t>
      </w:r>
      <w:bookmarkEnd w:id="166"/>
      <w:bookmarkEnd w:id="167"/>
    </w:p>
    <w:p w14:paraId="14EDF9AE" w14:textId="2F34D791" w:rsidR="008F3774" w:rsidRDefault="00842789" w:rsidP="00652B30">
      <w:pPr>
        <w:spacing w:after="160" w:line="276" w:lineRule="auto"/>
        <w:jc w:val="both"/>
        <w:rPr>
          <w:sz w:val="23"/>
          <w:szCs w:val="23"/>
        </w:rPr>
      </w:pPr>
      <w:r>
        <w:rPr>
          <w:sz w:val="23"/>
          <w:szCs w:val="23"/>
        </w:rPr>
        <w:t xml:space="preserve">Pour résumer les connaissances scientifiques existantes dans la littérature sur </w:t>
      </w:r>
      <w:r w:rsidR="009210E6">
        <w:rPr>
          <w:sz w:val="23"/>
          <w:szCs w:val="23"/>
        </w:rPr>
        <w:t>le</w:t>
      </w:r>
      <w:r w:rsidR="00187FF1">
        <w:rPr>
          <w:sz w:val="23"/>
          <w:szCs w:val="23"/>
        </w:rPr>
        <w:t xml:space="preserve"> TPN</w:t>
      </w:r>
      <w:r>
        <w:rPr>
          <w:sz w:val="23"/>
          <w:szCs w:val="23"/>
        </w:rPr>
        <w:t xml:space="preserve">, </w:t>
      </w:r>
      <w:r w:rsidR="00652B30">
        <w:rPr>
          <w:sz w:val="23"/>
          <w:szCs w:val="23"/>
        </w:rPr>
        <w:t>l’équation</w:t>
      </w:r>
      <w:r>
        <w:rPr>
          <w:sz w:val="23"/>
          <w:szCs w:val="23"/>
        </w:rPr>
        <w:t xml:space="preserve"> de</w:t>
      </w:r>
      <w:r w:rsidR="00187FF1">
        <w:rPr>
          <w:sz w:val="23"/>
          <w:szCs w:val="23"/>
        </w:rPr>
        <w:t xml:space="preserve"> recherche (</w:t>
      </w:r>
      <w:r w:rsidR="00652B30" w:rsidRPr="00C14182">
        <w:t>"nasal provocation test" OR "nasal provocation tests" AND ("</w:t>
      </w:r>
      <w:proofErr w:type="spellStart"/>
      <w:r w:rsidR="00652B30" w:rsidRPr="00C14182">
        <w:t>occupational</w:t>
      </w:r>
      <w:proofErr w:type="spellEnd"/>
      <w:r w:rsidR="00652B30" w:rsidRPr="00C14182">
        <w:t>" OR "occupation" OR "</w:t>
      </w:r>
      <w:proofErr w:type="spellStart"/>
      <w:r w:rsidR="00652B30" w:rsidRPr="00C14182">
        <w:t>work</w:t>
      </w:r>
      <w:proofErr w:type="spellEnd"/>
      <w:r w:rsidR="00652B30" w:rsidRPr="00C14182">
        <w:t>" OR "</w:t>
      </w:r>
      <w:proofErr w:type="spellStart"/>
      <w:r w:rsidR="00652B30" w:rsidRPr="00C14182">
        <w:t>occupational</w:t>
      </w:r>
      <w:proofErr w:type="spellEnd"/>
      <w:r w:rsidR="00652B30" w:rsidRPr="00C14182">
        <w:t xml:space="preserve"> </w:t>
      </w:r>
      <w:proofErr w:type="spellStart"/>
      <w:r w:rsidR="00652B30" w:rsidRPr="00C14182">
        <w:t>asthma</w:t>
      </w:r>
      <w:proofErr w:type="spellEnd"/>
      <w:r w:rsidR="00652B30" w:rsidRPr="00C14182">
        <w:t>"</w:t>
      </w:r>
      <w:r w:rsidR="00187FF1">
        <w:rPr>
          <w:sz w:val="23"/>
          <w:szCs w:val="23"/>
        </w:rPr>
        <w:t xml:space="preserve">) </w:t>
      </w:r>
      <w:r w:rsidR="009210E6">
        <w:rPr>
          <w:sz w:val="23"/>
          <w:szCs w:val="23"/>
        </w:rPr>
        <w:t>a</w:t>
      </w:r>
      <w:r>
        <w:rPr>
          <w:sz w:val="23"/>
          <w:szCs w:val="23"/>
        </w:rPr>
        <w:t xml:space="preserve"> été utilisées pour interroger plusieurs bases de données de recherche dont </w:t>
      </w:r>
      <w:r>
        <w:rPr>
          <w:i/>
          <w:iCs/>
          <w:sz w:val="23"/>
          <w:szCs w:val="23"/>
        </w:rPr>
        <w:t>PubMed</w:t>
      </w:r>
      <w:r>
        <w:rPr>
          <w:sz w:val="23"/>
          <w:szCs w:val="23"/>
        </w:rPr>
        <w:t xml:space="preserve">, </w:t>
      </w:r>
      <w:r>
        <w:rPr>
          <w:i/>
          <w:iCs/>
          <w:sz w:val="23"/>
          <w:szCs w:val="23"/>
        </w:rPr>
        <w:t>Web of science</w:t>
      </w:r>
      <w:r>
        <w:rPr>
          <w:sz w:val="23"/>
          <w:szCs w:val="23"/>
        </w:rPr>
        <w:t xml:space="preserve">, </w:t>
      </w:r>
      <w:proofErr w:type="spellStart"/>
      <w:r>
        <w:rPr>
          <w:i/>
          <w:iCs/>
          <w:sz w:val="23"/>
          <w:szCs w:val="23"/>
        </w:rPr>
        <w:t>Scopus</w:t>
      </w:r>
      <w:proofErr w:type="spellEnd"/>
      <w:r>
        <w:rPr>
          <w:i/>
          <w:iCs/>
          <w:sz w:val="23"/>
          <w:szCs w:val="23"/>
        </w:rPr>
        <w:t xml:space="preserve"> </w:t>
      </w:r>
      <w:r>
        <w:rPr>
          <w:sz w:val="23"/>
          <w:szCs w:val="23"/>
        </w:rPr>
        <w:t xml:space="preserve">et </w:t>
      </w:r>
      <w:r>
        <w:rPr>
          <w:i/>
          <w:iCs/>
          <w:sz w:val="23"/>
          <w:szCs w:val="23"/>
        </w:rPr>
        <w:t>Google Scholar</w:t>
      </w:r>
      <w:r>
        <w:rPr>
          <w:sz w:val="23"/>
          <w:szCs w:val="23"/>
        </w:rPr>
        <w:t xml:space="preserve">. Dans le but </w:t>
      </w:r>
      <w:r w:rsidR="008F3774">
        <w:t>d’identifier d</w:t>
      </w:r>
      <w:r w:rsidR="00187FF1">
        <w:t>es articles pertinents pour synthétiser les différentes méthodes de test de provocation nasale</w:t>
      </w:r>
      <w:r w:rsidR="008F3774">
        <w:t>,</w:t>
      </w:r>
      <w:r w:rsidR="00187FF1">
        <w:t xml:space="preserve"> pour le diagnostic des allergies respiratoires professionnelles</w:t>
      </w:r>
      <w:r w:rsidR="008F3774">
        <w:rPr>
          <w:sz w:val="23"/>
          <w:szCs w:val="23"/>
        </w:rPr>
        <w:t>.</w:t>
      </w:r>
      <w:r w:rsidR="00652B30">
        <w:rPr>
          <w:sz w:val="23"/>
          <w:szCs w:val="23"/>
        </w:rPr>
        <w:t xml:space="preserve"> </w:t>
      </w:r>
    </w:p>
    <w:p w14:paraId="08904834" w14:textId="5E512F96" w:rsidR="00842789" w:rsidRPr="00652B30" w:rsidRDefault="008F3774" w:rsidP="00652B30">
      <w:pPr>
        <w:spacing w:after="160" w:line="276" w:lineRule="auto"/>
        <w:jc w:val="both"/>
        <w:rPr>
          <w:sz w:val="23"/>
          <w:szCs w:val="23"/>
        </w:rPr>
      </w:pPr>
      <w:r>
        <w:t>U</w:t>
      </w:r>
      <w:r w:rsidR="00187FF1">
        <w:t xml:space="preserve">ne démarche méthodologique de revue bibliographique a été adoptée selon les recommandations </w:t>
      </w:r>
      <w:commentRangeStart w:id="169"/>
      <w:r w:rsidR="00187FF1">
        <w:t>PRISMA</w:t>
      </w:r>
      <w:commentRangeEnd w:id="169"/>
      <w:r w:rsidR="00187FF1">
        <w:rPr>
          <w:rStyle w:val="Marquedecommentaire"/>
        </w:rPr>
        <w:commentReference w:id="169"/>
      </w:r>
      <w:r w:rsidR="00187FF1">
        <w:t>[1]</w:t>
      </w:r>
      <w:r w:rsidR="00652B30" w:rsidRPr="00652B30">
        <w:rPr>
          <w:rFonts w:ascii="Georgia" w:hAnsi="Georgia"/>
          <w:color w:val="2E2E2E"/>
          <w:sz w:val="23"/>
          <w:szCs w:val="23"/>
        </w:rPr>
        <w:t xml:space="preserve"> </w:t>
      </w:r>
      <w:r w:rsidR="00652B30">
        <w:rPr>
          <w:rFonts w:ascii="Georgia" w:hAnsi="Georgia"/>
          <w:color w:val="2E2E2E"/>
          <w:sz w:val="23"/>
          <w:szCs w:val="23"/>
        </w:rPr>
        <w:t>dont les quatre étapes sont détaillées</w:t>
      </w:r>
      <w:r w:rsidR="00725DBB">
        <w:rPr>
          <w:rFonts w:ascii="Georgia" w:hAnsi="Georgia"/>
          <w:color w:val="2E2E2E"/>
          <w:sz w:val="23"/>
          <w:szCs w:val="23"/>
        </w:rPr>
        <w:t xml:space="preserve"> ci-</w:t>
      </w:r>
      <w:r w:rsidR="003E4AE5">
        <w:rPr>
          <w:rFonts w:ascii="Georgia" w:hAnsi="Georgia"/>
          <w:color w:val="2E2E2E"/>
          <w:sz w:val="23"/>
          <w:szCs w:val="23"/>
        </w:rPr>
        <w:t>dessous.</w:t>
      </w:r>
    </w:p>
    <w:p w14:paraId="73636DCD" w14:textId="1A64728E" w:rsidR="00014902" w:rsidRDefault="00014902" w:rsidP="00D42A2D">
      <w:pPr>
        <w:spacing w:after="160" w:line="276" w:lineRule="auto"/>
        <w:jc w:val="both"/>
      </w:pPr>
      <w:r>
        <w:t xml:space="preserve">(1) l’identification des articles : une équation de recherche a été </w:t>
      </w:r>
      <w:r w:rsidR="003037FD">
        <w:t xml:space="preserve">formulée </w:t>
      </w:r>
      <w:r w:rsidR="00225D52">
        <w:t>pour les</w:t>
      </w:r>
      <w:r>
        <w:t xml:space="preserve"> bases de données utilisées (PubMed, </w:t>
      </w:r>
      <w:proofErr w:type="spellStart"/>
      <w:r>
        <w:t>Scopus</w:t>
      </w:r>
      <w:proofErr w:type="spellEnd"/>
      <w:r>
        <w:t xml:space="preserve"> et Web of science). Les résultats observés ont été exportés dans le logiciel de gestion bibliographique </w:t>
      </w:r>
      <w:proofErr w:type="spellStart"/>
      <w:r>
        <w:t>Zotéro</w:t>
      </w:r>
      <w:proofErr w:type="spellEnd"/>
      <w:r>
        <w:t>. Ensuite, une suppression des doublons</w:t>
      </w:r>
      <w:r w:rsidR="00725DBB">
        <w:t xml:space="preserve"> a été faite</w:t>
      </w:r>
      <w:r>
        <w:t xml:space="preserve">, les articles sans résumé et en langue autre que le français et l’anglais </w:t>
      </w:r>
      <w:r w:rsidR="00725DBB">
        <w:t>ont</w:t>
      </w:r>
      <w:r w:rsidR="00225D52">
        <w:t xml:space="preserve"> </w:t>
      </w:r>
      <w:r>
        <w:t xml:space="preserve">été </w:t>
      </w:r>
      <w:r w:rsidR="00725DBB">
        <w:t>supprimés</w:t>
      </w:r>
      <w:r>
        <w:t xml:space="preserve">. </w:t>
      </w:r>
    </w:p>
    <w:p w14:paraId="487837E6" w14:textId="47E84596" w:rsidR="00014902" w:rsidRDefault="00014902" w:rsidP="00D42A2D">
      <w:pPr>
        <w:spacing w:after="160" w:line="276" w:lineRule="auto"/>
        <w:jc w:val="both"/>
      </w:pPr>
      <w:r>
        <w:t xml:space="preserve">(2) La sélection : </w:t>
      </w:r>
      <w:r w:rsidR="00725DBB">
        <w:t>à</w:t>
      </w:r>
      <w:r w:rsidR="00725DBB">
        <w:t xml:space="preserve"> </w:t>
      </w:r>
      <w:r>
        <w:t xml:space="preserve">cette étape, une suppression des articles moins pertinents sur la description des différentes méthodes de test de provocation </w:t>
      </w:r>
      <w:r w:rsidR="00725DBB">
        <w:t>nasale pour</w:t>
      </w:r>
      <w:r>
        <w:t xml:space="preserve"> le diagnostic des allergies respiratoires professionnelles a été </w:t>
      </w:r>
      <w:r w:rsidR="006152A2">
        <w:t>réalisé</w:t>
      </w:r>
      <w:r w:rsidR="00725DBB">
        <w:t>e</w:t>
      </w:r>
      <w:r w:rsidR="006152A2">
        <w:t>,</w:t>
      </w:r>
      <w:r>
        <w:t xml:space="preserve"> en se basant sur le titre et le résumé des articles. La sélection des articles a été réalisée par deux lecteurs. </w:t>
      </w:r>
    </w:p>
    <w:p w14:paraId="47055815" w14:textId="68CE8E8F" w:rsidR="00014902" w:rsidRDefault="00014902" w:rsidP="00D42A2D">
      <w:pPr>
        <w:spacing w:after="160" w:line="276" w:lineRule="auto"/>
        <w:jc w:val="both"/>
      </w:pPr>
      <w:r>
        <w:t>(3) L’éligibilité</w:t>
      </w:r>
      <w:r w:rsidR="003E4AE5">
        <w:t> : l</w:t>
      </w:r>
      <w:r>
        <w:t xml:space="preserve">es articles </w:t>
      </w:r>
      <w:r w:rsidR="003E4AE5">
        <w:t>ont</w:t>
      </w:r>
      <w:r>
        <w:t xml:space="preserve"> été évaluée après lecture intégrale des versions complètes disponibles et sur critère de pertinence de l’article sur la description des différentes méthodes de test de provocation </w:t>
      </w:r>
      <w:r w:rsidR="003E4AE5">
        <w:t>nasale pour</w:t>
      </w:r>
      <w:r>
        <w:t xml:space="preserve"> le diagnostic des allergies respiratoires professionnelles. </w:t>
      </w:r>
    </w:p>
    <w:p w14:paraId="3310FC31" w14:textId="37B9EBAA" w:rsidR="00014902" w:rsidRDefault="006565C1" w:rsidP="00D42A2D">
      <w:pPr>
        <w:spacing w:after="160" w:line="276" w:lineRule="auto"/>
        <w:jc w:val="both"/>
      </w:pPr>
      <w:r>
        <w:t xml:space="preserve">(4) l’inclusion : </w:t>
      </w:r>
      <w:r w:rsidR="003E4AE5">
        <w:t>inclusion de 51</w:t>
      </w:r>
      <w:r w:rsidR="003E4AE5">
        <w:t xml:space="preserve"> </w:t>
      </w:r>
      <w:r w:rsidR="00014902">
        <w:t xml:space="preserve">articles abordant l’utilisation du test de provocation nasale pour le diagnostic des allergies respiratoires professionnelles. </w:t>
      </w:r>
    </w:p>
    <w:p w14:paraId="2DA7A01F" w14:textId="77777777" w:rsidR="002F492C" w:rsidRDefault="002F492C" w:rsidP="00D42A2D">
      <w:pPr>
        <w:spacing w:after="160" w:line="276" w:lineRule="auto"/>
        <w:jc w:val="both"/>
      </w:pPr>
      <w:r>
        <w:t>Les résultats de la revue de la littérature sont présentés dans l’annexe (</w:t>
      </w:r>
      <w:r w:rsidRPr="003E4AE5">
        <w:rPr>
          <w:b/>
          <w:bCs/>
          <w:rPrChange w:id="170" w:author="YOUSSEF BENKHALLOUF" w:date="2022-09-14T22:21:00Z">
            <w:rPr/>
          </w:rPrChange>
        </w:rPr>
        <w:t>Tableau A.1.2</w:t>
      </w:r>
      <w:r>
        <w:t>)</w:t>
      </w:r>
    </w:p>
    <w:p w14:paraId="31549FEA" w14:textId="77777777" w:rsidR="0075309F" w:rsidRDefault="0075309F" w:rsidP="00D42A2D">
      <w:pPr>
        <w:spacing w:after="160" w:line="276" w:lineRule="auto"/>
        <w:jc w:val="both"/>
        <w:rPr>
          <w:rFonts w:ascii="Calibri" w:hAnsi="Calibri" w:cs="Calibri"/>
          <w:noProof/>
          <w:sz w:val="22"/>
          <w:szCs w:val="22"/>
          <w:lang w:eastAsia="fr-FR"/>
        </w:rPr>
      </w:pPr>
    </w:p>
    <w:p w14:paraId="1687A65B" w14:textId="77777777" w:rsidR="00014902" w:rsidRDefault="00787C6D" w:rsidP="00B73972">
      <w:pPr>
        <w:spacing w:after="160" w:line="360" w:lineRule="auto"/>
        <w:jc w:val="both"/>
        <w:rPr>
          <w:rFonts w:ascii="Calibri" w:hAnsi="Calibri" w:cs="Calibri"/>
          <w:sz w:val="22"/>
          <w:szCs w:val="22"/>
        </w:rPr>
      </w:pPr>
      <w:r>
        <w:rPr>
          <w:rFonts w:ascii="Calibri" w:hAnsi="Calibri" w:cs="Calibri"/>
          <w:noProof/>
          <w:sz w:val="22"/>
          <w:szCs w:val="22"/>
          <w:lang w:eastAsia="fr-FR"/>
        </w:rPr>
        <w:lastRenderedPageBreak/>
        <w:drawing>
          <wp:inline distT="0" distB="0" distL="0" distR="0" wp14:anchorId="507FF3EC" wp14:editId="57BD87DD">
            <wp:extent cx="5972810" cy="4519221"/>
            <wp:effectExtent l="1905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srcRect/>
                    <a:stretch>
                      <a:fillRect/>
                    </a:stretch>
                  </pic:blipFill>
                  <pic:spPr bwMode="auto">
                    <a:xfrm>
                      <a:off x="0" y="0"/>
                      <a:ext cx="5972810" cy="4519221"/>
                    </a:xfrm>
                    <a:prstGeom prst="rect">
                      <a:avLst/>
                    </a:prstGeom>
                    <a:noFill/>
                    <a:ln w="9525">
                      <a:noFill/>
                      <a:miter lim="800000"/>
                      <a:headEnd/>
                      <a:tailEnd/>
                    </a:ln>
                  </pic:spPr>
                </pic:pic>
              </a:graphicData>
            </a:graphic>
          </wp:inline>
        </w:drawing>
      </w:r>
      <w:commentRangeStart w:id="171"/>
      <w:commentRangeEnd w:id="171"/>
      <w:r w:rsidR="00E37069">
        <w:rPr>
          <w:rStyle w:val="Marquedecommentaire"/>
        </w:rPr>
        <w:commentReference w:id="171"/>
      </w:r>
    </w:p>
    <w:p w14:paraId="6D05BC6F" w14:textId="77777777" w:rsidR="00E87FAD" w:rsidRPr="006152A2" w:rsidRDefault="00E87FAD" w:rsidP="00E17682">
      <w:pPr>
        <w:pStyle w:val="Lgende"/>
        <w:spacing w:line="360" w:lineRule="auto"/>
        <w:jc w:val="center"/>
        <w:rPr>
          <w:b w:val="0"/>
          <w:bCs w:val="0"/>
          <w:color w:val="auto"/>
          <w:sz w:val="22"/>
          <w:szCs w:val="22"/>
        </w:rPr>
      </w:pPr>
      <w:bookmarkStart w:id="172" w:name="_Toc112988752"/>
      <w:bookmarkStart w:id="173" w:name="_Toc113313898"/>
      <w:r w:rsidRPr="00E87FAD">
        <w:rPr>
          <w:color w:val="auto"/>
          <w:sz w:val="22"/>
          <w:szCs w:val="22"/>
        </w:rPr>
        <w:t xml:space="preserve">Figure </w:t>
      </w:r>
      <w:r w:rsidR="005957B2">
        <w:rPr>
          <w:color w:val="auto"/>
          <w:sz w:val="22"/>
          <w:szCs w:val="22"/>
        </w:rPr>
        <w:fldChar w:fldCharType="begin"/>
      </w:r>
      <w:r w:rsidR="00E83255">
        <w:rPr>
          <w:color w:val="auto"/>
          <w:sz w:val="22"/>
          <w:szCs w:val="22"/>
        </w:rPr>
        <w:instrText xml:space="preserve"> STYLEREF 1 \s </w:instrText>
      </w:r>
      <w:r w:rsidR="005957B2">
        <w:rPr>
          <w:color w:val="auto"/>
          <w:sz w:val="22"/>
          <w:szCs w:val="22"/>
        </w:rPr>
        <w:fldChar w:fldCharType="separate"/>
      </w:r>
      <w:r w:rsidR="00E83255">
        <w:rPr>
          <w:noProof/>
          <w:color w:val="auto"/>
          <w:sz w:val="22"/>
          <w:szCs w:val="22"/>
          <w:cs/>
        </w:rPr>
        <w:t>‎</w:t>
      </w:r>
      <w:r w:rsidR="00E83255">
        <w:rPr>
          <w:noProof/>
          <w:color w:val="auto"/>
          <w:sz w:val="22"/>
          <w:szCs w:val="22"/>
        </w:rPr>
        <w:t>I</w:t>
      </w:r>
      <w:r w:rsidR="005957B2">
        <w:rPr>
          <w:color w:val="auto"/>
          <w:sz w:val="22"/>
          <w:szCs w:val="22"/>
        </w:rPr>
        <w:fldChar w:fldCharType="end"/>
      </w:r>
      <w:r w:rsidR="00E83255">
        <w:rPr>
          <w:color w:val="auto"/>
          <w:sz w:val="22"/>
          <w:szCs w:val="22"/>
        </w:rPr>
        <w:t>.</w:t>
      </w:r>
      <w:r w:rsidR="005957B2">
        <w:rPr>
          <w:color w:val="auto"/>
          <w:sz w:val="22"/>
          <w:szCs w:val="22"/>
        </w:rPr>
        <w:fldChar w:fldCharType="begin"/>
      </w:r>
      <w:r w:rsidR="00E83255">
        <w:rPr>
          <w:color w:val="auto"/>
          <w:sz w:val="22"/>
          <w:szCs w:val="22"/>
        </w:rPr>
        <w:instrText xml:space="preserve"> SEQ Figure \* ARABIC \s 1 </w:instrText>
      </w:r>
      <w:r w:rsidR="005957B2">
        <w:rPr>
          <w:color w:val="auto"/>
          <w:sz w:val="22"/>
          <w:szCs w:val="22"/>
        </w:rPr>
        <w:fldChar w:fldCharType="separate"/>
      </w:r>
      <w:r w:rsidR="00E83255">
        <w:rPr>
          <w:noProof/>
          <w:color w:val="auto"/>
          <w:sz w:val="22"/>
          <w:szCs w:val="22"/>
        </w:rPr>
        <w:t>1</w:t>
      </w:r>
      <w:r w:rsidR="005957B2">
        <w:rPr>
          <w:color w:val="auto"/>
          <w:sz w:val="22"/>
          <w:szCs w:val="22"/>
        </w:rPr>
        <w:fldChar w:fldCharType="end"/>
      </w:r>
      <w:r w:rsidRPr="00E87FAD">
        <w:rPr>
          <w:b w:val="0"/>
          <w:bCs w:val="0"/>
          <w:color w:val="auto"/>
          <w:sz w:val="22"/>
          <w:szCs w:val="22"/>
        </w:rPr>
        <w:t xml:space="preserve">: Diagramme </w:t>
      </w:r>
      <w:r w:rsidRPr="006152A2">
        <w:rPr>
          <w:b w:val="0"/>
          <w:bCs w:val="0"/>
          <w:color w:val="auto"/>
          <w:sz w:val="22"/>
          <w:szCs w:val="22"/>
        </w:rPr>
        <w:t xml:space="preserve">de flux </w:t>
      </w:r>
      <w:r w:rsidR="003037FD">
        <w:rPr>
          <w:b w:val="0"/>
          <w:bCs w:val="0"/>
          <w:color w:val="auto"/>
          <w:sz w:val="22"/>
          <w:szCs w:val="22"/>
        </w:rPr>
        <w:t xml:space="preserve">PRISMA </w:t>
      </w:r>
      <w:r w:rsidRPr="006152A2">
        <w:rPr>
          <w:b w:val="0"/>
          <w:bCs w:val="0"/>
          <w:color w:val="auto"/>
          <w:sz w:val="22"/>
          <w:szCs w:val="22"/>
        </w:rPr>
        <w:t xml:space="preserve">de la revue de littérature </w:t>
      </w:r>
      <w:bookmarkEnd w:id="172"/>
      <w:bookmarkEnd w:id="173"/>
    </w:p>
    <w:p w14:paraId="101AE431" w14:textId="77777777" w:rsidR="003F51D9" w:rsidRPr="003F51D9" w:rsidRDefault="00014902" w:rsidP="00B73972">
      <w:pPr>
        <w:pStyle w:val="Titre2"/>
        <w:jc w:val="both"/>
      </w:pPr>
      <w:bookmarkStart w:id="174" w:name="_Toc112850107"/>
      <w:bookmarkStart w:id="175" w:name="_Toc113368657"/>
      <w:r w:rsidRPr="00904616">
        <w:t>Résultats de la revue de littérature</w:t>
      </w:r>
      <w:bookmarkEnd w:id="174"/>
      <w:bookmarkEnd w:id="175"/>
    </w:p>
    <w:p w14:paraId="72B0D4A2" w14:textId="77777777" w:rsidR="00014902" w:rsidRPr="00904616" w:rsidRDefault="00014902" w:rsidP="00B73972">
      <w:pPr>
        <w:pStyle w:val="Titre3"/>
        <w:numPr>
          <w:ilvl w:val="2"/>
          <w:numId w:val="9"/>
        </w:numPr>
        <w:jc w:val="both"/>
      </w:pPr>
      <w:bookmarkStart w:id="176" w:name="_Toc112850108"/>
      <w:bookmarkStart w:id="177" w:name="_Toc113368658"/>
      <w:r w:rsidRPr="00904616">
        <w:t>Définition des concepts</w:t>
      </w:r>
      <w:bookmarkEnd w:id="176"/>
      <w:bookmarkEnd w:id="177"/>
    </w:p>
    <w:p w14:paraId="04DA4AD5" w14:textId="77777777" w:rsidR="00062278" w:rsidRPr="00423B62" w:rsidRDefault="00014902" w:rsidP="00B73972">
      <w:pPr>
        <w:pStyle w:val="Titre4"/>
        <w:numPr>
          <w:ilvl w:val="3"/>
          <w:numId w:val="7"/>
        </w:numPr>
        <w:jc w:val="both"/>
        <w:rPr>
          <w:rStyle w:val="Titre5Car"/>
          <w:rFonts w:ascii="Times New Roman" w:hAnsi="Times New Roman"/>
          <w:color w:val="auto"/>
        </w:rPr>
      </w:pPr>
      <w:bookmarkStart w:id="178" w:name="_Toc113368659"/>
      <w:commentRangeStart w:id="179"/>
      <w:r w:rsidRPr="006336D4">
        <w:t>Test de provocation nasale</w:t>
      </w:r>
      <w:bookmarkEnd w:id="178"/>
      <w:r w:rsidRPr="006336D4">
        <w:t> </w:t>
      </w:r>
      <w:commentRangeEnd w:id="179"/>
      <w:r w:rsidR="003037FD">
        <w:rPr>
          <w:rStyle w:val="Marquedecommentaire"/>
          <w:rFonts w:eastAsiaTheme="minorHAnsi" w:cs="Times New Roman"/>
          <w:b w:val="0"/>
          <w:bCs w:val="0"/>
          <w:iCs w:val="0"/>
        </w:rPr>
        <w:commentReference w:id="179"/>
      </w:r>
    </w:p>
    <w:p w14:paraId="45758A25" w14:textId="77777777" w:rsidR="00014902" w:rsidRPr="00BF504F" w:rsidRDefault="00014902" w:rsidP="006C1179">
      <w:pPr>
        <w:spacing w:after="160" w:line="276" w:lineRule="auto"/>
        <w:jc w:val="both"/>
      </w:pPr>
      <w:r w:rsidRPr="00BF504F">
        <w:t xml:space="preserve">C’est un test fonctionnel pratiqué dans le but de déclencher une réaction nasale syndromique par l’administration contrôlée d’une substance au niveau de la muqueuse. Les premières descriptions sont de </w:t>
      </w:r>
      <w:proofErr w:type="spellStart"/>
      <w:r w:rsidRPr="00BF504F">
        <w:t>Blackley</w:t>
      </w:r>
      <w:proofErr w:type="spellEnd"/>
      <w:r w:rsidRPr="00BF504F">
        <w:t xml:space="preserve"> en1873 et l’expérience consistait à appliquer des grains de pollens au niveau de la muqueuse nasale afin d’évaluer les réactions cliniques induites. La réalisation passe par </w:t>
      </w:r>
      <w:r w:rsidRPr="001472D1">
        <w:t>l’instillation</w:t>
      </w:r>
      <w:r w:rsidRPr="00BF504F">
        <w:t xml:space="preserve"> d’une ou de plusieurs concentrations d’agents capables de provoquer une réponse locale et d’induire des symptômes et/ou des modifications du flux d’air </w:t>
      </w:r>
      <w:r w:rsidR="00B679A1" w:rsidRPr="00BF504F">
        <w:t>nasal [</w:t>
      </w:r>
      <w:r w:rsidRPr="00BF504F">
        <w:t>2]–[6].</w:t>
      </w:r>
    </w:p>
    <w:p w14:paraId="49419332" w14:textId="77777777" w:rsidR="00014902" w:rsidRPr="00BF504F" w:rsidRDefault="00014902" w:rsidP="006C1179">
      <w:pPr>
        <w:pStyle w:val="Sansinterligne"/>
      </w:pPr>
      <w:r w:rsidRPr="00423B62">
        <w:rPr>
          <w:b/>
          <w:bCs/>
        </w:rPr>
        <w:t>Indications :</w:t>
      </w:r>
      <w:r w:rsidRPr="00BF504F">
        <w:t xml:space="preserve"> Une procédure </w:t>
      </w:r>
      <w:r w:rsidRPr="001472D1">
        <w:t>médicale indiquée</w:t>
      </w:r>
      <w:r w:rsidRPr="00BF504F">
        <w:t xml:space="preserve"> pour aider au diagnostic des maladies respiratoires allergiques comme la rhinite et l’asthme, pour évaluer une immunothérapie allergénique, une poly sensibilisation, des mécanismes physiopathologiques sous-jacents, évaluer l’efficacité de nouveaux traitements ou identifier les doses seuils déclenchant une réponse. Il est utilisé également </w:t>
      </w:r>
      <w:r w:rsidRPr="00BF504F">
        <w:lastRenderedPageBreak/>
        <w:t xml:space="preserve">pour mesurer directement les changements anatomiques et physiologiques de la cavité </w:t>
      </w:r>
      <w:r w:rsidR="00B679A1" w:rsidRPr="00BF504F">
        <w:t>nasale [</w:t>
      </w:r>
      <w:r w:rsidRPr="00BF504F">
        <w:t xml:space="preserve">4], [6], [7]. </w:t>
      </w:r>
    </w:p>
    <w:p w14:paraId="73B8B243" w14:textId="5A5FBC31" w:rsidR="00014902" w:rsidRPr="00BF504F" w:rsidRDefault="00014902" w:rsidP="006C1179">
      <w:pPr>
        <w:spacing w:after="160" w:line="276" w:lineRule="auto"/>
        <w:jc w:val="both"/>
      </w:pPr>
      <w:r w:rsidRPr="00BF504F">
        <w:rPr>
          <w:b/>
          <w:bCs/>
        </w:rPr>
        <w:t>Contre-indications :</w:t>
      </w:r>
      <w:r w:rsidRPr="00BF504F">
        <w:t xml:space="preserve"> Le TPN présente des contre-indications </w:t>
      </w:r>
      <w:r w:rsidRPr="001472D1">
        <w:t>locales (polypose</w:t>
      </w:r>
      <w:r w:rsidRPr="00BF504F">
        <w:t xml:space="preserve"> nasale, chirurgie nasale récente, infection respiratoire dans les deux semaines précédant l’examen…), générales (grossesse, affection </w:t>
      </w:r>
      <w:r w:rsidR="00787C6D" w:rsidRPr="00BF504F">
        <w:t>cardio-pulmonaire</w:t>
      </w:r>
      <w:r w:rsidRPr="00BF504F">
        <w:t xml:space="preserve"> sévère contre-indiquant l’utilisation d’adrénaline, trouble ventilatoire obstructif sévère…) et la médication (antihistaminiques, corticoïdes nasaux, corticothérapie systémique, décongestionnants nasaux de type vasoconstricteurs locaux ou généraux)</w:t>
      </w:r>
      <w:r w:rsidR="003B1BD5">
        <w:t xml:space="preserve"> </w:t>
      </w:r>
      <w:r w:rsidRPr="00BF504F">
        <w:t>[4], [8]</w:t>
      </w:r>
      <w:r w:rsidR="003F387C">
        <w:t>,[42]</w:t>
      </w:r>
      <w:r w:rsidRPr="00BF504F">
        <w:t>.</w:t>
      </w:r>
    </w:p>
    <w:p w14:paraId="0F9BB106" w14:textId="32AB3509" w:rsidR="008A0DCC" w:rsidRPr="001D06E2" w:rsidRDefault="001D06E2" w:rsidP="006C1179">
      <w:pPr>
        <w:spacing w:line="276" w:lineRule="auto"/>
        <w:jc w:val="both"/>
        <w:rPr>
          <w:b/>
          <w:bCs/>
        </w:rPr>
      </w:pPr>
      <w:r>
        <w:rPr>
          <w:b/>
          <w:bCs/>
        </w:rPr>
        <w:t xml:space="preserve">Raisons des résultats faux positifs ou faux négatifs : </w:t>
      </w:r>
      <w:r w:rsidR="008A0DCC" w:rsidRPr="00BF504F">
        <w:t xml:space="preserve">Dans la mesure de la perméabilité nasale, on constate parfois des résultats faussement positif ou l'inverse (faussement négative), la cause la </w:t>
      </w:r>
      <w:r w:rsidR="008A0DCC" w:rsidRPr="001472D1">
        <w:t>plus usité</w:t>
      </w:r>
      <w:r w:rsidR="00052736" w:rsidRPr="001472D1">
        <w:t xml:space="preserve"> pour</w:t>
      </w:r>
      <w:r w:rsidR="00052736">
        <w:t xml:space="preserve"> justifier </w:t>
      </w:r>
      <w:r w:rsidR="008A0DCC" w:rsidRPr="00BF504F">
        <w:t>ça</w:t>
      </w:r>
      <w:r w:rsidR="00052736">
        <w:t>,</w:t>
      </w:r>
      <w:r w:rsidR="008A0DCC" w:rsidRPr="00BF504F">
        <w:t xml:space="preserve"> est </w:t>
      </w:r>
      <w:r>
        <w:t>l’</w:t>
      </w:r>
      <w:r w:rsidR="003B1BD5" w:rsidRPr="00BF504F">
        <w:t>hyper-réactivité</w:t>
      </w:r>
      <w:r w:rsidR="008A0DCC" w:rsidRPr="00BF504F">
        <w:t xml:space="preserve"> globale de la  muqueuse nasale avant l'exposition aux agents irritant des saison</w:t>
      </w:r>
      <w:r w:rsidR="00052736">
        <w:t>s</w:t>
      </w:r>
      <w:r w:rsidR="008A0DCC" w:rsidRPr="00BF504F">
        <w:t xml:space="preserve"> de rhino sinusite ou l'exposition à des allergènes non spécifique</w:t>
      </w:r>
      <w:r w:rsidR="001F06E1">
        <w:t>s</w:t>
      </w:r>
      <w:r w:rsidR="005957B2" w:rsidRPr="00BF504F">
        <w:fldChar w:fldCharType="begin"/>
      </w:r>
      <w:r w:rsidR="00FD0FFA">
        <w:instrText xml:space="preserve"> ADDIN ZOTERO_ITEM CSL_CITATION {"citationID":"gEDLxhjW","properties":{"formattedCitation":"[1]","plainCitation":"[1]","dontUpdate":true,"noteIndex":0},"citationItems":[{"id":28412,"uris":["http://zotero.org/users/local/dza1zif6/items/N6DBUVU6"],"itemData":{"id":28412,"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ublisher-place: United States\nPMID: 15744168","page":"512-516","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5957B2" w:rsidRPr="00BF504F">
        <w:fldChar w:fldCharType="separate"/>
      </w:r>
      <w:r w:rsidR="008A0DCC" w:rsidRPr="00BF504F">
        <w:t>[36]</w:t>
      </w:r>
      <w:r w:rsidR="005957B2" w:rsidRPr="00BF504F">
        <w:fldChar w:fldCharType="end"/>
      </w:r>
    </w:p>
    <w:p w14:paraId="62E2F03F" w14:textId="77777777" w:rsidR="008A0DCC" w:rsidRPr="00BF504F" w:rsidRDefault="008A0DCC" w:rsidP="006C1179">
      <w:pPr>
        <w:spacing w:after="200" w:line="276" w:lineRule="auto"/>
        <w:jc w:val="both"/>
      </w:pPr>
      <w:r w:rsidRPr="00BF504F">
        <w:t xml:space="preserve">Pour les résultats faussement négatifs </w:t>
      </w:r>
      <w:r w:rsidRPr="001472D1">
        <w:t>du NPT</w:t>
      </w:r>
      <w:r w:rsidR="00B31B81">
        <w:t>,</w:t>
      </w:r>
      <w:r w:rsidRPr="001472D1">
        <w:t xml:space="preserve"> peuvent</w:t>
      </w:r>
      <w:r w:rsidRPr="00BF504F">
        <w:t xml:space="preserve"> survenir après l'utilisation ou l'échec du retrait des médicaments </w:t>
      </w:r>
      <w:r w:rsidRPr="00912B80">
        <w:t>indiqué</w:t>
      </w:r>
      <w:r w:rsidR="00B31B81" w:rsidRPr="00912B80">
        <w:t>s</w:t>
      </w:r>
      <w:r w:rsidRPr="00BF504F">
        <w:t xml:space="preserve"> causés par des solutions d'allergènes non standardisées et obsolètes ou par un débit d'air nasal très faible avant la provocation nasale. Une chirurgie </w:t>
      </w:r>
      <w:proofErr w:type="spellStart"/>
      <w:r w:rsidRPr="00BF504F">
        <w:t>naso</w:t>
      </w:r>
      <w:proofErr w:type="spellEnd"/>
      <w:r w:rsidRPr="00BF504F">
        <w:t xml:space="preserve">-sinusienne antérieure avec un manque consécutif de tissu muqueux réactif peut également entraîner un NPT faux négatif. </w:t>
      </w:r>
      <w:r w:rsidR="005957B2" w:rsidRPr="00BF504F">
        <w:fldChar w:fldCharType="begin"/>
      </w:r>
      <w:r w:rsidR="00FD0FFA">
        <w:instrText xml:space="preserve"> ADDIN ZOTERO_ITEM CSL_CITATION {"citationID":"MLd1V6N8","properties":{"formattedCitation":"[1]","plainCitation":"[1]","dontUpdate":true,"noteIndex":0},"citationItems":[{"id":28412,"uris":["http://zotero.org/users/local/dza1zif6/items/N6DBUVU6"],"itemData":{"id":28412,"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ublisher-place: United States\nPMID: 15744168","page":"512-516","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5957B2" w:rsidRPr="00BF504F">
        <w:fldChar w:fldCharType="separate"/>
      </w:r>
      <w:r w:rsidRPr="00BF504F">
        <w:t>[36]</w:t>
      </w:r>
      <w:r w:rsidR="005957B2" w:rsidRPr="00BF504F">
        <w:fldChar w:fldCharType="end"/>
      </w:r>
    </w:p>
    <w:p w14:paraId="37277C26" w14:textId="77777777" w:rsidR="00133EE8" w:rsidRPr="00133EE8" w:rsidRDefault="00014902" w:rsidP="00B73972">
      <w:pPr>
        <w:pStyle w:val="Titre4"/>
        <w:jc w:val="both"/>
      </w:pPr>
      <w:bookmarkStart w:id="180" w:name="_Toc113368660"/>
      <w:r w:rsidRPr="00904616">
        <w:t>Allergie respiratoire</w:t>
      </w:r>
      <w:bookmarkEnd w:id="180"/>
    </w:p>
    <w:p w14:paraId="00D2A0CA" w14:textId="77777777" w:rsidR="00BF504F" w:rsidRPr="00BF504F" w:rsidRDefault="00E470FD" w:rsidP="006C1179">
      <w:pPr>
        <w:spacing w:after="160" w:line="276" w:lineRule="auto"/>
        <w:jc w:val="both"/>
      </w:pPr>
      <w:r>
        <w:t xml:space="preserve">L’allergie respiratoire </w:t>
      </w:r>
      <w:r w:rsidR="00D90257">
        <w:t>c</w:t>
      </w:r>
      <w:r w:rsidR="00014902" w:rsidRPr="00BF504F">
        <w:t xml:space="preserve">orrespond à la réponse immunitaire liée à la présence de substances </w:t>
      </w:r>
      <w:proofErr w:type="spellStart"/>
      <w:r w:rsidR="00014902" w:rsidRPr="00BF504F">
        <w:t>aéro</w:t>
      </w:r>
      <w:proofErr w:type="spellEnd"/>
      <w:r w:rsidR="00014902" w:rsidRPr="00BF504F">
        <w:t>-allergènes au contact de la muqueuse nasale. En milieu professionnel, on distingue deux catégories d’allergènes. Les allergènes à haut poids moléculaire qui sont des substances biologiques dérivées de plantes ou d'animaux, ainsi que des enzymes provenant de diverses sources et les allergènes à bas poids moléculaire comprenant principalement des produits chimiques réactifs, des métaux et des poussières de bois. Les allergènes les plus connu</w:t>
      </w:r>
      <w:r w:rsidR="00052736">
        <w:t>e</w:t>
      </w:r>
      <w:r w:rsidR="00014902" w:rsidRPr="00BF504F">
        <w:t xml:space="preserve">s, déclenchant la majorité des difficultés respiratoires sont les pollens et les </w:t>
      </w:r>
      <w:r w:rsidR="0074344B" w:rsidRPr="00BF504F">
        <w:t>acariens [</w:t>
      </w:r>
      <w:r w:rsidR="00014902" w:rsidRPr="00BF504F">
        <w:t>9]–[11].</w:t>
      </w:r>
    </w:p>
    <w:p w14:paraId="2B6F16D6" w14:textId="77777777" w:rsidR="00C33A68" w:rsidRPr="00904616" w:rsidRDefault="00014902" w:rsidP="00B73972">
      <w:pPr>
        <w:pStyle w:val="Titre4"/>
        <w:jc w:val="both"/>
      </w:pPr>
      <w:bookmarkStart w:id="181" w:name="_Toc113368661"/>
      <w:r w:rsidRPr="00904616">
        <w:t>Rhinite professionnelle</w:t>
      </w:r>
      <w:bookmarkEnd w:id="181"/>
    </w:p>
    <w:p w14:paraId="5FCBE516" w14:textId="6F410964" w:rsidR="00014902" w:rsidRPr="00BF504F" w:rsidRDefault="00014902" w:rsidP="006C1179">
      <w:pPr>
        <w:spacing w:after="160" w:line="276" w:lineRule="auto"/>
        <w:jc w:val="both"/>
      </w:pPr>
      <w:r w:rsidRPr="00BF504F">
        <w:t xml:space="preserve">La rhinite est une inflammation de la muqueuse nasale. Elle peut être d’origine allergique ou non. La rhinite allergique professionnelle est caractérisée par le développement d'une </w:t>
      </w:r>
      <w:r w:rsidR="003B1BD5" w:rsidRPr="00BF504F">
        <w:t>hyper-réactivité</w:t>
      </w:r>
      <w:r w:rsidRPr="00BF504F">
        <w:t xml:space="preserve"> nasale spécifique à l'égard d'une substance présente sur le lieu du travail. Les tests de provocation nasale (TPN) permettent de déterminer précisément le rôle de l’allergène dans le déclenchement des symptômes de rhinite, en particulier lorsque l’anamnèse n’apporte pas d’éléments convaincants sur la pertinence clinique de </w:t>
      </w:r>
      <w:r w:rsidR="005A2EB2" w:rsidRPr="00BF504F">
        <w:t>l’allergène [</w:t>
      </w:r>
      <w:r w:rsidRPr="00BF504F">
        <w:t>12</w:t>
      </w:r>
      <w:r w:rsidR="005A2EB2">
        <w:t>]–</w:t>
      </w:r>
      <w:r w:rsidR="005A2EB2" w:rsidRPr="00BF504F">
        <w:t>[</w:t>
      </w:r>
      <w:r w:rsidRPr="00BF504F">
        <w:t xml:space="preserve">17]. </w:t>
      </w:r>
      <w:r w:rsidR="0032662F" w:rsidRPr="00917748">
        <w:t xml:space="preserve">Elle </w:t>
      </w:r>
      <w:r w:rsidR="00693D13" w:rsidRPr="00917748">
        <w:t xml:space="preserve">se caractérise par la présence de symptômes </w:t>
      </w:r>
      <w:r w:rsidR="005A2EB2" w:rsidRPr="00917748">
        <w:t>discontinus ou continus</w:t>
      </w:r>
      <w:r w:rsidR="00693D13" w:rsidRPr="00917748">
        <w:t xml:space="preserve"> tel</w:t>
      </w:r>
      <w:r w:rsidR="00BF504F" w:rsidRPr="00917748">
        <w:t>s</w:t>
      </w:r>
      <w:r w:rsidR="00693D13" w:rsidRPr="00917748">
        <w:t xml:space="preserve"> que les éternuements, </w:t>
      </w:r>
      <w:r w:rsidR="00917748" w:rsidRPr="00917748">
        <w:t xml:space="preserve">les </w:t>
      </w:r>
      <w:r w:rsidR="00693D13" w:rsidRPr="00917748">
        <w:t>déma</w:t>
      </w:r>
      <w:r w:rsidR="0032662F" w:rsidRPr="00917748">
        <w:t>ngeaisons, la congestion nasale ou</w:t>
      </w:r>
      <w:r w:rsidR="00693D13" w:rsidRPr="00917748">
        <w:t xml:space="preserve"> les rhinorrhée</w:t>
      </w:r>
      <w:r w:rsidR="00BF504F" w:rsidRPr="00917748">
        <w:t xml:space="preserve">s et  </w:t>
      </w:r>
      <w:r w:rsidR="00693D13" w:rsidRPr="00917748">
        <w:t>peu</w:t>
      </w:r>
      <w:r w:rsidR="00BF504F" w:rsidRPr="00917748">
        <w:t>t</w:t>
      </w:r>
      <w:r w:rsidR="00693D13" w:rsidRPr="00917748">
        <w:t xml:space="preserve"> être causé</w:t>
      </w:r>
      <w:r w:rsidR="00BF504F" w:rsidRPr="00917748">
        <w:t>e aussi par la</w:t>
      </w:r>
      <w:r w:rsidR="00693D13" w:rsidRPr="00917748">
        <w:t xml:space="preserve"> variation limitée du débit d'air </w:t>
      </w:r>
      <w:r w:rsidR="003B1BD5" w:rsidRPr="00917748">
        <w:t>nasal</w:t>
      </w:r>
      <w:r w:rsidR="003B1BD5">
        <w:t>,</w:t>
      </w:r>
      <w:r w:rsidR="003B1BD5" w:rsidRPr="00917748">
        <w:t xml:space="preserve"> due</w:t>
      </w:r>
      <w:r w:rsidR="00917748" w:rsidRPr="00917748">
        <w:t xml:space="preserve"> à </w:t>
      </w:r>
      <w:r w:rsidR="00693D13" w:rsidRPr="00917748">
        <w:t>l'environnement de travail et non par des stimuli externes de travail.</w:t>
      </w:r>
    </w:p>
    <w:p w14:paraId="2C205E10" w14:textId="77777777" w:rsidR="00C33A68" w:rsidRPr="00904616" w:rsidRDefault="00014902" w:rsidP="00B73972">
      <w:pPr>
        <w:pStyle w:val="Titre4"/>
        <w:jc w:val="both"/>
      </w:pPr>
      <w:bookmarkStart w:id="182" w:name="_Toc113368662"/>
      <w:r w:rsidRPr="00904616">
        <w:lastRenderedPageBreak/>
        <w:t>Asthme professionnel</w:t>
      </w:r>
      <w:bookmarkEnd w:id="182"/>
    </w:p>
    <w:p w14:paraId="70C55E88" w14:textId="77777777" w:rsidR="00014902" w:rsidRPr="00BF504F" w:rsidRDefault="00014902" w:rsidP="005B2814">
      <w:pPr>
        <w:spacing w:after="160" w:line="276" w:lineRule="auto"/>
        <w:jc w:val="both"/>
      </w:pPr>
      <w:r w:rsidRPr="00BF504F">
        <w:t xml:space="preserve">L’asthme est une maladie inflammatoire des voies </w:t>
      </w:r>
      <w:r w:rsidR="00C950B8" w:rsidRPr="00BF504F">
        <w:t>aériennes. On</w:t>
      </w:r>
      <w:r w:rsidRPr="00BF504F">
        <w:t xml:space="preserve"> parle</w:t>
      </w:r>
      <w:r w:rsidR="00C950B8">
        <w:t xml:space="preserve"> d'asthme professionnel quand l’un</w:t>
      </w:r>
      <w:r w:rsidRPr="00BF504F">
        <w:t xml:space="preserve"> ou les facteurs qui déclenchent ou aggravent l'asthme sont présents sur le lieu de travail. Il est le plus souvent d'origine allergique, induit par une exposition à des substances d'origine végétale ou animale, des produits chimiques ou des </w:t>
      </w:r>
      <w:r w:rsidR="00352215" w:rsidRPr="00BF504F">
        <w:t>métaux [</w:t>
      </w:r>
      <w:r w:rsidRPr="00BF504F">
        <w:t>18].</w:t>
      </w:r>
    </w:p>
    <w:p w14:paraId="5EC875A0" w14:textId="77777777" w:rsidR="00014902" w:rsidRPr="00904616" w:rsidRDefault="00014902" w:rsidP="00B73972">
      <w:pPr>
        <w:pStyle w:val="Titre4"/>
        <w:jc w:val="both"/>
      </w:pPr>
      <w:bookmarkStart w:id="183" w:name="_Toc113368663"/>
      <w:r w:rsidRPr="00904616">
        <w:t xml:space="preserve">Relation entre </w:t>
      </w:r>
      <w:r w:rsidR="00C17183">
        <w:t>l’</w:t>
      </w:r>
      <w:r w:rsidRPr="00904616">
        <w:t xml:space="preserve">asthme et </w:t>
      </w:r>
      <w:r w:rsidR="00C17183">
        <w:t xml:space="preserve">la </w:t>
      </w:r>
      <w:r w:rsidRPr="00904616">
        <w:t>rhinite professionnel</w:t>
      </w:r>
      <w:bookmarkEnd w:id="183"/>
      <w:r w:rsidR="00E37069">
        <w:t>s</w:t>
      </w:r>
    </w:p>
    <w:p w14:paraId="4B555C75" w14:textId="77777777" w:rsidR="00014902" w:rsidRPr="00BF504F" w:rsidRDefault="00014902" w:rsidP="005B2814">
      <w:pPr>
        <w:spacing w:after="160" w:line="276" w:lineRule="auto"/>
        <w:jc w:val="both"/>
      </w:pPr>
      <w:r w:rsidRPr="00BF504F">
        <w:t xml:space="preserve">La plupart des patients souffrant d'asthme professionnel souffrent également de rhinite professionnelle, bien que la rhinite soit 2 à 3 fois plus fréquente que l'asthme professionnel. La documentation d'une </w:t>
      </w:r>
      <w:r w:rsidRPr="001472D1">
        <w:t>sensibilisation médiée par les IgE à un agent du lieu de travail via des tests cutanés ou des IgE spécifiques sériques confirme un diagnostic de rhinite allergique probable, tandis que les tests de provocation nasale spécifique en laboratoire restent</w:t>
      </w:r>
      <w:r w:rsidR="00D90257">
        <w:t xml:space="preserve"> une</w:t>
      </w:r>
      <w:r w:rsidRPr="001472D1">
        <w:t xml:space="preserve"> méthode de référence pour établir un diagnostic définitif. Une étude </w:t>
      </w:r>
      <w:r w:rsidR="003C43F6" w:rsidRPr="001472D1">
        <w:t>d’</w:t>
      </w:r>
      <w:proofErr w:type="spellStart"/>
      <w:r w:rsidR="003C43F6" w:rsidRPr="001472D1">
        <w:t>Ameilleet</w:t>
      </w:r>
      <w:proofErr w:type="spellEnd"/>
      <w:r w:rsidRPr="00BF504F">
        <w:rPr>
          <w:i/>
          <w:iCs/>
        </w:rPr>
        <w:t xml:space="preserve"> </w:t>
      </w:r>
      <w:proofErr w:type="spellStart"/>
      <w:r w:rsidRPr="00BF504F">
        <w:rPr>
          <w:i/>
          <w:iCs/>
        </w:rPr>
        <w:t>al.</w:t>
      </w:r>
      <w:r w:rsidR="00D90257">
        <w:t>a</w:t>
      </w:r>
      <w:proofErr w:type="spellEnd"/>
      <w:r w:rsidRPr="00BF504F">
        <w:t xml:space="preserve"> examiné la relation entre la rhinite professionnelle et l'asthme professionnel. La fréquence d'association était plus élevée pour les allergènes à haut poids moléculaire que pour les allergènes à bas poids moléculaire, et les symptômes de </w:t>
      </w:r>
      <w:r w:rsidR="003C43F6">
        <w:t xml:space="preserve">la </w:t>
      </w:r>
      <w:r w:rsidRPr="00BF504F">
        <w:t xml:space="preserve">rhinite professionnelle sont également apparus plus tôt que l'asthme professionnel pour les allergènes à haut poids </w:t>
      </w:r>
      <w:r w:rsidR="003C43F6" w:rsidRPr="00BF504F">
        <w:t>moléculaire [</w:t>
      </w:r>
      <w:r w:rsidRPr="00BF504F">
        <w:t>12], [19]–[23].</w:t>
      </w:r>
    </w:p>
    <w:p w14:paraId="24C8CC79" w14:textId="77777777" w:rsidR="00D4162A" w:rsidRPr="00904616" w:rsidRDefault="00014902" w:rsidP="00B73972">
      <w:pPr>
        <w:pStyle w:val="Titre3"/>
        <w:jc w:val="both"/>
      </w:pPr>
      <w:bookmarkStart w:id="184" w:name="_Toc112850109"/>
      <w:bookmarkStart w:id="185" w:name="_Toc113368664"/>
      <w:r w:rsidRPr="00904616">
        <w:t>Différentes méthodes de test de provocation nasale</w:t>
      </w:r>
      <w:bookmarkEnd w:id="184"/>
      <w:bookmarkEnd w:id="185"/>
      <w:r w:rsidRPr="00904616">
        <w:t> </w:t>
      </w:r>
    </w:p>
    <w:p w14:paraId="4658FAE0" w14:textId="77777777" w:rsidR="00014902" w:rsidRPr="00BF504F" w:rsidRDefault="00C95BF8" w:rsidP="005B2814">
      <w:pPr>
        <w:spacing w:line="276" w:lineRule="auto"/>
        <w:jc w:val="both"/>
      </w:pPr>
      <w:r>
        <w:t>Il existe trois</w:t>
      </w:r>
      <w:r w:rsidR="00014902" w:rsidRPr="00BF504F">
        <w:t xml:space="preserve"> méthodes de test de provocation nasale. Ces méthodes relèvent de la mesure objective de l’obstruction nasale après </w:t>
      </w:r>
      <w:r w:rsidR="003C43F6">
        <w:t>l’</w:t>
      </w:r>
      <w:r w:rsidR="00014902" w:rsidRPr="00BF504F">
        <w:t xml:space="preserve">administration du stimulus. Il s’agit du (PNIF) ou débit inspiratoire nasal maximal, de la </w:t>
      </w:r>
      <w:proofErr w:type="spellStart"/>
      <w:r w:rsidR="00014902" w:rsidRPr="00BF504F">
        <w:t>rhinomanométrie</w:t>
      </w:r>
      <w:proofErr w:type="spellEnd"/>
      <w:r w:rsidR="00014902" w:rsidRPr="00BF504F">
        <w:t xml:space="preserve"> et de la </w:t>
      </w:r>
      <w:proofErr w:type="spellStart"/>
      <w:r w:rsidR="00014902" w:rsidRPr="00BF504F">
        <w:t>rhinométrie</w:t>
      </w:r>
      <w:proofErr w:type="spellEnd"/>
      <w:r w:rsidR="00014902" w:rsidRPr="00BF504F">
        <w:t xml:space="preserve"> acoustique. L’évaluation de la réponse nasale se base </w:t>
      </w:r>
      <w:r w:rsidR="00E37069">
        <w:t xml:space="preserve">également </w:t>
      </w:r>
      <w:r w:rsidR="00014902" w:rsidRPr="00BF504F">
        <w:t xml:space="preserve">sur des paramètres cliniques tels que le score de Lebel, de Linder et l’échelle visuelle </w:t>
      </w:r>
      <w:r w:rsidR="003C43F6" w:rsidRPr="00BF504F">
        <w:t>analogique [</w:t>
      </w:r>
      <w:r w:rsidR="00014902" w:rsidRPr="00BF504F">
        <w:t xml:space="preserve">2], [4], [24]. </w:t>
      </w:r>
    </w:p>
    <w:p w14:paraId="5E9D30B3" w14:textId="77777777" w:rsidR="00014902" w:rsidRPr="00904616" w:rsidRDefault="00AA4849" w:rsidP="00B73972">
      <w:pPr>
        <w:pStyle w:val="Titre4"/>
        <w:jc w:val="both"/>
      </w:pPr>
      <w:bookmarkStart w:id="186" w:name="_Toc113368665"/>
      <w:r>
        <w:t>PNIF</w:t>
      </w:r>
      <w:r w:rsidR="00014902" w:rsidRPr="00904616">
        <w:t xml:space="preserve"> ou débit inspiratoire nasal maximal</w:t>
      </w:r>
      <w:bookmarkEnd w:id="186"/>
      <w:r w:rsidR="00014902" w:rsidRPr="00904616">
        <w:t> </w:t>
      </w:r>
    </w:p>
    <w:p w14:paraId="4F622E40" w14:textId="3DA77C85" w:rsidR="00014902" w:rsidRPr="00BF504F" w:rsidRDefault="00B57E07" w:rsidP="005B2814">
      <w:pPr>
        <w:spacing w:after="160" w:line="276" w:lineRule="auto"/>
        <w:jc w:val="both"/>
      </w:pPr>
      <w:r>
        <w:t xml:space="preserve">Le </w:t>
      </w:r>
      <w:r w:rsidRPr="00904616">
        <w:t>débit inspiratoire nasal maximal </w:t>
      </w:r>
      <w:r>
        <w:t>p</w:t>
      </w:r>
      <w:r w:rsidR="00014902" w:rsidRPr="00BF504F">
        <w:t xml:space="preserve">ermet d’évaluer la perméabilité des voies respiratoires nasales en utilisant un spiromètre et un masque </w:t>
      </w:r>
      <w:proofErr w:type="spellStart"/>
      <w:r w:rsidR="00014902" w:rsidRPr="00BF504F">
        <w:t>bucconasal</w:t>
      </w:r>
      <w:proofErr w:type="spellEnd"/>
      <w:r w:rsidR="00014902" w:rsidRPr="00BF504F">
        <w:t>. Le masque est fixé au spiromètre et placé sans compression sur le vi</w:t>
      </w:r>
      <w:r>
        <w:t>sage du patient. La mesure est prise</w:t>
      </w:r>
      <w:r w:rsidR="00014902" w:rsidRPr="00BF504F">
        <w:t xml:space="preserve"> en demandant au patient de faire une inspiration nasale maximale </w:t>
      </w:r>
      <w:r>
        <w:t xml:space="preserve">à </w:t>
      </w:r>
      <w:r w:rsidR="00014902" w:rsidRPr="00BF504F">
        <w:t xml:space="preserve">bouche fermée après une expiration normale. Deux mesures sont </w:t>
      </w:r>
      <w:r>
        <w:t xml:space="preserve">prises </w:t>
      </w:r>
      <w:r w:rsidR="00014902" w:rsidRPr="00BF504F">
        <w:t xml:space="preserve">à 30 secondes d'intervalle puis </w:t>
      </w:r>
      <w:r>
        <w:t xml:space="preserve">elles ont été </w:t>
      </w:r>
      <w:r w:rsidR="00014902" w:rsidRPr="00BF504F">
        <w:t xml:space="preserve">comparées entre elles (PNIF1 et PNIF2 exprimées en l/min). Les sujets devaient inspirer le plus rapidement et le plus fortement possible. La remise à « zéro » de l'appareil avant chaque mesure est obtenue en le mettant en position </w:t>
      </w:r>
      <w:r w:rsidR="007F3AA4" w:rsidRPr="00BF504F">
        <w:t>verticale [</w:t>
      </w:r>
      <w:r w:rsidR="00014902" w:rsidRPr="00BF504F">
        <w:t>25], [26</w:t>
      </w:r>
      <w:r w:rsidR="00014902" w:rsidRPr="00917748">
        <w:t>].</w:t>
      </w:r>
      <w:r w:rsidR="004C0691" w:rsidRPr="00917748">
        <w:t xml:space="preserve"> Le résultat </w:t>
      </w:r>
      <w:r w:rsidR="00FF51B0">
        <w:t>est considéré</w:t>
      </w:r>
      <w:r w:rsidR="001D06E2">
        <w:t xml:space="preserve"> comme positif </w:t>
      </w:r>
      <w:r w:rsidR="004C0691" w:rsidRPr="00917748">
        <w:t>lorsque</w:t>
      </w:r>
      <w:r w:rsidR="00A003AA" w:rsidRPr="00917748">
        <w:t xml:space="preserve"> qu’il </w:t>
      </w:r>
      <w:r w:rsidR="003B1BD5" w:rsidRPr="00917748">
        <w:t>y a</w:t>
      </w:r>
      <w:r w:rsidR="00A003AA" w:rsidRPr="00917748">
        <w:t xml:space="preserve"> un</w:t>
      </w:r>
      <w:r w:rsidR="00917748" w:rsidRPr="00917748">
        <w:t>e</w:t>
      </w:r>
      <w:r w:rsidR="00C054DC">
        <w:t xml:space="preserve"> </w:t>
      </w:r>
      <w:r w:rsidR="00A003AA" w:rsidRPr="001472D1">
        <w:t>chute de</w:t>
      </w:r>
      <w:r w:rsidR="00C054DC">
        <w:t xml:space="preserve"> </w:t>
      </w:r>
      <w:r w:rsidR="002235DF" w:rsidRPr="001472D1">
        <w:t xml:space="preserve">PNIF </w:t>
      </w:r>
      <w:r w:rsidR="00A003AA" w:rsidRPr="001472D1">
        <w:t>de 40</w:t>
      </w:r>
      <w:r w:rsidR="004C0691" w:rsidRPr="001472D1">
        <w:t>% après</w:t>
      </w:r>
      <w:r w:rsidR="004C0691" w:rsidRPr="00917748">
        <w:t xml:space="preserve"> le </w:t>
      </w:r>
      <w:r w:rsidR="001D06E2">
        <w:t>TPN</w:t>
      </w:r>
      <w:r w:rsidR="003124F1">
        <w:t xml:space="preserve"> </w:t>
      </w:r>
      <w:r w:rsidR="00A51E61" w:rsidRPr="00A51E61">
        <w:t>[3</w:t>
      </w:r>
      <w:r w:rsidR="00A51E61">
        <w:t>6</w:t>
      </w:r>
      <w:r w:rsidR="00A51E61" w:rsidRPr="00A51E61">
        <w:t>]</w:t>
      </w:r>
      <w:r w:rsidR="003124F1">
        <w:t>-[50]</w:t>
      </w:r>
      <w:r>
        <w:t>.</w:t>
      </w:r>
    </w:p>
    <w:p w14:paraId="04952452" w14:textId="516630BE" w:rsidR="00014902" w:rsidRPr="00BF504F" w:rsidRDefault="003B1BD5" w:rsidP="005B2814">
      <w:pPr>
        <w:spacing w:after="160" w:line="276" w:lineRule="auto"/>
        <w:jc w:val="both"/>
      </w:pPr>
      <w:r w:rsidRPr="001472D1">
        <w:rPr>
          <w:b/>
          <w:bCs/>
        </w:rPr>
        <w:t>Avantages</w:t>
      </w:r>
      <w:r>
        <w:t xml:space="preserve"> :</w:t>
      </w:r>
      <w:r w:rsidR="000F769F">
        <w:t xml:space="preserve"> c</w:t>
      </w:r>
      <w:r w:rsidR="00014902" w:rsidRPr="00BF504F">
        <w:t>’est une méthode facile à appliquer et à interpréter. Elle est fréquemment employée dans les étu</w:t>
      </w:r>
      <w:r w:rsidR="00220CE7">
        <w:t xml:space="preserve">des scientifiques et peu </w:t>
      </w:r>
      <w:r>
        <w:t>coûteuse</w:t>
      </w:r>
      <w:r w:rsidRPr="00BF504F">
        <w:t xml:space="preserve"> [</w:t>
      </w:r>
      <w:r w:rsidR="00014902" w:rsidRPr="00BF504F">
        <w:t>25], [26].</w:t>
      </w:r>
    </w:p>
    <w:p w14:paraId="689F13CF" w14:textId="45956F21" w:rsidR="00014902" w:rsidRPr="00BF504F" w:rsidRDefault="00014902" w:rsidP="005B2814">
      <w:pPr>
        <w:spacing w:after="160" w:line="276" w:lineRule="auto"/>
        <w:jc w:val="both"/>
      </w:pPr>
      <w:r w:rsidRPr="001472D1">
        <w:rPr>
          <w:b/>
          <w:bCs/>
        </w:rPr>
        <w:t>Limites</w:t>
      </w:r>
      <w:r w:rsidRPr="00BF504F">
        <w:t xml:space="preserve"> : </w:t>
      </w:r>
      <w:r w:rsidR="000F769F">
        <w:t xml:space="preserve">difficile à utiliser </w:t>
      </w:r>
      <w:r w:rsidRPr="00BF504F">
        <w:t xml:space="preserve">des appareils disponibles et </w:t>
      </w:r>
      <w:r w:rsidR="00107A95" w:rsidRPr="00BF504F">
        <w:t>non-</w:t>
      </w:r>
      <w:r w:rsidR="003B1BD5" w:rsidRPr="00BF504F">
        <w:t>reproductibles [</w:t>
      </w:r>
      <w:r w:rsidRPr="00BF504F">
        <w:t>25], [26].</w:t>
      </w:r>
    </w:p>
    <w:p w14:paraId="39C7EAFB" w14:textId="77777777" w:rsidR="00014902" w:rsidRPr="00BF504F" w:rsidRDefault="00014902" w:rsidP="00912B80">
      <w:pPr>
        <w:spacing w:after="160" w:line="360" w:lineRule="auto"/>
        <w:jc w:val="center"/>
      </w:pPr>
      <w:r w:rsidRPr="00BF504F">
        <w:rPr>
          <w:noProof/>
          <w:lang w:eastAsia="fr-FR"/>
        </w:rPr>
        <w:lastRenderedPageBreak/>
        <w:drawing>
          <wp:inline distT="0" distB="0" distL="0" distR="0" wp14:anchorId="1D120F0A" wp14:editId="58D7BFBC">
            <wp:extent cx="3094374" cy="2743200"/>
            <wp:effectExtent l="1905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3094374" cy="2743200"/>
                    </a:xfrm>
                    <a:prstGeom prst="rect">
                      <a:avLst/>
                    </a:prstGeom>
                    <a:noFill/>
                    <a:ln w="9525">
                      <a:noFill/>
                      <a:miter lim="800000"/>
                      <a:headEnd/>
                      <a:tailEnd/>
                    </a:ln>
                  </pic:spPr>
                </pic:pic>
              </a:graphicData>
            </a:graphic>
          </wp:inline>
        </w:drawing>
      </w:r>
    </w:p>
    <w:p w14:paraId="458E5F8C" w14:textId="77777777" w:rsidR="00014902" w:rsidRPr="00CA0E99" w:rsidRDefault="00CA0E99" w:rsidP="00912B80">
      <w:pPr>
        <w:pStyle w:val="Lgende"/>
        <w:spacing w:line="360" w:lineRule="auto"/>
        <w:jc w:val="center"/>
        <w:rPr>
          <w:rStyle w:val="Titre4Car"/>
          <w:color w:val="auto"/>
          <w:sz w:val="32"/>
          <w:szCs w:val="32"/>
        </w:rPr>
      </w:pPr>
      <w:bookmarkStart w:id="187" w:name="_Toc112988753"/>
      <w:bookmarkStart w:id="188" w:name="_Toc113313899"/>
      <w:r w:rsidRPr="00CA0E99">
        <w:rPr>
          <w:color w:val="auto"/>
          <w:sz w:val="22"/>
          <w:szCs w:val="22"/>
        </w:rPr>
        <w:t xml:space="preserve">Figure </w:t>
      </w:r>
      <w:r w:rsidR="005957B2">
        <w:rPr>
          <w:color w:val="auto"/>
          <w:sz w:val="22"/>
          <w:szCs w:val="22"/>
        </w:rPr>
        <w:fldChar w:fldCharType="begin"/>
      </w:r>
      <w:r w:rsidR="00E83255">
        <w:rPr>
          <w:color w:val="auto"/>
          <w:sz w:val="22"/>
          <w:szCs w:val="22"/>
        </w:rPr>
        <w:instrText xml:space="preserve"> STYLEREF 1 \s </w:instrText>
      </w:r>
      <w:r w:rsidR="005957B2">
        <w:rPr>
          <w:color w:val="auto"/>
          <w:sz w:val="22"/>
          <w:szCs w:val="22"/>
        </w:rPr>
        <w:fldChar w:fldCharType="separate"/>
      </w:r>
      <w:r w:rsidR="00E83255">
        <w:rPr>
          <w:noProof/>
          <w:color w:val="auto"/>
          <w:sz w:val="22"/>
          <w:szCs w:val="22"/>
          <w:cs/>
        </w:rPr>
        <w:t>‎</w:t>
      </w:r>
      <w:r w:rsidR="00E83255">
        <w:rPr>
          <w:noProof/>
          <w:color w:val="auto"/>
          <w:sz w:val="22"/>
          <w:szCs w:val="22"/>
        </w:rPr>
        <w:t>I</w:t>
      </w:r>
      <w:r w:rsidR="005957B2">
        <w:rPr>
          <w:color w:val="auto"/>
          <w:sz w:val="22"/>
          <w:szCs w:val="22"/>
        </w:rPr>
        <w:fldChar w:fldCharType="end"/>
      </w:r>
      <w:r w:rsidR="00E83255">
        <w:rPr>
          <w:color w:val="auto"/>
          <w:sz w:val="22"/>
          <w:szCs w:val="22"/>
        </w:rPr>
        <w:t>.</w:t>
      </w:r>
      <w:r w:rsidR="005957B2">
        <w:rPr>
          <w:color w:val="auto"/>
          <w:sz w:val="22"/>
          <w:szCs w:val="22"/>
        </w:rPr>
        <w:fldChar w:fldCharType="begin"/>
      </w:r>
      <w:r w:rsidR="00E83255">
        <w:rPr>
          <w:color w:val="auto"/>
          <w:sz w:val="22"/>
          <w:szCs w:val="22"/>
        </w:rPr>
        <w:instrText xml:space="preserve"> SEQ Figure \* ARABIC \s 1 </w:instrText>
      </w:r>
      <w:r w:rsidR="005957B2">
        <w:rPr>
          <w:color w:val="auto"/>
          <w:sz w:val="22"/>
          <w:szCs w:val="22"/>
        </w:rPr>
        <w:fldChar w:fldCharType="separate"/>
      </w:r>
      <w:r w:rsidR="00E83255">
        <w:rPr>
          <w:noProof/>
          <w:color w:val="auto"/>
          <w:sz w:val="22"/>
          <w:szCs w:val="22"/>
        </w:rPr>
        <w:t>2</w:t>
      </w:r>
      <w:r w:rsidR="005957B2">
        <w:rPr>
          <w:color w:val="auto"/>
          <w:sz w:val="22"/>
          <w:szCs w:val="22"/>
        </w:rPr>
        <w:fldChar w:fldCharType="end"/>
      </w:r>
      <w:r w:rsidRPr="00CA0E99">
        <w:rPr>
          <w:b w:val="0"/>
          <w:bCs w:val="0"/>
          <w:color w:val="auto"/>
          <w:sz w:val="22"/>
          <w:szCs w:val="22"/>
        </w:rPr>
        <w:t xml:space="preserve">: </w:t>
      </w:r>
      <w:r w:rsidR="000457D9">
        <w:rPr>
          <w:b w:val="0"/>
          <w:bCs w:val="0"/>
          <w:color w:val="auto"/>
          <w:sz w:val="22"/>
          <w:szCs w:val="22"/>
        </w:rPr>
        <w:t xml:space="preserve">PNIF </w:t>
      </w:r>
      <w:r w:rsidRPr="00CA0E99">
        <w:rPr>
          <w:b w:val="0"/>
          <w:bCs w:val="0"/>
          <w:color w:val="auto"/>
          <w:sz w:val="22"/>
          <w:szCs w:val="22"/>
        </w:rPr>
        <w:t xml:space="preserve">ou débit inspiratoire nasal </w:t>
      </w:r>
      <w:r w:rsidR="00522EA8" w:rsidRPr="00CA0E99">
        <w:rPr>
          <w:b w:val="0"/>
          <w:bCs w:val="0"/>
          <w:color w:val="auto"/>
          <w:sz w:val="22"/>
          <w:szCs w:val="22"/>
        </w:rPr>
        <w:t>maximal [</w:t>
      </w:r>
      <w:r w:rsidRPr="00CA0E99">
        <w:rPr>
          <w:b w:val="0"/>
          <w:bCs w:val="0"/>
          <w:color w:val="auto"/>
          <w:sz w:val="22"/>
          <w:szCs w:val="22"/>
        </w:rPr>
        <w:t>25]</w:t>
      </w:r>
      <w:bookmarkEnd w:id="187"/>
      <w:bookmarkEnd w:id="188"/>
    </w:p>
    <w:p w14:paraId="01F458D4" w14:textId="77777777" w:rsidR="00014902" w:rsidRPr="00904616" w:rsidRDefault="00014902" w:rsidP="00B73972">
      <w:pPr>
        <w:pStyle w:val="Titre4"/>
        <w:jc w:val="both"/>
      </w:pPr>
      <w:bookmarkStart w:id="189" w:name="_Toc113368666"/>
      <w:proofErr w:type="spellStart"/>
      <w:r w:rsidRPr="00904616">
        <w:t>Rhinomanométrie</w:t>
      </w:r>
      <w:bookmarkEnd w:id="189"/>
      <w:proofErr w:type="spellEnd"/>
    </w:p>
    <w:p w14:paraId="16005DC3" w14:textId="64AE3358" w:rsidR="00014902" w:rsidRPr="003852DC" w:rsidRDefault="00014902" w:rsidP="00091780">
      <w:pPr>
        <w:spacing w:after="160" w:line="276" w:lineRule="auto"/>
        <w:jc w:val="both"/>
        <w:rPr>
          <w:rFonts w:asciiTheme="majorBidi" w:hAnsiTheme="majorBidi" w:cstheme="majorBidi"/>
        </w:rPr>
      </w:pPr>
      <w:r w:rsidRPr="003852DC">
        <w:rPr>
          <w:rFonts w:asciiTheme="majorBidi" w:hAnsiTheme="majorBidi" w:cstheme="majorBidi"/>
        </w:rPr>
        <w:t xml:space="preserve">La </w:t>
      </w:r>
      <w:proofErr w:type="spellStart"/>
      <w:r w:rsidRPr="003852DC">
        <w:rPr>
          <w:rFonts w:asciiTheme="majorBidi" w:hAnsiTheme="majorBidi" w:cstheme="majorBidi"/>
        </w:rPr>
        <w:t>rhinomanométrie</w:t>
      </w:r>
      <w:proofErr w:type="spellEnd"/>
      <w:ins w:id="190" w:author="youssef" w:date="2022-09-12T11:41:00Z">
        <w:r w:rsidR="00091780">
          <w:rPr>
            <w:rFonts w:asciiTheme="majorBidi" w:hAnsiTheme="majorBidi" w:cstheme="majorBidi"/>
          </w:rPr>
          <w:t xml:space="preserve"> </w:t>
        </w:r>
      </w:ins>
      <w:commentRangeStart w:id="191"/>
      <w:r w:rsidRPr="003852DC">
        <w:rPr>
          <w:rFonts w:asciiTheme="majorBidi" w:hAnsiTheme="majorBidi" w:cstheme="majorBidi"/>
        </w:rPr>
        <w:t xml:space="preserve">mesure la </w:t>
      </w:r>
      <w:del w:id="192" w:author="youssef" w:date="2022-09-12T11:41:00Z">
        <w:r w:rsidRPr="003852DC" w:rsidDel="00091780">
          <w:rPr>
            <w:rFonts w:asciiTheme="majorBidi" w:hAnsiTheme="majorBidi" w:cstheme="majorBidi"/>
          </w:rPr>
          <w:delText xml:space="preserve">résistance </w:delText>
        </w:r>
      </w:del>
      <w:proofErr w:type="spellStart"/>
      <w:ins w:id="193" w:author="youssef" w:date="2022-09-12T11:41:00Z">
        <w:r w:rsidR="00091780">
          <w:rPr>
            <w:rFonts w:asciiTheme="majorBidi" w:hAnsiTheme="majorBidi" w:cstheme="majorBidi"/>
          </w:rPr>
          <w:t>préssion</w:t>
        </w:r>
        <w:proofErr w:type="spellEnd"/>
        <w:r w:rsidR="00091780">
          <w:rPr>
            <w:rFonts w:asciiTheme="majorBidi" w:hAnsiTheme="majorBidi" w:cstheme="majorBidi"/>
          </w:rPr>
          <w:t xml:space="preserve"> </w:t>
        </w:r>
      </w:ins>
      <w:r w:rsidRPr="003852DC">
        <w:rPr>
          <w:rFonts w:asciiTheme="majorBidi" w:hAnsiTheme="majorBidi" w:cstheme="majorBidi"/>
        </w:rPr>
        <w:t>des voies respiratoires nasales et le débit d'ai</w:t>
      </w:r>
      <w:commentRangeEnd w:id="191"/>
      <w:r w:rsidR="00E37069">
        <w:rPr>
          <w:rStyle w:val="Marquedecommentaire"/>
        </w:rPr>
        <w:commentReference w:id="191"/>
      </w:r>
      <w:r w:rsidRPr="003852DC">
        <w:rPr>
          <w:rFonts w:asciiTheme="majorBidi" w:hAnsiTheme="majorBidi" w:cstheme="majorBidi"/>
        </w:rPr>
        <w:t>r. Elle peut être antérieur</w:t>
      </w:r>
      <w:r w:rsidR="00522EA8">
        <w:rPr>
          <w:rFonts w:asciiTheme="majorBidi" w:hAnsiTheme="majorBidi" w:cstheme="majorBidi"/>
        </w:rPr>
        <w:t>e</w:t>
      </w:r>
      <w:r w:rsidRPr="003852DC">
        <w:rPr>
          <w:rFonts w:asciiTheme="majorBidi" w:hAnsiTheme="majorBidi" w:cstheme="majorBidi"/>
        </w:rPr>
        <w:t xml:space="preserve"> ou postérieur</w:t>
      </w:r>
      <w:r w:rsidR="00522EA8">
        <w:rPr>
          <w:rFonts w:asciiTheme="majorBidi" w:hAnsiTheme="majorBidi" w:cstheme="majorBidi"/>
        </w:rPr>
        <w:t>e</w:t>
      </w:r>
      <w:r w:rsidRPr="003852DC">
        <w:rPr>
          <w:rFonts w:asciiTheme="majorBidi" w:hAnsiTheme="majorBidi" w:cstheme="majorBidi"/>
        </w:rPr>
        <w:t>, acti</w:t>
      </w:r>
      <w:r w:rsidR="00522EA8">
        <w:rPr>
          <w:rFonts w:asciiTheme="majorBidi" w:hAnsiTheme="majorBidi" w:cstheme="majorBidi"/>
        </w:rPr>
        <w:t>ve ou passive</w:t>
      </w:r>
      <w:r w:rsidRPr="003852DC">
        <w:rPr>
          <w:rFonts w:asciiTheme="majorBidi" w:hAnsiTheme="majorBidi" w:cstheme="majorBidi"/>
        </w:rPr>
        <w:t xml:space="preserve">, selon que le sujet respire activement ou que le flux d'air est envoyé artificiellement dans la </w:t>
      </w:r>
      <w:r w:rsidR="003B1BD5" w:rsidRPr="003852DC">
        <w:rPr>
          <w:rFonts w:asciiTheme="majorBidi" w:hAnsiTheme="majorBidi" w:cstheme="majorBidi"/>
        </w:rPr>
        <w:t>narine [</w:t>
      </w:r>
      <w:r w:rsidRPr="003852DC">
        <w:rPr>
          <w:rFonts w:asciiTheme="majorBidi" w:hAnsiTheme="majorBidi" w:cstheme="majorBidi"/>
        </w:rPr>
        <w:t>27].</w:t>
      </w:r>
    </w:p>
    <w:p w14:paraId="2719C3C8" w14:textId="77777777" w:rsidR="00014902" w:rsidRPr="003852DC" w:rsidRDefault="00014902" w:rsidP="005B2814">
      <w:pPr>
        <w:spacing w:after="160" w:line="276" w:lineRule="auto"/>
        <w:jc w:val="both"/>
        <w:rPr>
          <w:rFonts w:asciiTheme="majorBidi" w:hAnsiTheme="majorBidi" w:cstheme="majorBidi"/>
        </w:rPr>
      </w:pPr>
      <w:r w:rsidRPr="003852DC">
        <w:rPr>
          <w:rFonts w:asciiTheme="majorBidi" w:hAnsiTheme="majorBidi" w:cstheme="majorBidi"/>
        </w:rPr>
        <w:t xml:space="preserve"> La </w:t>
      </w:r>
      <w:r w:rsidR="00A51E61" w:rsidRPr="003852DC">
        <w:rPr>
          <w:rFonts w:asciiTheme="majorBidi" w:hAnsiTheme="majorBidi" w:cstheme="majorBidi"/>
        </w:rPr>
        <w:t>rhino manométrie</w:t>
      </w:r>
      <w:r w:rsidRPr="003852DC">
        <w:rPr>
          <w:rFonts w:asciiTheme="majorBidi" w:hAnsiTheme="majorBidi" w:cstheme="majorBidi"/>
        </w:rPr>
        <w:t xml:space="preserve"> active antérieure : le patient respire activement par une narine, tandis que la différence de pression </w:t>
      </w:r>
      <w:proofErr w:type="spellStart"/>
      <w:r w:rsidRPr="003852DC">
        <w:rPr>
          <w:rFonts w:asciiTheme="majorBidi" w:hAnsiTheme="majorBidi" w:cstheme="majorBidi"/>
        </w:rPr>
        <w:t>narinochoanale</w:t>
      </w:r>
      <w:proofErr w:type="spellEnd"/>
      <w:r w:rsidRPr="003852DC">
        <w:rPr>
          <w:rFonts w:asciiTheme="majorBidi" w:hAnsiTheme="majorBidi" w:cstheme="majorBidi"/>
        </w:rPr>
        <w:t xml:space="preserve"> est évaluée dans la partie antérieure de la narine controlatérale. C’est la méthode la plus couramment utilisée, car elle est plus facile à réaliser. Dans la </w:t>
      </w:r>
      <w:proofErr w:type="spellStart"/>
      <w:r w:rsidRPr="003852DC">
        <w:rPr>
          <w:rFonts w:asciiTheme="majorBidi" w:hAnsiTheme="majorBidi" w:cstheme="majorBidi"/>
        </w:rPr>
        <w:t>rhinomanométrie</w:t>
      </w:r>
      <w:proofErr w:type="spellEnd"/>
      <w:r w:rsidRPr="003852DC">
        <w:rPr>
          <w:rFonts w:asciiTheme="majorBidi" w:hAnsiTheme="majorBidi" w:cstheme="majorBidi"/>
        </w:rPr>
        <w:t xml:space="preserve"> antérieur</w:t>
      </w:r>
      <w:r w:rsidR="00522EA8">
        <w:rPr>
          <w:rFonts w:asciiTheme="majorBidi" w:hAnsiTheme="majorBidi" w:cstheme="majorBidi"/>
        </w:rPr>
        <w:t>e</w:t>
      </w:r>
      <w:r w:rsidRPr="003852DC">
        <w:rPr>
          <w:rFonts w:asciiTheme="majorBidi" w:hAnsiTheme="majorBidi" w:cstheme="majorBidi"/>
        </w:rPr>
        <w:t xml:space="preserve">, un masque est attaché à l'appareil qui mesure la pression et </w:t>
      </w:r>
      <w:r w:rsidR="00522EA8">
        <w:rPr>
          <w:rFonts w:asciiTheme="majorBidi" w:hAnsiTheme="majorBidi" w:cstheme="majorBidi"/>
        </w:rPr>
        <w:t xml:space="preserve">le débit </w:t>
      </w:r>
      <w:proofErr w:type="spellStart"/>
      <w:r w:rsidR="00522EA8">
        <w:rPr>
          <w:rFonts w:asciiTheme="majorBidi" w:hAnsiTheme="majorBidi" w:cstheme="majorBidi"/>
        </w:rPr>
        <w:t>transnasau</w:t>
      </w:r>
      <w:proofErr w:type="spellEnd"/>
      <w:r w:rsidRPr="003852DC">
        <w:rPr>
          <w:rFonts w:asciiTheme="majorBidi" w:hAnsiTheme="majorBidi" w:cstheme="majorBidi"/>
        </w:rPr>
        <w:t xml:space="preserve"> s'interface avec un ordinateur. Avant de prendre des mesures, l'appareil doit être calibré avec </w:t>
      </w:r>
      <w:r w:rsidR="00522EA8">
        <w:rPr>
          <w:rFonts w:asciiTheme="majorBidi" w:hAnsiTheme="majorBidi" w:cstheme="majorBidi"/>
        </w:rPr>
        <w:t xml:space="preserve">la précision </w:t>
      </w:r>
      <w:r w:rsidRPr="003852DC">
        <w:rPr>
          <w:rFonts w:asciiTheme="majorBidi" w:hAnsiTheme="majorBidi" w:cstheme="majorBidi"/>
        </w:rPr>
        <w:t xml:space="preserve"> recommandé</w:t>
      </w:r>
      <w:r w:rsidR="00522EA8">
        <w:rPr>
          <w:rFonts w:asciiTheme="majorBidi" w:hAnsiTheme="majorBidi" w:cstheme="majorBidi"/>
        </w:rPr>
        <w:t>e</w:t>
      </w:r>
      <w:r w:rsidRPr="003852DC">
        <w:rPr>
          <w:rFonts w:asciiTheme="majorBidi" w:hAnsiTheme="majorBidi" w:cstheme="majorBidi"/>
        </w:rPr>
        <w:t xml:space="preserve"> par le fabricant. Le tube de détection de pression est placé dans une narine avec une étanchéité totale en collant la narine pour éviter la distorsion des structures nasales </w:t>
      </w:r>
      <w:r w:rsidR="00DA0D35" w:rsidRPr="003852DC">
        <w:rPr>
          <w:rFonts w:asciiTheme="majorBidi" w:hAnsiTheme="majorBidi" w:cstheme="majorBidi"/>
        </w:rPr>
        <w:t>antérieures [</w:t>
      </w:r>
      <w:r w:rsidRPr="003852DC">
        <w:rPr>
          <w:rFonts w:asciiTheme="majorBidi" w:hAnsiTheme="majorBidi" w:cstheme="majorBidi"/>
        </w:rPr>
        <w:t>24], [27], [28]</w:t>
      </w:r>
      <w:r w:rsidR="00F7644F">
        <w:rPr>
          <w:rFonts w:asciiTheme="majorBidi" w:hAnsiTheme="majorBidi" w:cstheme="majorBidi"/>
        </w:rPr>
        <w:t>,</w:t>
      </w:r>
      <w:r w:rsidR="00806BF3">
        <w:rPr>
          <w:rFonts w:asciiTheme="majorBidi" w:hAnsiTheme="majorBidi" w:cstheme="majorBidi"/>
        </w:rPr>
        <w:t>[</w:t>
      </w:r>
      <w:r w:rsidR="00F7644F">
        <w:rPr>
          <w:rFonts w:asciiTheme="majorBidi" w:hAnsiTheme="majorBidi" w:cstheme="majorBidi"/>
        </w:rPr>
        <w:t>51]</w:t>
      </w:r>
      <w:r w:rsidRPr="003852DC">
        <w:rPr>
          <w:rFonts w:asciiTheme="majorBidi" w:hAnsiTheme="majorBidi" w:cstheme="majorBidi"/>
        </w:rPr>
        <w:t xml:space="preserve">. </w:t>
      </w:r>
    </w:p>
    <w:p w14:paraId="22789425" w14:textId="77777777" w:rsidR="00014902" w:rsidRPr="003852DC" w:rsidRDefault="00014902" w:rsidP="005B2814">
      <w:pPr>
        <w:spacing w:after="160" w:line="276" w:lineRule="auto"/>
        <w:jc w:val="both"/>
        <w:rPr>
          <w:rFonts w:asciiTheme="majorBidi" w:hAnsiTheme="majorBidi" w:cstheme="majorBidi"/>
        </w:rPr>
      </w:pPr>
      <w:r w:rsidRPr="003852DC">
        <w:rPr>
          <w:rFonts w:asciiTheme="majorBidi" w:hAnsiTheme="majorBidi" w:cstheme="majorBidi"/>
        </w:rPr>
        <w:t xml:space="preserve">Dans la </w:t>
      </w:r>
      <w:proofErr w:type="spellStart"/>
      <w:r w:rsidRPr="003852DC">
        <w:rPr>
          <w:rFonts w:asciiTheme="majorBidi" w:hAnsiTheme="majorBidi" w:cstheme="majorBidi"/>
        </w:rPr>
        <w:t>rhinomanométrie</w:t>
      </w:r>
      <w:proofErr w:type="spellEnd"/>
      <w:r w:rsidRPr="003852DC">
        <w:rPr>
          <w:rFonts w:asciiTheme="majorBidi" w:hAnsiTheme="majorBidi" w:cstheme="majorBidi"/>
        </w:rPr>
        <w:t xml:space="preserve"> postérieure, l'emplacement du détecteur de pression est placé de manière </w:t>
      </w:r>
      <w:proofErr w:type="spellStart"/>
      <w:r w:rsidRPr="003852DC">
        <w:rPr>
          <w:rFonts w:asciiTheme="majorBidi" w:hAnsiTheme="majorBidi" w:cstheme="majorBidi"/>
        </w:rPr>
        <w:t>trans</w:t>
      </w:r>
      <w:r w:rsidR="001D06E2" w:rsidRPr="003852DC">
        <w:rPr>
          <w:rFonts w:asciiTheme="majorBidi" w:hAnsiTheme="majorBidi" w:cstheme="majorBidi"/>
        </w:rPr>
        <w:t>orale</w:t>
      </w:r>
      <w:proofErr w:type="spellEnd"/>
      <w:r w:rsidR="001D06E2" w:rsidRPr="003852DC">
        <w:rPr>
          <w:rFonts w:asciiTheme="majorBidi" w:hAnsiTheme="majorBidi" w:cstheme="majorBidi"/>
        </w:rPr>
        <w:t xml:space="preserve"> dans ou à proximité de l'</w:t>
      </w:r>
      <w:r w:rsidRPr="003852DC">
        <w:rPr>
          <w:rFonts w:asciiTheme="majorBidi" w:hAnsiTheme="majorBidi" w:cstheme="majorBidi"/>
        </w:rPr>
        <w:t>oropharynx postérieur</w:t>
      </w:r>
      <w:ins w:id="194" w:author="youssef" w:date="2022-09-14T10:17:00Z">
        <w:r w:rsidR="00F7644F">
          <w:rPr>
            <w:rFonts w:asciiTheme="majorBidi" w:hAnsiTheme="majorBidi" w:cstheme="majorBidi"/>
          </w:rPr>
          <w:t xml:space="preserve"> </w:t>
        </w:r>
      </w:ins>
      <w:r w:rsidRPr="003852DC">
        <w:rPr>
          <w:rFonts w:asciiTheme="majorBidi" w:hAnsiTheme="majorBidi" w:cstheme="majorBidi"/>
        </w:rPr>
        <w:t xml:space="preserve">[24], [27], [28]. </w:t>
      </w:r>
    </w:p>
    <w:p w14:paraId="06D803AC" w14:textId="77777777" w:rsidR="004C0691" w:rsidRPr="003852DC" w:rsidRDefault="00014902" w:rsidP="005B2814">
      <w:pPr>
        <w:spacing w:line="276" w:lineRule="auto"/>
        <w:jc w:val="both"/>
        <w:rPr>
          <w:rFonts w:asciiTheme="majorBidi" w:hAnsiTheme="majorBidi" w:cstheme="majorBidi"/>
        </w:rPr>
      </w:pPr>
      <w:r w:rsidRPr="003852DC">
        <w:rPr>
          <w:rFonts w:asciiTheme="majorBidi" w:hAnsiTheme="majorBidi" w:cstheme="majorBidi"/>
        </w:rPr>
        <w:t>Le résultat le plus couramment rapporté dans la RM est la résistance des voies respiratoires nasales (NAR), qui est le rapport de la pression au débit, rapporté en Pa/cm 3 /sec (</w:t>
      </w:r>
      <w:r w:rsidR="00851F4E">
        <w:rPr>
          <w:rFonts w:asciiTheme="majorBidi" w:hAnsiTheme="majorBidi" w:cstheme="majorBidi"/>
        </w:rPr>
        <w:t>0.</w:t>
      </w:r>
      <w:r w:rsidR="00A51E61">
        <w:rPr>
          <w:rFonts w:asciiTheme="majorBidi" w:hAnsiTheme="majorBidi" w:cstheme="majorBidi"/>
        </w:rPr>
        <w:t>1 Pa/cm 3 /s = 1 cm H 2 O/L/s</w:t>
      </w:r>
      <w:r w:rsidRPr="003852DC">
        <w:rPr>
          <w:rFonts w:asciiTheme="majorBidi" w:hAnsiTheme="majorBidi" w:cstheme="majorBidi"/>
        </w:rPr>
        <w:t>). Le plus souvent, dans le RM classique, les valeurs obtenues à partir de l'</w:t>
      </w:r>
      <w:r w:rsidR="001D06E2" w:rsidRPr="003852DC">
        <w:rPr>
          <w:rFonts w:asciiTheme="majorBidi" w:hAnsiTheme="majorBidi" w:cstheme="majorBidi"/>
        </w:rPr>
        <w:t xml:space="preserve">inspiration sont rapportées[29], le résultat est considérer positif lorsque qu’il </w:t>
      </w:r>
      <w:proofErr w:type="spellStart"/>
      <w:r w:rsidR="001D06E2" w:rsidRPr="003852DC">
        <w:rPr>
          <w:rFonts w:asciiTheme="majorBidi" w:hAnsiTheme="majorBidi" w:cstheme="majorBidi"/>
        </w:rPr>
        <w:t>ya</w:t>
      </w:r>
      <w:proofErr w:type="spellEnd"/>
      <w:r w:rsidR="001D06E2" w:rsidRPr="003852DC">
        <w:rPr>
          <w:rFonts w:asciiTheme="majorBidi" w:hAnsiTheme="majorBidi" w:cstheme="majorBidi"/>
        </w:rPr>
        <w:t xml:space="preserve"> une augmentation de 100% du ration des résistance nasale avant et après l’exposition aux agents </w:t>
      </w:r>
      <w:r w:rsidR="00A51E61">
        <w:rPr>
          <w:rFonts w:asciiTheme="majorBidi" w:hAnsiTheme="majorBidi" w:cstheme="majorBidi"/>
        </w:rPr>
        <w:t>[36]</w:t>
      </w:r>
      <w:r w:rsidR="0031348A">
        <w:rPr>
          <w:rFonts w:asciiTheme="majorBidi" w:hAnsiTheme="majorBidi" w:cstheme="majorBidi"/>
        </w:rPr>
        <w:t>,[42]</w:t>
      </w:r>
    </w:p>
    <w:p w14:paraId="281181C0" w14:textId="77777777" w:rsidR="00014902" w:rsidRPr="001472D1" w:rsidRDefault="00014902" w:rsidP="005B2814">
      <w:pPr>
        <w:spacing w:after="160" w:line="276" w:lineRule="auto"/>
        <w:jc w:val="both"/>
        <w:rPr>
          <w:rFonts w:asciiTheme="majorBidi" w:hAnsiTheme="majorBidi" w:cstheme="majorBidi"/>
        </w:rPr>
      </w:pPr>
      <w:r w:rsidRPr="001472D1">
        <w:rPr>
          <w:rFonts w:asciiTheme="majorBidi" w:hAnsiTheme="majorBidi" w:cstheme="majorBidi"/>
          <w:b/>
          <w:bCs/>
        </w:rPr>
        <w:t>Avantages</w:t>
      </w:r>
      <w:r w:rsidR="005838B2">
        <w:rPr>
          <w:rFonts w:asciiTheme="majorBidi" w:hAnsiTheme="majorBidi" w:cstheme="majorBidi"/>
        </w:rPr>
        <w:t> : c</w:t>
      </w:r>
      <w:r w:rsidRPr="001472D1">
        <w:rPr>
          <w:rFonts w:asciiTheme="majorBidi" w:hAnsiTheme="majorBidi" w:cstheme="majorBidi"/>
        </w:rPr>
        <w:t>’est une procédure facile et relativement rapide, pas d'exclusion de patient et peut s’effectuer chez les enfants. Le gradient de pression et le flux peuvent ê</w:t>
      </w:r>
      <w:r w:rsidR="005838B2">
        <w:rPr>
          <w:rFonts w:asciiTheme="majorBidi" w:hAnsiTheme="majorBidi" w:cstheme="majorBidi"/>
        </w:rPr>
        <w:t xml:space="preserve">tre enregistrés </w:t>
      </w:r>
      <w:r w:rsidR="005838B2">
        <w:rPr>
          <w:rFonts w:asciiTheme="majorBidi" w:hAnsiTheme="majorBidi" w:cstheme="majorBidi"/>
        </w:rPr>
        <w:lastRenderedPageBreak/>
        <w:t>simultanément au</w:t>
      </w:r>
      <w:r w:rsidRPr="001472D1">
        <w:rPr>
          <w:rFonts w:asciiTheme="majorBidi" w:hAnsiTheme="majorBidi" w:cstheme="majorBidi"/>
        </w:rPr>
        <w:t xml:space="preserve"> même temps sur un enregistreur à deux canaux, ou reportés sur un graphique directement à l'aide d'un enregistreur à haut débit[24], [27], [28]. </w:t>
      </w:r>
    </w:p>
    <w:p w14:paraId="42AB794B" w14:textId="77777777" w:rsidR="00014902" w:rsidRPr="003852DC" w:rsidRDefault="00014902" w:rsidP="005B2814">
      <w:pPr>
        <w:pStyle w:val="Sansinterligne"/>
      </w:pPr>
      <w:r w:rsidRPr="003852DC">
        <w:rPr>
          <w:b/>
          <w:bCs/>
        </w:rPr>
        <w:t>Limites :</w:t>
      </w:r>
      <w:r w:rsidRPr="003852DC">
        <w:t xml:space="preserve"> Une limitation de la méthode antérieure est qu'elle ne peut pas être utilisée pour mesurer les voies respiratoires nasales chez les patients qui ont une perforation septale nasale. En revanche, pour la méthode postérieure, le patient doit être entraîné dans le bon positionnement de la langue et du palais pour maintenir à la fois l'oropharynx et le nasopharynx ouverts afin que la technique puisse être réalisée. La </w:t>
      </w:r>
      <w:proofErr w:type="spellStart"/>
      <w:r w:rsidRPr="003852DC">
        <w:t>rhinomanométrie</w:t>
      </w:r>
      <w:proofErr w:type="spellEnd"/>
      <w:r w:rsidRPr="003852DC">
        <w:t xml:space="preserve"> postérieure peut être trop gênante pour de nombreux patients en raison du cathéter placé dans le pharynx postérieur. Il doit être perméable pour permettre des mesures de pression, et parfois des problèmes techniques de mesures </w:t>
      </w:r>
      <w:r w:rsidR="00A51E61" w:rsidRPr="003852DC">
        <w:t>répétées, sont</w:t>
      </w:r>
      <w:r w:rsidRPr="003852DC">
        <w:t xml:space="preserve"> rencontrés dans l'étanchéité de la narine et dans la mise en place du masque facial. La coopération du patient est nécessaire, ce qui peut se compliquer à certains âges[24], [27], [28]. </w:t>
      </w:r>
    </w:p>
    <w:p w14:paraId="47590438" w14:textId="77777777" w:rsidR="00014902" w:rsidRPr="00BF504F" w:rsidRDefault="00014902" w:rsidP="00912B80">
      <w:pPr>
        <w:pStyle w:val="Lgende"/>
        <w:spacing w:line="360" w:lineRule="auto"/>
        <w:jc w:val="center"/>
      </w:pPr>
      <w:r w:rsidRPr="00BF504F">
        <w:rPr>
          <w:noProof/>
          <w:lang w:eastAsia="fr-FR"/>
        </w:rPr>
        <w:drawing>
          <wp:inline distT="0" distB="0" distL="0" distR="0" wp14:anchorId="67E3659D" wp14:editId="19BE1B78">
            <wp:extent cx="3094932" cy="1645920"/>
            <wp:effectExtent l="1905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srcRect/>
                    <a:stretch>
                      <a:fillRect/>
                    </a:stretch>
                  </pic:blipFill>
                  <pic:spPr bwMode="auto">
                    <a:xfrm>
                      <a:off x="0" y="0"/>
                      <a:ext cx="3094932" cy="1645920"/>
                    </a:xfrm>
                    <a:prstGeom prst="rect">
                      <a:avLst/>
                    </a:prstGeom>
                    <a:noFill/>
                    <a:ln w="9525">
                      <a:noFill/>
                      <a:miter lim="800000"/>
                      <a:headEnd/>
                      <a:tailEnd/>
                    </a:ln>
                  </pic:spPr>
                </pic:pic>
              </a:graphicData>
            </a:graphic>
          </wp:inline>
        </w:drawing>
      </w:r>
      <w:r w:rsidR="00CA0E99">
        <w:br/>
      </w:r>
      <w:bookmarkStart w:id="195" w:name="_Toc112988754"/>
      <w:bookmarkStart w:id="196" w:name="_Toc113313900"/>
      <w:r w:rsidR="00CA0E99" w:rsidRPr="00CA0E99">
        <w:rPr>
          <w:color w:val="auto"/>
          <w:sz w:val="22"/>
          <w:szCs w:val="22"/>
        </w:rPr>
        <w:t xml:space="preserve">Figure </w:t>
      </w:r>
      <w:r w:rsidR="005957B2">
        <w:rPr>
          <w:color w:val="auto"/>
          <w:sz w:val="22"/>
          <w:szCs w:val="22"/>
        </w:rPr>
        <w:fldChar w:fldCharType="begin"/>
      </w:r>
      <w:r w:rsidR="00E83255">
        <w:rPr>
          <w:color w:val="auto"/>
          <w:sz w:val="22"/>
          <w:szCs w:val="22"/>
        </w:rPr>
        <w:instrText xml:space="preserve"> STYLEREF 1 \s </w:instrText>
      </w:r>
      <w:r w:rsidR="005957B2">
        <w:rPr>
          <w:color w:val="auto"/>
          <w:sz w:val="22"/>
          <w:szCs w:val="22"/>
        </w:rPr>
        <w:fldChar w:fldCharType="separate"/>
      </w:r>
      <w:r w:rsidR="00E83255">
        <w:rPr>
          <w:noProof/>
          <w:color w:val="auto"/>
          <w:sz w:val="22"/>
          <w:szCs w:val="22"/>
          <w:cs/>
        </w:rPr>
        <w:t>‎</w:t>
      </w:r>
      <w:r w:rsidR="00E83255">
        <w:rPr>
          <w:noProof/>
          <w:color w:val="auto"/>
          <w:sz w:val="22"/>
          <w:szCs w:val="22"/>
        </w:rPr>
        <w:t>I</w:t>
      </w:r>
      <w:r w:rsidR="005957B2">
        <w:rPr>
          <w:color w:val="auto"/>
          <w:sz w:val="22"/>
          <w:szCs w:val="22"/>
        </w:rPr>
        <w:fldChar w:fldCharType="end"/>
      </w:r>
      <w:r w:rsidR="00E83255">
        <w:rPr>
          <w:color w:val="auto"/>
          <w:sz w:val="22"/>
          <w:szCs w:val="22"/>
        </w:rPr>
        <w:t>.</w:t>
      </w:r>
      <w:r w:rsidR="005957B2">
        <w:rPr>
          <w:color w:val="auto"/>
          <w:sz w:val="22"/>
          <w:szCs w:val="22"/>
        </w:rPr>
        <w:fldChar w:fldCharType="begin"/>
      </w:r>
      <w:r w:rsidR="00E83255">
        <w:rPr>
          <w:color w:val="auto"/>
          <w:sz w:val="22"/>
          <w:szCs w:val="22"/>
        </w:rPr>
        <w:instrText xml:space="preserve"> SEQ Figure \* ARABIC \s 1 </w:instrText>
      </w:r>
      <w:r w:rsidR="005957B2">
        <w:rPr>
          <w:color w:val="auto"/>
          <w:sz w:val="22"/>
          <w:szCs w:val="22"/>
        </w:rPr>
        <w:fldChar w:fldCharType="separate"/>
      </w:r>
      <w:r w:rsidR="00E83255">
        <w:rPr>
          <w:noProof/>
          <w:color w:val="auto"/>
          <w:sz w:val="22"/>
          <w:szCs w:val="22"/>
        </w:rPr>
        <w:t>3</w:t>
      </w:r>
      <w:r w:rsidR="005957B2">
        <w:rPr>
          <w:color w:val="auto"/>
          <w:sz w:val="22"/>
          <w:szCs w:val="22"/>
        </w:rPr>
        <w:fldChar w:fldCharType="end"/>
      </w:r>
      <w:r w:rsidR="00CA0E99" w:rsidRPr="00CA0E99">
        <w:rPr>
          <w:b w:val="0"/>
          <w:bCs w:val="0"/>
          <w:color w:val="auto"/>
          <w:sz w:val="22"/>
          <w:szCs w:val="22"/>
        </w:rPr>
        <w:t>:Rhinomanométrie</w:t>
      </w:r>
      <w:bookmarkEnd w:id="195"/>
      <w:bookmarkEnd w:id="196"/>
    </w:p>
    <w:p w14:paraId="3D03A73E" w14:textId="77777777" w:rsidR="00014902" w:rsidRPr="006336D4" w:rsidRDefault="00014902" w:rsidP="00B73972">
      <w:pPr>
        <w:pStyle w:val="Titre4"/>
        <w:jc w:val="both"/>
      </w:pPr>
      <w:bookmarkStart w:id="197" w:name="_Toc113368667"/>
      <w:proofErr w:type="spellStart"/>
      <w:r w:rsidRPr="006336D4">
        <w:t>Rhinométrie</w:t>
      </w:r>
      <w:proofErr w:type="spellEnd"/>
      <w:r w:rsidRPr="006336D4">
        <w:t xml:space="preserve"> acoustique</w:t>
      </w:r>
      <w:bookmarkEnd w:id="197"/>
      <w:r w:rsidRPr="006336D4">
        <w:t> </w:t>
      </w:r>
    </w:p>
    <w:p w14:paraId="5033D9A1" w14:textId="77777777" w:rsidR="00014902" w:rsidRPr="00BF504F" w:rsidRDefault="00014902" w:rsidP="005B2814">
      <w:pPr>
        <w:spacing w:after="160" w:line="276" w:lineRule="auto"/>
        <w:jc w:val="both"/>
      </w:pPr>
      <w:r w:rsidRPr="00BF504F">
        <w:t xml:space="preserve"> C’est une technique qui évalue objectivement la perméabilité nasale en déterminant le volume </w:t>
      </w:r>
      <w:proofErr w:type="spellStart"/>
      <w:r w:rsidRPr="00BF504F">
        <w:t>intranasal</w:t>
      </w:r>
      <w:proofErr w:type="spellEnd"/>
      <w:r w:rsidRPr="00BF504F">
        <w:t xml:space="preserve"> entre des segments sélectionnés et la section transversale de la cavité nasale. C’est l'une des méthodes les plus réc</w:t>
      </w:r>
      <w:r w:rsidR="002571C6">
        <w:t xml:space="preserve">entes pour mesurer statiquement les </w:t>
      </w:r>
      <w:r w:rsidRPr="00BF504F">
        <w:t xml:space="preserve">différents segments de la cavité nasale, des narines aux choanes, de manière rapide et non invasive, et nécessitant peu de coopération du patient. La technique est basée sur l'analyse du son réfléchi par la cavité nasale à partir d'ondes sonores incidentes, en tenant compte des propriétés </w:t>
      </w:r>
      <w:r w:rsidRPr="00C64761">
        <w:t xml:space="preserve">de ce </w:t>
      </w:r>
      <w:proofErr w:type="spellStart"/>
      <w:r w:rsidRPr="00C64761">
        <w:t>son</w:t>
      </w:r>
      <w:proofErr w:type="spellEnd"/>
      <w:r w:rsidRPr="00BF504F">
        <w:t xml:space="preserve"> en relation avec l'intensité et le temps d'arrivée de l'écho. Par consé</w:t>
      </w:r>
      <w:r w:rsidR="002571C6">
        <w:t xml:space="preserve">quent, cette technique permet de </w:t>
      </w:r>
      <w:r w:rsidRPr="00BF504F">
        <w:t>mesure</w:t>
      </w:r>
      <w:r w:rsidR="002571C6">
        <w:t>r les</w:t>
      </w:r>
      <w:r w:rsidRPr="00BF504F">
        <w:t xml:space="preserve"> distances correspondant aux zones transversales, généralement de la zone de la valve nasale et des zones avant et arrière des choanes, et le calcul des volumes nasaux, permettant l'identification des lieux de constrictions qui contribuent à la résistance nasale fournissant ainsi des informations topographiques sur le profil individuel des voies respiratoires nas</w:t>
      </w:r>
      <w:r w:rsidR="00F535EC">
        <w:t xml:space="preserve">ales et nasopharyngées[30]–[32], </w:t>
      </w:r>
      <w:r w:rsidR="002571C6">
        <w:t xml:space="preserve">le résultat est </w:t>
      </w:r>
      <w:proofErr w:type="spellStart"/>
      <w:r w:rsidR="002571C6">
        <w:t>considé</w:t>
      </w:r>
      <w:r w:rsidR="00F535EC" w:rsidRPr="00F535EC">
        <w:t>r</w:t>
      </w:r>
      <w:r w:rsidR="002571C6">
        <w:t>é</w:t>
      </w:r>
      <w:r w:rsidR="004C0691" w:rsidRPr="00F535EC">
        <w:t>positif</w:t>
      </w:r>
      <w:proofErr w:type="spellEnd"/>
      <w:r w:rsidR="004C0691" w:rsidRPr="00F535EC">
        <w:t xml:space="preserve"> lorsque l'ACM et le volume de la cavité </w:t>
      </w:r>
      <w:proofErr w:type="spellStart"/>
      <w:r w:rsidR="004C0691" w:rsidRPr="00F535EC">
        <w:t>nasale</w:t>
      </w:r>
      <w:r w:rsidR="00197F6E" w:rsidRPr="00912B80">
        <w:t>de</w:t>
      </w:r>
      <w:proofErr w:type="spellEnd"/>
      <w:r w:rsidR="004C0691" w:rsidRPr="00F535EC">
        <w:t xml:space="preserve"> 2 cm à 6 cm de la narine changent de 25 à 30 %</w:t>
      </w:r>
      <w:r w:rsidR="004C0691" w:rsidRPr="00BF504F">
        <w:t xml:space="preserve"> [</w:t>
      </w:r>
      <w:r w:rsidR="00A51E61">
        <w:t>36</w:t>
      </w:r>
      <w:r w:rsidR="004C0691" w:rsidRPr="00BF504F">
        <w:t>]</w:t>
      </w:r>
    </w:p>
    <w:p w14:paraId="7030C2BD" w14:textId="77777777" w:rsidR="00014902" w:rsidRPr="00BF504F" w:rsidRDefault="00014902" w:rsidP="00E17682">
      <w:pPr>
        <w:spacing w:after="160" w:line="360" w:lineRule="auto"/>
        <w:jc w:val="center"/>
      </w:pPr>
      <w:r w:rsidRPr="00BF504F">
        <w:rPr>
          <w:noProof/>
          <w:lang w:eastAsia="fr-FR"/>
        </w:rPr>
        <w:lastRenderedPageBreak/>
        <w:drawing>
          <wp:inline distT="0" distB="0" distL="0" distR="0" wp14:anchorId="2D307F7F" wp14:editId="3897E7C1">
            <wp:extent cx="2136322" cy="1056082"/>
            <wp:effectExtent l="1905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136322" cy="1056082"/>
                    </a:xfrm>
                    <a:prstGeom prst="rect">
                      <a:avLst/>
                    </a:prstGeom>
                    <a:noFill/>
                    <a:ln w="9525">
                      <a:noFill/>
                      <a:miter lim="800000"/>
                      <a:headEnd/>
                      <a:tailEnd/>
                    </a:ln>
                  </pic:spPr>
                </pic:pic>
              </a:graphicData>
            </a:graphic>
          </wp:inline>
        </w:drawing>
      </w:r>
    </w:p>
    <w:p w14:paraId="19ABB0EB" w14:textId="77777777" w:rsidR="00014902" w:rsidRPr="00E83255" w:rsidRDefault="00E83255" w:rsidP="00E17682">
      <w:pPr>
        <w:pStyle w:val="Lgende"/>
        <w:spacing w:line="360" w:lineRule="auto"/>
        <w:jc w:val="center"/>
        <w:rPr>
          <w:b w:val="0"/>
          <w:bCs w:val="0"/>
          <w:color w:val="auto"/>
          <w:sz w:val="22"/>
          <w:szCs w:val="22"/>
        </w:rPr>
      </w:pPr>
      <w:bookmarkStart w:id="198" w:name="_Toc112988755"/>
      <w:bookmarkStart w:id="199" w:name="_Toc113313901"/>
      <w:r w:rsidRPr="00E83255">
        <w:rPr>
          <w:color w:val="auto"/>
          <w:sz w:val="22"/>
          <w:szCs w:val="22"/>
        </w:rPr>
        <w:t xml:space="preserve">Figure </w:t>
      </w:r>
      <w:r w:rsidR="005957B2" w:rsidRPr="00E83255">
        <w:rPr>
          <w:color w:val="auto"/>
          <w:sz w:val="22"/>
          <w:szCs w:val="22"/>
        </w:rPr>
        <w:fldChar w:fldCharType="begin"/>
      </w:r>
      <w:r w:rsidRPr="00E83255">
        <w:rPr>
          <w:color w:val="auto"/>
          <w:sz w:val="22"/>
          <w:szCs w:val="22"/>
        </w:rPr>
        <w:instrText xml:space="preserve"> STYLEREF 1 \s </w:instrText>
      </w:r>
      <w:r w:rsidR="005957B2" w:rsidRPr="00E83255">
        <w:rPr>
          <w:color w:val="auto"/>
          <w:sz w:val="22"/>
          <w:szCs w:val="22"/>
        </w:rPr>
        <w:fldChar w:fldCharType="separate"/>
      </w:r>
      <w:r w:rsidRPr="00E83255">
        <w:rPr>
          <w:noProof/>
          <w:color w:val="auto"/>
          <w:sz w:val="22"/>
          <w:szCs w:val="22"/>
          <w:cs/>
        </w:rPr>
        <w:t>‎</w:t>
      </w:r>
      <w:r w:rsidRPr="00E83255">
        <w:rPr>
          <w:noProof/>
          <w:color w:val="auto"/>
          <w:sz w:val="22"/>
          <w:szCs w:val="22"/>
        </w:rPr>
        <w:t>I</w:t>
      </w:r>
      <w:r w:rsidR="005957B2" w:rsidRPr="00E83255">
        <w:rPr>
          <w:color w:val="auto"/>
          <w:sz w:val="22"/>
          <w:szCs w:val="22"/>
        </w:rPr>
        <w:fldChar w:fldCharType="end"/>
      </w:r>
      <w:r w:rsidRPr="00E83255">
        <w:rPr>
          <w:color w:val="auto"/>
          <w:sz w:val="22"/>
          <w:szCs w:val="22"/>
        </w:rPr>
        <w:t>.</w:t>
      </w:r>
      <w:r w:rsidR="005957B2" w:rsidRPr="00E83255">
        <w:rPr>
          <w:color w:val="auto"/>
          <w:sz w:val="22"/>
          <w:szCs w:val="22"/>
        </w:rPr>
        <w:fldChar w:fldCharType="begin"/>
      </w:r>
      <w:r w:rsidRPr="00E83255">
        <w:rPr>
          <w:color w:val="auto"/>
          <w:sz w:val="22"/>
          <w:szCs w:val="22"/>
        </w:rPr>
        <w:instrText xml:space="preserve"> SEQ Figure \* ARABIC \s 1 </w:instrText>
      </w:r>
      <w:r w:rsidR="005957B2" w:rsidRPr="00E83255">
        <w:rPr>
          <w:color w:val="auto"/>
          <w:sz w:val="22"/>
          <w:szCs w:val="22"/>
        </w:rPr>
        <w:fldChar w:fldCharType="separate"/>
      </w:r>
      <w:r w:rsidRPr="00E83255">
        <w:rPr>
          <w:noProof/>
          <w:color w:val="auto"/>
          <w:sz w:val="22"/>
          <w:szCs w:val="22"/>
        </w:rPr>
        <w:t>4</w:t>
      </w:r>
      <w:r w:rsidR="005957B2" w:rsidRPr="00E83255">
        <w:rPr>
          <w:color w:val="auto"/>
          <w:sz w:val="22"/>
          <w:szCs w:val="22"/>
        </w:rPr>
        <w:fldChar w:fldCharType="end"/>
      </w:r>
      <w:r w:rsidRPr="00E83255">
        <w:rPr>
          <w:b w:val="0"/>
          <w:bCs w:val="0"/>
          <w:color w:val="auto"/>
          <w:sz w:val="22"/>
          <w:szCs w:val="22"/>
        </w:rPr>
        <w:t>:Rhinométrie acoustique[33]</w:t>
      </w:r>
      <w:bookmarkEnd w:id="198"/>
      <w:bookmarkEnd w:id="199"/>
    </w:p>
    <w:p w14:paraId="6AAEDC58" w14:textId="77777777" w:rsidR="00014902" w:rsidRPr="00BF504F" w:rsidRDefault="00014902" w:rsidP="005B2814">
      <w:pPr>
        <w:spacing w:after="160"/>
        <w:jc w:val="both"/>
      </w:pPr>
      <w:r w:rsidRPr="00BF504F">
        <w:t xml:space="preserve">Avantages : La </w:t>
      </w:r>
      <w:proofErr w:type="spellStart"/>
      <w:r w:rsidRPr="00BF504F">
        <w:t>rhinométrie</w:t>
      </w:r>
      <w:proofErr w:type="spellEnd"/>
      <w:r w:rsidRPr="00BF504F">
        <w:t xml:space="preserve"> acoustique nécessite une coopération minimale du patient et peut être utilisée chez les adultes, les enfants et les nourrissons. Il est utilisé par les praticiens médicaux pour diagnostiquer et évaluer les réponses thérapeutiques dans des conditions telles que la rhinite et pour mesurer les dimensions nasales lors des tests de provocation allergénique. Sa reproductibilité et sa précision ont été confirmées par plusieurs auteurs, les procédures sont standardisées et se sont avérées fiables. Sa valeur clinique réside dans sa capacité à mesurer la géométrie nasale, étant ainsi un outil important pour le suivi clinique </w:t>
      </w:r>
      <w:proofErr w:type="spellStart"/>
      <w:r w:rsidRPr="00BF504F">
        <w:t>rhinologique</w:t>
      </w:r>
      <w:proofErr w:type="spellEnd"/>
      <w:r w:rsidRPr="00BF504F">
        <w:t xml:space="preserve">, permettant de discriminer entre les effets fonctionnels muqueux et les modifications structurelles liées à l'obstruction </w:t>
      </w:r>
      <w:r w:rsidR="00201603" w:rsidRPr="00BF504F">
        <w:t>nasale [</w:t>
      </w:r>
      <w:r w:rsidRPr="00BF504F">
        <w:t>22], [24], [34], [35]</w:t>
      </w:r>
      <w:r w:rsidR="00451FE9">
        <w:t>,[4</w:t>
      </w:r>
      <w:r w:rsidR="00096582">
        <w:t>1</w:t>
      </w:r>
      <w:r w:rsidR="00451FE9">
        <w:t>]</w:t>
      </w:r>
      <w:r w:rsidRPr="00BF504F">
        <w:t>.</w:t>
      </w:r>
    </w:p>
    <w:p w14:paraId="514805EB" w14:textId="77777777" w:rsidR="00014902" w:rsidRPr="00BF504F" w:rsidRDefault="00CB5A6E" w:rsidP="005B2814">
      <w:pPr>
        <w:spacing w:after="160"/>
        <w:jc w:val="both"/>
      </w:pPr>
      <w:r>
        <w:t>Limites :</w:t>
      </w:r>
      <w:r w:rsidR="00091780">
        <w:t xml:space="preserve"> </w:t>
      </w:r>
      <w:r w:rsidRPr="00912B80">
        <w:t xml:space="preserve">la </w:t>
      </w:r>
      <w:proofErr w:type="spellStart"/>
      <w:r w:rsidRPr="00912B80">
        <w:t>rhinométrie</w:t>
      </w:r>
      <w:proofErr w:type="spellEnd"/>
      <w:r w:rsidR="00091780">
        <w:t xml:space="preserve"> </w:t>
      </w:r>
      <w:r w:rsidRPr="00CB5A6E">
        <w:rPr>
          <w:color w:val="000000" w:themeColor="text1"/>
        </w:rPr>
        <w:t>ne fournit pas</w:t>
      </w:r>
      <w:r w:rsidR="00014902" w:rsidRPr="00BF504F">
        <w:t xml:space="preserve"> un diagnostic étiologique de l'obstruction nasale, elle quantifie que l'ampleur du symptôme obstructif à un moment donné, et est donc considéré</w:t>
      </w:r>
      <w:r>
        <w:t>e</w:t>
      </w:r>
      <w:r w:rsidR="00014902" w:rsidRPr="00BF504F">
        <w:t xml:space="preserve"> comme un test complémentaire à l'examen clinique[22], [24], [34], [35].</w:t>
      </w:r>
    </w:p>
    <w:p w14:paraId="5317DC11" w14:textId="3BA26EFF" w:rsidR="00014902" w:rsidRPr="006336D4" w:rsidRDefault="00014902" w:rsidP="00B73972">
      <w:pPr>
        <w:pStyle w:val="Titre1"/>
        <w:jc w:val="both"/>
      </w:pPr>
      <w:bookmarkStart w:id="200" w:name="_Toc112850110"/>
      <w:bookmarkStart w:id="201" w:name="_Toc113368668"/>
      <w:commentRangeStart w:id="202"/>
      <w:r w:rsidRPr="006336D4">
        <w:t>Matériel et Méthodes d</w:t>
      </w:r>
      <w:r w:rsidR="003B1BD5">
        <w:t>e l’</w:t>
      </w:r>
      <w:r w:rsidRPr="006336D4">
        <w:t>étude</w:t>
      </w:r>
      <w:bookmarkEnd w:id="200"/>
      <w:bookmarkEnd w:id="201"/>
      <w:commentRangeEnd w:id="202"/>
      <w:r w:rsidR="00E37069">
        <w:rPr>
          <w:rStyle w:val="Marquedecommentaire"/>
          <w:rFonts w:eastAsiaTheme="minorHAnsi" w:cs="Times New Roman"/>
          <w:b w:val="0"/>
          <w:bCs w:val="0"/>
        </w:rPr>
        <w:commentReference w:id="202"/>
      </w:r>
    </w:p>
    <w:p w14:paraId="55624DE5" w14:textId="77777777" w:rsidR="00EA7021" w:rsidRPr="00BF504F" w:rsidRDefault="0096183B" w:rsidP="00B73972">
      <w:pPr>
        <w:pStyle w:val="Titre2"/>
        <w:jc w:val="both"/>
      </w:pPr>
      <w:bookmarkStart w:id="203" w:name="_Toc112850111"/>
      <w:bookmarkStart w:id="204" w:name="_Toc113368669"/>
      <w:r w:rsidRPr="006336D4">
        <w:t>Matériel</w:t>
      </w:r>
      <w:bookmarkEnd w:id="203"/>
      <w:bookmarkEnd w:id="204"/>
      <w:r w:rsidRPr="006336D4">
        <w:t> </w:t>
      </w:r>
    </w:p>
    <w:p w14:paraId="193E923B" w14:textId="76D3D72D" w:rsidR="005023AF" w:rsidRDefault="0096183B" w:rsidP="005B2814">
      <w:pPr>
        <w:spacing w:after="160" w:line="276" w:lineRule="auto"/>
        <w:jc w:val="both"/>
        <w:rPr>
          <w:ins w:id="205" w:author="YOUSSEF BENKHALLOUF" w:date="2022-09-14T22:52:00Z"/>
        </w:rPr>
      </w:pPr>
      <w:r w:rsidRPr="00BF504F">
        <w:t>Cette étude s’est portée</w:t>
      </w:r>
      <w:r w:rsidR="006E3621">
        <w:t xml:space="preserve"> sur les patients reçus </w:t>
      </w:r>
      <w:r w:rsidR="00234FF6">
        <w:t xml:space="preserve">entre 2002 et 2020 </w:t>
      </w:r>
      <w:r w:rsidR="005023AF" w:rsidRPr="005023AF">
        <w:t xml:space="preserve">pour la rhinite </w:t>
      </w:r>
      <w:r w:rsidR="005023AF" w:rsidRPr="005023AF">
        <w:t>et</w:t>
      </w:r>
      <w:r w:rsidR="005023AF" w:rsidRPr="005023AF">
        <w:t>/ou l’asthme professionnel</w:t>
      </w:r>
      <w:r w:rsidR="005023AF" w:rsidRPr="00BF504F">
        <w:t xml:space="preserve"> </w:t>
      </w:r>
      <w:r w:rsidRPr="00BF504F">
        <w:t>dans l</w:t>
      </w:r>
      <w:r w:rsidR="005023AF">
        <w:t xml:space="preserve">’unité </w:t>
      </w:r>
      <w:r w:rsidR="00091780">
        <w:t>consultation de pathologie professionnelle</w:t>
      </w:r>
      <w:r w:rsidRPr="00BF504F">
        <w:t xml:space="preserve"> </w:t>
      </w:r>
      <w:r w:rsidR="005023AF">
        <w:t xml:space="preserve">du centre antipoison </w:t>
      </w:r>
      <w:r w:rsidRPr="00BF504F">
        <w:t>(hôpital Lariboisière – Fernand Widal AP-HP) de Paris</w:t>
      </w:r>
      <w:r w:rsidR="00DD1B40">
        <w:t>.</w:t>
      </w:r>
      <w:r w:rsidR="00DD1B40">
        <w:t xml:space="preserve"> </w:t>
      </w:r>
      <w:r w:rsidR="005023AF">
        <w:t xml:space="preserve">Cette unité constitue une structure experte de recours pour la prise en charge de pathologie professionnelle complexe et de pathologie en lien supposé ou avéré avec l’environnement. </w:t>
      </w:r>
    </w:p>
    <w:p w14:paraId="37531C3D" w14:textId="4CABBFB4" w:rsidR="0096183B" w:rsidRDefault="005023AF" w:rsidP="005B2814">
      <w:pPr>
        <w:spacing w:after="160" w:line="276" w:lineRule="auto"/>
        <w:jc w:val="both"/>
        <w:rPr>
          <w:ins w:id="206" w:author="YOUSSEF BENKHALLOUF" w:date="2022-09-14T22:52:00Z"/>
        </w:rPr>
      </w:pPr>
      <w:r>
        <w:t>L</w:t>
      </w:r>
      <w:r>
        <w:t xml:space="preserve">e </w:t>
      </w:r>
      <w:r>
        <w:t xml:space="preserve">centre antipoison de Paris </w:t>
      </w:r>
      <w:r w:rsidR="006E3621">
        <w:t xml:space="preserve">fournit des </w:t>
      </w:r>
      <w:r w:rsidR="0096183B" w:rsidRPr="00BF504F">
        <w:t xml:space="preserve">informations sur les risques toxiques de tous les produits existants, médicamenteux, industriels et naturels. Les patients sont exposés à des allergènes de tout genre par un test de provocation nasale. La technique de mesure de l’allergène appliquée est la rhino-manométrie. Les informations sur ces patients sont collectées par </w:t>
      </w:r>
      <w:r w:rsidR="006E3621">
        <w:t xml:space="preserve">le </w:t>
      </w:r>
      <w:r w:rsidR="0096183B" w:rsidRPr="00BF504F">
        <w:t>questionnaire et par l’interprétation du médecin au test de provocation nasale, et</w:t>
      </w:r>
      <w:r w:rsidR="006E3621">
        <w:t xml:space="preserve"> ils sont </w:t>
      </w:r>
      <w:r w:rsidR="00D21393" w:rsidRPr="00BF504F">
        <w:t>enregistrés</w:t>
      </w:r>
      <w:r w:rsidR="0096183B" w:rsidRPr="00BF504F">
        <w:t xml:space="preserve"> dans une base de données qui fait l’objet de cette étude. </w:t>
      </w:r>
    </w:p>
    <w:p w14:paraId="73E63B52" w14:textId="4BBC4C80" w:rsidR="005023AF" w:rsidRDefault="00DD1B40" w:rsidP="005B2814">
      <w:pPr>
        <w:spacing w:after="160" w:line="276" w:lineRule="auto"/>
        <w:jc w:val="both"/>
        <w:rPr>
          <w:ins w:id="207" w:author="YOUSSEF BENKHALLOUF" w:date="2022-09-14T23:15:00Z"/>
        </w:rPr>
      </w:pPr>
      <w:ins w:id="208" w:author="YOUSSEF BENKHALLOUF" w:date="2022-09-14T23:13:00Z">
        <w:r>
          <w:t xml:space="preserve">Les informations sur les </w:t>
        </w:r>
      </w:ins>
      <w:ins w:id="209" w:author="YOUSSEF BENKHALLOUF" w:date="2022-09-14T23:26:00Z">
        <w:r w:rsidR="00C7630A">
          <w:t>patients</w:t>
        </w:r>
      </w:ins>
      <w:ins w:id="210" w:author="YOUSSEF BENKHALLOUF" w:date="2022-09-14T23:13:00Z">
        <w:r>
          <w:t xml:space="preserve"> sont </w:t>
        </w:r>
      </w:ins>
      <w:ins w:id="211" w:author="YOUSSEF BENKHALLOUF" w:date="2022-09-14T23:27:00Z">
        <w:r w:rsidR="00C7630A">
          <w:t>collectées</w:t>
        </w:r>
      </w:ins>
      <w:ins w:id="212" w:author="YOUSSEF BENKHALLOUF" w:date="2022-09-14T23:13:00Z">
        <w:r>
          <w:t xml:space="preserve"> par un ques</w:t>
        </w:r>
      </w:ins>
      <w:ins w:id="213" w:author="YOUSSEF BENKHALLOUF" w:date="2022-09-14T23:14:00Z">
        <w:r>
          <w:t>tionnaire et par l’</w:t>
        </w:r>
      </w:ins>
      <w:ins w:id="214" w:author="YOUSSEF BENKHALLOUF" w:date="2022-09-14T23:15:00Z">
        <w:r>
          <w:t>interprétation</w:t>
        </w:r>
      </w:ins>
      <w:ins w:id="215" w:author="YOUSSEF BENKHALLOUF" w:date="2022-09-14T23:14:00Z">
        <w:r>
          <w:t xml:space="preserve"> du </w:t>
        </w:r>
      </w:ins>
      <w:ins w:id="216" w:author="YOUSSEF BENKHALLOUF" w:date="2022-09-14T23:15:00Z">
        <w:r>
          <w:t>médecin</w:t>
        </w:r>
      </w:ins>
      <w:ins w:id="217" w:author="YOUSSEF BENKHALLOUF" w:date="2022-09-14T23:14:00Z">
        <w:r>
          <w:t xml:space="preserve"> au TPN</w:t>
        </w:r>
      </w:ins>
      <w:ins w:id="218" w:author="YOUSSEF BENKHALLOUF" w:date="2022-09-14T23:15:00Z">
        <w:r>
          <w:t>, et ils sont enregistrés dans une base de données qui fait l’objet de cette étude.</w:t>
        </w:r>
      </w:ins>
    </w:p>
    <w:p w14:paraId="58AD07C3" w14:textId="7B4AA601" w:rsidR="00C7630A" w:rsidRDefault="00C7630A" w:rsidP="005B2814">
      <w:pPr>
        <w:spacing w:after="160" w:line="276" w:lineRule="auto"/>
        <w:jc w:val="both"/>
        <w:rPr>
          <w:ins w:id="219" w:author="YOUSSEF BENKHALLOUF" w:date="2022-09-14T23:19:00Z"/>
        </w:rPr>
      </w:pPr>
      <w:ins w:id="220" w:author="YOUSSEF BENKHALLOUF" w:date="2022-09-14T23:20:00Z">
        <w:r>
          <w:t>C</w:t>
        </w:r>
      </w:ins>
      <w:ins w:id="221" w:author="YOUSSEF BENKHALLOUF" w:date="2022-09-14T23:15:00Z">
        <w:r w:rsidR="00DD1B40">
          <w:t>ritères d’inc</w:t>
        </w:r>
      </w:ins>
      <w:ins w:id="222" w:author="YOUSSEF BENKHALLOUF" w:date="2022-09-14T23:16:00Z">
        <w:r w:rsidR="00DD1B40">
          <w:t>lusion</w:t>
        </w:r>
        <w:del w:id="223" w:author="BENKHALLOUF Youssef (EXT) ResgCftScrDef" w:date="2022-09-14T23:47:00Z">
          <w:r w:rsidR="00DD1B40" w:rsidDel="00B2003B">
            <w:delText xml:space="preserve"> des </w:delText>
          </w:r>
        </w:del>
      </w:ins>
      <w:ins w:id="224" w:author="YOUSSEF BENKHALLOUF" w:date="2022-09-14T23:19:00Z">
        <w:del w:id="225" w:author="BENKHALLOUF Youssef (EXT) ResgCftScrDef" w:date="2022-09-14T23:47:00Z">
          <w:r w:rsidR="00DD1B40" w:rsidDel="00010236">
            <w:delText>patients</w:delText>
          </w:r>
        </w:del>
      </w:ins>
      <w:ins w:id="226" w:author="YOUSSEF BENKHALLOUF" w:date="2022-09-14T23:16:00Z">
        <w:del w:id="227" w:author="BENKHALLOUF Youssef (EXT) ResgCftScrDef" w:date="2022-09-14T23:48:00Z">
          <w:r w:rsidR="00DD1B40" w:rsidDel="00840054">
            <w:delText> </w:delText>
          </w:r>
        </w:del>
        <w:r w:rsidR="00DD1B40">
          <w:t xml:space="preserve">: on a </w:t>
        </w:r>
      </w:ins>
      <w:ins w:id="228" w:author="YOUSSEF BENKHALLOUF" w:date="2022-09-14T23:19:00Z">
        <w:r>
          <w:t>inclus</w:t>
        </w:r>
      </w:ins>
      <w:ins w:id="229" w:author="YOUSSEF BENKHALLOUF" w:date="2022-09-14T23:16:00Z">
        <w:r w:rsidR="00DD1B40">
          <w:t xml:space="preserve"> 928 </w:t>
        </w:r>
      </w:ins>
      <w:ins w:id="230" w:author="BENKHALLOUF Youssef (EXT) ResgCftScrDef" w:date="2022-09-14T23:48:00Z">
        <w:r w:rsidR="00B2003B">
          <w:t>tests sur des patien</w:t>
        </w:r>
        <w:r w:rsidR="00840054">
          <w:t>t</w:t>
        </w:r>
        <w:r w:rsidR="00B2003B">
          <w:t xml:space="preserve">s </w:t>
        </w:r>
      </w:ins>
      <w:ins w:id="231" w:author="YOUSSEF BENKHALLOUF" w:date="2022-09-14T23:16:00Z">
        <w:del w:id="232" w:author="BENKHALLOUF Youssef (EXT) ResgCftScrDef" w:date="2022-09-14T23:48:00Z">
          <w:r w:rsidR="00DD1B40" w:rsidDel="00840054">
            <w:delText xml:space="preserve">sujets </w:delText>
          </w:r>
        </w:del>
      </w:ins>
      <w:ins w:id="233" w:author="YOUSSEF BENKHALLOUF" w:date="2022-09-14T23:19:00Z">
        <w:r w:rsidR="00DD1B40">
          <w:t>q</w:t>
        </w:r>
      </w:ins>
      <w:ins w:id="234" w:author="YOUSSEF BENKHALLOUF" w:date="2022-09-14T23:17:00Z">
        <w:r w:rsidR="00DD1B40">
          <w:t xml:space="preserve">ui </w:t>
        </w:r>
      </w:ins>
      <w:ins w:id="235" w:author="YOUSSEF BENKHALLOUF" w:date="2022-09-14T23:32:00Z">
        <w:r w:rsidR="00A60AA4">
          <w:t>ont été</w:t>
        </w:r>
      </w:ins>
      <w:ins w:id="236" w:author="YOUSSEF BENKHALLOUF" w:date="2022-09-14T23:17:00Z">
        <w:r w:rsidR="00DD1B40">
          <w:t xml:space="preserve"> exposé</w:t>
        </w:r>
      </w:ins>
      <w:ins w:id="237" w:author="YOUSSEF BENKHALLOUF" w:date="2022-09-14T23:18:00Z">
        <w:r w:rsidR="00DD1B40">
          <w:t xml:space="preserve">s à un ou plusieurs agents </w:t>
        </w:r>
      </w:ins>
      <w:ins w:id="238" w:author="YOUSSEF BENKHALLOUF" w:date="2022-09-14T23:32:00Z">
        <w:r w:rsidR="00A60AA4">
          <w:t>testés</w:t>
        </w:r>
      </w:ins>
      <w:ins w:id="239" w:author="YOUSSEF BENKHALLOUF" w:date="2022-09-14T23:18:00Z">
        <w:r w:rsidR="00DD1B40">
          <w:t xml:space="preserve"> et </w:t>
        </w:r>
      </w:ins>
      <w:ins w:id="240" w:author="YOUSSEF BENKHALLOUF" w:date="2022-09-14T23:16:00Z">
        <w:r w:rsidR="00DD1B40">
          <w:t>ayant de la rhinite et/ou l’</w:t>
        </w:r>
      </w:ins>
      <w:ins w:id="241" w:author="YOUSSEF BENKHALLOUF" w:date="2022-09-14T23:19:00Z">
        <w:r w:rsidR="00DD1B40">
          <w:t>asthme.</w:t>
        </w:r>
      </w:ins>
    </w:p>
    <w:p w14:paraId="6D0A5704" w14:textId="3A4C8DAC" w:rsidR="00DD1B40" w:rsidRPr="00BF504F" w:rsidRDefault="00C7630A" w:rsidP="005B2814">
      <w:pPr>
        <w:spacing w:after="160" w:line="276" w:lineRule="auto"/>
        <w:jc w:val="both"/>
      </w:pPr>
      <w:ins w:id="242" w:author="YOUSSEF BENKHALLOUF" w:date="2022-09-14T23:20:00Z">
        <w:r>
          <w:t>C</w:t>
        </w:r>
      </w:ins>
      <w:ins w:id="243" w:author="YOUSSEF BENKHALLOUF" w:date="2022-09-14T23:19:00Z">
        <w:r>
          <w:t>ritères d’</w:t>
        </w:r>
      </w:ins>
      <w:ins w:id="244" w:author="YOUSSEF BENKHALLOUF" w:date="2022-09-14T23:20:00Z">
        <w:r>
          <w:t>exc</w:t>
        </w:r>
      </w:ins>
      <w:ins w:id="245" w:author="YOUSSEF BENKHALLOUF" w:date="2022-09-14T23:19:00Z">
        <w:r>
          <w:t>lusion</w:t>
        </w:r>
        <w:del w:id="246" w:author="BENKHALLOUF Youssef (EXT) ResgCftScrDef" w:date="2022-09-14T23:49:00Z">
          <w:r w:rsidDel="00C12CE1">
            <w:delText xml:space="preserve"> des patients</w:delText>
          </w:r>
        </w:del>
      </w:ins>
      <w:ins w:id="247" w:author="YOUSSEF BENKHALLOUF" w:date="2022-09-14T23:22:00Z">
        <w:del w:id="248" w:author="BENKHALLOUF Youssef (EXT) ResgCftScrDef" w:date="2022-09-14T23:49:00Z">
          <w:r w:rsidDel="00C12CE1">
            <w:delText xml:space="preserve"> </w:delText>
          </w:r>
        </w:del>
      </w:ins>
      <w:ins w:id="249" w:author="YOUSSEF BENKHALLOUF" w:date="2022-09-14T23:20:00Z">
        <w:r>
          <w:t>:</w:t>
        </w:r>
      </w:ins>
      <w:ins w:id="250" w:author="YOUSSEF BENKHALLOUF" w:date="2022-09-14T23:22:00Z">
        <w:r>
          <w:t xml:space="preserve"> </w:t>
        </w:r>
      </w:ins>
      <w:ins w:id="251" w:author="YOUSSEF BENKHALLOUF" w:date="2022-09-14T23:20:00Z">
        <w:r>
          <w:t xml:space="preserve">on a </w:t>
        </w:r>
      </w:ins>
      <w:ins w:id="252" w:author="YOUSSEF BENKHALLOUF" w:date="2022-09-14T23:22:00Z">
        <w:r>
          <w:t>exclu</w:t>
        </w:r>
      </w:ins>
      <w:ins w:id="253" w:author="YOUSSEF BENKHALLOUF" w:date="2022-09-14T23:20:00Z">
        <w:r>
          <w:t xml:space="preserve"> 45 </w:t>
        </w:r>
        <w:del w:id="254" w:author="BENKHALLOUF Youssef (EXT) ResgCftScrDef" w:date="2022-09-14T23:49:00Z">
          <w:r w:rsidDel="00C12CE1">
            <w:delText>patients</w:delText>
          </w:r>
        </w:del>
      </w:ins>
      <w:ins w:id="255" w:author="BENKHALLOUF Youssef (EXT) ResgCftScrDef" w:date="2022-09-14T23:49:00Z">
        <w:r w:rsidR="00C12CE1">
          <w:t xml:space="preserve"> tests</w:t>
        </w:r>
      </w:ins>
      <w:ins w:id="256" w:author="YOUSSEF BENKHALLOUF" w:date="2022-09-14T23:20:00Z">
        <w:r>
          <w:t xml:space="preserve"> </w:t>
        </w:r>
      </w:ins>
      <w:ins w:id="257" w:author="YOUSSEF BENKHALLOUF" w:date="2022-09-14T23:27:00Z">
        <w:del w:id="258" w:author="BENKHALLOUF Youssef (EXT) ResgCftScrDef" w:date="2022-09-14T23:49:00Z">
          <w:r w:rsidDel="00F45CA8">
            <w:delText xml:space="preserve">qui </w:delText>
          </w:r>
        </w:del>
      </w:ins>
      <w:ins w:id="259" w:author="BENKHALLOUF Youssef (EXT) ResgCftScrDef" w:date="2022-09-14T23:49:00Z">
        <w:r w:rsidR="00F45CA8">
          <w:t xml:space="preserve">dont les patients </w:t>
        </w:r>
      </w:ins>
      <w:ins w:id="260" w:author="YOUSSEF BENKHALLOUF" w:date="2022-09-14T23:27:00Z">
        <w:r>
          <w:t xml:space="preserve">ont signalé une obstruction nasale après </w:t>
        </w:r>
      </w:ins>
      <w:ins w:id="261" w:author="YOUSSEF BENKHALLOUF" w:date="2022-09-14T23:30:00Z">
        <w:r w:rsidR="00A60AA4">
          <w:t>leurs expositions</w:t>
        </w:r>
      </w:ins>
      <w:ins w:id="262" w:author="YOUSSEF BENKHALLOUF" w:date="2022-09-14T23:28:00Z">
        <w:r>
          <w:t xml:space="preserve"> aux agents </w:t>
        </w:r>
      </w:ins>
      <w:ins w:id="263" w:author="YOUSSEF BENKHALLOUF" w:date="2022-09-14T23:32:00Z">
        <w:r w:rsidR="00A60AA4">
          <w:t xml:space="preserve">testés </w:t>
        </w:r>
      </w:ins>
      <w:ins w:id="264" w:author="YOUSSEF BENKHALLOUF" w:date="2022-09-14T23:28:00Z">
        <w:r>
          <w:t>(</w:t>
        </w:r>
      </w:ins>
      <w:ins w:id="265" w:author="YOUSSEF BENKHALLOUF" w:date="2022-09-14T23:29:00Z">
        <w:r>
          <w:t xml:space="preserve">test </w:t>
        </w:r>
      </w:ins>
      <w:ins w:id="266" w:author="YOUSSEF BENKHALLOUF" w:date="2022-09-14T23:32:00Z">
        <w:r w:rsidR="00A60AA4">
          <w:t>à</w:t>
        </w:r>
      </w:ins>
      <w:ins w:id="267" w:author="YOUSSEF BENKHALLOUF" w:date="2022-09-14T23:29:00Z">
        <w:r>
          <w:t xml:space="preserve"> refaire</w:t>
        </w:r>
      </w:ins>
      <w:ins w:id="268" w:author="YOUSSEF BENKHALLOUF" w:date="2022-09-14T23:28:00Z">
        <w:r>
          <w:t>)</w:t>
        </w:r>
      </w:ins>
      <w:ins w:id="269" w:author="YOUSSEF BENKHALLOUF" w:date="2022-09-14T23:30:00Z">
        <w:r w:rsidR="00A60AA4">
          <w:t>.</w:t>
        </w:r>
      </w:ins>
    </w:p>
    <w:p w14:paraId="0A6F2608" w14:textId="77777777" w:rsidR="005B0502" w:rsidRPr="005B0502" w:rsidRDefault="0096183B" w:rsidP="005B0502">
      <w:pPr>
        <w:pStyle w:val="Titre2"/>
        <w:jc w:val="both"/>
      </w:pPr>
      <w:bookmarkStart w:id="270" w:name="_Toc112850112"/>
      <w:bookmarkStart w:id="271" w:name="_Toc113368670"/>
      <w:r w:rsidRPr="00B918C7">
        <w:t>Présentation des variables</w:t>
      </w:r>
      <w:bookmarkEnd w:id="270"/>
      <w:bookmarkEnd w:id="271"/>
    </w:p>
    <w:p w14:paraId="6512BA86" w14:textId="77777777" w:rsidR="005B0502" w:rsidRPr="005E50B3" w:rsidRDefault="005B0502" w:rsidP="005B0502">
      <w:pPr>
        <w:pStyle w:val="Default"/>
        <w:rPr>
          <w:ins w:id="272" w:author="youssef" w:date="2022-09-14T14:18:00Z"/>
          <w:b/>
          <w:bCs/>
          <w:sz w:val="23"/>
          <w:szCs w:val="23"/>
        </w:rPr>
      </w:pPr>
      <w:ins w:id="273" w:author="youssef" w:date="2022-09-14T14:18:00Z">
        <w:r w:rsidRPr="005E50B3">
          <w:rPr>
            <w:b/>
            <w:bCs/>
            <w:sz w:val="23"/>
            <w:szCs w:val="23"/>
          </w:rPr>
          <w:t xml:space="preserve">Deux variables sanitaires sont considérées dans cette étude : </w:t>
        </w:r>
      </w:ins>
    </w:p>
    <w:p w14:paraId="1A8A9AAC" w14:textId="288CAF3B" w:rsidR="005B0502" w:rsidRDefault="005B0502" w:rsidP="005B0502">
      <w:pPr>
        <w:pStyle w:val="Default"/>
        <w:rPr>
          <w:ins w:id="274" w:author="youssef" w:date="2022-09-14T14:18:00Z"/>
          <w:sz w:val="23"/>
          <w:szCs w:val="23"/>
        </w:rPr>
      </w:pPr>
      <w:ins w:id="275" w:author="youssef" w:date="2022-09-14T14:18:00Z">
        <w:r>
          <w:rPr>
            <w:sz w:val="23"/>
            <w:szCs w:val="23"/>
          </w:rPr>
          <w:t>- le</w:t>
        </w:r>
        <w:r w:rsidRPr="00B72073">
          <w:t xml:space="preserve"> </w:t>
        </w:r>
        <w:r>
          <w:t>r</w:t>
        </w:r>
        <w:r w:rsidRPr="00BF504F">
          <w:t xml:space="preserve">ésultat du test </w:t>
        </w:r>
        <w:r>
          <w:rPr>
            <w:sz w:val="23"/>
            <w:szCs w:val="23"/>
          </w:rPr>
          <w:t>(variable binaire codée positif – négatif) déterminé par le médecin d’après le calcul</w:t>
        </w:r>
        <w:del w:id="276" w:author="BENKHALLOUF Youssef (EXT) ResgCftScrDef" w:date="2022-09-14T23:36:00Z">
          <w:r w:rsidDel="002B32F0">
            <w:rPr>
              <w:sz w:val="23"/>
              <w:szCs w:val="23"/>
            </w:rPr>
            <w:delText>e</w:delText>
          </w:r>
        </w:del>
        <w:r>
          <w:rPr>
            <w:sz w:val="23"/>
            <w:szCs w:val="23"/>
          </w:rPr>
          <w:t xml:space="preserve"> du rapport entre </w:t>
        </w:r>
        <w:del w:id="277" w:author="BENKHALLOUF Youssef (EXT) ResgCftScrDef" w:date="2022-09-14T23:36:00Z">
          <w:r w:rsidDel="001E0C8E">
            <w:rPr>
              <w:sz w:val="23"/>
              <w:szCs w:val="23"/>
            </w:rPr>
            <w:delText>la résistances nasales</w:delText>
          </w:r>
        </w:del>
      </w:ins>
      <w:ins w:id="278" w:author="BENKHALLOUF Youssef (EXT) ResgCftScrDef" w:date="2022-09-14T23:36:00Z">
        <w:r w:rsidR="001E0C8E">
          <w:rPr>
            <w:sz w:val="23"/>
            <w:szCs w:val="23"/>
          </w:rPr>
          <w:t>la résistance nasale</w:t>
        </w:r>
      </w:ins>
      <w:ins w:id="279" w:author="youssef" w:date="2022-09-14T14:18:00Z">
        <w:r>
          <w:rPr>
            <w:sz w:val="23"/>
            <w:szCs w:val="23"/>
          </w:rPr>
          <w:t xml:space="preserve"> avant et après l’exposition aux agents testés. </w:t>
        </w:r>
      </w:ins>
    </w:p>
    <w:p w14:paraId="525C72DA" w14:textId="52324C87" w:rsidR="005B0502" w:rsidRDefault="005B0502" w:rsidP="005B0502">
      <w:pPr>
        <w:pStyle w:val="Default"/>
        <w:rPr>
          <w:ins w:id="280" w:author="youssef" w:date="2022-09-14T14:18:00Z"/>
          <w:sz w:val="23"/>
          <w:szCs w:val="23"/>
        </w:rPr>
      </w:pPr>
      <w:ins w:id="281" w:author="youssef" w:date="2022-09-14T14:18:00Z">
        <w:r>
          <w:rPr>
            <w:sz w:val="23"/>
            <w:szCs w:val="23"/>
          </w:rPr>
          <w:t>-</w:t>
        </w:r>
        <w:r w:rsidRPr="00B72073">
          <w:t xml:space="preserve"> </w:t>
        </w:r>
        <w:r>
          <w:t>la v</w:t>
        </w:r>
        <w:r w:rsidRPr="00BF504F">
          <w:t xml:space="preserve">ariation de la résistance </w:t>
        </w:r>
        <w:del w:id="282" w:author="BENKHALLOUF Youssef (EXT) ResgCftScrDef" w:date="2022-09-14T23:37:00Z">
          <w:r w:rsidRPr="00BF504F" w:rsidDel="001E0C8E">
            <w:delText>nasale</w:delText>
          </w:r>
          <w:r w:rsidDel="001E0C8E">
            <w:delText>(</w:delText>
          </w:r>
        </w:del>
      </w:ins>
      <w:ins w:id="283" w:author="BENKHALLOUF Youssef (EXT) ResgCftScrDef" w:date="2022-09-14T23:37:00Z">
        <w:r w:rsidR="001E0C8E" w:rsidRPr="00BF504F">
          <w:t>nasale</w:t>
        </w:r>
        <w:r w:rsidR="001E0C8E">
          <w:t xml:space="preserve"> (</w:t>
        </w:r>
      </w:ins>
      <w:ins w:id="284" w:author="youssef" w:date="2022-09-14T14:18:00Z">
        <w:r>
          <w:t xml:space="preserve">variable continue), </w:t>
        </w:r>
        <w:r>
          <w:rPr>
            <w:sz w:val="23"/>
            <w:szCs w:val="23"/>
          </w:rPr>
          <w:t>calculé</w:t>
        </w:r>
      </w:ins>
      <w:ins w:id="285" w:author="BENKHALLOUF Youssef (EXT) ResgCftScrDef" w:date="2022-09-14T23:37:00Z">
        <w:r w:rsidR="001E0C8E">
          <w:rPr>
            <w:sz w:val="23"/>
            <w:szCs w:val="23"/>
          </w:rPr>
          <w:t>e</w:t>
        </w:r>
      </w:ins>
      <w:ins w:id="286" w:author="youssef" w:date="2022-09-14T14:18:00Z">
        <w:r>
          <w:rPr>
            <w:sz w:val="23"/>
            <w:szCs w:val="23"/>
          </w:rPr>
          <w:t xml:space="preserve"> comme le rapport de la résistance nasale après l’exposition sur la résistance nasale avant l’exposition. </w:t>
        </w:r>
      </w:ins>
    </w:p>
    <w:p w14:paraId="3FAF0224" w14:textId="77777777" w:rsidR="005B0502" w:rsidRDefault="005B0502" w:rsidP="005B0502">
      <w:pPr>
        <w:rPr>
          <w:ins w:id="287" w:author="youssef" w:date="2022-09-14T14:18:00Z"/>
          <w:sz w:val="23"/>
          <w:szCs w:val="23"/>
        </w:rPr>
      </w:pPr>
    </w:p>
    <w:p w14:paraId="37F1FCF7" w14:textId="77777777" w:rsidR="005B0502" w:rsidRPr="005E50B3" w:rsidRDefault="005B0502" w:rsidP="005B0502">
      <w:pPr>
        <w:rPr>
          <w:ins w:id="288" w:author="youssef" w:date="2022-09-14T14:18:00Z"/>
          <w:b/>
          <w:bCs/>
          <w:sz w:val="23"/>
          <w:szCs w:val="23"/>
        </w:rPr>
      </w:pPr>
      <w:ins w:id="289" w:author="youssef" w:date="2022-09-14T14:18:00Z">
        <w:r w:rsidRPr="005E50B3">
          <w:rPr>
            <w:b/>
            <w:bCs/>
            <w:sz w:val="23"/>
            <w:szCs w:val="23"/>
          </w:rPr>
          <w:t>Les variables démographiques :</w:t>
        </w:r>
      </w:ins>
    </w:p>
    <w:p w14:paraId="59825A0F" w14:textId="508BB567" w:rsidR="005B0502" w:rsidRDefault="005B0502" w:rsidP="005B0502">
      <w:pPr>
        <w:pStyle w:val="Default"/>
        <w:rPr>
          <w:ins w:id="290" w:author="youssef" w:date="2022-09-14T14:18:00Z"/>
          <w:sz w:val="23"/>
          <w:szCs w:val="23"/>
        </w:rPr>
      </w:pPr>
      <w:ins w:id="291" w:author="youssef" w:date="2022-09-14T14:18:00Z">
        <w:r>
          <w:rPr>
            <w:sz w:val="23"/>
            <w:szCs w:val="23"/>
          </w:rPr>
          <w:t>-Sexe : variable binaire codé</w:t>
        </w:r>
      </w:ins>
      <w:ins w:id="292" w:author="BENKHALLOUF Youssef (EXT) ResgCftScrDef" w:date="2022-09-14T23:37:00Z">
        <w:r w:rsidR="001E0C8E">
          <w:rPr>
            <w:sz w:val="23"/>
            <w:szCs w:val="23"/>
          </w:rPr>
          <w:t>e</w:t>
        </w:r>
      </w:ins>
      <w:ins w:id="293" w:author="youssef" w:date="2022-09-14T14:18:00Z">
        <w:r>
          <w:rPr>
            <w:sz w:val="23"/>
            <w:szCs w:val="23"/>
          </w:rPr>
          <w:t xml:space="preserve"> Femme ou Homme</w:t>
        </w:r>
      </w:ins>
    </w:p>
    <w:p w14:paraId="78C5D27A" w14:textId="6D13D2A1" w:rsidR="005B0502" w:rsidRDefault="005B0502" w:rsidP="005B0502">
      <w:pPr>
        <w:pStyle w:val="Default"/>
        <w:rPr>
          <w:ins w:id="294" w:author="youssef" w:date="2022-09-14T14:18:00Z"/>
          <w:sz w:val="23"/>
          <w:szCs w:val="23"/>
        </w:rPr>
      </w:pPr>
      <w:ins w:id="295" w:author="youssef" w:date="2022-09-14T14:18:00Z">
        <w:r>
          <w:rPr>
            <w:sz w:val="23"/>
            <w:szCs w:val="23"/>
          </w:rPr>
          <w:t>-Age : variable quantitati</w:t>
        </w:r>
      </w:ins>
      <w:ins w:id="296" w:author="BENKHALLOUF Youssef (EXT) ResgCftScrDef" w:date="2022-09-14T23:37:00Z">
        <w:r w:rsidR="001E0C8E">
          <w:rPr>
            <w:sz w:val="23"/>
            <w:szCs w:val="23"/>
          </w:rPr>
          <w:t>ve</w:t>
        </w:r>
      </w:ins>
      <w:ins w:id="297" w:author="youssef" w:date="2022-09-14T14:18:00Z">
        <w:del w:id="298" w:author="BENKHALLOUF Youssef (EXT) ResgCftScrDef" w:date="2022-09-14T23:37:00Z">
          <w:r w:rsidDel="001E0C8E">
            <w:rPr>
              <w:sz w:val="23"/>
              <w:szCs w:val="23"/>
            </w:rPr>
            <w:delText>f</w:delText>
          </w:r>
        </w:del>
        <w:r>
          <w:rPr>
            <w:sz w:val="23"/>
            <w:szCs w:val="23"/>
          </w:rPr>
          <w:t xml:space="preserve"> discrète en an</w:t>
        </w:r>
      </w:ins>
      <w:ins w:id="299" w:author="BENKHALLOUF Youssef (EXT) ResgCftScrDef" w:date="2022-09-14T23:37:00Z">
        <w:r w:rsidR="001E0C8E">
          <w:rPr>
            <w:sz w:val="23"/>
            <w:szCs w:val="23"/>
          </w:rPr>
          <w:t>née</w:t>
        </w:r>
      </w:ins>
      <w:ins w:id="300" w:author="youssef" w:date="2022-09-14T14:18:00Z">
        <w:del w:id="301" w:author="BENKHALLOUF Youssef (EXT) ResgCftScrDef" w:date="2022-09-14T23:37:00Z">
          <w:r w:rsidDel="001E0C8E">
            <w:rPr>
              <w:sz w:val="23"/>
              <w:szCs w:val="23"/>
            </w:rPr>
            <w:delText>s</w:delText>
          </w:r>
        </w:del>
        <w:r>
          <w:rPr>
            <w:sz w:val="23"/>
            <w:szCs w:val="23"/>
          </w:rPr>
          <w:t xml:space="preserve"> </w:t>
        </w:r>
      </w:ins>
    </w:p>
    <w:p w14:paraId="58289B23" w14:textId="423C05AE" w:rsidR="005B0502" w:rsidRPr="005E50B3" w:rsidRDefault="005B0502" w:rsidP="005B0502">
      <w:pPr>
        <w:pStyle w:val="Default"/>
        <w:rPr>
          <w:ins w:id="302" w:author="youssef" w:date="2022-09-14T14:18:00Z"/>
          <w:sz w:val="23"/>
          <w:szCs w:val="23"/>
        </w:rPr>
      </w:pPr>
      <w:ins w:id="303" w:author="youssef" w:date="2022-09-14T14:18:00Z">
        <w:r>
          <w:rPr>
            <w:sz w:val="23"/>
            <w:szCs w:val="23"/>
          </w:rPr>
          <w:t>-Pois : variable quantitati</w:t>
        </w:r>
      </w:ins>
      <w:ins w:id="304" w:author="BENKHALLOUF Youssef (EXT) ResgCftScrDef" w:date="2022-09-14T23:37:00Z">
        <w:r w:rsidR="001E0C8E">
          <w:rPr>
            <w:sz w:val="23"/>
            <w:szCs w:val="23"/>
          </w:rPr>
          <w:t>ve</w:t>
        </w:r>
      </w:ins>
      <w:ins w:id="305" w:author="youssef" w:date="2022-09-14T14:18:00Z">
        <w:del w:id="306" w:author="BENKHALLOUF Youssef (EXT) ResgCftScrDef" w:date="2022-09-14T23:37:00Z">
          <w:r w:rsidDel="001E0C8E">
            <w:rPr>
              <w:sz w:val="23"/>
              <w:szCs w:val="23"/>
            </w:rPr>
            <w:delText>f</w:delText>
          </w:r>
        </w:del>
        <w:r>
          <w:rPr>
            <w:sz w:val="23"/>
            <w:szCs w:val="23"/>
          </w:rPr>
          <w:t xml:space="preserve"> </w:t>
        </w:r>
        <w:del w:id="307" w:author="BENKHALLOUF Youssef (EXT) ResgCftScrDef" w:date="2022-09-14T23:38:00Z">
          <w:r w:rsidDel="001E0C8E">
            <w:rPr>
              <w:sz w:val="23"/>
              <w:szCs w:val="23"/>
            </w:rPr>
            <w:delText>d</w:delText>
          </w:r>
        </w:del>
        <w:r>
          <w:rPr>
            <w:sz w:val="23"/>
            <w:szCs w:val="23"/>
          </w:rPr>
          <w:t>continue en Kg</w:t>
        </w:r>
      </w:ins>
    </w:p>
    <w:p w14:paraId="28D481A1" w14:textId="77777777" w:rsidR="005B0502" w:rsidRDefault="005B0502" w:rsidP="005B0502">
      <w:pPr>
        <w:rPr>
          <w:ins w:id="308" w:author="youssef" w:date="2022-09-14T14:18:00Z"/>
          <w:sz w:val="23"/>
          <w:szCs w:val="23"/>
        </w:rPr>
      </w:pPr>
    </w:p>
    <w:p w14:paraId="7B7DD740" w14:textId="77777777" w:rsidR="005B0502" w:rsidRPr="005E50B3" w:rsidRDefault="005B0502" w:rsidP="005B0502">
      <w:pPr>
        <w:rPr>
          <w:ins w:id="309" w:author="youssef" w:date="2022-09-14T14:18:00Z"/>
          <w:b/>
          <w:bCs/>
          <w:sz w:val="23"/>
          <w:szCs w:val="23"/>
        </w:rPr>
      </w:pPr>
      <w:ins w:id="310" w:author="youssef" w:date="2022-09-14T14:18:00Z">
        <w:r w:rsidRPr="005E50B3">
          <w:rPr>
            <w:b/>
            <w:bCs/>
            <w:sz w:val="23"/>
            <w:szCs w:val="23"/>
          </w:rPr>
          <w:t>Les variables d’exposition</w:t>
        </w:r>
      </w:ins>
    </w:p>
    <w:p w14:paraId="25B7A352" w14:textId="71BAB08A" w:rsidR="005B0502" w:rsidRPr="005E50B3" w:rsidRDefault="005B0502" w:rsidP="005B0502">
      <w:pPr>
        <w:pStyle w:val="Default"/>
        <w:rPr>
          <w:ins w:id="311" w:author="youssef" w:date="2022-09-14T14:18:00Z"/>
          <w:sz w:val="23"/>
          <w:szCs w:val="23"/>
        </w:rPr>
      </w:pPr>
      <w:ins w:id="312" w:author="youssef" w:date="2022-09-14T14:18:00Z">
        <w:r w:rsidRPr="005E50B3">
          <w:rPr>
            <w:sz w:val="23"/>
            <w:szCs w:val="23"/>
          </w:rPr>
          <w:t xml:space="preserve">-Résistance nasale </w:t>
        </w:r>
        <w:r w:rsidRPr="00051926">
          <w:rPr>
            <w:b/>
            <w:bCs/>
            <w:sz w:val="23"/>
            <w:szCs w:val="23"/>
            <w:rPrChange w:id="313" w:author="BENKHALLOUF Youssef (EXT) ResgCftScrDef" w:date="2022-09-14T23:39:00Z">
              <w:rPr>
                <w:sz w:val="23"/>
                <w:szCs w:val="23"/>
              </w:rPr>
            </w:rPrChange>
          </w:rPr>
          <w:t>avant</w:t>
        </w:r>
        <w:r w:rsidRPr="005E50B3">
          <w:rPr>
            <w:sz w:val="23"/>
            <w:szCs w:val="23"/>
          </w:rPr>
          <w:t xml:space="preserve"> exposition nasale (variable continue en Pa/cc/s), mesuré</w:t>
        </w:r>
      </w:ins>
      <w:ins w:id="314" w:author="BENKHALLOUF Youssef (EXT) ResgCftScrDef" w:date="2022-09-14T23:38:00Z">
        <w:r w:rsidR="00051926">
          <w:rPr>
            <w:sz w:val="23"/>
            <w:szCs w:val="23"/>
          </w:rPr>
          <w:t>e</w:t>
        </w:r>
      </w:ins>
      <w:ins w:id="315" w:author="youssef" w:date="2022-09-14T14:18:00Z">
        <w:r w:rsidRPr="005E50B3">
          <w:rPr>
            <w:sz w:val="23"/>
            <w:szCs w:val="23"/>
          </w:rPr>
          <w:t xml:space="preserve"> par la </w:t>
        </w:r>
        <w:proofErr w:type="spellStart"/>
        <w:r w:rsidRPr="005E50B3">
          <w:rPr>
            <w:sz w:val="23"/>
            <w:szCs w:val="23"/>
          </w:rPr>
          <w:t>rhinomanométrie</w:t>
        </w:r>
        <w:proofErr w:type="spellEnd"/>
        <w:r w:rsidRPr="005E50B3">
          <w:rPr>
            <w:sz w:val="23"/>
            <w:szCs w:val="23"/>
          </w:rPr>
          <w:t xml:space="preserve"> avant l’exposition aux agents </w:t>
        </w:r>
        <w:del w:id="316" w:author="BENKHALLOUF Youssef (EXT) ResgCftScrDef" w:date="2022-09-14T23:38:00Z">
          <w:r w:rsidRPr="005E50B3" w:rsidDel="00051926">
            <w:rPr>
              <w:sz w:val="23"/>
              <w:szCs w:val="23"/>
            </w:rPr>
            <w:delText>téstés</w:delText>
          </w:r>
        </w:del>
      </w:ins>
      <w:ins w:id="317" w:author="BENKHALLOUF Youssef (EXT) ResgCftScrDef" w:date="2022-09-14T23:38:00Z">
        <w:r w:rsidR="00051926" w:rsidRPr="005E50B3">
          <w:rPr>
            <w:sz w:val="23"/>
            <w:szCs w:val="23"/>
          </w:rPr>
          <w:t>testés</w:t>
        </w:r>
      </w:ins>
    </w:p>
    <w:p w14:paraId="11013804" w14:textId="22138B61" w:rsidR="005B0502" w:rsidRPr="005E50B3" w:rsidRDefault="005B0502" w:rsidP="005B0502">
      <w:pPr>
        <w:pStyle w:val="Default"/>
        <w:rPr>
          <w:ins w:id="318" w:author="youssef" w:date="2022-09-14T14:18:00Z"/>
          <w:sz w:val="23"/>
          <w:szCs w:val="23"/>
        </w:rPr>
      </w:pPr>
      <w:ins w:id="319" w:author="youssef" w:date="2022-09-14T14:18:00Z">
        <w:r w:rsidRPr="005E50B3">
          <w:rPr>
            <w:sz w:val="23"/>
            <w:szCs w:val="23"/>
          </w:rPr>
          <w:t xml:space="preserve">-Résistance nasale </w:t>
        </w:r>
        <w:r w:rsidRPr="00051926">
          <w:rPr>
            <w:b/>
            <w:bCs/>
            <w:sz w:val="23"/>
            <w:szCs w:val="23"/>
            <w:rPrChange w:id="320" w:author="BENKHALLOUF Youssef (EXT) ResgCftScrDef" w:date="2022-09-14T23:39:00Z">
              <w:rPr>
                <w:sz w:val="23"/>
                <w:szCs w:val="23"/>
              </w:rPr>
            </w:rPrChange>
          </w:rPr>
          <w:t>après</w:t>
        </w:r>
        <w:r w:rsidRPr="005E50B3">
          <w:rPr>
            <w:sz w:val="23"/>
            <w:szCs w:val="23"/>
          </w:rPr>
          <w:t xml:space="preserve"> exposition nasale (variable continue en Pa/cc/s), mesuré</w:t>
        </w:r>
      </w:ins>
      <w:ins w:id="321" w:author="BENKHALLOUF Youssef (EXT) ResgCftScrDef" w:date="2022-09-14T23:39:00Z">
        <w:r w:rsidR="00051926">
          <w:rPr>
            <w:sz w:val="23"/>
            <w:szCs w:val="23"/>
          </w:rPr>
          <w:t>e</w:t>
        </w:r>
      </w:ins>
      <w:ins w:id="322" w:author="youssef" w:date="2022-09-14T14:18:00Z">
        <w:r w:rsidRPr="005E50B3">
          <w:rPr>
            <w:sz w:val="23"/>
            <w:szCs w:val="23"/>
          </w:rPr>
          <w:t xml:space="preserve"> par la </w:t>
        </w:r>
        <w:proofErr w:type="spellStart"/>
        <w:r w:rsidRPr="005E50B3">
          <w:rPr>
            <w:sz w:val="23"/>
            <w:szCs w:val="23"/>
          </w:rPr>
          <w:t>rhinomanométrie</w:t>
        </w:r>
        <w:proofErr w:type="spellEnd"/>
        <w:r w:rsidRPr="005E50B3">
          <w:rPr>
            <w:sz w:val="23"/>
            <w:szCs w:val="23"/>
          </w:rPr>
          <w:t xml:space="preserve"> après l’exposition aux agents </w:t>
        </w:r>
        <w:proofErr w:type="spellStart"/>
        <w:r w:rsidRPr="005E50B3">
          <w:rPr>
            <w:sz w:val="23"/>
            <w:szCs w:val="23"/>
          </w:rPr>
          <w:t>téstés</w:t>
        </w:r>
        <w:proofErr w:type="spellEnd"/>
        <w:r w:rsidRPr="005E50B3">
          <w:rPr>
            <w:sz w:val="23"/>
            <w:szCs w:val="23"/>
          </w:rPr>
          <w:t xml:space="preserve"> </w:t>
        </w:r>
      </w:ins>
    </w:p>
    <w:p w14:paraId="76CE9FE8" w14:textId="62302781" w:rsidR="005B0502" w:rsidRPr="005E50B3" w:rsidRDefault="005B0502" w:rsidP="005B0502">
      <w:pPr>
        <w:pStyle w:val="Default"/>
        <w:rPr>
          <w:ins w:id="323" w:author="youssef" w:date="2022-09-14T14:18:00Z"/>
          <w:sz w:val="23"/>
          <w:szCs w:val="23"/>
        </w:rPr>
      </w:pPr>
      <w:ins w:id="324" w:author="youssef" w:date="2022-09-14T14:18:00Z">
        <w:r w:rsidRPr="005E50B3">
          <w:rPr>
            <w:sz w:val="23"/>
            <w:szCs w:val="23"/>
          </w:rPr>
          <w:t xml:space="preserve">-les agents </w:t>
        </w:r>
        <w:del w:id="325" w:author="BENKHALLOUF Youssef (EXT) ResgCftScrDef" w:date="2022-09-14T23:39:00Z">
          <w:r w:rsidRPr="005E50B3" w:rsidDel="00051926">
            <w:rPr>
              <w:sz w:val="23"/>
              <w:szCs w:val="23"/>
            </w:rPr>
            <w:delText>téstés</w:delText>
          </w:r>
        </w:del>
      </w:ins>
      <w:ins w:id="326" w:author="BENKHALLOUF Youssef (EXT) ResgCftScrDef" w:date="2022-09-14T23:39:00Z">
        <w:r w:rsidR="00051926" w:rsidRPr="005E50B3">
          <w:rPr>
            <w:sz w:val="23"/>
            <w:szCs w:val="23"/>
          </w:rPr>
          <w:t>testés</w:t>
        </w:r>
      </w:ins>
      <w:ins w:id="327" w:author="youssef" w:date="2022-09-14T14:18:00Z">
        <w:r w:rsidRPr="005E50B3">
          <w:rPr>
            <w:sz w:val="23"/>
            <w:szCs w:val="23"/>
          </w:rPr>
          <w:t xml:space="preserve"> (variable quantitati</w:t>
        </w:r>
        <w:del w:id="328" w:author="BENKHALLOUF Youssef (EXT) ResgCftScrDef" w:date="2022-09-14T23:39:00Z">
          <w:r w:rsidRPr="005E50B3" w:rsidDel="00051926">
            <w:rPr>
              <w:sz w:val="23"/>
              <w:szCs w:val="23"/>
            </w:rPr>
            <w:delText>f</w:delText>
          </w:r>
        </w:del>
      </w:ins>
      <w:ins w:id="329" w:author="BENKHALLOUF Youssef (EXT) ResgCftScrDef" w:date="2022-09-14T23:39:00Z">
        <w:r w:rsidR="00051926">
          <w:rPr>
            <w:sz w:val="23"/>
            <w:szCs w:val="23"/>
          </w:rPr>
          <w:t>ve</w:t>
        </w:r>
      </w:ins>
      <w:ins w:id="330" w:author="youssef" w:date="2022-09-14T14:18:00Z">
        <w:r w:rsidRPr="005E50B3">
          <w:rPr>
            <w:sz w:val="23"/>
            <w:szCs w:val="23"/>
          </w:rPr>
          <w:t xml:space="preserve"> multiple), classé</w:t>
        </w:r>
      </w:ins>
      <w:ins w:id="331" w:author="BENKHALLOUF Youssef (EXT) ResgCftScrDef" w:date="2022-09-14T23:39:00Z">
        <w:r w:rsidR="00051926">
          <w:rPr>
            <w:sz w:val="23"/>
            <w:szCs w:val="23"/>
          </w:rPr>
          <w:t>s</w:t>
        </w:r>
      </w:ins>
      <w:ins w:id="332" w:author="youssef" w:date="2022-09-14T14:18:00Z">
        <w:r w:rsidRPr="005E50B3">
          <w:rPr>
            <w:sz w:val="23"/>
            <w:szCs w:val="23"/>
          </w:rPr>
          <w:t xml:space="preserve"> en 12 catégories</w:t>
        </w:r>
      </w:ins>
    </w:p>
    <w:p w14:paraId="6FD978CC" w14:textId="13AC1B82" w:rsidR="005B0502" w:rsidRPr="005E50B3" w:rsidRDefault="005B0502" w:rsidP="005B0502">
      <w:pPr>
        <w:pStyle w:val="Default"/>
        <w:rPr>
          <w:ins w:id="333" w:author="youssef" w:date="2022-09-14T14:18:00Z"/>
          <w:sz w:val="23"/>
          <w:szCs w:val="23"/>
        </w:rPr>
      </w:pPr>
      <w:ins w:id="334" w:author="youssef" w:date="2022-09-14T14:18:00Z">
        <w:r w:rsidRPr="005E50B3">
          <w:rPr>
            <w:sz w:val="23"/>
            <w:szCs w:val="23"/>
          </w:rPr>
          <w:t>- Familles des agents allergiques (variable quantitati</w:t>
        </w:r>
        <w:del w:id="335" w:author="BENKHALLOUF Youssef (EXT) ResgCftScrDef" w:date="2022-09-14T23:39:00Z">
          <w:r w:rsidRPr="005E50B3" w:rsidDel="00051926">
            <w:rPr>
              <w:sz w:val="23"/>
              <w:szCs w:val="23"/>
            </w:rPr>
            <w:delText>f</w:delText>
          </w:r>
        </w:del>
      </w:ins>
      <w:ins w:id="336" w:author="BENKHALLOUF Youssef (EXT) ResgCftScrDef" w:date="2022-09-14T23:39:00Z">
        <w:r w:rsidR="00051926">
          <w:rPr>
            <w:sz w:val="23"/>
            <w:szCs w:val="23"/>
          </w:rPr>
          <w:t>ve</w:t>
        </w:r>
      </w:ins>
      <w:ins w:id="337" w:author="youssef" w:date="2022-09-14T14:18:00Z">
        <w:r w:rsidRPr="005E50B3">
          <w:rPr>
            <w:sz w:val="23"/>
            <w:szCs w:val="23"/>
          </w:rPr>
          <w:t xml:space="preserve"> multiple), classé</w:t>
        </w:r>
      </w:ins>
      <w:ins w:id="338" w:author="BENKHALLOUF Youssef (EXT) ResgCftScrDef" w:date="2022-09-14T23:40:00Z">
        <w:r w:rsidR="00051926">
          <w:rPr>
            <w:sz w:val="23"/>
            <w:szCs w:val="23"/>
          </w:rPr>
          <w:t>e</w:t>
        </w:r>
        <w:r w:rsidR="008D623A">
          <w:rPr>
            <w:sz w:val="23"/>
            <w:szCs w:val="23"/>
          </w:rPr>
          <w:t>s</w:t>
        </w:r>
      </w:ins>
      <w:ins w:id="339" w:author="youssef" w:date="2022-09-14T14:18:00Z">
        <w:r w:rsidRPr="005E50B3">
          <w:rPr>
            <w:sz w:val="23"/>
            <w:szCs w:val="23"/>
          </w:rPr>
          <w:t xml:space="preserve"> en trois catégories, BPM, HPM et autres</w:t>
        </w:r>
      </w:ins>
    </w:p>
    <w:p w14:paraId="04FC0B25" w14:textId="4CA7F89B" w:rsidR="005B0502" w:rsidRPr="005E50B3" w:rsidRDefault="005B0502" w:rsidP="005B0502">
      <w:pPr>
        <w:pStyle w:val="Default"/>
        <w:rPr>
          <w:ins w:id="340" w:author="youssef" w:date="2022-09-14T14:18:00Z"/>
          <w:sz w:val="23"/>
          <w:szCs w:val="23"/>
        </w:rPr>
      </w:pPr>
      <w:ins w:id="341" w:author="youssef" w:date="2022-09-14T14:18:00Z">
        <w:r w:rsidRPr="005E50B3">
          <w:rPr>
            <w:sz w:val="23"/>
            <w:szCs w:val="23"/>
          </w:rPr>
          <w:t>- type de test : (variable binaire) codé</w:t>
        </w:r>
      </w:ins>
      <w:ins w:id="342" w:author="BENKHALLOUF Youssef (EXT) ResgCftScrDef" w:date="2022-09-14T23:40:00Z">
        <w:r w:rsidR="008D623A">
          <w:rPr>
            <w:sz w:val="23"/>
            <w:szCs w:val="23"/>
          </w:rPr>
          <w:t>e</w:t>
        </w:r>
      </w:ins>
      <w:ins w:id="343" w:author="youssef" w:date="2022-09-14T14:18:00Z">
        <w:r w:rsidRPr="005E50B3">
          <w:rPr>
            <w:sz w:val="23"/>
            <w:szCs w:val="23"/>
          </w:rPr>
          <w:t xml:space="preserve"> postérieur ou antérieur</w:t>
        </w:r>
      </w:ins>
    </w:p>
    <w:p w14:paraId="5444469C" w14:textId="15A08DF9" w:rsidR="005B0502" w:rsidRPr="005E50B3" w:rsidRDefault="005B0502" w:rsidP="005B0502">
      <w:pPr>
        <w:pStyle w:val="Default"/>
        <w:rPr>
          <w:ins w:id="344" w:author="youssef" w:date="2022-09-14T14:18:00Z"/>
          <w:sz w:val="23"/>
          <w:szCs w:val="23"/>
        </w:rPr>
      </w:pPr>
      <w:ins w:id="345" w:author="youssef" w:date="2022-09-14T14:18:00Z">
        <w:r w:rsidRPr="005E50B3">
          <w:rPr>
            <w:sz w:val="23"/>
            <w:szCs w:val="23"/>
          </w:rPr>
          <w:t>-Symptômes cliniques (</w:t>
        </w:r>
      </w:ins>
      <w:ins w:id="346" w:author="BENKHALLOUF Youssef (EXT) ResgCftScrDef" w:date="2022-09-14T23:41:00Z">
        <w:r w:rsidR="000C34EA">
          <w:rPr>
            <w:sz w:val="23"/>
            <w:szCs w:val="23"/>
          </w:rPr>
          <w:t xml:space="preserve">3 </w:t>
        </w:r>
      </w:ins>
      <w:ins w:id="347" w:author="youssef" w:date="2022-09-14T14:18:00Z">
        <w:r>
          <w:rPr>
            <w:sz w:val="23"/>
            <w:szCs w:val="23"/>
          </w:rPr>
          <w:t>variable</w:t>
        </w:r>
      </w:ins>
      <w:ins w:id="348" w:author="BENKHALLOUF Youssef (EXT) ResgCftScrDef" w:date="2022-09-14T23:41:00Z">
        <w:r w:rsidR="000C34EA">
          <w:rPr>
            <w:sz w:val="23"/>
            <w:szCs w:val="23"/>
          </w:rPr>
          <w:t>s</w:t>
        </w:r>
      </w:ins>
      <w:ins w:id="349" w:author="youssef" w:date="2022-09-14T14:18:00Z">
        <w:r>
          <w:rPr>
            <w:sz w:val="23"/>
            <w:szCs w:val="23"/>
          </w:rPr>
          <w:t xml:space="preserve"> binaire codée</w:t>
        </w:r>
      </w:ins>
      <w:ins w:id="350" w:author="BENKHALLOUF Youssef (EXT) ResgCftScrDef" w:date="2022-09-14T23:41:00Z">
        <w:r w:rsidR="000C34EA">
          <w:rPr>
            <w:sz w:val="23"/>
            <w:szCs w:val="23"/>
          </w:rPr>
          <w:t>s</w:t>
        </w:r>
      </w:ins>
      <w:ins w:id="351" w:author="youssef" w:date="2022-09-14T14:18:00Z">
        <w:r>
          <w:rPr>
            <w:sz w:val="23"/>
            <w:szCs w:val="23"/>
          </w:rPr>
          <w:t xml:space="preserve"> présent – absent), </w:t>
        </w:r>
        <w:del w:id="352" w:author="BENKHALLOUF Youssef (EXT) ResgCftScrDef" w:date="2022-09-14T23:42:00Z">
          <w:r w:rsidDel="000C34EA">
            <w:rPr>
              <w:sz w:val="23"/>
              <w:szCs w:val="23"/>
            </w:rPr>
            <w:delText xml:space="preserve">présentent en trois </w:delText>
          </w:r>
        </w:del>
        <w:del w:id="353" w:author="BENKHALLOUF Youssef (EXT) ResgCftScrDef" w:date="2022-09-14T23:41:00Z">
          <w:r w:rsidDel="008D623A">
            <w:rPr>
              <w:sz w:val="23"/>
              <w:szCs w:val="23"/>
            </w:rPr>
            <w:delText xml:space="preserve">différent </w:delText>
          </w:r>
        </w:del>
      </w:ins>
      <w:ins w:id="354" w:author="BENKHALLOUF Youssef (EXT) ResgCftScrDef" w:date="2022-09-14T23:42:00Z">
        <w:r w:rsidR="000C34EA">
          <w:rPr>
            <w:sz w:val="23"/>
            <w:szCs w:val="23"/>
          </w:rPr>
          <w:t xml:space="preserve">3 </w:t>
        </w:r>
      </w:ins>
      <w:ins w:id="355" w:author="youssef" w:date="2022-09-14T14:18:00Z">
        <w:r>
          <w:rPr>
            <w:sz w:val="23"/>
            <w:szCs w:val="23"/>
          </w:rPr>
          <w:t>type</w:t>
        </w:r>
      </w:ins>
      <w:ins w:id="356" w:author="BENKHALLOUF Youssef (EXT) ResgCftScrDef" w:date="2022-09-14T23:42:00Z">
        <w:r w:rsidR="000C34EA">
          <w:rPr>
            <w:sz w:val="23"/>
            <w:szCs w:val="23"/>
          </w:rPr>
          <w:t>s</w:t>
        </w:r>
      </w:ins>
      <w:ins w:id="357" w:author="youssef" w:date="2022-09-14T14:18:00Z">
        <w:r>
          <w:rPr>
            <w:sz w:val="23"/>
            <w:szCs w:val="23"/>
          </w:rPr>
          <w:t xml:space="preserve"> :  prurit nasale et oculaire, </w:t>
        </w:r>
        <w:del w:id="358" w:author="BENKHALLOUF Youssef (EXT) ResgCftScrDef" w:date="2022-09-14T23:42:00Z">
          <w:r w:rsidDel="000C34EA">
            <w:rPr>
              <w:sz w:val="23"/>
              <w:szCs w:val="23"/>
            </w:rPr>
            <w:delText>rhinorrhé</w:delText>
          </w:r>
        </w:del>
      </w:ins>
      <w:ins w:id="359" w:author="BENKHALLOUF Youssef (EXT) ResgCftScrDef" w:date="2022-09-14T23:42:00Z">
        <w:r w:rsidR="000C34EA">
          <w:rPr>
            <w:sz w:val="23"/>
            <w:szCs w:val="23"/>
          </w:rPr>
          <w:t>rhinorrhée</w:t>
        </w:r>
      </w:ins>
      <w:ins w:id="360" w:author="youssef" w:date="2022-09-14T14:18:00Z">
        <w:r>
          <w:rPr>
            <w:sz w:val="23"/>
            <w:szCs w:val="23"/>
          </w:rPr>
          <w:t xml:space="preserve"> et éternuement </w:t>
        </w:r>
      </w:ins>
    </w:p>
    <w:p w14:paraId="5A55A30A" w14:textId="09002F60" w:rsidR="005B0502" w:rsidRPr="005E50B3" w:rsidRDefault="005B0502" w:rsidP="005B0502">
      <w:pPr>
        <w:pStyle w:val="Default"/>
        <w:rPr>
          <w:ins w:id="361" w:author="youssef" w:date="2022-09-14T14:18:00Z"/>
          <w:sz w:val="23"/>
          <w:szCs w:val="23"/>
        </w:rPr>
      </w:pPr>
      <w:ins w:id="362" w:author="youssef" w:date="2022-09-14T14:18:00Z">
        <w:r w:rsidRPr="005E50B3">
          <w:rPr>
            <w:sz w:val="23"/>
            <w:szCs w:val="23"/>
          </w:rPr>
          <w:t>-score clinique (variable quantitatif multiple</w:t>
        </w:r>
        <w:del w:id="363" w:author="BENKHALLOUF Youssef (EXT) ResgCftScrDef" w:date="2022-09-14T23:44:00Z">
          <w:r w:rsidRPr="005E50B3" w:rsidDel="00BB5D4D">
            <w:rPr>
              <w:sz w:val="23"/>
              <w:szCs w:val="23"/>
            </w:rPr>
            <w:delText xml:space="preserve"> à 3 catégorie</w:delText>
          </w:r>
        </w:del>
        <w:r w:rsidRPr="005E50B3">
          <w:rPr>
            <w:sz w:val="23"/>
            <w:szCs w:val="23"/>
          </w:rPr>
          <w:t>), codé 0 si le patient ne présente aucun symptôme clinique, 1 si le patient a au moins un symptôme clinique et 2 si le patient a deux symptôme clinique et 3 si le patient a plus de trois symptômes cliniques.</w:t>
        </w:r>
      </w:ins>
    </w:p>
    <w:p w14:paraId="225CA4B4" w14:textId="77777777" w:rsidR="005B0502" w:rsidRDefault="005B0502" w:rsidP="006026F6">
      <w:pPr>
        <w:spacing w:after="160" w:line="276" w:lineRule="auto"/>
        <w:jc w:val="both"/>
        <w:rPr>
          <w:ins w:id="364" w:author="youssef" w:date="2022-09-14T14:18:00Z"/>
        </w:rPr>
      </w:pPr>
    </w:p>
    <w:p w14:paraId="572760B6" w14:textId="77777777" w:rsidR="005B0502" w:rsidRDefault="005B0502" w:rsidP="006026F6">
      <w:pPr>
        <w:spacing w:after="160" w:line="276" w:lineRule="auto"/>
        <w:jc w:val="both"/>
        <w:rPr>
          <w:ins w:id="365" w:author="youssef" w:date="2022-09-14T14:18:00Z"/>
        </w:rPr>
      </w:pPr>
    </w:p>
    <w:p w14:paraId="1CB5FF5C" w14:textId="77777777" w:rsidR="003852DC" w:rsidRPr="00D21393" w:rsidDel="005B0502" w:rsidRDefault="008E7D50" w:rsidP="006026F6">
      <w:pPr>
        <w:spacing w:after="160" w:line="276" w:lineRule="auto"/>
        <w:jc w:val="both"/>
        <w:rPr>
          <w:del w:id="366" w:author="youssef" w:date="2022-09-14T14:17:00Z"/>
        </w:rPr>
      </w:pPr>
      <w:commentRangeStart w:id="367"/>
      <w:del w:id="368" w:author="youssef" w:date="2022-09-14T14:17:00Z">
        <w:r w:rsidRPr="00BF504F" w:rsidDel="005B0502">
          <w:delText xml:space="preserve">Lesdeux </w:delText>
        </w:r>
        <w:r w:rsidR="0096183B" w:rsidRPr="00BF504F" w:rsidDel="005B0502">
          <w:delText>variable</w:delText>
        </w:r>
        <w:r w:rsidRPr="00BF504F" w:rsidDel="005B0502">
          <w:delText>s</w:delText>
        </w:r>
        <w:r w:rsidR="0096183B" w:rsidRPr="00BF504F" w:rsidDel="005B0502">
          <w:delText xml:space="preserve"> sanitaire</w:delText>
        </w:r>
        <w:r w:rsidR="005B7C37" w:rsidDel="005B0502">
          <w:delText>s</w:delText>
        </w:r>
        <w:r w:rsidR="0096183B" w:rsidRPr="00BF504F" w:rsidDel="005B0502">
          <w:delText xml:space="preserve"> de cette étude correspond au résultat final du test </w:delText>
        </w:r>
        <w:r w:rsidR="00D21393" w:rsidRPr="00BF504F" w:rsidDel="005B0502">
          <w:delText>(positif</w:delText>
        </w:r>
        <w:r w:rsidR="0096183B" w:rsidRPr="00BF504F" w:rsidDel="005B0502">
          <w:delText xml:space="preserve"> ou négatif), </w:delText>
        </w:r>
        <w:r w:rsidRPr="00BF504F" w:rsidDel="005B0502">
          <w:delText xml:space="preserve">et la variation de la résistance nasale ( rapport entre la résistance nasale après et avant l’exposition nasale), </w:delText>
        </w:r>
        <w:r w:rsidR="0096183B" w:rsidRPr="00BF504F" w:rsidDel="005B0502">
          <w:delText xml:space="preserve">les variables </w:delText>
        </w:r>
        <w:r w:rsidR="00D21393" w:rsidDel="005B0502">
          <w:delText>d’exposition prennent en compte,</w:delText>
        </w:r>
        <w:r w:rsidR="00D21393" w:rsidRPr="00BF504F" w:rsidDel="005B0502">
          <w:delText xml:space="preserve"> les</w:delText>
        </w:r>
        <w:r w:rsidRPr="00BF504F" w:rsidDel="005B0502">
          <w:delText xml:space="preserve">familles et </w:delText>
        </w:r>
        <w:r w:rsidR="00D21393" w:rsidDel="005B0502">
          <w:delText xml:space="preserve">les </w:delText>
        </w:r>
        <w:r w:rsidRPr="00BF504F" w:rsidDel="005B0502">
          <w:delText xml:space="preserve">sous familles des </w:delText>
        </w:r>
        <w:r w:rsidR="0096183B" w:rsidRPr="00BF504F" w:rsidDel="005B0502">
          <w:delText xml:space="preserve">substances allergiques,  la résistance nasale avant et après l’exposition aux allergènes, les symptômes cliniques et le type de test (postérieur ou antérieur). Les caractéristiques </w:delText>
        </w:r>
        <w:r w:rsidRPr="00BF504F" w:rsidDel="005B0502">
          <w:delText>sociodémographiques</w:delText>
        </w:r>
        <w:r w:rsidR="0096183B" w:rsidRPr="00BF504F" w:rsidDel="005B0502">
          <w:delText xml:space="preserve"> se résument au sexe, à  l’âge, à</w:delText>
        </w:r>
        <w:r w:rsidRPr="00BF504F" w:rsidDel="005B0502">
          <w:delText xml:space="preserve"> la taille et au poids. </w:delText>
        </w:r>
        <w:r w:rsidR="00D21393" w:rsidDel="005B0502">
          <w:delText>Un autre type</w:delText>
        </w:r>
        <w:r w:rsidR="005B7C37" w:rsidDel="005B0502">
          <w:delText>d’exposition a</w:delText>
        </w:r>
        <w:r w:rsidR="0096183B" w:rsidRPr="00BF504F" w:rsidDel="005B0502">
          <w:delText xml:space="preserve"> été </w:delText>
        </w:r>
        <w:r w:rsidRPr="00BF504F" w:rsidDel="005B0502">
          <w:delText>construit</w:delText>
        </w:r>
        <w:r w:rsidR="0096183B" w:rsidRPr="00BF504F" w:rsidDel="005B0502">
          <w:delText xml:space="preserve"> dont les scores </w:delText>
        </w:r>
        <w:r w:rsidR="009174EA" w:rsidRPr="00BF504F" w:rsidDel="005B0502">
          <w:delText>des symptômes cliniques</w:delText>
        </w:r>
        <w:r w:rsidR="0096183B" w:rsidRPr="00BF504F" w:rsidDel="005B0502">
          <w:delText>.</w:delText>
        </w:r>
        <w:r w:rsidR="006026F6" w:rsidDel="005B0502">
          <w:delText>(</w:delText>
        </w:r>
        <w:r w:rsidR="00D21393" w:rsidRPr="00D21393" w:rsidDel="005B0502">
          <w:delText xml:space="preserve">LeTableau </w:delText>
        </w:r>
        <w:r w:rsidR="006026F6" w:rsidDel="005B0502">
          <w:delText>II.1)</w:delText>
        </w:r>
        <w:r w:rsidR="006026F6" w:rsidRPr="00D21393" w:rsidDel="005B0502">
          <w:delText xml:space="preserve"> présente</w:delText>
        </w:r>
        <w:r w:rsidR="0096183B" w:rsidRPr="00D21393" w:rsidDel="005B0502">
          <w:delText xml:space="preserve"> ces différentes </w:delText>
        </w:r>
        <w:r w:rsidR="00987C5A" w:rsidRPr="00D21393" w:rsidDel="005B0502">
          <w:delText>variable</w:delText>
        </w:r>
        <w:r w:rsidR="00987C5A" w:rsidDel="005B0502">
          <w:delText>, leurs</w:delText>
        </w:r>
        <w:r w:rsidR="00D21393" w:rsidRPr="00D21393" w:rsidDel="005B0502">
          <w:delText xml:space="preserve"> codages et les outils de mesure</w:delText>
        </w:r>
        <w:r w:rsidR="0096183B" w:rsidRPr="00D21393" w:rsidDel="005B0502">
          <w:delText xml:space="preserve">. </w:delText>
        </w:r>
        <w:commentRangeEnd w:id="367"/>
        <w:r w:rsidR="00485760" w:rsidDel="005B0502">
          <w:rPr>
            <w:rStyle w:val="Marquedecommentaire"/>
          </w:rPr>
          <w:commentReference w:id="367"/>
        </w:r>
      </w:del>
    </w:p>
    <w:p w14:paraId="0D122CB7" w14:textId="77777777" w:rsidR="00CE279D" w:rsidRPr="006026F6" w:rsidRDefault="006026F6" w:rsidP="006026F6">
      <w:pPr>
        <w:pStyle w:val="Lgende"/>
        <w:jc w:val="center"/>
        <w:rPr>
          <w:b w:val="0"/>
          <w:bCs w:val="0"/>
          <w:color w:val="auto"/>
          <w:sz w:val="36"/>
          <w:szCs w:val="36"/>
        </w:rPr>
      </w:pPr>
      <w:bookmarkStart w:id="369" w:name="_Toc113368734"/>
      <w:r w:rsidRPr="006026F6">
        <w:rPr>
          <w:color w:val="auto"/>
          <w:sz w:val="22"/>
          <w:szCs w:val="22"/>
        </w:rPr>
        <w:t xml:space="preserve">Tableau </w:t>
      </w:r>
      <w:r w:rsidR="005957B2" w:rsidRPr="006026F6">
        <w:rPr>
          <w:color w:val="auto"/>
          <w:sz w:val="22"/>
          <w:szCs w:val="22"/>
        </w:rPr>
        <w:fldChar w:fldCharType="begin"/>
      </w:r>
      <w:r w:rsidRPr="006026F6">
        <w:rPr>
          <w:color w:val="auto"/>
          <w:sz w:val="22"/>
          <w:szCs w:val="22"/>
        </w:rPr>
        <w:instrText xml:space="preserve"> STYLEREF 1 \s </w:instrText>
      </w:r>
      <w:r w:rsidR="005957B2" w:rsidRPr="006026F6">
        <w:rPr>
          <w:color w:val="auto"/>
          <w:sz w:val="22"/>
          <w:szCs w:val="22"/>
        </w:rPr>
        <w:fldChar w:fldCharType="separate"/>
      </w:r>
      <w:r w:rsidRPr="006026F6">
        <w:rPr>
          <w:noProof/>
          <w:color w:val="auto"/>
          <w:sz w:val="22"/>
          <w:szCs w:val="22"/>
          <w:cs/>
        </w:rPr>
        <w:t>‎</w:t>
      </w:r>
      <w:r w:rsidRPr="006026F6">
        <w:rPr>
          <w:noProof/>
          <w:color w:val="auto"/>
          <w:sz w:val="22"/>
          <w:szCs w:val="22"/>
        </w:rPr>
        <w:t>II</w:t>
      </w:r>
      <w:r w:rsidR="005957B2" w:rsidRPr="006026F6">
        <w:rPr>
          <w:color w:val="auto"/>
          <w:sz w:val="22"/>
          <w:szCs w:val="22"/>
        </w:rPr>
        <w:fldChar w:fldCharType="end"/>
      </w:r>
      <w:r w:rsidRPr="006026F6">
        <w:rPr>
          <w:color w:val="auto"/>
          <w:sz w:val="22"/>
          <w:szCs w:val="22"/>
        </w:rPr>
        <w:t>.</w:t>
      </w:r>
      <w:r w:rsidR="005957B2" w:rsidRPr="006026F6">
        <w:rPr>
          <w:color w:val="auto"/>
          <w:sz w:val="22"/>
          <w:szCs w:val="22"/>
        </w:rPr>
        <w:fldChar w:fldCharType="begin"/>
      </w:r>
      <w:r w:rsidRPr="006026F6">
        <w:rPr>
          <w:color w:val="auto"/>
          <w:sz w:val="22"/>
          <w:szCs w:val="22"/>
        </w:rPr>
        <w:instrText xml:space="preserve"> SEQ Tableau \* ARABIC \s 1 </w:instrText>
      </w:r>
      <w:r w:rsidR="005957B2" w:rsidRPr="006026F6">
        <w:rPr>
          <w:color w:val="auto"/>
          <w:sz w:val="22"/>
          <w:szCs w:val="22"/>
        </w:rPr>
        <w:fldChar w:fldCharType="separate"/>
      </w:r>
      <w:r w:rsidRPr="006026F6">
        <w:rPr>
          <w:noProof/>
          <w:color w:val="auto"/>
          <w:sz w:val="22"/>
          <w:szCs w:val="22"/>
        </w:rPr>
        <w:t>1</w:t>
      </w:r>
      <w:r w:rsidR="005957B2" w:rsidRPr="006026F6">
        <w:rPr>
          <w:color w:val="auto"/>
          <w:sz w:val="22"/>
          <w:szCs w:val="22"/>
        </w:rPr>
        <w:fldChar w:fldCharType="end"/>
      </w:r>
      <w:commentRangeStart w:id="370"/>
      <w:r w:rsidRPr="006026F6">
        <w:rPr>
          <w:b w:val="0"/>
          <w:bCs w:val="0"/>
          <w:color w:val="auto"/>
          <w:sz w:val="22"/>
          <w:szCs w:val="22"/>
        </w:rPr>
        <w:t>:Présentation des variables</w:t>
      </w:r>
      <w:bookmarkEnd w:id="369"/>
      <w:commentRangeEnd w:id="370"/>
      <w:r w:rsidR="00485760">
        <w:rPr>
          <w:rStyle w:val="Marquedecommentaire"/>
          <w:b w:val="0"/>
          <w:bCs w:val="0"/>
          <w:color w:val="auto"/>
        </w:rPr>
        <w:commentReference w:id="370"/>
      </w:r>
    </w:p>
    <w:tbl>
      <w:tblPr>
        <w:tblW w:w="9646" w:type="dxa"/>
        <w:tblInd w:w="108" w:type="dxa"/>
        <w:tblLayout w:type="fixed"/>
        <w:tblLook w:val="0000" w:firstRow="0" w:lastRow="0" w:firstColumn="0" w:lastColumn="0" w:noHBand="0" w:noVBand="0"/>
      </w:tblPr>
      <w:tblGrid>
        <w:gridCol w:w="3544"/>
        <w:gridCol w:w="2977"/>
        <w:gridCol w:w="3125"/>
      </w:tblGrid>
      <w:tr w:rsidR="0096183B" w:rsidRPr="00BF504F" w:rsidDel="005B0502" w14:paraId="0425BFA6" w14:textId="77777777" w:rsidTr="00532B5D">
        <w:trPr>
          <w:trHeight w:val="339"/>
          <w:del w:id="371"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0D4A161D" w14:textId="77777777" w:rsidR="0096183B" w:rsidRPr="00BF504F" w:rsidDel="005B0502" w:rsidRDefault="0096183B" w:rsidP="00B73972">
            <w:pPr>
              <w:spacing w:line="360" w:lineRule="auto"/>
              <w:jc w:val="both"/>
              <w:rPr>
                <w:del w:id="372" w:author="youssef" w:date="2022-09-14T14:16:00Z"/>
              </w:rPr>
            </w:pPr>
            <w:del w:id="373" w:author="youssef" w:date="2022-09-14T14:16:00Z">
              <w:r w:rsidRPr="00BF504F" w:rsidDel="005B0502">
                <w:rPr>
                  <w:b/>
                  <w:bCs/>
                </w:rPr>
                <w:delText>Variables</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6E3F21C3" w14:textId="77777777" w:rsidR="0096183B" w:rsidRPr="00BF504F" w:rsidDel="005B0502" w:rsidRDefault="0096183B" w:rsidP="00B73972">
            <w:pPr>
              <w:spacing w:line="360" w:lineRule="auto"/>
              <w:jc w:val="both"/>
              <w:rPr>
                <w:del w:id="374" w:author="youssef" w:date="2022-09-14T14:16:00Z"/>
              </w:rPr>
            </w:pPr>
            <w:del w:id="375" w:author="youssef" w:date="2022-09-14T14:16:00Z">
              <w:r w:rsidRPr="00BF504F" w:rsidDel="005B0502">
                <w:rPr>
                  <w:b/>
                  <w:bCs/>
                </w:rPr>
                <w:delText>Codage</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06FF1DC5" w14:textId="77777777" w:rsidR="0096183B" w:rsidRPr="00BF504F" w:rsidDel="005B0502" w:rsidRDefault="0096183B" w:rsidP="00B73972">
            <w:pPr>
              <w:spacing w:line="360" w:lineRule="auto"/>
              <w:jc w:val="both"/>
              <w:rPr>
                <w:del w:id="376" w:author="youssef" w:date="2022-09-14T14:16:00Z"/>
              </w:rPr>
            </w:pPr>
            <w:commentRangeStart w:id="377"/>
            <w:del w:id="378" w:author="youssef" w:date="2022-09-14T14:16:00Z">
              <w:r w:rsidRPr="00BF504F" w:rsidDel="005B0502">
                <w:rPr>
                  <w:b/>
                  <w:bCs/>
                </w:rPr>
                <w:delText>Outil de mesure</w:delText>
              </w:r>
              <w:commentRangeEnd w:id="377"/>
              <w:r w:rsidR="00485760" w:rsidDel="005B0502">
                <w:rPr>
                  <w:rStyle w:val="Marquedecommentaire"/>
                </w:rPr>
                <w:commentReference w:id="377"/>
              </w:r>
            </w:del>
          </w:p>
        </w:tc>
      </w:tr>
      <w:tr w:rsidR="0096183B" w:rsidRPr="00BF504F" w:rsidDel="005B0502" w14:paraId="2EFF3ADF" w14:textId="77777777" w:rsidTr="00532B5D">
        <w:trPr>
          <w:trHeight w:val="339"/>
          <w:del w:id="379"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3735F5CF" w14:textId="77777777" w:rsidR="0096183B" w:rsidRPr="00BF504F" w:rsidDel="005B0502" w:rsidRDefault="0096183B" w:rsidP="00B73972">
            <w:pPr>
              <w:spacing w:line="360" w:lineRule="auto"/>
              <w:jc w:val="both"/>
              <w:rPr>
                <w:del w:id="380" w:author="youssef" w:date="2022-09-14T14:16:00Z"/>
              </w:rPr>
            </w:pPr>
            <w:del w:id="381" w:author="youssef" w:date="2022-09-14T14:16:00Z">
              <w:r w:rsidRPr="00BF504F" w:rsidDel="005B0502">
                <w:delText xml:space="preserve">Résultat du test </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2C23CA03" w14:textId="77777777" w:rsidR="0096183B" w:rsidRPr="00BF504F" w:rsidDel="005B0502" w:rsidRDefault="0096183B" w:rsidP="00B73972">
            <w:pPr>
              <w:spacing w:line="360" w:lineRule="auto"/>
              <w:jc w:val="both"/>
              <w:rPr>
                <w:del w:id="382" w:author="youssef" w:date="2022-09-14T14:16:00Z"/>
              </w:rPr>
            </w:pPr>
            <w:del w:id="383" w:author="youssef" w:date="2022-09-14T14:16:00Z">
              <w:r w:rsidRPr="00BF504F" w:rsidDel="005B0502">
                <w:delText>Positif vs Négatif</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74099753" w14:textId="77777777" w:rsidR="0096183B" w:rsidRPr="00BF504F" w:rsidDel="005B0502" w:rsidRDefault="0096183B" w:rsidP="00B73972">
            <w:pPr>
              <w:spacing w:line="360" w:lineRule="auto"/>
              <w:jc w:val="both"/>
              <w:rPr>
                <w:del w:id="384" w:author="youssef" w:date="2022-09-14T14:16:00Z"/>
              </w:rPr>
            </w:pPr>
            <w:del w:id="385" w:author="youssef" w:date="2022-09-14T14:16:00Z">
              <w:r w:rsidRPr="00BF504F" w:rsidDel="005B0502">
                <w:delText>Interprétation du médecin</w:delText>
              </w:r>
            </w:del>
          </w:p>
        </w:tc>
      </w:tr>
      <w:tr w:rsidR="0096183B" w:rsidRPr="00BF504F" w:rsidDel="005B0502" w14:paraId="2805AC17" w14:textId="77777777" w:rsidTr="00532B5D">
        <w:trPr>
          <w:trHeight w:val="323"/>
          <w:del w:id="386"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10825043" w14:textId="77777777" w:rsidR="0096183B" w:rsidRPr="00BF504F" w:rsidDel="005B0502" w:rsidRDefault="0036506D" w:rsidP="00B73972">
            <w:pPr>
              <w:spacing w:line="360" w:lineRule="auto"/>
              <w:jc w:val="both"/>
              <w:rPr>
                <w:del w:id="387" w:author="youssef" w:date="2022-09-14T14:16:00Z"/>
              </w:rPr>
            </w:pPr>
            <w:del w:id="388" w:author="youssef" w:date="2022-09-14T14:16:00Z">
              <w:r w:rsidRPr="00BF504F" w:rsidDel="005B0502">
                <w:delText>Familles des agents allergiques</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724DC63F" w14:textId="77777777" w:rsidR="0096183B" w:rsidRPr="00BF504F" w:rsidDel="005B0502" w:rsidRDefault="0036506D" w:rsidP="00B73972">
            <w:pPr>
              <w:spacing w:line="360" w:lineRule="auto"/>
              <w:jc w:val="both"/>
              <w:rPr>
                <w:del w:id="389" w:author="youssef" w:date="2022-09-14T14:16:00Z"/>
              </w:rPr>
            </w:pPr>
            <w:del w:id="390" w:author="youssef" w:date="2022-09-14T14:16:00Z">
              <w:r w:rsidRPr="00BF504F" w:rsidDel="005B0502">
                <w:delText>42 agent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2CBB49A9" w14:textId="77777777" w:rsidR="0096183B" w:rsidRPr="00BF504F" w:rsidDel="005B0502" w:rsidRDefault="00B05096" w:rsidP="00B73972">
            <w:pPr>
              <w:spacing w:line="360" w:lineRule="auto"/>
              <w:jc w:val="both"/>
              <w:rPr>
                <w:del w:id="391" w:author="youssef" w:date="2022-09-14T14:16:00Z"/>
              </w:rPr>
            </w:pPr>
            <w:del w:id="392" w:author="youssef" w:date="2022-09-14T14:16:00Z">
              <w:r w:rsidRPr="00BF504F" w:rsidDel="005B0502">
                <w:delText>Médecin du  travaille</w:delText>
              </w:r>
            </w:del>
          </w:p>
        </w:tc>
      </w:tr>
      <w:tr w:rsidR="0096183B" w:rsidRPr="00BF504F" w:rsidDel="005B0502" w14:paraId="7DAED94B" w14:textId="77777777" w:rsidTr="00532B5D">
        <w:trPr>
          <w:trHeight w:val="339"/>
          <w:del w:id="393"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7CA7C412" w14:textId="77777777" w:rsidR="0096183B" w:rsidRPr="00BF504F" w:rsidDel="005B0502" w:rsidRDefault="0036506D" w:rsidP="00B73972">
            <w:pPr>
              <w:spacing w:line="360" w:lineRule="auto"/>
              <w:jc w:val="both"/>
              <w:rPr>
                <w:del w:id="394" w:author="youssef" w:date="2022-09-14T14:16:00Z"/>
              </w:rPr>
            </w:pPr>
            <w:del w:id="395" w:author="youssef" w:date="2022-09-14T14:16:00Z">
              <w:r w:rsidRPr="00BF504F" w:rsidDel="005B0502">
                <w:delText>Sous f</w:delText>
              </w:r>
              <w:r w:rsidR="0096183B" w:rsidRPr="00BF504F" w:rsidDel="005B0502">
                <w:delText>amilles d’agents allergiques</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4B19DEF3" w14:textId="77777777" w:rsidR="0096183B" w:rsidRPr="00BF504F" w:rsidDel="005B0502" w:rsidRDefault="0096183B" w:rsidP="00B73972">
            <w:pPr>
              <w:spacing w:line="360" w:lineRule="auto"/>
              <w:jc w:val="both"/>
              <w:rPr>
                <w:del w:id="396" w:author="youssef" w:date="2022-09-14T14:16:00Z"/>
              </w:rPr>
            </w:pPr>
            <w:del w:id="397" w:author="youssef" w:date="2022-09-14T14:16:00Z">
              <w:r w:rsidRPr="00BF504F" w:rsidDel="005B0502">
                <w:delText>14 famille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3A8AE639" w14:textId="77777777" w:rsidR="0096183B" w:rsidRPr="00BF504F" w:rsidDel="005B0502" w:rsidRDefault="00B05096" w:rsidP="00B73972">
            <w:pPr>
              <w:spacing w:line="360" w:lineRule="auto"/>
              <w:jc w:val="both"/>
              <w:rPr>
                <w:del w:id="398" w:author="youssef" w:date="2022-09-14T14:16:00Z"/>
              </w:rPr>
            </w:pPr>
            <w:del w:id="399" w:author="youssef" w:date="2022-09-14T14:16:00Z">
              <w:r w:rsidRPr="00BF504F" w:rsidDel="005B0502">
                <w:delText>Médecin du  travaille</w:delText>
              </w:r>
            </w:del>
          </w:p>
        </w:tc>
      </w:tr>
      <w:tr w:rsidR="0096183B" w:rsidRPr="00BF504F" w:rsidDel="005B0502" w14:paraId="0BC98D8A" w14:textId="77777777" w:rsidTr="00532B5D">
        <w:trPr>
          <w:trHeight w:val="339"/>
          <w:del w:id="400"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37D3021D" w14:textId="77777777" w:rsidR="0096183B" w:rsidRPr="00BF504F" w:rsidDel="005B0502" w:rsidRDefault="0096183B" w:rsidP="00B73972">
            <w:pPr>
              <w:spacing w:line="360" w:lineRule="auto"/>
              <w:jc w:val="both"/>
              <w:rPr>
                <w:del w:id="401" w:author="youssef" w:date="2022-09-14T14:16:00Z"/>
              </w:rPr>
            </w:pPr>
            <w:del w:id="402" w:author="youssef" w:date="2022-09-14T14:16:00Z">
              <w:r w:rsidRPr="00BF504F" w:rsidDel="005B0502">
                <w:delText>Résistance avant exposition nasale</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3504F3B8" w14:textId="77777777" w:rsidR="0096183B" w:rsidRPr="00BF504F" w:rsidDel="005B0502" w:rsidRDefault="0096183B" w:rsidP="00B73972">
            <w:pPr>
              <w:spacing w:line="360" w:lineRule="auto"/>
              <w:jc w:val="both"/>
              <w:rPr>
                <w:del w:id="403" w:author="youssef" w:date="2022-09-14T14:16:00Z"/>
              </w:rPr>
            </w:pPr>
            <w:del w:id="404" w:author="youssef" w:date="2022-09-14T14:16:00Z">
              <w:r w:rsidRPr="00BF504F" w:rsidDel="005B0502">
                <w:delText>Continue PA/cc/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1A06A3E0" w14:textId="77777777" w:rsidR="0096183B" w:rsidRPr="00BF504F" w:rsidDel="005B0502" w:rsidRDefault="00B05096" w:rsidP="00B73972">
            <w:pPr>
              <w:spacing w:line="360" w:lineRule="auto"/>
              <w:jc w:val="both"/>
              <w:rPr>
                <w:del w:id="405" w:author="youssef" w:date="2022-09-14T14:16:00Z"/>
              </w:rPr>
            </w:pPr>
            <w:del w:id="406" w:author="youssef" w:date="2022-09-14T14:16:00Z">
              <w:r w:rsidRPr="00BF504F" w:rsidDel="005B0502">
                <w:delText>Interprétation du médecin</w:delText>
              </w:r>
            </w:del>
          </w:p>
        </w:tc>
      </w:tr>
      <w:tr w:rsidR="0096183B" w:rsidRPr="00BF504F" w:rsidDel="005B0502" w14:paraId="452DACC2" w14:textId="77777777" w:rsidTr="00532B5D">
        <w:trPr>
          <w:trHeight w:val="339"/>
          <w:del w:id="407"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4E478D58" w14:textId="77777777" w:rsidR="0096183B" w:rsidRPr="00BF504F" w:rsidDel="005B0502" w:rsidRDefault="0096183B" w:rsidP="00B73972">
            <w:pPr>
              <w:spacing w:line="360" w:lineRule="auto"/>
              <w:jc w:val="both"/>
              <w:rPr>
                <w:del w:id="408" w:author="youssef" w:date="2022-09-14T14:16:00Z"/>
              </w:rPr>
            </w:pPr>
            <w:del w:id="409" w:author="youssef" w:date="2022-09-14T14:16:00Z">
              <w:r w:rsidRPr="00BF504F" w:rsidDel="005B0502">
                <w:delText>Résistance après exposition nasale</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2A065B3C" w14:textId="77777777" w:rsidR="0096183B" w:rsidRPr="00BF504F" w:rsidDel="005B0502" w:rsidRDefault="0096183B" w:rsidP="00B73972">
            <w:pPr>
              <w:spacing w:line="360" w:lineRule="auto"/>
              <w:jc w:val="both"/>
              <w:rPr>
                <w:del w:id="410" w:author="youssef" w:date="2022-09-14T14:16:00Z"/>
              </w:rPr>
            </w:pPr>
            <w:del w:id="411" w:author="youssef" w:date="2022-09-14T14:16:00Z">
              <w:r w:rsidRPr="00BF504F" w:rsidDel="005B0502">
                <w:delText>Continue PA/cc/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50E6E6B6" w14:textId="77777777" w:rsidR="0096183B" w:rsidRPr="00BF504F" w:rsidDel="005B0502" w:rsidRDefault="00B05096" w:rsidP="00B73972">
            <w:pPr>
              <w:spacing w:line="360" w:lineRule="auto"/>
              <w:jc w:val="both"/>
              <w:rPr>
                <w:del w:id="412" w:author="youssef" w:date="2022-09-14T14:16:00Z"/>
              </w:rPr>
            </w:pPr>
            <w:del w:id="413" w:author="youssef" w:date="2022-09-14T14:16:00Z">
              <w:r w:rsidRPr="00BF504F" w:rsidDel="005B0502">
                <w:delText>Interprétation du médecin</w:delText>
              </w:r>
            </w:del>
          </w:p>
        </w:tc>
      </w:tr>
      <w:tr w:rsidR="008E7D50" w:rsidRPr="00BF504F" w:rsidDel="005B0502" w14:paraId="42AF70D0" w14:textId="77777777" w:rsidTr="00532B5D">
        <w:trPr>
          <w:trHeight w:val="343"/>
          <w:del w:id="414" w:author="youssef" w:date="2022-09-14T14:16:00Z"/>
        </w:trPr>
        <w:tc>
          <w:tcPr>
            <w:tcW w:w="3544" w:type="dxa"/>
            <w:tcBorders>
              <w:top w:val="single" w:sz="4" w:space="0" w:color="auto"/>
              <w:left w:val="single" w:sz="4" w:space="0" w:color="000000"/>
              <w:bottom w:val="single" w:sz="4" w:space="0" w:color="000000"/>
              <w:right w:val="single" w:sz="4" w:space="0" w:color="000000"/>
            </w:tcBorders>
            <w:shd w:val="clear" w:color="000000" w:fill="FFFFFF"/>
          </w:tcPr>
          <w:p w14:paraId="044963C0" w14:textId="77777777" w:rsidR="008E7D50" w:rsidRPr="00BF504F" w:rsidDel="005B0502" w:rsidRDefault="008E7D50" w:rsidP="00B73972">
            <w:pPr>
              <w:spacing w:line="360" w:lineRule="auto"/>
              <w:jc w:val="both"/>
              <w:rPr>
                <w:del w:id="415" w:author="youssef" w:date="2022-09-14T14:16:00Z"/>
              </w:rPr>
            </w:pPr>
            <w:del w:id="416" w:author="youssef" w:date="2022-09-14T14:16:00Z">
              <w:r w:rsidRPr="00BF504F" w:rsidDel="005B0502">
                <w:delText>Symptômes cliniques</w:delText>
              </w:r>
            </w:del>
          </w:p>
        </w:tc>
        <w:tc>
          <w:tcPr>
            <w:tcW w:w="2977" w:type="dxa"/>
            <w:tcBorders>
              <w:top w:val="single" w:sz="4" w:space="0" w:color="auto"/>
              <w:left w:val="single" w:sz="4" w:space="0" w:color="000000"/>
              <w:bottom w:val="single" w:sz="4" w:space="0" w:color="000000"/>
              <w:right w:val="single" w:sz="4" w:space="0" w:color="000000"/>
            </w:tcBorders>
            <w:shd w:val="clear" w:color="000000" w:fill="FFFFFF"/>
          </w:tcPr>
          <w:p w14:paraId="0E8464FD" w14:textId="77777777" w:rsidR="008E7D50" w:rsidRPr="00BF504F" w:rsidDel="005B0502" w:rsidRDefault="008E7D50" w:rsidP="00B73972">
            <w:pPr>
              <w:spacing w:line="360" w:lineRule="auto"/>
              <w:jc w:val="both"/>
              <w:rPr>
                <w:del w:id="417" w:author="youssef" w:date="2022-09-14T14:16:00Z"/>
              </w:rPr>
            </w:pPr>
            <w:del w:id="418" w:author="youssef" w:date="2022-09-14T14:16:00Z">
              <w:r w:rsidRPr="00BF504F" w:rsidDel="005B0502">
                <w:delText xml:space="preserve">Oui vs non </w:delText>
              </w:r>
            </w:del>
          </w:p>
        </w:tc>
        <w:tc>
          <w:tcPr>
            <w:tcW w:w="3125" w:type="dxa"/>
            <w:tcBorders>
              <w:top w:val="single" w:sz="4" w:space="0" w:color="auto"/>
              <w:left w:val="single" w:sz="4" w:space="0" w:color="000000"/>
              <w:bottom w:val="single" w:sz="4" w:space="0" w:color="000000"/>
              <w:right w:val="single" w:sz="4" w:space="0" w:color="000000"/>
            </w:tcBorders>
            <w:shd w:val="clear" w:color="000000" w:fill="FFFFFF"/>
          </w:tcPr>
          <w:p w14:paraId="08230625" w14:textId="77777777" w:rsidR="008E7D50" w:rsidRPr="00BF504F" w:rsidDel="005B0502" w:rsidRDefault="008E7D50" w:rsidP="00B73972">
            <w:pPr>
              <w:spacing w:line="360" w:lineRule="auto"/>
              <w:jc w:val="both"/>
              <w:rPr>
                <w:del w:id="419" w:author="youssef" w:date="2022-09-14T14:16:00Z"/>
              </w:rPr>
            </w:pPr>
            <w:del w:id="420" w:author="youssef" w:date="2022-09-14T14:16:00Z">
              <w:r w:rsidRPr="00BF504F" w:rsidDel="005B0502">
                <w:delText>Interprétation du médecin</w:delText>
              </w:r>
            </w:del>
          </w:p>
        </w:tc>
      </w:tr>
      <w:tr w:rsidR="0096183B" w:rsidRPr="00BF504F" w:rsidDel="005B0502" w14:paraId="19EA86BE" w14:textId="77777777" w:rsidTr="00532B5D">
        <w:trPr>
          <w:trHeight w:val="323"/>
          <w:del w:id="421"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5F87BE51" w14:textId="77777777" w:rsidR="0096183B" w:rsidRPr="00BF504F" w:rsidDel="005B0502" w:rsidRDefault="0096183B" w:rsidP="00B73972">
            <w:pPr>
              <w:spacing w:line="360" w:lineRule="auto"/>
              <w:jc w:val="both"/>
              <w:rPr>
                <w:del w:id="422" w:author="youssef" w:date="2022-09-14T14:16:00Z"/>
              </w:rPr>
            </w:pPr>
            <w:del w:id="423" w:author="youssef" w:date="2022-09-14T14:16:00Z">
              <w:r w:rsidRPr="00BF504F" w:rsidDel="005B0502">
                <w:delText>Type de test</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759D12B2" w14:textId="77777777" w:rsidR="0096183B" w:rsidRPr="00BF504F" w:rsidDel="005B0502" w:rsidRDefault="0096183B" w:rsidP="00B73972">
            <w:pPr>
              <w:spacing w:line="360" w:lineRule="auto"/>
              <w:jc w:val="both"/>
              <w:rPr>
                <w:del w:id="424" w:author="youssef" w:date="2022-09-14T14:16:00Z"/>
              </w:rPr>
            </w:pPr>
            <w:del w:id="425" w:author="youssef" w:date="2022-09-14T14:16:00Z">
              <w:r w:rsidRPr="00BF504F" w:rsidDel="005B0502">
                <w:delText>Antérieur ou postérieur</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25E33EBC" w14:textId="77777777" w:rsidR="0096183B" w:rsidRPr="00BF504F" w:rsidDel="005B0502" w:rsidRDefault="00B05096" w:rsidP="00B73972">
            <w:pPr>
              <w:spacing w:line="360" w:lineRule="auto"/>
              <w:jc w:val="both"/>
              <w:rPr>
                <w:del w:id="426" w:author="youssef" w:date="2022-09-14T14:16:00Z"/>
              </w:rPr>
            </w:pPr>
            <w:del w:id="427" w:author="youssef" w:date="2022-09-14T14:16:00Z">
              <w:r w:rsidRPr="00BF504F" w:rsidDel="005B0502">
                <w:delText>Médecin</w:delText>
              </w:r>
            </w:del>
          </w:p>
        </w:tc>
      </w:tr>
      <w:tr w:rsidR="0096183B" w:rsidRPr="00BF504F" w:rsidDel="005B0502" w14:paraId="27D639B5" w14:textId="77777777" w:rsidTr="00532B5D">
        <w:trPr>
          <w:trHeight w:val="323"/>
          <w:del w:id="428"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553FF5B2" w14:textId="77777777" w:rsidR="0096183B" w:rsidRPr="00BF504F" w:rsidDel="005B0502" w:rsidRDefault="0096183B" w:rsidP="00B73972">
            <w:pPr>
              <w:spacing w:line="360" w:lineRule="auto"/>
              <w:jc w:val="both"/>
              <w:rPr>
                <w:del w:id="429" w:author="youssef" w:date="2022-09-14T14:16:00Z"/>
              </w:rPr>
            </w:pPr>
            <w:del w:id="430" w:author="youssef" w:date="2022-09-14T14:16:00Z">
              <w:r w:rsidRPr="00BF504F" w:rsidDel="005B0502">
                <w:delText>Variation de la résistance nasale</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11C1A33B" w14:textId="77777777" w:rsidR="0096183B" w:rsidRPr="00BF504F" w:rsidDel="005B0502" w:rsidRDefault="006901C3" w:rsidP="00B73972">
            <w:pPr>
              <w:pStyle w:val="Sansinterligne"/>
              <w:spacing w:line="360" w:lineRule="auto"/>
              <w:rPr>
                <w:del w:id="431" w:author="youssef" w:date="2022-09-14T14:16:00Z"/>
              </w:rPr>
            </w:pPr>
            <w:del w:id="432" w:author="youssef" w:date="2022-09-14T14:16:00Z">
              <w:r w:rsidRPr="00BF504F" w:rsidDel="005B0502">
                <w:delText>Rap</w:delText>
              </w:r>
              <w:r w:rsidR="00532B5D" w:rsidDel="005B0502">
                <w:delText xml:space="preserve">port entre la résistance nasale </w:delText>
              </w:r>
              <w:r w:rsidRPr="00BF504F" w:rsidDel="005B0502">
                <w:delText xml:space="preserve">avant et après l’exposition, </w:delText>
              </w:r>
              <w:r w:rsidR="0096183B" w:rsidRPr="00BF504F" w:rsidDel="005B0502">
                <w:delText>Continue PA/cc/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4C9FC1AF" w14:textId="77777777" w:rsidR="0096183B" w:rsidRPr="00BF504F" w:rsidDel="005B0502" w:rsidRDefault="00877965" w:rsidP="00B73972">
            <w:pPr>
              <w:spacing w:line="360" w:lineRule="auto"/>
              <w:jc w:val="both"/>
              <w:rPr>
                <w:del w:id="433" w:author="youssef" w:date="2022-09-14T14:16:00Z"/>
              </w:rPr>
            </w:pPr>
            <w:del w:id="434" w:author="youssef" w:date="2022-09-14T14:16:00Z">
              <w:r w:rsidRPr="00BF504F" w:rsidDel="005B0502">
                <w:delText>Réalisé</w:delText>
              </w:r>
              <w:r w:rsidR="006901C3" w:rsidRPr="00BF504F" w:rsidDel="005B0502">
                <w:delText xml:space="preserve"> par logiciel R</w:delText>
              </w:r>
            </w:del>
          </w:p>
        </w:tc>
      </w:tr>
      <w:tr w:rsidR="0096183B" w:rsidRPr="00BF504F" w:rsidDel="005B0502" w14:paraId="5435D59F" w14:textId="77777777" w:rsidTr="00532B5D">
        <w:trPr>
          <w:trHeight w:val="323"/>
          <w:del w:id="435"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60709424" w14:textId="77777777" w:rsidR="0096183B" w:rsidRPr="00BF504F" w:rsidDel="005B0502" w:rsidRDefault="0096183B" w:rsidP="00B73972">
            <w:pPr>
              <w:spacing w:line="360" w:lineRule="auto"/>
              <w:jc w:val="both"/>
              <w:rPr>
                <w:del w:id="436" w:author="youssef" w:date="2022-09-14T14:16:00Z"/>
              </w:rPr>
            </w:pPr>
            <w:del w:id="437" w:author="youssef" w:date="2022-09-14T14:16:00Z">
              <w:r w:rsidRPr="00BF504F" w:rsidDel="005B0502">
                <w:delText>Score clinique</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59F01C8B" w14:textId="77777777" w:rsidR="006901C3" w:rsidRPr="00BF504F" w:rsidDel="005B0502" w:rsidRDefault="006901C3" w:rsidP="00B73972">
            <w:pPr>
              <w:spacing w:line="360" w:lineRule="auto"/>
              <w:jc w:val="both"/>
              <w:rPr>
                <w:del w:id="438" w:author="youssef" w:date="2022-09-14T14:16:00Z"/>
              </w:rPr>
            </w:pPr>
            <w:del w:id="439" w:author="youssef" w:date="2022-09-14T14:16:00Z">
              <w:r w:rsidRPr="00BF504F" w:rsidDel="005B0502">
                <w:delText>0= un seul symptôme</w:delText>
              </w:r>
            </w:del>
          </w:p>
          <w:p w14:paraId="6B83D6D0" w14:textId="77777777" w:rsidR="006901C3" w:rsidRPr="00BF504F" w:rsidDel="005B0502" w:rsidRDefault="006901C3" w:rsidP="00B73972">
            <w:pPr>
              <w:spacing w:line="360" w:lineRule="auto"/>
              <w:jc w:val="both"/>
              <w:rPr>
                <w:del w:id="440" w:author="youssef" w:date="2022-09-14T14:16:00Z"/>
              </w:rPr>
            </w:pPr>
            <w:del w:id="441" w:author="youssef" w:date="2022-09-14T14:16:00Z">
              <w:r w:rsidRPr="00BF504F" w:rsidDel="005B0502">
                <w:delText>1= deux symptôme</w:delText>
              </w:r>
              <w:r w:rsidR="00485760" w:rsidDel="005B0502">
                <w:delText>s</w:delText>
              </w:r>
            </w:del>
          </w:p>
          <w:p w14:paraId="3BD4CCFE" w14:textId="77777777" w:rsidR="0096183B" w:rsidRPr="00BF504F" w:rsidDel="005B0502" w:rsidRDefault="006901C3" w:rsidP="00B73972">
            <w:pPr>
              <w:spacing w:line="360" w:lineRule="auto"/>
              <w:jc w:val="both"/>
              <w:rPr>
                <w:del w:id="442" w:author="youssef" w:date="2022-09-14T14:16:00Z"/>
              </w:rPr>
            </w:pPr>
            <w:del w:id="443" w:author="youssef" w:date="2022-09-14T14:16:00Z">
              <w:r w:rsidRPr="00BF504F" w:rsidDel="005B0502">
                <w:delText>2= trois symptôme</w:delText>
              </w:r>
              <w:r w:rsidR="00485760" w:rsidDel="005B0502">
                <w:delText>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6DC9079C" w14:textId="77777777" w:rsidR="0096183B" w:rsidRPr="00BF504F" w:rsidDel="005B0502" w:rsidRDefault="00877965" w:rsidP="00B73972">
            <w:pPr>
              <w:spacing w:line="360" w:lineRule="auto"/>
              <w:jc w:val="both"/>
              <w:rPr>
                <w:del w:id="444" w:author="youssef" w:date="2022-09-14T14:16:00Z"/>
              </w:rPr>
            </w:pPr>
            <w:del w:id="445" w:author="youssef" w:date="2022-09-14T14:16:00Z">
              <w:r w:rsidRPr="00BF504F" w:rsidDel="005B0502">
                <w:delText>Réalisé</w:delText>
              </w:r>
              <w:r w:rsidR="005578E9" w:rsidRPr="00BF504F" w:rsidDel="005B0502">
                <w:delText xml:space="preserve"> par logiciel R</w:delText>
              </w:r>
            </w:del>
          </w:p>
        </w:tc>
      </w:tr>
      <w:tr w:rsidR="0096183B" w:rsidRPr="00BF504F" w:rsidDel="005B0502" w14:paraId="543FC463" w14:textId="77777777" w:rsidTr="00532B5D">
        <w:trPr>
          <w:trHeight w:val="323"/>
          <w:del w:id="446"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3051089C" w14:textId="77777777" w:rsidR="0096183B" w:rsidRPr="00BF504F" w:rsidDel="005B0502" w:rsidRDefault="0096183B" w:rsidP="00B73972">
            <w:pPr>
              <w:spacing w:line="360" w:lineRule="auto"/>
              <w:jc w:val="both"/>
              <w:rPr>
                <w:del w:id="447" w:author="youssef" w:date="2022-09-14T14:16:00Z"/>
              </w:rPr>
            </w:pPr>
            <w:del w:id="448" w:author="youssef" w:date="2022-09-14T14:16:00Z">
              <w:r w:rsidRPr="00BF504F" w:rsidDel="005B0502">
                <w:delText xml:space="preserve">Age </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2FC405F7" w14:textId="77777777" w:rsidR="0096183B" w:rsidRPr="00BF504F" w:rsidDel="005B0502" w:rsidRDefault="00863944" w:rsidP="00B73972">
            <w:pPr>
              <w:spacing w:line="360" w:lineRule="auto"/>
              <w:jc w:val="both"/>
              <w:rPr>
                <w:del w:id="449" w:author="youssef" w:date="2022-09-14T14:16:00Z"/>
              </w:rPr>
            </w:pPr>
            <w:del w:id="450" w:author="youssef" w:date="2022-09-14T14:16:00Z">
              <w:r w:rsidRPr="00BF504F" w:rsidDel="005B0502">
                <w:delText>C</w:delText>
              </w:r>
              <w:r w:rsidR="0096183B" w:rsidRPr="00BF504F" w:rsidDel="005B0502">
                <w:delText>ontinue</w:delText>
              </w:r>
              <w:r w:rsidRPr="00BF504F" w:rsidDel="005B0502">
                <w:delText xml:space="preserve"> (ans)</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0E259E8A" w14:textId="77777777" w:rsidR="0096183B" w:rsidRPr="00BF504F" w:rsidDel="005B0502" w:rsidRDefault="0096183B" w:rsidP="00B73972">
            <w:pPr>
              <w:spacing w:line="360" w:lineRule="auto"/>
              <w:jc w:val="both"/>
              <w:rPr>
                <w:del w:id="451" w:author="youssef" w:date="2022-09-14T14:16:00Z"/>
              </w:rPr>
            </w:pPr>
            <w:del w:id="452" w:author="youssef" w:date="2022-09-14T14:16:00Z">
              <w:r w:rsidRPr="00BF504F" w:rsidDel="005B0502">
                <w:delText>Questionnaire</w:delText>
              </w:r>
            </w:del>
          </w:p>
        </w:tc>
      </w:tr>
      <w:tr w:rsidR="0096183B" w:rsidRPr="00BF504F" w:rsidDel="005B0502" w14:paraId="5631DC30" w14:textId="77777777" w:rsidTr="00532B5D">
        <w:trPr>
          <w:trHeight w:val="323"/>
          <w:del w:id="453"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2D5DE2E8" w14:textId="77777777" w:rsidR="0096183B" w:rsidRPr="00BF504F" w:rsidDel="005B0502" w:rsidRDefault="0096183B" w:rsidP="00B73972">
            <w:pPr>
              <w:spacing w:line="360" w:lineRule="auto"/>
              <w:jc w:val="both"/>
              <w:rPr>
                <w:del w:id="454" w:author="youssef" w:date="2022-09-14T14:16:00Z"/>
              </w:rPr>
            </w:pPr>
            <w:del w:id="455" w:author="youssef" w:date="2022-09-14T14:16:00Z">
              <w:r w:rsidRPr="00BF504F" w:rsidDel="005B0502">
                <w:delText>Sexe</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05D6A910" w14:textId="77777777" w:rsidR="0096183B" w:rsidRPr="00BF504F" w:rsidDel="005B0502" w:rsidRDefault="0096183B" w:rsidP="00B73972">
            <w:pPr>
              <w:spacing w:line="360" w:lineRule="auto"/>
              <w:jc w:val="both"/>
              <w:rPr>
                <w:del w:id="456" w:author="youssef" w:date="2022-09-14T14:16:00Z"/>
              </w:rPr>
            </w:pPr>
            <w:del w:id="457" w:author="youssef" w:date="2022-09-14T14:16:00Z">
              <w:r w:rsidRPr="00BF504F" w:rsidDel="005B0502">
                <w:delText>Femme vs Homme</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172088EE" w14:textId="77777777" w:rsidR="0096183B" w:rsidRPr="00BF504F" w:rsidDel="005B0502" w:rsidRDefault="0096183B" w:rsidP="00B73972">
            <w:pPr>
              <w:spacing w:line="360" w:lineRule="auto"/>
              <w:jc w:val="both"/>
              <w:rPr>
                <w:del w:id="458" w:author="youssef" w:date="2022-09-14T14:16:00Z"/>
              </w:rPr>
            </w:pPr>
            <w:del w:id="459" w:author="youssef" w:date="2022-09-14T14:16:00Z">
              <w:r w:rsidRPr="00BF504F" w:rsidDel="005B0502">
                <w:delText>Questionnaire</w:delText>
              </w:r>
            </w:del>
          </w:p>
        </w:tc>
      </w:tr>
      <w:tr w:rsidR="0096183B" w:rsidRPr="00BF504F" w:rsidDel="005B0502" w14:paraId="6C34543A" w14:textId="77777777" w:rsidTr="00532B5D">
        <w:trPr>
          <w:trHeight w:val="323"/>
          <w:del w:id="460" w:author="youssef" w:date="2022-09-14T14:16:00Z"/>
        </w:trPr>
        <w:tc>
          <w:tcPr>
            <w:tcW w:w="3544" w:type="dxa"/>
            <w:tcBorders>
              <w:top w:val="single" w:sz="4" w:space="0" w:color="000000"/>
              <w:left w:val="single" w:sz="4" w:space="0" w:color="000000"/>
              <w:bottom w:val="single" w:sz="4" w:space="0" w:color="000000"/>
              <w:right w:val="single" w:sz="4" w:space="0" w:color="000000"/>
            </w:tcBorders>
            <w:shd w:val="clear" w:color="000000" w:fill="FFFFFF"/>
          </w:tcPr>
          <w:p w14:paraId="51D91373" w14:textId="77777777" w:rsidR="0096183B" w:rsidRPr="00BF504F" w:rsidDel="005B0502" w:rsidRDefault="0096183B" w:rsidP="00B73972">
            <w:pPr>
              <w:spacing w:line="360" w:lineRule="auto"/>
              <w:jc w:val="both"/>
              <w:rPr>
                <w:del w:id="461" w:author="youssef" w:date="2022-09-14T14:16:00Z"/>
              </w:rPr>
            </w:pPr>
            <w:del w:id="462" w:author="youssef" w:date="2022-09-14T14:16:00Z">
              <w:r w:rsidRPr="00BF504F" w:rsidDel="005B0502">
                <w:delText>Poids</w:delText>
              </w:r>
            </w:del>
          </w:p>
        </w:tc>
        <w:tc>
          <w:tcPr>
            <w:tcW w:w="2977" w:type="dxa"/>
            <w:tcBorders>
              <w:top w:val="single" w:sz="4" w:space="0" w:color="000000"/>
              <w:left w:val="single" w:sz="4" w:space="0" w:color="000000"/>
              <w:bottom w:val="single" w:sz="4" w:space="0" w:color="000000"/>
              <w:right w:val="single" w:sz="4" w:space="0" w:color="000000"/>
            </w:tcBorders>
            <w:shd w:val="clear" w:color="000000" w:fill="FFFFFF"/>
          </w:tcPr>
          <w:p w14:paraId="0FCBFFD7" w14:textId="77777777" w:rsidR="0096183B" w:rsidRPr="00BF504F" w:rsidDel="005B0502" w:rsidRDefault="00863944" w:rsidP="00B73972">
            <w:pPr>
              <w:spacing w:line="360" w:lineRule="auto"/>
              <w:jc w:val="both"/>
              <w:rPr>
                <w:del w:id="463" w:author="youssef" w:date="2022-09-14T14:16:00Z"/>
              </w:rPr>
            </w:pPr>
            <w:del w:id="464" w:author="youssef" w:date="2022-09-14T14:16:00Z">
              <w:r w:rsidRPr="00BF504F" w:rsidDel="005B0502">
                <w:delText>C</w:delText>
              </w:r>
              <w:r w:rsidR="0096183B" w:rsidRPr="00BF504F" w:rsidDel="005B0502">
                <w:delText>ontinue</w:delText>
              </w:r>
              <w:r w:rsidRPr="00BF504F" w:rsidDel="005B0502">
                <w:delText xml:space="preserve"> (Kg)</w:delText>
              </w:r>
            </w:del>
          </w:p>
        </w:tc>
        <w:tc>
          <w:tcPr>
            <w:tcW w:w="3125" w:type="dxa"/>
            <w:tcBorders>
              <w:top w:val="single" w:sz="4" w:space="0" w:color="000000"/>
              <w:left w:val="single" w:sz="4" w:space="0" w:color="000000"/>
              <w:bottom w:val="single" w:sz="4" w:space="0" w:color="000000"/>
              <w:right w:val="single" w:sz="4" w:space="0" w:color="000000"/>
            </w:tcBorders>
            <w:shd w:val="clear" w:color="000000" w:fill="FFFFFF"/>
          </w:tcPr>
          <w:p w14:paraId="2022A583" w14:textId="77777777" w:rsidR="0096183B" w:rsidRPr="00BF504F" w:rsidDel="005B0502" w:rsidRDefault="0096183B" w:rsidP="00B73972">
            <w:pPr>
              <w:spacing w:line="360" w:lineRule="auto"/>
              <w:jc w:val="both"/>
              <w:rPr>
                <w:del w:id="465" w:author="youssef" w:date="2022-09-14T14:16:00Z"/>
              </w:rPr>
            </w:pPr>
            <w:del w:id="466" w:author="youssef" w:date="2022-09-14T14:16:00Z">
              <w:r w:rsidRPr="00BF504F" w:rsidDel="005B0502">
                <w:delText>Questionnaire</w:delText>
              </w:r>
            </w:del>
          </w:p>
        </w:tc>
      </w:tr>
    </w:tbl>
    <w:p w14:paraId="2E901368" w14:textId="77777777" w:rsidR="005B0502" w:rsidRPr="00BF504F" w:rsidRDefault="005B0502" w:rsidP="00B73972">
      <w:pPr>
        <w:spacing w:after="160" w:line="360" w:lineRule="auto"/>
        <w:jc w:val="both"/>
      </w:pPr>
    </w:p>
    <w:p w14:paraId="68454AA1" w14:textId="77777777" w:rsidR="0096183B" w:rsidRPr="006336D4" w:rsidRDefault="0096183B" w:rsidP="00B73972">
      <w:pPr>
        <w:pStyle w:val="Titre2"/>
        <w:jc w:val="both"/>
      </w:pPr>
      <w:bookmarkStart w:id="467" w:name="_Toc113368671"/>
      <w:r w:rsidRPr="006336D4">
        <w:t>Analyse statistiques</w:t>
      </w:r>
      <w:bookmarkEnd w:id="467"/>
      <w:r w:rsidRPr="006336D4">
        <w:t> </w:t>
      </w:r>
    </w:p>
    <w:p w14:paraId="454CF820" w14:textId="77777777" w:rsidR="0096183B" w:rsidRPr="00BF504F" w:rsidRDefault="00F87FB6" w:rsidP="005B2814">
      <w:pPr>
        <w:spacing w:after="160" w:line="276" w:lineRule="auto"/>
        <w:jc w:val="both"/>
      </w:pPr>
      <w:commentRangeStart w:id="468"/>
      <w:r>
        <w:t>Au total, 503</w:t>
      </w:r>
      <w:r w:rsidR="0096183B" w:rsidRPr="00BF504F">
        <w:t xml:space="preserve"> patients </w:t>
      </w:r>
      <w:commentRangeEnd w:id="468"/>
      <w:r w:rsidR="00AD1AD2">
        <w:rPr>
          <w:rStyle w:val="Marquedecommentaire"/>
        </w:rPr>
        <w:commentReference w:id="468"/>
      </w:r>
      <w:r w:rsidR="00AD1AD2">
        <w:t>et</w:t>
      </w:r>
      <w:r w:rsidR="001607DC">
        <w:t xml:space="preserve"> </w:t>
      </w:r>
      <w:r w:rsidR="00AD1AD2">
        <w:t>883</w:t>
      </w:r>
      <w:r w:rsidR="001607DC">
        <w:t xml:space="preserve"> </w:t>
      </w:r>
      <w:r w:rsidR="0096183B" w:rsidRPr="00BF504F">
        <w:t>tests de provoc</w:t>
      </w:r>
      <w:r w:rsidR="00594364">
        <w:t xml:space="preserve">ation nasale </w:t>
      </w:r>
      <w:r w:rsidR="00AD1AD2">
        <w:t>ont été inclus dans l’étude</w:t>
      </w:r>
      <w:r w:rsidR="00594364">
        <w:t xml:space="preserve">. </w:t>
      </w:r>
      <w:r w:rsidR="00AD1AD2">
        <w:t>Quarante-cinq TPN ont été</w:t>
      </w:r>
      <w:r w:rsidR="00696B29">
        <w:t xml:space="preserve"> exclus </w:t>
      </w:r>
      <w:r w:rsidR="00AD1AD2">
        <w:t>car ils n’étaient pas</w:t>
      </w:r>
      <w:r w:rsidR="00696B29">
        <w:t xml:space="preserve"> interprétable</w:t>
      </w:r>
      <w:r w:rsidR="00AD1AD2">
        <w:t>s (souvent en raison d’une</w:t>
      </w:r>
      <w:r w:rsidR="00D21393">
        <w:t xml:space="preserve"> obstruction nasale</w:t>
      </w:r>
      <w:r w:rsidR="00AD1AD2">
        <w:t xml:space="preserve"> importante déjà présente au début du test)</w:t>
      </w:r>
      <w:r w:rsidR="009E1D97">
        <w:t xml:space="preserve">. </w:t>
      </w:r>
      <w:r w:rsidR="00D21393">
        <w:t xml:space="preserve">Les données </w:t>
      </w:r>
      <w:proofErr w:type="spellStart"/>
      <w:r w:rsidR="00D21393">
        <w:t>manquant</w:t>
      </w:r>
      <w:r w:rsidR="00D21393" w:rsidRPr="00BF504F">
        <w:t>es</w:t>
      </w:r>
      <w:r w:rsidR="00B05096" w:rsidRPr="00BF504F">
        <w:t>représentent</w:t>
      </w:r>
      <w:proofErr w:type="spellEnd"/>
      <w:r w:rsidR="0096183B" w:rsidRPr="00BF504F">
        <w:t xml:space="preserve"> moins de 5% des données complètes</w:t>
      </w:r>
      <w:commentRangeStart w:id="469"/>
      <w:r w:rsidR="0096183B" w:rsidRPr="00BF504F">
        <w:t>. Ce qui implique l’ap</w:t>
      </w:r>
      <w:r w:rsidR="00B05096" w:rsidRPr="00BF504F">
        <w:t>plication de la méthode des cas-</w:t>
      </w:r>
      <w:r w:rsidR="0096183B" w:rsidRPr="00BF504F">
        <w:t xml:space="preserve">complets pour la gestion de ces données manquantes. </w:t>
      </w:r>
      <w:commentRangeEnd w:id="469"/>
      <w:r w:rsidR="00AD1AD2">
        <w:rPr>
          <w:rStyle w:val="Marquedecommentaire"/>
        </w:rPr>
        <w:commentReference w:id="469"/>
      </w:r>
    </w:p>
    <w:p w14:paraId="34D7C435" w14:textId="77777777" w:rsidR="00EA7021" w:rsidRPr="00C24658" w:rsidRDefault="0096183B" w:rsidP="00C24658">
      <w:pPr>
        <w:pStyle w:val="Titre3"/>
      </w:pPr>
      <w:bookmarkStart w:id="470" w:name="_Toc112850114"/>
      <w:bookmarkStart w:id="471" w:name="_Toc113368672"/>
      <w:r w:rsidRPr="00C24658">
        <w:t>Analyse descriptive</w:t>
      </w:r>
      <w:bookmarkEnd w:id="470"/>
      <w:bookmarkEnd w:id="471"/>
      <w:r w:rsidRPr="00C24658">
        <w:t> </w:t>
      </w:r>
    </w:p>
    <w:p w14:paraId="548F0443" w14:textId="77777777" w:rsidR="00AA61C2" w:rsidRPr="00AA61C2" w:rsidRDefault="0096183B" w:rsidP="005B2814">
      <w:pPr>
        <w:pStyle w:val="Paragraphedeliste"/>
        <w:numPr>
          <w:ilvl w:val="0"/>
          <w:numId w:val="2"/>
        </w:numPr>
        <w:spacing w:after="160"/>
        <w:jc w:val="both"/>
        <w:rPr>
          <w:rFonts w:ascii="Times New Roman" w:hAnsi="Times New Roman" w:cs="Times New Roman"/>
          <w:sz w:val="24"/>
          <w:szCs w:val="24"/>
        </w:rPr>
      </w:pPr>
      <w:r w:rsidRPr="00AA61C2">
        <w:rPr>
          <w:rFonts w:ascii="Times New Roman" w:hAnsi="Times New Roman" w:cs="Times New Roman"/>
          <w:sz w:val="24"/>
          <w:szCs w:val="24"/>
        </w:rPr>
        <w:t xml:space="preserve">Les variables </w:t>
      </w:r>
      <w:r w:rsidR="00AA61C2" w:rsidRPr="00AA61C2">
        <w:rPr>
          <w:rFonts w:ascii="Times New Roman" w:hAnsi="Times New Roman" w:cs="Times New Roman"/>
          <w:sz w:val="24"/>
          <w:szCs w:val="24"/>
        </w:rPr>
        <w:t>inclus</w:t>
      </w:r>
      <w:r w:rsidR="00AD1AD2">
        <w:rPr>
          <w:rFonts w:ascii="Times New Roman" w:hAnsi="Times New Roman" w:cs="Times New Roman"/>
          <w:sz w:val="24"/>
          <w:szCs w:val="24"/>
        </w:rPr>
        <w:t>es</w:t>
      </w:r>
      <w:r w:rsidR="00AA61C2" w:rsidRPr="00AA61C2">
        <w:rPr>
          <w:rFonts w:ascii="Times New Roman" w:hAnsi="Times New Roman" w:cs="Times New Roman"/>
          <w:sz w:val="24"/>
          <w:szCs w:val="24"/>
        </w:rPr>
        <w:t xml:space="preserve"> dans la base de données </w:t>
      </w:r>
      <w:r w:rsidRPr="00AA61C2">
        <w:rPr>
          <w:rFonts w:ascii="Times New Roman" w:hAnsi="Times New Roman" w:cs="Times New Roman"/>
          <w:sz w:val="24"/>
          <w:szCs w:val="24"/>
        </w:rPr>
        <w:t>ont été décrites en fonction de leurs natures, catégorielle</w:t>
      </w:r>
      <w:r w:rsidR="00D21393">
        <w:rPr>
          <w:rFonts w:ascii="Times New Roman" w:hAnsi="Times New Roman" w:cs="Times New Roman"/>
          <w:sz w:val="24"/>
          <w:szCs w:val="24"/>
        </w:rPr>
        <w:t>s</w:t>
      </w:r>
      <w:r w:rsidRPr="00AA61C2">
        <w:rPr>
          <w:rFonts w:ascii="Times New Roman" w:hAnsi="Times New Roman" w:cs="Times New Roman"/>
          <w:sz w:val="24"/>
          <w:szCs w:val="24"/>
        </w:rPr>
        <w:t xml:space="preserve"> (effectif, fréquenc</w:t>
      </w:r>
      <w:r w:rsidR="00D21393">
        <w:rPr>
          <w:rFonts w:ascii="Times New Roman" w:hAnsi="Times New Roman" w:cs="Times New Roman"/>
          <w:sz w:val="24"/>
          <w:szCs w:val="24"/>
        </w:rPr>
        <w:t xml:space="preserve">e) et </w:t>
      </w:r>
      <w:r w:rsidR="00B05096" w:rsidRPr="00AA61C2">
        <w:rPr>
          <w:rFonts w:ascii="Times New Roman" w:hAnsi="Times New Roman" w:cs="Times New Roman"/>
          <w:sz w:val="24"/>
          <w:szCs w:val="24"/>
        </w:rPr>
        <w:t>continues (</w:t>
      </w:r>
      <w:r w:rsidRPr="00AA61C2">
        <w:rPr>
          <w:rFonts w:ascii="Times New Roman" w:hAnsi="Times New Roman" w:cs="Times New Roman"/>
          <w:sz w:val="24"/>
          <w:szCs w:val="24"/>
        </w:rPr>
        <w:t>moyenne, écart-type).</w:t>
      </w:r>
    </w:p>
    <w:p w14:paraId="0DA36478" w14:textId="77777777" w:rsidR="00AA61C2" w:rsidRPr="00AA61C2" w:rsidRDefault="00D21393" w:rsidP="005B2814">
      <w:pPr>
        <w:pStyle w:val="Paragraphedeliste"/>
        <w:numPr>
          <w:ilvl w:val="0"/>
          <w:numId w:val="2"/>
        </w:numPr>
        <w:spacing w:after="160"/>
        <w:jc w:val="both"/>
        <w:rPr>
          <w:rFonts w:ascii="Times New Roman" w:hAnsi="Times New Roman" w:cs="Times New Roman"/>
          <w:sz w:val="24"/>
          <w:szCs w:val="24"/>
        </w:rPr>
      </w:pPr>
      <w:r>
        <w:rPr>
          <w:rFonts w:ascii="Times New Roman" w:hAnsi="Times New Roman" w:cs="Times New Roman"/>
          <w:sz w:val="24"/>
          <w:szCs w:val="24"/>
        </w:rPr>
        <w:t>La d</w:t>
      </w:r>
      <w:r w:rsidR="00B910F6">
        <w:rPr>
          <w:rFonts w:ascii="Times New Roman" w:hAnsi="Times New Roman" w:cs="Times New Roman"/>
          <w:sz w:val="24"/>
          <w:szCs w:val="24"/>
        </w:rPr>
        <w:t>escription de</w:t>
      </w:r>
      <w:r>
        <w:rPr>
          <w:rFonts w:ascii="Times New Roman" w:hAnsi="Times New Roman" w:cs="Times New Roman"/>
          <w:sz w:val="24"/>
          <w:szCs w:val="24"/>
        </w:rPr>
        <w:t>s</w:t>
      </w:r>
      <w:r w:rsidR="00B910F6">
        <w:rPr>
          <w:rFonts w:ascii="Times New Roman" w:hAnsi="Times New Roman" w:cs="Times New Roman"/>
          <w:sz w:val="24"/>
          <w:szCs w:val="24"/>
        </w:rPr>
        <w:t xml:space="preserve"> résultats de </w:t>
      </w:r>
      <w:proofErr w:type="spellStart"/>
      <w:r w:rsidR="00B910F6">
        <w:rPr>
          <w:rFonts w:ascii="Times New Roman" w:hAnsi="Times New Roman" w:cs="Times New Roman"/>
          <w:sz w:val="24"/>
          <w:szCs w:val="24"/>
        </w:rPr>
        <w:t>test</w:t>
      </w:r>
      <w:r w:rsidR="00950D0A">
        <w:rPr>
          <w:rFonts w:ascii="Times New Roman" w:hAnsi="Times New Roman" w:cs="Times New Roman"/>
          <w:sz w:val="24"/>
          <w:szCs w:val="24"/>
        </w:rPr>
        <w:t>et</w:t>
      </w:r>
      <w:proofErr w:type="spellEnd"/>
      <w:r w:rsidR="00950D0A">
        <w:rPr>
          <w:rFonts w:ascii="Times New Roman" w:hAnsi="Times New Roman" w:cs="Times New Roman"/>
          <w:sz w:val="24"/>
          <w:szCs w:val="24"/>
        </w:rPr>
        <w:t xml:space="preserve"> de la variation de la résistance nasale </w:t>
      </w:r>
      <w:r w:rsidR="00696B29">
        <w:rPr>
          <w:rFonts w:ascii="Times New Roman" w:hAnsi="Times New Roman" w:cs="Times New Roman"/>
          <w:sz w:val="24"/>
          <w:szCs w:val="24"/>
        </w:rPr>
        <w:t xml:space="preserve">en fonction des </w:t>
      </w:r>
      <w:proofErr w:type="spellStart"/>
      <w:r w:rsidR="00696B29">
        <w:rPr>
          <w:rFonts w:ascii="Times New Roman" w:hAnsi="Times New Roman" w:cs="Times New Roman"/>
          <w:sz w:val="24"/>
          <w:szCs w:val="24"/>
        </w:rPr>
        <w:t>symptômes,</w:t>
      </w:r>
      <w:r>
        <w:rPr>
          <w:rFonts w:ascii="Times New Roman" w:hAnsi="Times New Roman" w:cs="Times New Roman"/>
          <w:sz w:val="24"/>
          <w:szCs w:val="24"/>
        </w:rPr>
        <w:t>les</w:t>
      </w:r>
      <w:proofErr w:type="spellEnd"/>
      <w:r>
        <w:rPr>
          <w:rFonts w:ascii="Times New Roman" w:hAnsi="Times New Roman" w:cs="Times New Roman"/>
          <w:sz w:val="24"/>
          <w:szCs w:val="24"/>
        </w:rPr>
        <w:t xml:space="preserve"> </w:t>
      </w:r>
      <w:r w:rsidR="00AA61C2" w:rsidRPr="00AA61C2">
        <w:rPr>
          <w:rFonts w:ascii="Times New Roman" w:hAnsi="Times New Roman" w:cs="Times New Roman"/>
          <w:sz w:val="24"/>
          <w:szCs w:val="24"/>
        </w:rPr>
        <w:t>scores cliniques, des famille</w:t>
      </w:r>
      <w:r>
        <w:rPr>
          <w:rFonts w:ascii="Times New Roman" w:hAnsi="Times New Roman" w:cs="Times New Roman"/>
          <w:sz w:val="24"/>
          <w:szCs w:val="24"/>
        </w:rPr>
        <w:t>s</w:t>
      </w:r>
      <w:r w:rsidR="00AA61C2" w:rsidRPr="00AA61C2">
        <w:rPr>
          <w:rFonts w:ascii="Times New Roman" w:hAnsi="Times New Roman" w:cs="Times New Roman"/>
          <w:sz w:val="24"/>
          <w:szCs w:val="24"/>
        </w:rPr>
        <w:t xml:space="preserve"> et sous famille</w:t>
      </w:r>
      <w:r>
        <w:rPr>
          <w:rFonts w:ascii="Times New Roman" w:hAnsi="Times New Roman" w:cs="Times New Roman"/>
          <w:sz w:val="24"/>
          <w:szCs w:val="24"/>
        </w:rPr>
        <w:t>s</w:t>
      </w:r>
      <w:r w:rsidR="00696B29">
        <w:rPr>
          <w:rFonts w:ascii="Times New Roman" w:hAnsi="Times New Roman" w:cs="Times New Roman"/>
          <w:sz w:val="24"/>
          <w:szCs w:val="24"/>
        </w:rPr>
        <w:t xml:space="preserve"> des agents </w:t>
      </w:r>
      <w:proofErr w:type="spellStart"/>
      <w:r w:rsidR="00696B29">
        <w:rPr>
          <w:rFonts w:ascii="Times New Roman" w:hAnsi="Times New Roman" w:cs="Times New Roman"/>
          <w:sz w:val="24"/>
          <w:szCs w:val="24"/>
        </w:rPr>
        <w:t>testés</w:t>
      </w:r>
      <w:r>
        <w:rPr>
          <w:rFonts w:ascii="Times New Roman" w:hAnsi="Times New Roman" w:cs="Times New Roman"/>
          <w:sz w:val="24"/>
          <w:szCs w:val="24"/>
        </w:rPr>
        <w:t>,</w:t>
      </w:r>
      <w:r w:rsidR="00696B29">
        <w:rPr>
          <w:rFonts w:ascii="Times New Roman" w:hAnsi="Times New Roman" w:cs="Times New Roman"/>
          <w:sz w:val="24"/>
          <w:szCs w:val="24"/>
        </w:rPr>
        <w:t>sera</w:t>
      </w:r>
      <w:proofErr w:type="spellEnd"/>
      <w:r w:rsidR="00696B29">
        <w:rPr>
          <w:rFonts w:ascii="Times New Roman" w:hAnsi="Times New Roman" w:cs="Times New Roman"/>
          <w:sz w:val="24"/>
          <w:szCs w:val="24"/>
        </w:rPr>
        <w:t xml:space="preserve"> réalisée </w:t>
      </w:r>
      <w:r w:rsidR="00AA61C2" w:rsidRPr="00AA61C2">
        <w:rPr>
          <w:rFonts w:ascii="Times New Roman" w:hAnsi="Times New Roman" w:cs="Times New Roman"/>
          <w:sz w:val="24"/>
          <w:szCs w:val="24"/>
        </w:rPr>
        <w:t xml:space="preserve">par la </w:t>
      </w:r>
      <w:proofErr w:type="spellStart"/>
      <w:r w:rsidR="00AA61C2" w:rsidRPr="00AA61C2">
        <w:rPr>
          <w:rFonts w:ascii="Times New Roman" w:hAnsi="Times New Roman" w:cs="Times New Roman"/>
          <w:sz w:val="24"/>
          <w:szCs w:val="24"/>
        </w:rPr>
        <w:t>construction</w:t>
      </w:r>
      <w:r w:rsidR="009E1D97" w:rsidRPr="001472D1">
        <w:rPr>
          <w:rFonts w:ascii="Times New Roman" w:hAnsi="Times New Roman" w:cs="Times New Roman"/>
          <w:sz w:val="24"/>
          <w:szCs w:val="24"/>
        </w:rPr>
        <w:t>des</w:t>
      </w:r>
      <w:proofErr w:type="spellEnd"/>
      <w:r w:rsidR="009E1D97" w:rsidRPr="001472D1">
        <w:rPr>
          <w:rFonts w:ascii="Times New Roman" w:hAnsi="Times New Roman" w:cs="Times New Roman"/>
          <w:sz w:val="24"/>
          <w:szCs w:val="24"/>
        </w:rPr>
        <w:t xml:space="preserve"> </w:t>
      </w:r>
      <w:r w:rsidR="00B910F6" w:rsidRPr="001472D1">
        <w:rPr>
          <w:rFonts w:ascii="Times New Roman" w:hAnsi="Times New Roman" w:cs="Times New Roman"/>
          <w:sz w:val="24"/>
          <w:szCs w:val="24"/>
        </w:rPr>
        <w:t>tableaux</w:t>
      </w:r>
      <w:r w:rsidR="00696B29">
        <w:rPr>
          <w:rFonts w:ascii="Times New Roman" w:hAnsi="Times New Roman" w:cs="Times New Roman"/>
          <w:sz w:val="24"/>
          <w:szCs w:val="24"/>
        </w:rPr>
        <w:t xml:space="preserve"> de contingence (n</w:t>
      </w:r>
      <w:r w:rsidR="009E1D97">
        <w:rPr>
          <w:rFonts w:ascii="Times New Roman" w:hAnsi="Times New Roman" w:cs="Times New Roman"/>
          <w:sz w:val="24"/>
          <w:szCs w:val="24"/>
        </w:rPr>
        <w:t xml:space="preserve">, </w:t>
      </w:r>
      <w:r w:rsidR="00AA61C2" w:rsidRPr="00AA61C2">
        <w:rPr>
          <w:rFonts w:ascii="Times New Roman" w:hAnsi="Times New Roman" w:cs="Times New Roman"/>
          <w:sz w:val="24"/>
          <w:szCs w:val="24"/>
        </w:rPr>
        <w:t>%)</w:t>
      </w:r>
      <w:r w:rsidR="00B910F6">
        <w:rPr>
          <w:rFonts w:ascii="Times New Roman" w:hAnsi="Times New Roman" w:cs="Times New Roman"/>
          <w:sz w:val="24"/>
          <w:szCs w:val="24"/>
        </w:rPr>
        <w:t>.</w:t>
      </w:r>
    </w:p>
    <w:p w14:paraId="5052192C" w14:textId="77777777" w:rsidR="00EA7021" w:rsidRPr="00C00591" w:rsidRDefault="00AA61C2" w:rsidP="00C00591">
      <w:pPr>
        <w:pStyle w:val="Titre3"/>
      </w:pPr>
      <w:bookmarkStart w:id="472" w:name="_Toc112850115"/>
      <w:bookmarkStart w:id="473" w:name="_Toc113368673"/>
      <w:r w:rsidRPr="00C00591">
        <w:t>Analyse par Régression des variable</w:t>
      </w:r>
      <w:r w:rsidR="00206A8E">
        <w:t>s</w:t>
      </w:r>
      <w:r w:rsidRPr="00C00591">
        <w:t xml:space="preserve"> en fonction du critère de jugement</w:t>
      </w:r>
      <w:bookmarkEnd w:id="472"/>
      <w:bookmarkEnd w:id="473"/>
    </w:p>
    <w:p w14:paraId="789C950F" w14:textId="77777777" w:rsidR="00555B9D" w:rsidRPr="00697008" w:rsidRDefault="00E22668" w:rsidP="005B2814">
      <w:pPr>
        <w:spacing w:after="160" w:line="276" w:lineRule="auto"/>
        <w:jc w:val="both"/>
      </w:pPr>
      <w:r w:rsidRPr="00697008">
        <w:t xml:space="preserve">Pour mieux expliquer l’influence </w:t>
      </w:r>
      <w:r w:rsidR="00B47661" w:rsidRPr="00697008">
        <w:t>des variables</w:t>
      </w:r>
      <w:r w:rsidR="008929BE" w:rsidRPr="00697008">
        <w:t xml:space="preserve"> d’exposition</w:t>
      </w:r>
      <w:r w:rsidRPr="00697008">
        <w:t xml:space="preserve"> sur </w:t>
      </w:r>
      <w:r w:rsidR="001A3865" w:rsidRPr="00697008">
        <w:t xml:space="preserve">les deux </w:t>
      </w:r>
      <w:r w:rsidR="008929BE" w:rsidRPr="00697008">
        <w:t xml:space="preserve"> variable</w:t>
      </w:r>
      <w:r w:rsidR="001A3865" w:rsidRPr="00697008">
        <w:t>s</w:t>
      </w:r>
      <w:r w:rsidR="008929BE" w:rsidRPr="00697008">
        <w:t xml:space="preserve"> sanitaire</w:t>
      </w:r>
      <w:r w:rsidR="001A3865" w:rsidRPr="00697008">
        <w:t xml:space="preserve">s </w:t>
      </w:r>
      <w:r w:rsidR="006B1B8C" w:rsidRPr="00697008">
        <w:t>considérées (</w:t>
      </w:r>
      <w:r w:rsidRPr="00697008">
        <w:t xml:space="preserve">résultats du </w:t>
      </w:r>
      <w:r w:rsidR="008929BE" w:rsidRPr="00697008">
        <w:t>test</w:t>
      </w:r>
      <w:r w:rsidR="001A3865" w:rsidRPr="00697008">
        <w:t xml:space="preserve"> et </w:t>
      </w:r>
      <w:r w:rsidR="00D21393" w:rsidRPr="00697008">
        <w:t xml:space="preserve">la </w:t>
      </w:r>
      <w:r w:rsidR="001A3865" w:rsidRPr="00697008">
        <w:t>variation de la résistance nasale)</w:t>
      </w:r>
      <w:r w:rsidR="00696B29" w:rsidRPr="00697008">
        <w:t>,</w:t>
      </w:r>
      <w:ins w:id="474" w:author="youssef" w:date="2022-09-12T11:49:00Z">
        <w:r w:rsidR="001607DC">
          <w:t xml:space="preserve"> </w:t>
        </w:r>
      </w:ins>
      <w:r w:rsidRPr="00697008">
        <w:t xml:space="preserve">une analyse </w:t>
      </w:r>
      <w:proofErr w:type="spellStart"/>
      <w:r w:rsidRPr="00697008">
        <w:t>par</w:t>
      </w:r>
      <w:r w:rsidR="00696B29" w:rsidRPr="00697008">
        <w:t>les</w:t>
      </w:r>
      <w:proofErr w:type="spellEnd"/>
      <w:r w:rsidR="00696B29" w:rsidRPr="00697008">
        <w:t xml:space="preserve"> </w:t>
      </w:r>
      <w:r w:rsidR="00555B9D" w:rsidRPr="00697008">
        <w:t xml:space="preserve">modèles de </w:t>
      </w:r>
      <w:proofErr w:type="spellStart"/>
      <w:r w:rsidR="00555B9D" w:rsidRPr="00697008">
        <w:t>régressions</w:t>
      </w:r>
      <w:r w:rsidR="00696B29" w:rsidRPr="00697008">
        <w:t>linéaire</w:t>
      </w:r>
      <w:proofErr w:type="spellEnd"/>
      <w:r w:rsidR="00696B29" w:rsidRPr="00697008">
        <w:t xml:space="preserve"> et linéaire</w:t>
      </w:r>
      <w:r w:rsidR="006B1B8C" w:rsidRPr="00697008">
        <w:t xml:space="preserve"> </w:t>
      </w:r>
      <w:proofErr w:type="spellStart"/>
      <w:r w:rsidR="006B1B8C" w:rsidRPr="00697008">
        <w:t>généralisée</w:t>
      </w:r>
      <w:r w:rsidR="00696B29" w:rsidRPr="00697008">
        <w:t>,</w:t>
      </w:r>
      <w:r w:rsidR="00EB49E7" w:rsidRPr="00697008">
        <w:t>a</w:t>
      </w:r>
      <w:proofErr w:type="spellEnd"/>
      <w:r w:rsidR="00EB49E7" w:rsidRPr="00697008">
        <w:t xml:space="preserve"> été</w:t>
      </w:r>
      <w:r w:rsidR="00D21393" w:rsidRPr="00697008">
        <w:t xml:space="preserve"> faite</w:t>
      </w:r>
      <w:r w:rsidR="00696B29" w:rsidRPr="00697008">
        <w:t xml:space="preserve"> a</w:t>
      </w:r>
      <w:r w:rsidR="009E1D97" w:rsidRPr="00697008">
        <w:t>vec</w:t>
      </w:r>
      <w:r w:rsidR="00696B29" w:rsidRPr="00697008">
        <w:t xml:space="preserve"> les</w:t>
      </w:r>
      <w:r w:rsidR="001A3865" w:rsidRPr="00697008">
        <w:t xml:space="preserve"> fonction </w:t>
      </w:r>
      <w:r w:rsidR="006B1B8C" w:rsidRPr="00697008">
        <w:t xml:space="preserve">lm </w:t>
      </w:r>
      <w:r w:rsidR="00EB49E7" w:rsidRPr="00697008">
        <w:t xml:space="preserve"> (ML) </w:t>
      </w:r>
      <w:r w:rsidR="006B1B8C" w:rsidRPr="00697008">
        <w:t xml:space="preserve">et </w:t>
      </w:r>
      <w:proofErr w:type="spellStart"/>
      <w:r w:rsidR="00555B9D" w:rsidRPr="00697008">
        <w:t>glm</w:t>
      </w:r>
      <w:proofErr w:type="spellEnd"/>
      <w:r w:rsidR="00555B9D" w:rsidRPr="00697008">
        <w:t xml:space="preserve"> du package (</w:t>
      </w:r>
      <w:r w:rsidR="001A3865" w:rsidRPr="00697008">
        <w:t>GLM</w:t>
      </w:r>
      <w:r w:rsidRPr="00697008">
        <w:t>)</w:t>
      </w:r>
      <w:r w:rsidR="00696B29" w:rsidRPr="00697008">
        <w:t>avec le langage</w:t>
      </w:r>
      <w:r w:rsidR="00555B9D" w:rsidRPr="00697008">
        <w:t xml:space="preserve"> R.</w:t>
      </w:r>
    </w:p>
    <w:p w14:paraId="2A0F45C1" w14:textId="77777777" w:rsidR="006B1B8C" w:rsidRPr="00697008" w:rsidRDefault="006B1B8C" w:rsidP="005B2814">
      <w:pPr>
        <w:spacing w:after="160" w:line="276" w:lineRule="auto"/>
        <w:jc w:val="both"/>
      </w:pPr>
      <w:r w:rsidRPr="00697008">
        <w:lastRenderedPageBreak/>
        <w:t xml:space="preserve">-  la variable « Résultats du test » étant binaire, une régression logistique </w:t>
      </w:r>
      <w:r w:rsidR="007F6DD8" w:rsidRPr="00697008">
        <w:t>permet</w:t>
      </w:r>
      <w:r w:rsidRPr="00697008">
        <w:t xml:space="preserve"> d’étudier </w:t>
      </w:r>
      <w:r w:rsidR="007F6DD8" w:rsidRPr="00697008">
        <w:t xml:space="preserve">l’association entre les résultats du </w:t>
      </w:r>
      <w:proofErr w:type="spellStart"/>
      <w:r w:rsidR="007F6DD8" w:rsidRPr="00697008">
        <w:t>testet</w:t>
      </w:r>
      <w:proofErr w:type="spellEnd"/>
      <w:r w:rsidRPr="00697008">
        <w:t xml:space="preserve"> les</w:t>
      </w:r>
      <w:r w:rsidR="00AA61C2" w:rsidRPr="00697008">
        <w:t xml:space="preserve"> familles d’</w:t>
      </w:r>
      <w:proofErr w:type="spellStart"/>
      <w:r w:rsidR="00AA61C2" w:rsidRPr="00697008">
        <w:t>agent</w:t>
      </w:r>
      <w:r w:rsidR="007F6DD8" w:rsidRPr="00697008">
        <w:t>testés</w:t>
      </w:r>
      <w:proofErr w:type="spellEnd"/>
      <w:r w:rsidRPr="00697008">
        <w:t xml:space="preserve">, avec un ajustement sur </w:t>
      </w:r>
      <w:r w:rsidR="007F6DD8" w:rsidRPr="00697008">
        <w:t>le sexe</w:t>
      </w:r>
      <w:r w:rsidR="00F87FB6" w:rsidRPr="00697008">
        <w:t>, l’âge</w:t>
      </w:r>
      <w:r w:rsidR="007F6DD8" w:rsidRPr="00697008">
        <w:t xml:space="preserve"> et </w:t>
      </w:r>
      <w:r w:rsidR="00442DDB" w:rsidRPr="00697008">
        <w:t xml:space="preserve">les </w:t>
      </w:r>
      <w:r w:rsidR="00AA61C2" w:rsidRPr="00697008">
        <w:t>symptôme</w:t>
      </w:r>
      <w:r w:rsidR="00E54325" w:rsidRPr="00697008">
        <w:t>s</w:t>
      </w:r>
      <w:r w:rsidR="00AA61C2" w:rsidRPr="00697008">
        <w:t xml:space="preserve"> cliniques</w:t>
      </w:r>
      <w:r w:rsidRPr="00697008">
        <w:t>.</w:t>
      </w:r>
    </w:p>
    <w:p w14:paraId="26F3C6C5" w14:textId="77777777" w:rsidR="00AA61C2" w:rsidRPr="00697008" w:rsidRDefault="006B1B8C" w:rsidP="005B2814">
      <w:pPr>
        <w:spacing w:after="160" w:line="276" w:lineRule="auto"/>
        <w:jc w:val="both"/>
      </w:pPr>
      <w:r w:rsidRPr="00697008">
        <w:t xml:space="preserve">- la variation de (RN) </w:t>
      </w:r>
      <w:r w:rsidR="00F87FB6" w:rsidRPr="00697008">
        <w:t>est</w:t>
      </w:r>
      <w:r w:rsidRPr="00697008">
        <w:t xml:space="preserve"> une variable continue, son association </w:t>
      </w:r>
      <w:r w:rsidR="00ED3E5A" w:rsidRPr="00697008">
        <w:t xml:space="preserve">avec </w:t>
      </w:r>
      <w:r w:rsidR="00AA61C2" w:rsidRPr="00697008">
        <w:t>les familles d’</w:t>
      </w:r>
      <w:proofErr w:type="spellStart"/>
      <w:r w:rsidR="00AA61C2" w:rsidRPr="00697008">
        <w:t>agents</w:t>
      </w:r>
      <w:r w:rsidR="00F87FB6" w:rsidRPr="00697008">
        <w:t>,</w:t>
      </w:r>
      <w:r w:rsidR="00442DDB" w:rsidRPr="00697008">
        <w:t>ont</w:t>
      </w:r>
      <w:proofErr w:type="spellEnd"/>
      <w:r w:rsidR="00442DDB" w:rsidRPr="00697008">
        <w:t xml:space="preserve"> </w:t>
      </w:r>
      <w:r w:rsidRPr="00697008">
        <w:t>été étudiée</w:t>
      </w:r>
      <w:r w:rsidR="00442DDB" w:rsidRPr="00697008">
        <w:t>s</w:t>
      </w:r>
      <w:r w:rsidRPr="00697008">
        <w:t xml:space="preserve"> par une régression linéaire multiple ajustée sur </w:t>
      </w:r>
      <w:r w:rsidR="00F87FB6" w:rsidRPr="00697008">
        <w:t xml:space="preserve">le sexe, l’âge et </w:t>
      </w:r>
      <w:r w:rsidR="00AA61C2" w:rsidRPr="00697008">
        <w:t>les symptômes cliniques.</w:t>
      </w:r>
    </w:p>
    <w:p w14:paraId="711D3C3F" w14:textId="77777777" w:rsidR="00EA7021" w:rsidRPr="002328CD" w:rsidRDefault="00C57EA4" w:rsidP="002328CD">
      <w:pPr>
        <w:pStyle w:val="Titre1"/>
      </w:pPr>
      <w:bookmarkStart w:id="475" w:name="_Toc112850116"/>
      <w:bookmarkStart w:id="476" w:name="_Toc113368674"/>
      <w:r w:rsidRPr="002328CD">
        <w:t>Résultats</w:t>
      </w:r>
      <w:bookmarkEnd w:id="475"/>
      <w:bookmarkEnd w:id="476"/>
    </w:p>
    <w:p w14:paraId="099D1E13" w14:textId="77777777" w:rsidR="00E22668" w:rsidRPr="006336D4" w:rsidRDefault="00E22668" w:rsidP="00B73972">
      <w:pPr>
        <w:pStyle w:val="Titre2"/>
        <w:jc w:val="both"/>
      </w:pPr>
      <w:bookmarkStart w:id="477" w:name="_Toc112850117"/>
      <w:bookmarkStart w:id="478" w:name="_Toc113368675"/>
      <w:r w:rsidRPr="006336D4">
        <w:t>Résultats de la statistique descripti</w:t>
      </w:r>
      <w:bookmarkEnd w:id="477"/>
      <w:r w:rsidR="00727D19">
        <w:t>ve</w:t>
      </w:r>
      <w:bookmarkEnd w:id="478"/>
    </w:p>
    <w:p w14:paraId="6B9762A4" w14:textId="77777777" w:rsidR="008775DE" w:rsidRDefault="000A0932" w:rsidP="00B73972">
      <w:pPr>
        <w:pStyle w:val="Titre3"/>
        <w:jc w:val="both"/>
      </w:pPr>
      <w:bookmarkStart w:id="479" w:name="_Toc112850118"/>
      <w:bookmarkStart w:id="480" w:name="_Toc113368676"/>
      <w:r w:rsidRPr="00DE0CA7">
        <w:t>Description de la base d</w:t>
      </w:r>
      <w:r w:rsidR="009F7FCE">
        <w:t>e</w:t>
      </w:r>
      <w:r w:rsidRPr="00DE0CA7">
        <w:t xml:space="preserve"> donnée</w:t>
      </w:r>
      <w:r w:rsidR="009F7FCE">
        <w:t>s</w:t>
      </w:r>
      <w:bookmarkEnd w:id="479"/>
      <w:bookmarkEnd w:id="480"/>
    </w:p>
    <w:p w14:paraId="29B02012" w14:textId="77777777" w:rsidR="005E3EAA" w:rsidRPr="001472D1" w:rsidDel="00976526" w:rsidRDefault="00232690" w:rsidP="005B2814">
      <w:pPr>
        <w:spacing w:after="160" w:line="276" w:lineRule="auto"/>
        <w:jc w:val="both"/>
        <w:rPr>
          <w:del w:id="481" w:author="youssef" w:date="2022-09-12T13:25:00Z"/>
          <w:rFonts w:asciiTheme="majorBidi" w:hAnsiTheme="majorBidi" w:cstheme="majorBidi"/>
        </w:rPr>
      </w:pPr>
      <w:del w:id="482" w:author="youssef" w:date="2022-09-12T13:25:00Z">
        <w:r w:rsidDel="00976526">
          <w:rPr>
            <w:rFonts w:asciiTheme="majorBidi" w:hAnsiTheme="majorBidi" w:cstheme="majorBidi"/>
          </w:rPr>
          <w:delText>La base de donnée</w:delText>
        </w:r>
        <w:r w:rsidR="00F87FB6" w:rsidDel="00976526">
          <w:rPr>
            <w:rFonts w:asciiTheme="majorBidi" w:hAnsiTheme="majorBidi" w:cstheme="majorBidi"/>
          </w:rPr>
          <w:delText>s</w:delText>
        </w:r>
        <w:r w:rsidDel="00976526">
          <w:rPr>
            <w:rFonts w:asciiTheme="majorBidi" w:hAnsiTheme="majorBidi" w:cstheme="majorBidi"/>
          </w:rPr>
          <w:delText xml:space="preserve"> incl</w:delText>
        </w:r>
        <w:r w:rsidR="00C457C1" w:rsidDel="00976526">
          <w:rPr>
            <w:rFonts w:asciiTheme="majorBidi" w:hAnsiTheme="majorBidi" w:cstheme="majorBidi"/>
          </w:rPr>
          <w:delText>ut</w:delText>
        </w:r>
        <w:r w:rsidR="005E3EAA" w:rsidDel="00976526">
          <w:rPr>
            <w:rFonts w:asciiTheme="majorBidi" w:hAnsiTheme="majorBidi" w:cstheme="majorBidi"/>
          </w:rPr>
          <w:delText xml:space="preserve"> un total de patien</w:delText>
        </w:r>
        <w:r w:rsidDel="00976526">
          <w:rPr>
            <w:rFonts w:asciiTheme="majorBidi" w:hAnsiTheme="majorBidi" w:cstheme="majorBidi"/>
          </w:rPr>
          <w:delText xml:space="preserve">ts </w:delText>
        </w:r>
        <w:r w:rsidR="005E3EAA" w:rsidDel="00976526">
          <w:rPr>
            <w:rFonts w:asciiTheme="majorBidi" w:hAnsiTheme="majorBidi" w:cstheme="majorBidi"/>
          </w:rPr>
          <w:delText>égale à 503</w:delText>
        </w:r>
        <w:r w:rsidDel="00976526">
          <w:rPr>
            <w:rFonts w:asciiTheme="majorBidi" w:hAnsiTheme="majorBidi" w:cstheme="majorBidi"/>
          </w:rPr>
          <w:delText>,</w:delText>
        </w:r>
        <w:r w:rsidR="005E3EAA" w:rsidRPr="001472D1" w:rsidDel="00976526">
          <w:rPr>
            <w:rFonts w:asciiTheme="majorBidi" w:hAnsiTheme="majorBidi" w:cstheme="majorBidi"/>
          </w:rPr>
          <w:delText xml:space="preserve">où </w:delText>
        </w:r>
        <w:r w:rsidDel="00976526">
          <w:rPr>
            <w:rFonts w:asciiTheme="majorBidi" w:hAnsiTheme="majorBidi" w:cstheme="majorBidi"/>
          </w:rPr>
          <w:delText xml:space="preserve"> les</w:delText>
        </w:r>
      </w:del>
      <w:ins w:id="483" w:author="h lc" w:date="2022-09-06T18:53:00Z">
        <w:del w:id="484" w:author="youssef" w:date="2022-09-12T13:25:00Z">
          <w:r w:rsidR="00AD1AD2" w:rsidDel="00976526">
            <w:rPr>
              <w:rFonts w:asciiTheme="majorBidi" w:hAnsiTheme="majorBidi" w:cstheme="majorBidi"/>
            </w:rPr>
            <w:delText>dont</w:delText>
          </w:r>
        </w:del>
      </w:ins>
      <w:del w:id="485" w:author="youssef" w:date="2022-09-12T13:25:00Z">
        <w:r w:rsidR="00697008" w:rsidDel="00976526">
          <w:rPr>
            <w:rFonts w:asciiTheme="majorBidi" w:hAnsiTheme="majorBidi" w:cstheme="majorBidi"/>
          </w:rPr>
          <w:delText>deux-tiers</w:delText>
        </w:r>
        <w:r w:rsidDel="00976526">
          <w:rPr>
            <w:rFonts w:asciiTheme="majorBidi" w:hAnsiTheme="majorBidi" w:cstheme="majorBidi"/>
          </w:rPr>
          <w:delText>présente les</w:delText>
        </w:r>
      </w:del>
      <w:ins w:id="486" w:author="h lc" w:date="2022-09-06T18:53:00Z">
        <w:del w:id="487" w:author="youssef" w:date="2022-09-12T13:25:00Z">
          <w:r w:rsidR="00AD1AD2" w:rsidDel="00976526">
            <w:rPr>
              <w:rFonts w:asciiTheme="majorBidi" w:hAnsiTheme="majorBidi" w:cstheme="majorBidi"/>
            </w:rPr>
            <w:delText>de</w:delText>
          </w:r>
        </w:del>
      </w:ins>
      <w:del w:id="488" w:author="youssef" w:date="2022-09-12T13:25:00Z">
        <w:r w:rsidR="005E3EAA" w:rsidRPr="001472D1" w:rsidDel="00976526">
          <w:rPr>
            <w:rFonts w:asciiTheme="majorBidi" w:hAnsiTheme="majorBidi" w:cstheme="majorBidi"/>
          </w:rPr>
          <w:delText xml:space="preserve"> femmes et </w:delText>
        </w:r>
        <w:r w:rsidR="00697008" w:rsidDel="00976526">
          <w:rPr>
            <w:rFonts w:asciiTheme="majorBidi" w:hAnsiTheme="majorBidi" w:cstheme="majorBidi"/>
          </w:rPr>
          <w:delText xml:space="preserve">le un-tiers </w:delText>
        </w:r>
        <w:r w:rsidDel="00976526">
          <w:rPr>
            <w:rFonts w:asciiTheme="majorBidi" w:hAnsiTheme="majorBidi" w:cstheme="majorBidi"/>
          </w:rPr>
          <w:delText>présente les</w:delText>
        </w:r>
        <w:r w:rsidR="005E3EAA" w:rsidRPr="001472D1" w:rsidDel="00976526">
          <w:rPr>
            <w:rFonts w:asciiTheme="majorBidi" w:hAnsiTheme="majorBidi" w:cstheme="majorBidi"/>
          </w:rPr>
          <w:delText xml:space="preserve"> hommes</w:delText>
        </w:r>
        <w:r w:rsidR="005E3EAA" w:rsidDel="00976526">
          <w:rPr>
            <w:rFonts w:asciiTheme="majorBidi" w:hAnsiTheme="majorBidi" w:cstheme="majorBidi"/>
          </w:rPr>
          <w:delText>,</w:delText>
        </w:r>
        <w:commentRangeStart w:id="489"/>
        <w:r w:rsidR="00697008" w:rsidDel="00976526">
          <w:rPr>
            <w:rFonts w:asciiTheme="majorBidi" w:hAnsiTheme="majorBidi" w:cstheme="majorBidi"/>
          </w:rPr>
          <w:delText>avec les</w:delText>
        </w:r>
        <w:r w:rsidR="005E3EAA" w:rsidRPr="001472D1" w:rsidDel="00976526">
          <w:rPr>
            <w:rFonts w:asciiTheme="majorBidi" w:hAnsiTheme="majorBidi" w:cstheme="majorBidi"/>
          </w:rPr>
          <w:delText xml:space="preserve"> moyennes et </w:delText>
        </w:r>
        <w:r w:rsidR="00697008" w:rsidDel="00976526">
          <w:rPr>
            <w:rFonts w:asciiTheme="majorBidi" w:hAnsiTheme="majorBidi" w:cstheme="majorBidi"/>
          </w:rPr>
          <w:delText xml:space="preserve">les </w:delText>
        </w:r>
        <w:r w:rsidR="005E3EAA" w:rsidRPr="001472D1" w:rsidDel="00976526">
          <w:rPr>
            <w:rFonts w:asciiTheme="majorBidi" w:hAnsiTheme="majorBidi" w:cstheme="majorBidi"/>
          </w:rPr>
          <w:delText>écart-type</w:delText>
        </w:r>
        <w:r w:rsidR="00697008" w:rsidDel="00976526">
          <w:rPr>
            <w:rFonts w:asciiTheme="majorBidi" w:hAnsiTheme="majorBidi" w:cstheme="majorBidi"/>
          </w:rPr>
          <w:delText>s</w:delText>
        </w:r>
        <w:r w:rsidR="005E3EAA" w:rsidRPr="001472D1" w:rsidDel="00976526">
          <w:rPr>
            <w:rFonts w:asciiTheme="majorBidi" w:hAnsiTheme="majorBidi" w:cstheme="majorBidi"/>
          </w:rPr>
          <w:delText xml:space="preserve"> des caractéristique</w:delText>
        </w:r>
        <w:r w:rsidDel="00976526">
          <w:rPr>
            <w:rFonts w:asciiTheme="majorBidi" w:hAnsiTheme="majorBidi" w:cstheme="majorBidi"/>
          </w:rPr>
          <w:delText>s</w:delText>
        </w:r>
        <w:r w:rsidR="005E3EAA" w:rsidRPr="001472D1" w:rsidDel="00976526">
          <w:rPr>
            <w:rFonts w:asciiTheme="majorBidi" w:hAnsiTheme="majorBidi" w:cstheme="majorBidi"/>
          </w:rPr>
          <w:delText xml:space="preserve"> démographique</w:delText>
        </w:r>
        <w:r w:rsidDel="00976526">
          <w:rPr>
            <w:rFonts w:asciiTheme="majorBidi" w:hAnsiTheme="majorBidi" w:cstheme="majorBidi"/>
          </w:rPr>
          <w:delText>s</w:delText>
        </w:r>
        <w:r w:rsidR="00697008" w:rsidDel="00976526">
          <w:rPr>
            <w:rFonts w:asciiTheme="majorBidi" w:hAnsiTheme="majorBidi" w:cstheme="majorBidi"/>
          </w:rPr>
          <w:delText> ;</w:delText>
        </w:r>
        <w:r w:rsidR="005E3EAA" w:rsidRPr="001472D1" w:rsidDel="00976526">
          <w:rPr>
            <w:rFonts w:asciiTheme="majorBidi" w:hAnsiTheme="majorBidi" w:cstheme="majorBidi"/>
          </w:rPr>
          <w:delText xml:space="preserve"> d’un âge, de 40 (11.3), de poids  de 69 (13.9) et d’une taille de 166(8.4), ont été expos</w:delText>
        </w:r>
        <w:r w:rsidR="005E3EAA" w:rsidDel="00976526">
          <w:rPr>
            <w:rFonts w:asciiTheme="majorBidi" w:hAnsiTheme="majorBidi" w:cstheme="majorBidi"/>
          </w:rPr>
          <w:delText>é à 2</w:delText>
        </w:r>
        <w:r w:rsidR="00697008" w:rsidDel="00976526">
          <w:rPr>
            <w:rFonts w:asciiTheme="majorBidi" w:hAnsiTheme="majorBidi" w:cstheme="majorBidi"/>
          </w:rPr>
          <w:delText xml:space="preserve">93 agents différent. </w:delText>
        </w:r>
        <w:commentRangeEnd w:id="489"/>
        <w:r w:rsidR="00AD1AD2" w:rsidDel="00976526">
          <w:rPr>
            <w:rStyle w:val="Marquedecommentaire"/>
          </w:rPr>
          <w:commentReference w:id="489"/>
        </w:r>
        <w:commentRangeStart w:id="490"/>
        <w:r w:rsidR="00697008" w:rsidDel="00976526">
          <w:rPr>
            <w:rFonts w:asciiTheme="majorBidi" w:hAnsiTheme="majorBidi" w:cstheme="majorBidi"/>
          </w:rPr>
          <w:delText>Ces derniers</w:delText>
        </w:r>
        <w:r w:rsidR="005D1DB4" w:rsidDel="00976526">
          <w:rPr>
            <w:rFonts w:asciiTheme="majorBidi" w:hAnsiTheme="majorBidi" w:cstheme="majorBidi"/>
          </w:rPr>
          <w:delText>sont classé</w:delText>
        </w:r>
        <w:r w:rsidR="005E3EAA" w:rsidRPr="001472D1" w:rsidDel="00976526">
          <w:rPr>
            <w:rFonts w:asciiTheme="majorBidi" w:hAnsiTheme="majorBidi" w:cstheme="majorBidi"/>
          </w:rPr>
          <w:delText xml:space="preserve"> en famille</w:delText>
        </w:r>
        <w:r w:rsidR="005E3EAA" w:rsidDel="00976526">
          <w:rPr>
            <w:rFonts w:asciiTheme="majorBidi" w:hAnsiTheme="majorBidi" w:cstheme="majorBidi"/>
          </w:rPr>
          <w:delText>s</w:delText>
        </w:r>
        <w:r w:rsidR="005E3EAA" w:rsidRPr="001472D1" w:rsidDel="00976526">
          <w:rPr>
            <w:rFonts w:asciiTheme="majorBidi" w:hAnsiTheme="majorBidi" w:cstheme="majorBidi"/>
          </w:rPr>
          <w:delText xml:space="preserve"> et sous famille</w:delText>
        </w:r>
        <w:r w:rsidR="005E3EAA" w:rsidDel="00976526">
          <w:rPr>
            <w:rFonts w:asciiTheme="majorBidi" w:hAnsiTheme="majorBidi" w:cstheme="majorBidi"/>
          </w:rPr>
          <w:delText>s,</w:delText>
        </w:r>
        <w:r w:rsidR="005E3EAA" w:rsidRPr="001472D1" w:rsidDel="00976526">
          <w:rPr>
            <w:rFonts w:asciiTheme="majorBidi" w:hAnsiTheme="majorBidi" w:cstheme="majorBidi"/>
          </w:rPr>
          <w:delText xml:space="preserve"> en se bas</w:delText>
        </w:r>
        <w:r w:rsidDel="00976526">
          <w:rPr>
            <w:rFonts w:asciiTheme="majorBidi" w:hAnsiTheme="majorBidi" w:cstheme="majorBidi"/>
          </w:rPr>
          <w:delText xml:space="preserve">ant </w:delText>
        </w:r>
        <w:r w:rsidR="005E3EAA" w:rsidRPr="001472D1" w:rsidDel="00976526">
          <w:rPr>
            <w:rFonts w:asciiTheme="majorBidi" w:hAnsiTheme="majorBidi" w:cstheme="majorBidi"/>
          </w:rPr>
          <w:delText xml:space="preserve"> sur leur composition chimique</w:delText>
        </w:r>
        <w:commentRangeEnd w:id="490"/>
        <w:r w:rsidR="00184F0B" w:rsidDel="00976526">
          <w:rPr>
            <w:rStyle w:val="Marquedecommentaire"/>
          </w:rPr>
          <w:commentReference w:id="490"/>
        </w:r>
        <w:r w:rsidR="005E3EAA" w:rsidRPr="001472D1" w:rsidDel="00976526">
          <w:rPr>
            <w:rFonts w:asciiTheme="majorBidi" w:hAnsiTheme="majorBidi" w:cstheme="majorBidi"/>
          </w:rPr>
          <w:delText xml:space="preserve">, </w:delText>
        </w:r>
        <w:r w:rsidR="005D1DB4" w:rsidDel="00976526">
          <w:rPr>
            <w:rFonts w:asciiTheme="majorBidi" w:hAnsiTheme="majorBidi" w:cstheme="majorBidi"/>
          </w:rPr>
          <w:delText xml:space="preserve">et </w:delText>
        </w:r>
        <w:r w:rsidR="005E3EAA" w:rsidDel="00976526">
          <w:rPr>
            <w:rFonts w:asciiTheme="majorBidi" w:hAnsiTheme="majorBidi" w:cstheme="majorBidi"/>
          </w:rPr>
          <w:delText xml:space="preserve">sont </w:delText>
        </w:r>
        <w:r w:rsidR="005E3EAA" w:rsidRPr="001472D1" w:rsidDel="00976526">
          <w:rPr>
            <w:rFonts w:asciiTheme="majorBidi" w:hAnsiTheme="majorBidi" w:cstheme="majorBidi"/>
          </w:rPr>
          <w:delText>testé</w:delText>
        </w:r>
        <w:r w:rsidR="00697008" w:rsidDel="00976526">
          <w:rPr>
            <w:rFonts w:asciiTheme="majorBidi" w:hAnsiTheme="majorBidi" w:cstheme="majorBidi"/>
          </w:rPr>
          <w:delText xml:space="preserve">s par </w:delText>
        </w:r>
        <w:r w:rsidR="005E3EAA" w:rsidRPr="001472D1" w:rsidDel="00976526">
          <w:rPr>
            <w:rFonts w:asciiTheme="majorBidi" w:hAnsiTheme="majorBidi" w:cstheme="majorBidi"/>
          </w:rPr>
          <w:delText xml:space="preserve"> deux méthodes  de test de </w:delText>
        </w:r>
        <w:r w:rsidR="00200DE3" w:rsidDel="00976526">
          <w:rPr>
            <w:rFonts w:asciiTheme="majorBidi" w:hAnsiTheme="majorBidi" w:cstheme="majorBidi"/>
          </w:rPr>
          <w:delText>la rinomanométrie qui peut</w:delText>
        </w:r>
        <w:r w:rsidR="005E3EAA" w:rsidRPr="001472D1" w:rsidDel="00976526">
          <w:rPr>
            <w:rFonts w:asciiTheme="majorBidi" w:hAnsiTheme="majorBidi" w:cstheme="majorBidi"/>
          </w:rPr>
          <w:delText xml:space="preserve"> être antérieur</w:delText>
        </w:r>
        <w:r w:rsidR="00200DE3" w:rsidDel="00976526">
          <w:rPr>
            <w:rFonts w:asciiTheme="majorBidi" w:hAnsiTheme="majorBidi" w:cstheme="majorBidi"/>
          </w:rPr>
          <w:delText>e</w:delText>
        </w:r>
        <w:r w:rsidR="005E3EAA" w:rsidRPr="001472D1" w:rsidDel="00976526">
          <w:rPr>
            <w:rFonts w:asciiTheme="majorBidi" w:hAnsiTheme="majorBidi" w:cstheme="majorBidi"/>
          </w:rPr>
          <w:delText xml:space="preserve"> (chez 112 patient avec un pourcentage de 13%) ou postérieur</w:delText>
        </w:r>
        <w:r w:rsidR="00200DE3" w:rsidDel="00976526">
          <w:rPr>
            <w:rFonts w:asciiTheme="majorBidi" w:hAnsiTheme="majorBidi" w:cstheme="majorBidi"/>
          </w:rPr>
          <w:delText xml:space="preserve">e </w:delText>
        </w:r>
        <w:r w:rsidR="005E3EAA" w:rsidRPr="001472D1" w:rsidDel="00976526">
          <w:rPr>
            <w:rFonts w:asciiTheme="majorBidi" w:hAnsiTheme="majorBidi" w:cstheme="majorBidi"/>
          </w:rPr>
          <w:delText>(chez 771 des patients</w:delText>
        </w:r>
        <w:r w:rsidR="00987C5A" w:rsidDel="00976526">
          <w:rPr>
            <w:rFonts w:asciiTheme="majorBidi" w:hAnsiTheme="majorBidi" w:cstheme="majorBidi"/>
          </w:rPr>
          <w:delText xml:space="preserve"> avec un pourcentage de 87%)</w:delText>
        </w:r>
        <w:r w:rsidR="00200DE3" w:rsidDel="00976526">
          <w:rPr>
            <w:rFonts w:asciiTheme="majorBidi" w:hAnsiTheme="majorBidi" w:cstheme="majorBidi"/>
          </w:rPr>
          <w:delText>. P</w:delText>
        </w:r>
        <w:r w:rsidR="005E3EAA" w:rsidRPr="001472D1" w:rsidDel="00976526">
          <w:rPr>
            <w:rFonts w:asciiTheme="majorBidi" w:hAnsiTheme="majorBidi" w:cstheme="majorBidi"/>
          </w:rPr>
          <w:delText>ar</w:delText>
        </w:r>
        <w:r w:rsidR="00200DE3" w:rsidDel="00976526">
          <w:rPr>
            <w:rFonts w:asciiTheme="majorBidi" w:hAnsiTheme="majorBidi" w:cstheme="majorBidi"/>
          </w:rPr>
          <w:delText xml:space="preserve">le </w:delText>
        </w:r>
        <w:r w:rsidR="00200DE3" w:rsidDel="00976526">
          <w:rPr>
            <w:rFonts w:asciiTheme="majorBidi" w:hAnsiTheme="majorBidi" w:cstheme="majorBidi"/>
            <w:color w:val="000000" w:themeColor="text1"/>
          </w:rPr>
          <w:delText xml:space="preserve"> calcul</w:delText>
        </w:r>
        <w:r w:rsidR="00200DE3" w:rsidRPr="00200DE3" w:rsidDel="00976526">
          <w:rPr>
            <w:rFonts w:asciiTheme="majorBidi" w:hAnsiTheme="majorBidi" w:cstheme="majorBidi"/>
            <w:color w:val="000000" w:themeColor="text1"/>
          </w:rPr>
          <w:delText>de</w:delText>
        </w:r>
        <w:r w:rsidR="005E3EAA" w:rsidRPr="001472D1" w:rsidDel="00976526">
          <w:rPr>
            <w:rFonts w:asciiTheme="majorBidi" w:hAnsiTheme="majorBidi" w:cstheme="majorBidi"/>
          </w:rPr>
          <w:delText xml:space="preserve">la résistance </w:delText>
        </w:r>
        <w:r w:rsidR="00200DE3" w:rsidRPr="001472D1" w:rsidDel="00976526">
          <w:rPr>
            <w:rFonts w:asciiTheme="majorBidi" w:hAnsiTheme="majorBidi" w:cstheme="majorBidi"/>
          </w:rPr>
          <w:delText>nasale,</w:delText>
        </w:r>
        <w:r w:rsidR="005E3EAA" w:rsidRPr="001472D1" w:rsidDel="00976526">
          <w:rPr>
            <w:rFonts w:asciiTheme="majorBidi" w:hAnsiTheme="majorBidi" w:cstheme="majorBidi"/>
          </w:rPr>
          <w:delText xml:space="preserve"> avant et après l’exposition  </w:delText>
        </w:r>
        <w:r w:rsidR="00200DE3" w:rsidRPr="001472D1" w:rsidDel="00976526">
          <w:rPr>
            <w:rFonts w:asciiTheme="majorBidi" w:hAnsiTheme="majorBidi" w:cstheme="majorBidi"/>
          </w:rPr>
          <w:delText>aux agents proposés</w:delText>
        </w:r>
        <w:r w:rsidR="005E3EAA" w:rsidRPr="001472D1" w:rsidDel="00976526">
          <w:rPr>
            <w:rFonts w:asciiTheme="majorBidi" w:hAnsiTheme="majorBidi" w:cstheme="majorBidi"/>
          </w:rPr>
          <w:delText xml:space="preserve">, une augmentation au moins de 100% </w:delText>
        </w:r>
        <w:r w:rsidR="005E3EAA" w:rsidRPr="00200DE3" w:rsidDel="00976526">
          <w:rPr>
            <w:rFonts w:asciiTheme="majorBidi" w:hAnsiTheme="majorBidi" w:cstheme="majorBidi"/>
          </w:rPr>
          <w:delText>entre</w:delText>
        </w:r>
        <w:r w:rsidR="005E3EAA" w:rsidRPr="001472D1" w:rsidDel="00976526">
          <w:rPr>
            <w:rFonts w:asciiTheme="majorBidi" w:hAnsiTheme="majorBidi" w:cstheme="majorBidi"/>
          </w:rPr>
          <w:delText xml:space="preserve"> le rapport des deux résistance</w:delText>
        </w:r>
        <w:r w:rsidR="00200DE3" w:rsidDel="00976526">
          <w:rPr>
            <w:rFonts w:asciiTheme="majorBidi" w:hAnsiTheme="majorBidi" w:cstheme="majorBidi"/>
          </w:rPr>
          <w:delText>s (Aprés/avant) est considérée</w:delText>
        </w:r>
        <w:r w:rsidR="005E3EAA" w:rsidRPr="001472D1" w:rsidDel="00976526">
          <w:rPr>
            <w:rFonts w:asciiTheme="majorBidi" w:hAnsiTheme="majorBidi" w:cstheme="majorBidi"/>
          </w:rPr>
          <w:delText xml:space="preserve"> comme résultats  positif</w:delText>
        </w:r>
        <w:r w:rsidR="00200DE3" w:rsidDel="00976526">
          <w:rPr>
            <w:rFonts w:asciiTheme="majorBidi" w:hAnsiTheme="majorBidi" w:cstheme="majorBidi"/>
          </w:rPr>
          <w:delText>s.</w:delText>
        </w:r>
      </w:del>
    </w:p>
    <w:p w14:paraId="64CB1AFE" w14:textId="77777777" w:rsidR="001607DC" w:rsidRDefault="005E3EAA" w:rsidP="001607DC">
      <w:pPr>
        <w:spacing w:after="160" w:line="276" w:lineRule="auto"/>
        <w:jc w:val="both"/>
        <w:rPr>
          <w:ins w:id="491" w:author="youssef" w:date="2022-09-12T11:50:00Z"/>
          <w:rFonts w:asciiTheme="majorBidi" w:hAnsiTheme="majorBidi" w:cstheme="majorBidi"/>
        </w:rPr>
      </w:pPr>
      <w:commentRangeStart w:id="492"/>
      <w:del w:id="493" w:author="youssef" w:date="2022-09-12T11:50:00Z">
        <w:r w:rsidRPr="001472D1" w:rsidDel="001607DC">
          <w:rPr>
            <w:rFonts w:asciiTheme="majorBidi" w:hAnsiTheme="majorBidi" w:cstheme="majorBidi"/>
          </w:rPr>
          <w:delText>Parfois l'exposition au agents proposé</w:delText>
        </w:r>
        <w:r w:rsidR="00200DE3" w:rsidDel="001607DC">
          <w:rPr>
            <w:rFonts w:asciiTheme="majorBidi" w:hAnsiTheme="majorBidi" w:cstheme="majorBidi"/>
          </w:rPr>
          <w:delText>s</w:delText>
        </w:r>
        <w:r w:rsidRPr="001472D1" w:rsidDel="001607DC">
          <w:rPr>
            <w:rFonts w:asciiTheme="majorBidi" w:hAnsiTheme="majorBidi" w:cstheme="majorBidi"/>
          </w:rPr>
          <w:delText xml:space="preserve"> es</w:delText>
        </w:r>
        <w:r w:rsidR="005D1DB4" w:rsidDel="001607DC">
          <w:rPr>
            <w:rFonts w:asciiTheme="majorBidi" w:hAnsiTheme="majorBidi" w:cstheme="majorBidi"/>
          </w:rPr>
          <w:delText xml:space="preserve">t suivis  par des symptômes, </w:delText>
        </w:r>
        <w:r w:rsidR="00200DE3" w:rsidDel="001607DC">
          <w:rPr>
            <w:rFonts w:asciiTheme="majorBidi" w:hAnsiTheme="majorBidi" w:cstheme="majorBidi"/>
          </w:rPr>
          <w:delText>qui peuve</w:delText>
        </w:r>
        <w:r w:rsidR="009573A1" w:rsidDel="001607DC">
          <w:rPr>
            <w:rFonts w:asciiTheme="majorBidi" w:hAnsiTheme="majorBidi" w:cstheme="majorBidi"/>
          </w:rPr>
          <w:delText>nt être dévisés</w:delText>
        </w:r>
        <w:r w:rsidR="00200DE3" w:rsidDel="001607DC">
          <w:rPr>
            <w:rFonts w:asciiTheme="majorBidi" w:hAnsiTheme="majorBidi" w:cstheme="majorBidi"/>
          </w:rPr>
          <w:delText xml:space="preserve"> en quatre types </w:delText>
        </w:r>
        <w:r w:rsidRPr="001472D1" w:rsidDel="001607DC">
          <w:rPr>
            <w:rFonts w:asciiTheme="majorBidi" w:hAnsiTheme="majorBidi" w:cstheme="majorBidi"/>
          </w:rPr>
          <w:delText>différent</w:delText>
        </w:r>
        <w:r w:rsidR="00200DE3" w:rsidDel="001607DC">
          <w:rPr>
            <w:rFonts w:asciiTheme="majorBidi" w:hAnsiTheme="majorBidi" w:cstheme="majorBidi"/>
          </w:rPr>
          <w:delText>s,on cite</w:delText>
        </w:r>
        <w:r w:rsidR="005D1DB4" w:rsidDel="001607DC">
          <w:rPr>
            <w:rFonts w:asciiTheme="majorBidi" w:hAnsiTheme="majorBidi" w:cstheme="majorBidi"/>
          </w:rPr>
          <w:delText xml:space="preserve"> le prurit nasal et oculaire, la Rhinorréee, les é</w:delText>
        </w:r>
        <w:r w:rsidR="005D1DB4" w:rsidRPr="001472D1" w:rsidDel="001607DC">
          <w:rPr>
            <w:rFonts w:asciiTheme="majorBidi" w:hAnsiTheme="majorBidi" w:cstheme="majorBidi"/>
          </w:rPr>
          <w:delText>ternuements</w:delText>
        </w:r>
        <w:r w:rsidRPr="001472D1" w:rsidDel="001607DC">
          <w:rPr>
            <w:rFonts w:asciiTheme="majorBidi" w:hAnsiTheme="majorBidi" w:cstheme="majorBidi"/>
          </w:rPr>
          <w:delText xml:space="preserve">, et </w:delText>
        </w:r>
        <w:r w:rsidR="00200DE3" w:rsidDel="001607DC">
          <w:rPr>
            <w:rFonts w:asciiTheme="majorBidi" w:hAnsiTheme="majorBidi" w:cstheme="majorBidi"/>
          </w:rPr>
          <w:delText>d’</w:delText>
        </w:r>
        <w:r w:rsidRPr="001472D1" w:rsidDel="001607DC">
          <w:rPr>
            <w:rFonts w:asciiTheme="majorBidi" w:hAnsiTheme="majorBidi" w:cstheme="majorBidi"/>
          </w:rPr>
          <w:delText>autres symptômes (Annexe) avec les pourcentages successible</w:delText>
        </w:r>
        <w:r w:rsidR="00200DE3" w:rsidDel="001607DC">
          <w:rPr>
            <w:rFonts w:asciiTheme="majorBidi" w:hAnsiTheme="majorBidi" w:cstheme="majorBidi"/>
          </w:rPr>
          <w:delText>s</w:delText>
        </w:r>
        <w:r w:rsidRPr="001472D1" w:rsidDel="001607DC">
          <w:rPr>
            <w:rFonts w:asciiTheme="majorBidi" w:hAnsiTheme="majorBidi" w:cstheme="majorBidi"/>
          </w:rPr>
          <w:delText xml:space="preserve"> suivants chez les </w:delText>
        </w:r>
        <w:r w:rsidR="001C4DC3" w:rsidRPr="001472D1" w:rsidDel="001607DC">
          <w:rPr>
            <w:rFonts w:asciiTheme="majorBidi" w:hAnsiTheme="majorBidi" w:cstheme="majorBidi"/>
          </w:rPr>
          <w:delText>positiv</w:delText>
        </w:r>
        <w:r w:rsidR="001C4DC3" w:rsidDel="001607DC">
          <w:rPr>
            <w:rFonts w:asciiTheme="majorBidi" w:hAnsiTheme="majorBidi" w:cstheme="majorBidi"/>
          </w:rPr>
          <w:delText>e</w:delText>
        </w:r>
        <w:r w:rsidR="001C4DC3" w:rsidRPr="001472D1" w:rsidDel="001607DC">
          <w:rPr>
            <w:rFonts w:asciiTheme="majorBidi" w:hAnsiTheme="majorBidi" w:cstheme="majorBidi"/>
          </w:rPr>
          <w:delText>s</w:delText>
        </w:r>
        <w:r w:rsidRPr="001472D1" w:rsidDel="001607DC">
          <w:rPr>
            <w:rFonts w:asciiTheme="majorBidi" w:hAnsiTheme="majorBidi" w:cstheme="majorBidi"/>
          </w:rPr>
          <w:delText xml:space="preserve"> par rapport aux négative</w:delText>
        </w:r>
        <w:r w:rsidR="00200DE3" w:rsidDel="001607DC">
          <w:rPr>
            <w:rFonts w:asciiTheme="majorBidi" w:hAnsiTheme="majorBidi" w:cstheme="majorBidi"/>
          </w:rPr>
          <w:delText>s</w:delText>
        </w:r>
        <w:r w:rsidRPr="001472D1" w:rsidDel="001607DC">
          <w:rPr>
            <w:rFonts w:asciiTheme="majorBidi" w:hAnsiTheme="majorBidi" w:cstheme="majorBidi"/>
          </w:rPr>
          <w:delText xml:space="preserve"> (9% ; 8% ; 7% et 10%)</w:delText>
        </w:r>
        <w:r w:rsidR="001C4DC3" w:rsidDel="001607DC">
          <w:rPr>
            <w:rFonts w:asciiTheme="majorBidi" w:hAnsiTheme="majorBidi" w:cstheme="majorBidi"/>
          </w:rPr>
          <w:delText>.</w:delText>
        </w:r>
        <w:commentRangeEnd w:id="492"/>
        <w:r w:rsidR="00184F0B" w:rsidDel="001607DC">
          <w:rPr>
            <w:rStyle w:val="Marquedecommentaire"/>
          </w:rPr>
          <w:commentReference w:id="492"/>
        </w:r>
      </w:del>
    </w:p>
    <w:p w14:paraId="5ED774EA" w14:textId="77777777" w:rsidR="001607DC" w:rsidRDefault="001607DC" w:rsidP="001607DC">
      <w:pPr>
        <w:spacing w:after="160" w:line="276" w:lineRule="auto"/>
        <w:jc w:val="both"/>
        <w:rPr>
          <w:ins w:id="494" w:author="youssef" w:date="2022-09-12T11:50:00Z"/>
          <w:rFonts w:asciiTheme="majorBidi" w:hAnsiTheme="majorBidi" w:cstheme="majorBidi"/>
        </w:rPr>
      </w:pPr>
      <w:ins w:id="495" w:author="youssef" w:date="2022-09-12T11:50:00Z">
        <w:r>
          <w:rPr>
            <w:rFonts w:cstheme="majorBidi"/>
          </w:rPr>
          <w:t xml:space="preserve">La base de données inclut un total de patients égale à 503, </w:t>
        </w:r>
      </w:ins>
      <w:ins w:id="496" w:author="youssef" w:date="2022-09-12T11:51:00Z">
        <w:r>
          <w:rPr>
            <w:rFonts w:cstheme="majorBidi"/>
          </w:rPr>
          <w:t xml:space="preserve">dont </w:t>
        </w:r>
      </w:ins>
      <w:ins w:id="497" w:author="youssef" w:date="2022-09-12T11:50:00Z">
        <w:r>
          <w:rPr>
            <w:rFonts w:cstheme="majorBidi"/>
          </w:rPr>
          <w:t xml:space="preserve">deux-tiers </w:t>
        </w:r>
      </w:ins>
      <w:ins w:id="498" w:author="youssef" w:date="2022-09-12T11:51:00Z">
        <w:r>
          <w:rPr>
            <w:rFonts w:cstheme="majorBidi"/>
          </w:rPr>
          <w:t xml:space="preserve">de </w:t>
        </w:r>
      </w:ins>
      <w:ins w:id="499" w:author="youssef" w:date="2022-09-12T11:50:00Z">
        <w:r>
          <w:rPr>
            <w:rFonts w:cstheme="majorBidi"/>
          </w:rPr>
          <w:t>femmes</w:t>
        </w:r>
      </w:ins>
      <w:ins w:id="500" w:author="youssef" w:date="2022-09-12T11:51:00Z">
        <w:r>
          <w:rPr>
            <w:rFonts w:cstheme="majorBidi"/>
          </w:rPr>
          <w:t>,</w:t>
        </w:r>
      </w:ins>
      <w:ins w:id="501" w:author="youssef" w:date="2022-09-12T11:50:00Z">
        <w:r>
          <w:rPr>
            <w:rFonts w:cstheme="majorBidi"/>
          </w:rPr>
          <w:t xml:space="preserve"> chaque patient a les caractéristiques démographiques suivantes : l’âge, le poids et la taille, le tableau III.1 présente les moyennes et les écart-types des caractéristiques démographiques de la base de données ; de l’âge 40 (11.3), du poids  de 69 (13.9) et de la taille 166</w:t>
        </w:r>
      </w:ins>
      <w:ins w:id="502" w:author="youssef" w:date="2022-09-12T11:52:00Z">
        <w:r>
          <w:rPr>
            <w:rFonts w:cstheme="majorBidi"/>
          </w:rPr>
          <w:t xml:space="preserve"> </w:t>
        </w:r>
      </w:ins>
      <w:ins w:id="503" w:author="youssef" w:date="2022-09-12T11:50:00Z">
        <w:r>
          <w:rPr>
            <w:rFonts w:cstheme="majorBidi"/>
          </w:rPr>
          <w:t xml:space="preserve">(8.4). Les patients ont été exposés à 293 agents différents. Ces derniers sont tout d’abord classés en familles et sous familles, en se basant  sur leur composition chimique, puis ils  sont testés par  deux méthodes  de test de la </w:t>
        </w:r>
        <w:proofErr w:type="spellStart"/>
        <w:r>
          <w:rPr>
            <w:rFonts w:cstheme="majorBidi"/>
          </w:rPr>
          <w:t>rhinomanométrie</w:t>
        </w:r>
        <w:proofErr w:type="spellEnd"/>
        <w:r>
          <w:rPr>
            <w:rFonts w:cstheme="majorBidi"/>
          </w:rPr>
          <w:t xml:space="preserve">, la </w:t>
        </w:r>
        <w:proofErr w:type="spellStart"/>
        <w:r>
          <w:rPr>
            <w:rFonts w:cstheme="majorBidi"/>
          </w:rPr>
          <w:t>rhinomanométrie</w:t>
        </w:r>
        <w:proofErr w:type="spellEnd"/>
        <w:r>
          <w:rPr>
            <w:rFonts w:cstheme="majorBidi"/>
          </w:rPr>
          <w:t xml:space="preserve"> antérieure (chez 112 patients avec un pourcentage de 13%) et la </w:t>
        </w:r>
        <w:proofErr w:type="spellStart"/>
        <w:r>
          <w:rPr>
            <w:rFonts w:cstheme="majorBidi"/>
          </w:rPr>
          <w:t>rhinomanométrie</w:t>
        </w:r>
        <w:proofErr w:type="spellEnd"/>
        <w:r>
          <w:rPr>
            <w:rFonts w:cstheme="majorBidi"/>
          </w:rPr>
          <w:t xml:space="preserve"> postérieure (chez 771 des patients avec un pourcentage de 87%). Après le </w:t>
        </w:r>
        <w:r>
          <w:rPr>
            <w:rFonts w:cstheme="majorBidi"/>
            <w:color w:val="000000" w:themeColor="text1"/>
          </w:rPr>
          <w:t xml:space="preserve"> calcul </w:t>
        </w:r>
        <w:proofErr w:type="spellStart"/>
        <w:r>
          <w:rPr>
            <w:rFonts w:cstheme="majorBidi"/>
            <w:color w:val="000000" w:themeColor="text1"/>
          </w:rPr>
          <w:t>de</w:t>
        </w:r>
        <w:r>
          <w:rPr>
            <w:rFonts w:cstheme="majorBidi"/>
          </w:rPr>
          <w:t>la</w:t>
        </w:r>
        <w:proofErr w:type="spellEnd"/>
        <w:r>
          <w:rPr>
            <w:rFonts w:cstheme="majorBidi"/>
          </w:rPr>
          <w:t xml:space="preserve"> résistance nasale, avant et après l’exposition  aux agents proposés,  on remarque une augmentation de 100% (le rapport des deux résistances (Après/avant)) de la résistance après l’exposition, ce résultat est considérée comme résultat positif. </w:t>
        </w:r>
      </w:ins>
    </w:p>
    <w:p w14:paraId="0AAD0B67" w14:textId="77777777" w:rsidR="001607DC" w:rsidRDefault="001607DC" w:rsidP="001607DC">
      <w:pPr>
        <w:spacing w:line="276" w:lineRule="auto"/>
        <w:jc w:val="both"/>
        <w:rPr>
          <w:ins w:id="504" w:author="youssef" w:date="2022-09-12T11:50:00Z"/>
          <w:rFonts w:asciiTheme="majorBidi" w:hAnsiTheme="majorBidi" w:cstheme="majorBidi"/>
        </w:rPr>
      </w:pPr>
      <w:ins w:id="505" w:author="youssef" w:date="2022-09-12T11:50:00Z">
        <w:r>
          <w:rPr>
            <w:rFonts w:cstheme="majorBidi"/>
          </w:rPr>
          <w:t xml:space="preserve">Parfois, l’exposition aux agents proposés est suivis  par  quatre types de symptômes, on cite le prurit nasal et oculaire, la </w:t>
        </w:r>
        <w:proofErr w:type="spellStart"/>
        <w:r>
          <w:rPr>
            <w:rFonts w:cstheme="majorBidi"/>
          </w:rPr>
          <w:t>Rhinorréee</w:t>
        </w:r>
        <w:proofErr w:type="spellEnd"/>
        <w:r>
          <w:rPr>
            <w:rFonts w:cstheme="majorBidi"/>
          </w:rPr>
          <w:t>, les éternuements, et d’autres symptômes (Annexe) avec les pourcentages successibles suivants chez les positives (9% ; 8% ; 7% et 10%).</w:t>
        </w:r>
      </w:ins>
    </w:p>
    <w:p w14:paraId="2B9B3274" w14:textId="77777777" w:rsidR="001607DC" w:rsidRDefault="001607DC" w:rsidP="005B2814">
      <w:pPr>
        <w:spacing w:line="276" w:lineRule="auto"/>
        <w:jc w:val="both"/>
        <w:rPr>
          <w:rFonts w:asciiTheme="majorBidi" w:hAnsiTheme="majorBidi" w:cstheme="majorBidi"/>
        </w:rPr>
      </w:pPr>
    </w:p>
    <w:p w14:paraId="7BEB6347" w14:textId="77777777" w:rsidR="00987C5A" w:rsidRDefault="00987C5A" w:rsidP="005B2814">
      <w:pPr>
        <w:spacing w:line="276" w:lineRule="auto"/>
        <w:jc w:val="both"/>
        <w:rPr>
          <w:rFonts w:asciiTheme="majorBidi" w:hAnsiTheme="majorBidi" w:cstheme="majorBidi"/>
        </w:rPr>
      </w:pPr>
    </w:p>
    <w:p w14:paraId="104CA484" w14:textId="77777777" w:rsidR="00987C5A" w:rsidRDefault="00987C5A" w:rsidP="005B2814">
      <w:pPr>
        <w:spacing w:line="276" w:lineRule="auto"/>
        <w:jc w:val="both"/>
        <w:rPr>
          <w:rFonts w:asciiTheme="majorBidi" w:hAnsiTheme="majorBidi" w:cstheme="majorBidi"/>
        </w:rPr>
      </w:pPr>
    </w:p>
    <w:p w14:paraId="67500A08" w14:textId="77777777" w:rsidR="00987C5A" w:rsidRDefault="00987C5A" w:rsidP="005B2814">
      <w:pPr>
        <w:spacing w:line="276" w:lineRule="auto"/>
        <w:jc w:val="both"/>
        <w:rPr>
          <w:rFonts w:asciiTheme="majorBidi" w:hAnsiTheme="majorBidi" w:cstheme="majorBidi"/>
        </w:rPr>
      </w:pPr>
    </w:p>
    <w:p w14:paraId="049DC9F3" w14:textId="77777777" w:rsidR="00987C5A" w:rsidRDefault="00987C5A" w:rsidP="005B2814">
      <w:pPr>
        <w:spacing w:line="276" w:lineRule="auto"/>
        <w:jc w:val="both"/>
        <w:rPr>
          <w:rFonts w:asciiTheme="majorBidi" w:hAnsiTheme="majorBidi" w:cstheme="majorBidi"/>
        </w:rPr>
      </w:pPr>
    </w:p>
    <w:p w14:paraId="3459181D" w14:textId="77777777" w:rsidR="00987C5A" w:rsidRDefault="00987C5A" w:rsidP="005B2814">
      <w:pPr>
        <w:spacing w:line="276" w:lineRule="auto"/>
        <w:jc w:val="both"/>
        <w:rPr>
          <w:rFonts w:asciiTheme="majorBidi" w:hAnsiTheme="majorBidi" w:cstheme="majorBidi"/>
        </w:rPr>
      </w:pPr>
    </w:p>
    <w:p w14:paraId="58FEEA26" w14:textId="77777777" w:rsidR="00987C5A" w:rsidRDefault="00987C5A" w:rsidP="005B2814">
      <w:pPr>
        <w:spacing w:line="276" w:lineRule="auto"/>
        <w:jc w:val="both"/>
      </w:pPr>
    </w:p>
    <w:p w14:paraId="466996EF" w14:textId="77777777" w:rsidR="003C6B74" w:rsidRPr="00987C5A" w:rsidRDefault="00CE279D" w:rsidP="00987C5A">
      <w:pPr>
        <w:pStyle w:val="Lgende"/>
        <w:spacing w:line="360" w:lineRule="auto"/>
        <w:jc w:val="center"/>
        <w:rPr>
          <w:b w:val="0"/>
          <w:bCs w:val="0"/>
          <w:color w:val="auto"/>
          <w:sz w:val="22"/>
          <w:szCs w:val="22"/>
        </w:rPr>
      </w:pPr>
      <w:bookmarkStart w:id="506" w:name="_Toc113368735"/>
      <w:r w:rsidRPr="00CE279D">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6026F6">
        <w:rPr>
          <w:noProof/>
          <w:color w:val="auto"/>
          <w:sz w:val="22"/>
          <w:szCs w:val="22"/>
        </w:rPr>
        <w:t>1</w:t>
      </w:r>
      <w:r w:rsidR="005957B2">
        <w:rPr>
          <w:color w:val="auto"/>
          <w:sz w:val="22"/>
          <w:szCs w:val="22"/>
        </w:rPr>
        <w:fldChar w:fldCharType="end"/>
      </w:r>
      <w:r w:rsidRPr="00CE279D">
        <w:rPr>
          <w:b w:val="0"/>
          <w:bCs w:val="0"/>
          <w:color w:val="auto"/>
          <w:sz w:val="22"/>
          <w:szCs w:val="22"/>
        </w:rPr>
        <w:t xml:space="preserve">: caractéristiques des patients </w:t>
      </w:r>
      <w:r w:rsidR="00184F0B">
        <w:rPr>
          <w:b w:val="0"/>
          <w:bCs w:val="0"/>
          <w:color w:val="auto"/>
          <w:sz w:val="22"/>
          <w:szCs w:val="22"/>
        </w:rPr>
        <w:t>et des tests</w:t>
      </w:r>
      <w:bookmarkEnd w:id="506"/>
    </w:p>
    <w:tbl>
      <w:tblPr>
        <w:tblStyle w:val="Grilledutableau"/>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4525"/>
      </w:tblGrid>
      <w:tr w:rsidR="007C1360" w14:paraId="40DBC0F7" w14:textId="77777777" w:rsidTr="00A66848">
        <w:tc>
          <w:tcPr>
            <w:tcW w:w="4043" w:type="dxa"/>
            <w:tcBorders>
              <w:bottom w:val="single" w:sz="4" w:space="0" w:color="auto"/>
            </w:tcBorders>
          </w:tcPr>
          <w:p w14:paraId="5BD03493" w14:textId="77777777" w:rsidR="007C1360" w:rsidRPr="008A0DCC" w:rsidRDefault="007C1360" w:rsidP="007C1360">
            <w:pPr>
              <w:pStyle w:val="Paragraphedeliste"/>
              <w:spacing w:after="0"/>
              <w:ind w:left="0"/>
              <w:rPr>
                <w:b/>
                <w:bCs/>
              </w:rPr>
            </w:pPr>
            <w:r w:rsidRPr="008A0DCC">
              <w:rPr>
                <w:b/>
                <w:bCs/>
              </w:rPr>
              <w:t>Caractéristique</w:t>
            </w:r>
          </w:p>
        </w:tc>
        <w:tc>
          <w:tcPr>
            <w:tcW w:w="4525" w:type="dxa"/>
            <w:tcBorders>
              <w:bottom w:val="single" w:sz="4" w:space="0" w:color="auto"/>
            </w:tcBorders>
          </w:tcPr>
          <w:p w14:paraId="5D7DDEDE" w14:textId="77777777" w:rsidR="007C1360" w:rsidRPr="008A0DCC" w:rsidRDefault="007C1360" w:rsidP="007C1360">
            <w:pPr>
              <w:pStyle w:val="Paragraphedeliste"/>
              <w:spacing w:after="0"/>
              <w:ind w:left="0"/>
              <w:jc w:val="center"/>
              <w:rPr>
                <w:b/>
                <w:bCs/>
              </w:rPr>
            </w:pPr>
            <w:r w:rsidRPr="008A0DCC">
              <w:rPr>
                <w:b/>
                <w:bCs/>
              </w:rPr>
              <w:t>N, Fréquence (%) ou Moyenne (écart-type)</w:t>
            </w:r>
          </w:p>
        </w:tc>
      </w:tr>
      <w:tr w:rsidR="007C1360" w14:paraId="651431D1" w14:textId="77777777" w:rsidTr="00E4443A">
        <w:trPr>
          <w:trHeight w:val="937"/>
        </w:trPr>
        <w:tc>
          <w:tcPr>
            <w:tcW w:w="4043" w:type="dxa"/>
            <w:tcBorders>
              <w:top w:val="single" w:sz="4" w:space="0" w:color="auto"/>
              <w:bottom w:val="single" w:sz="4" w:space="0" w:color="auto"/>
            </w:tcBorders>
          </w:tcPr>
          <w:p w14:paraId="4986A729" w14:textId="77777777" w:rsidR="007C1360" w:rsidRDefault="007C1360" w:rsidP="007C1360">
            <w:pPr>
              <w:pStyle w:val="Paragraphedeliste"/>
              <w:spacing w:after="0"/>
              <w:ind w:left="0"/>
              <w:rPr>
                <w:b/>
                <w:bCs/>
              </w:rPr>
            </w:pPr>
            <w:r>
              <w:rPr>
                <w:b/>
                <w:bCs/>
              </w:rPr>
              <w:t>Sexe, n (%)</w:t>
            </w:r>
          </w:p>
          <w:p w14:paraId="4DC7AB28" w14:textId="77777777" w:rsidR="007C1360" w:rsidRPr="008B1ABA" w:rsidRDefault="007C1360" w:rsidP="00E4443A">
            <w:pPr>
              <w:pStyle w:val="Paragraphedeliste"/>
              <w:spacing w:after="0"/>
              <w:ind w:left="131"/>
              <w:rPr>
                <w:b/>
                <w:bCs/>
              </w:rPr>
            </w:pPr>
            <w:r w:rsidRPr="008B1ABA">
              <w:t>Femme</w:t>
            </w:r>
          </w:p>
          <w:p w14:paraId="7FFE0082" w14:textId="77777777" w:rsidR="007C1360" w:rsidRDefault="007C1360" w:rsidP="00E4443A">
            <w:pPr>
              <w:pStyle w:val="Paragraphedeliste"/>
              <w:spacing w:after="0"/>
              <w:ind w:left="131"/>
            </w:pPr>
            <w:r w:rsidRPr="008B1ABA">
              <w:t>Homme</w:t>
            </w:r>
          </w:p>
          <w:p w14:paraId="4E667968" w14:textId="77777777" w:rsidR="007028C2" w:rsidRDefault="007028C2" w:rsidP="00E4443A">
            <w:pPr>
              <w:spacing w:line="360" w:lineRule="auto"/>
            </w:pPr>
          </w:p>
        </w:tc>
        <w:tc>
          <w:tcPr>
            <w:tcW w:w="4525" w:type="dxa"/>
            <w:tcBorders>
              <w:top w:val="single" w:sz="4" w:space="0" w:color="auto"/>
              <w:bottom w:val="single" w:sz="4" w:space="0" w:color="auto"/>
            </w:tcBorders>
          </w:tcPr>
          <w:p w14:paraId="4C4C6020" w14:textId="77777777" w:rsidR="007C1360" w:rsidRDefault="007C1360" w:rsidP="007C1360">
            <w:pPr>
              <w:pStyle w:val="Paragraphedeliste"/>
              <w:spacing w:after="0"/>
              <w:ind w:left="0"/>
              <w:jc w:val="center"/>
            </w:pPr>
          </w:p>
          <w:p w14:paraId="29108132" w14:textId="77777777" w:rsidR="007C1360" w:rsidRDefault="007C1360" w:rsidP="007C1360">
            <w:pPr>
              <w:pStyle w:val="Paragraphedeliste"/>
              <w:spacing w:after="0"/>
              <w:ind w:left="0"/>
              <w:jc w:val="center"/>
            </w:pPr>
            <w:r>
              <w:t>327 (65)</w:t>
            </w:r>
          </w:p>
          <w:p w14:paraId="79391F45" w14:textId="77777777" w:rsidR="007C1360" w:rsidRDefault="007C1360" w:rsidP="007C1360">
            <w:pPr>
              <w:pStyle w:val="Paragraphedeliste"/>
              <w:spacing w:after="0"/>
              <w:ind w:left="0"/>
              <w:jc w:val="center"/>
            </w:pPr>
            <w:r>
              <w:t>176 (35)</w:t>
            </w:r>
          </w:p>
          <w:p w14:paraId="1F719E8B" w14:textId="77777777" w:rsidR="007C1360" w:rsidRDefault="007C1360" w:rsidP="007C1360">
            <w:pPr>
              <w:pStyle w:val="Paragraphedeliste"/>
              <w:spacing w:after="0"/>
              <w:ind w:left="0"/>
              <w:jc w:val="center"/>
            </w:pPr>
          </w:p>
          <w:p w14:paraId="64DBF35D" w14:textId="77777777" w:rsidR="007C1360" w:rsidRPr="00A1647A" w:rsidRDefault="007C1360" w:rsidP="007C1360">
            <w:pPr>
              <w:pStyle w:val="Paragraphedeliste"/>
              <w:spacing w:after="0"/>
              <w:ind w:left="0"/>
              <w:jc w:val="center"/>
            </w:pPr>
          </w:p>
        </w:tc>
      </w:tr>
      <w:tr w:rsidR="007C1360" w14:paraId="657D588C" w14:textId="77777777" w:rsidTr="00A66848">
        <w:trPr>
          <w:trHeight w:val="255"/>
        </w:trPr>
        <w:tc>
          <w:tcPr>
            <w:tcW w:w="4043" w:type="dxa"/>
            <w:tcBorders>
              <w:top w:val="single" w:sz="4" w:space="0" w:color="auto"/>
              <w:bottom w:val="single" w:sz="4" w:space="0" w:color="auto"/>
            </w:tcBorders>
          </w:tcPr>
          <w:p w14:paraId="52C80281" w14:textId="77777777" w:rsidR="007C1360" w:rsidRPr="008B67EE" w:rsidRDefault="007C1360" w:rsidP="007C1360">
            <w:pPr>
              <w:pStyle w:val="Paragraphedeliste"/>
              <w:spacing w:after="0"/>
              <w:ind w:left="0"/>
              <w:rPr>
                <w:b/>
                <w:bCs/>
              </w:rPr>
            </w:pPr>
            <w:r w:rsidRPr="008A0DCC">
              <w:rPr>
                <w:b/>
                <w:bCs/>
              </w:rPr>
              <w:lastRenderedPageBreak/>
              <w:t>Age (ans)</w:t>
            </w:r>
            <w:r>
              <w:rPr>
                <w:b/>
                <w:bCs/>
              </w:rPr>
              <w:t>, moyenne (SD)</w:t>
            </w:r>
          </w:p>
        </w:tc>
        <w:tc>
          <w:tcPr>
            <w:tcW w:w="4525" w:type="dxa"/>
            <w:tcBorders>
              <w:top w:val="single" w:sz="4" w:space="0" w:color="auto"/>
              <w:bottom w:val="single" w:sz="4" w:space="0" w:color="auto"/>
            </w:tcBorders>
          </w:tcPr>
          <w:p w14:paraId="5E14F810" w14:textId="77777777" w:rsidR="007C1360" w:rsidRDefault="007C1360" w:rsidP="007C1360">
            <w:pPr>
              <w:pStyle w:val="Paragraphedeliste"/>
              <w:spacing w:after="0"/>
              <w:ind w:left="0"/>
              <w:jc w:val="center"/>
            </w:pPr>
            <w:r>
              <w:t>40 (11.3</w:t>
            </w:r>
            <w:r w:rsidRPr="008B1BCD">
              <w:t>)</w:t>
            </w:r>
          </w:p>
        </w:tc>
      </w:tr>
      <w:tr w:rsidR="007C1360" w14:paraId="78532C4B" w14:textId="77777777" w:rsidTr="00A66848">
        <w:tc>
          <w:tcPr>
            <w:tcW w:w="4043" w:type="dxa"/>
            <w:tcBorders>
              <w:top w:val="single" w:sz="4" w:space="0" w:color="auto"/>
              <w:bottom w:val="single" w:sz="4" w:space="0" w:color="auto"/>
            </w:tcBorders>
          </w:tcPr>
          <w:p w14:paraId="14BAF1CA" w14:textId="77777777" w:rsidR="007C1360" w:rsidRPr="008A0DCC" w:rsidRDefault="007C1360" w:rsidP="007C1360">
            <w:pPr>
              <w:pStyle w:val="Paragraphedeliste"/>
              <w:spacing w:after="0"/>
              <w:ind w:left="0"/>
              <w:rPr>
                <w:b/>
                <w:bCs/>
              </w:rPr>
            </w:pPr>
            <w:r w:rsidRPr="008A0DCC">
              <w:rPr>
                <w:b/>
                <w:bCs/>
              </w:rPr>
              <w:t>Poids (Kg)</w:t>
            </w:r>
            <w:r>
              <w:rPr>
                <w:b/>
                <w:bCs/>
              </w:rPr>
              <w:t>, moyenne (SD)</w:t>
            </w:r>
          </w:p>
        </w:tc>
        <w:tc>
          <w:tcPr>
            <w:tcW w:w="4525" w:type="dxa"/>
            <w:tcBorders>
              <w:top w:val="single" w:sz="4" w:space="0" w:color="auto"/>
              <w:bottom w:val="single" w:sz="4" w:space="0" w:color="auto"/>
            </w:tcBorders>
          </w:tcPr>
          <w:p w14:paraId="62DAA0AE" w14:textId="77777777" w:rsidR="007C1360" w:rsidRPr="008B1BCD" w:rsidRDefault="007C1360" w:rsidP="007C1360">
            <w:pPr>
              <w:pStyle w:val="Paragraphedeliste"/>
              <w:spacing w:after="0"/>
              <w:ind w:left="0"/>
              <w:jc w:val="center"/>
            </w:pPr>
            <w:r>
              <w:t>69 (13.9</w:t>
            </w:r>
            <w:r w:rsidRPr="008B1BCD">
              <w:t>)</w:t>
            </w:r>
          </w:p>
        </w:tc>
      </w:tr>
      <w:tr w:rsidR="007C1360" w14:paraId="4F072947" w14:textId="77777777" w:rsidTr="00A66848">
        <w:tc>
          <w:tcPr>
            <w:tcW w:w="4043" w:type="dxa"/>
            <w:tcBorders>
              <w:top w:val="single" w:sz="4" w:space="0" w:color="auto"/>
              <w:bottom w:val="single" w:sz="4" w:space="0" w:color="auto"/>
            </w:tcBorders>
          </w:tcPr>
          <w:p w14:paraId="29D72778" w14:textId="77777777" w:rsidR="007C1360" w:rsidRPr="008A0DCC" w:rsidRDefault="007C1360" w:rsidP="007C1360">
            <w:pPr>
              <w:pStyle w:val="Paragraphedeliste"/>
              <w:spacing w:after="0"/>
              <w:ind w:left="0"/>
              <w:rPr>
                <w:b/>
                <w:bCs/>
              </w:rPr>
            </w:pPr>
            <w:r w:rsidRPr="008A0DCC">
              <w:rPr>
                <w:b/>
                <w:bCs/>
              </w:rPr>
              <w:t>Taille (cm)</w:t>
            </w:r>
            <w:r>
              <w:rPr>
                <w:b/>
                <w:bCs/>
              </w:rPr>
              <w:t>, moyenne (SD)</w:t>
            </w:r>
          </w:p>
        </w:tc>
        <w:tc>
          <w:tcPr>
            <w:tcW w:w="4525" w:type="dxa"/>
            <w:tcBorders>
              <w:top w:val="single" w:sz="4" w:space="0" w:color="auto"/>
              <w:bottom w:val="single" w:sz="4" w:space="0" w:color="auto"/>
            </w:tcBorders>
          </w:tcPr>
          <w:p w14:paraId="3E11E190" w14:textId="77777777" w:rsidR="007C1360" w:rsidRPr="008B1BCD" w:rsidRDefault="007C1360" w:rsidP="007C1360">
            <w:pPr>
              <w:pStyle w:val="Paragraphedeliste"/>
              <w:spacing w:after="0"/>
              <w:ind w:left="0"/>
              <w:jc w:val="center"/>
            </w:pPr>
            <w:r>
              <w:t>166 (8.4</w:t>
            </w:r>
            <w:r w:rsidRPr="008B1BCD">
              <w:t>)</w:t>
            </w:r>
          </w:p>
        </w:tc>
      </w:tr>
      <w:tr w:rsidR="00D876F5" w14:paraId="56BFF28D" w14:textId="77777777" w:rsidTr="00A66848">
        <w:tc>
          <w:tcPr>
            <w:tcW w:w="4043" w:type="dxa"/>
            <w:tcBorders>
              <w:top w:val="single" w:sz="4" w:space="0" w:color="auto"/>
              <w:bottom w:val="single" w:sz="4" w:space="0" w:color="auto"/>
            </w:tcBorders>
          </w:tcPr>
          <w:p w14:paraId="60C76C12" w14:textId="77777777" w:rsidR="00D876F5" w:rsidRDefault="00D876F5" w:rsidP="00D876F5">
            <w:pPr>
              <w:pStyle w:val="Paragraphedeliste"/>
              <w:spacing w:after="0"/>
              <w:ind w:left="0"/>
              <w:rPr>
                <w:b/>
                <w:bCs/>
              </w:rPr>
            </w:pPr>
            <w:r>
              <w:rPr>
                <w:b/>
                <w:bCs/>
              </w:rPr>
              <w:t>Nombre de test par patient, n</w:t>
            </w:r>
            <w:r w:rsidRPr="00AF7FD5">
              <w:rPr>
                <w:b/>
                <w:bCs/>
              </w:rPr>
              <w:t xml:space="preserve"> (%)</w:t>
            </w:r>
          </w:p>
          <w:p w14:paraId="5D89E23A" w14:textId="77777777" w:rsidR="00D876F5" w:rsidRPr="004F599B" w:rsidRDefault="00D876F5" w:rsidP="00D876F5">
            <w:pPr>
              <w:pStyle w:val="Paragraphedeliste"/>
              <w:spacing w:after="0"/>
              <w:ind w:left="273"/>
            </w:pPr>
            <w:r>
              <w:t>1</w:t>
            </w:r>
            <w:commentRangeStart w:id="507"/>
            <w:commentRangeEnd w:id="507"/>
            <w:r>
              <w:rPr>
                <w:rStyle w:val="Marquedecommentaire"/>
                <w:rFonts w:ascii="Times New Roman" w:hAnsi="Times New Roman" w:cs="Times New Roman"/>
              </w:rPr>
              <w:commentReference w:id="507"/>
            </w:r>
          </w:p>
          <w:p w14:paraId="0DB8B64C" w14:textId="77777777" w:rsidR="00D876F5" w:rsidRDefault="00D876F5" w:rsidP="00D876F5">
            <w:pPr>
              <w:pStyle w:val="Paragraphedeliste"/>
              <w:spacing w:after="0"/>
              <w:ind w:left="273"/>
            </w:pPr>
            <w:r>
              <w:t>2</w:t>
            </w:r>
          </w:p>
          <w:p w14:paraId="02363251" w14:textId="77777777" w:rsidR="00D876F5" w:rsidRDefault="00D876F5" w:rsidP="00D876F5">
            <w:pPr>
              <w:pStyle w:val="Paragraphedeliste"/>
              <w:spacing w:after="0"/>
              <w:ind w:left="273"/>
            </w:pPr>
            <w:r>
              <w:t>3</w:t>
            </w:r>
          </w:p>
          <w:p w14:paraId="74350372" w14:textId="77777777" w:rsidR="00D876F5" w:rsidRDefault="00D876F5" w:rsidP="00D876F5">
            <w:pPr>
              <w:pStyle w:val="Paragraphedeliste"/>
              <w:spacing w:after="0"/>
              <w:ind w:left="273"/>
            </w:pPr>
            <w:r>
              <w:t>4</w:t>
            </w:r>
          </w:p>
          <w:p w14:paraId="30D22B32" w14:textId="77777777" w:rsidR="00D876F5" w:rsidRPr="008A0DCC" w:rsidRDefault="00D876F5" w:rsidP="00976526">
            <w:pPr>
              <w:pStyle w:val="Paragraphedeliste"/>
              <w:spacing w:after="0"/>
              <w:ind w:left="273"/>
              <w:rPr>
                <w:b/>
                <w:bCs/>
              </w:rPr>
            </w:pPr>
            <w:r>
              <w:rPr>
                <w:rFonts w:cstheme="minorHAnsi"/>
              </w:rPr>
              <w:t>≥</w:t>
            </w:r>
            <w:r>
              <w:t>5</w:t>
            </w:r>
          </w:p>
        </w:tc>
        <w:tc>
          <w:tcPr>
            <w:tcW w:w="4525" w:type="dxa"/>
            <w:tcBorders>
              <w:top w:val="single" w:sz="4" w:space="0" w:color="auto"/>
              <w:bottom w:val="single" w:sz="4" w:space="0" w:color="auto"/>
            </w:tcBorders>
          </w:tcPr>
          <w:p w14:paraId="09CFF49C" w14:textId="77777777" w:rsidR="00D876F5" w:rsidRDefault="00D876F5" w:rsidP="007C1360">
            <w:pPr>
              <w:pStyle w:val="Paragraphedeliste"/>
              <w:spacing w:after="0"/>
              <w:ind w:left="0"/>
              <w:jc w:val="center"/>
            </w:pPr>
          </w:p>
          <w:p w14:paraId="09E7B72D" w14:textId="77777777" w:rsidR="00D876F5" w:rsidRDefault="00D876F5" w:rsidP="00D876F5">
            <w:pPr>
              <w:pStyle w:val="Paragraphedeliste"/>
              <w:spacing w:after="0"/>
              <w:ind w:left="0"/>
              <w:jc w:val="center"/>
            </w:pPr>
            <w:r>
              <w:t>203 (40.3)</w:t>
            </w:r>
          </w:p>
          <w:p w14:paraId="196AFD29" w14:textId="77777777" w:rsidR="00D876F5" w:rsidRDefault="00D876F5" w:rsidP="00D876F5">
            <w:pPr>
              <w:pStyle w:val="Paragraphedeliste"/>
              <w:spacing w:after="0"/>
              <w:ind w:left="0"/>
              <w:jc w:val="center"/>
            </w:pPr>
            <w:r>
              <w:t>120 (24)</w:t>
            </w:r>
          </w:p>
          <w:p w14:paraId="387ED022" w14:textId="77777777" w:rsidR="00D876F5" w:rsidRDefault="00D876F5" w:rsidP="00D876F5">
            <w:pPr>
              <w:pStyle w:val="Paragraphedeliste"/>
              <w:spacing w:after="0"/>
              <w:ind w:left="0"/>
              <w:jc w:val="center"/>
            </w:pPr>
            <w:r>
              <w:t>90 (18)</w:t>
            </w:r>
          </w:p>
          <w:p w14:paraId="740371B4" w14:textId="77777777" w:rsidR="00D876F5" w:rsidRDefault="00D876F5" w:rsidP="00D876F5">
            <w:pPr>
              <w:pStyle w:val="Paragraphedeliste"/>
              <w:spacing w:after="0"/>
              <w:ind w:left="0"/>
              <w:jc w:val="center"/>
            </w:pPr>
            <w:r>
              <w:t>42 (8.2)</w:t>
            </w:r>
          </w:p>
          <w:p w14:paraId="432DFFED" w14:textId="77777777" w:rsidR="00D876F5" w:rsidRDefault="00D876F5" w:rsidP="00D876F5">
            <w:pPr>
              <w:pStyle w:val="Paragraphedeliste"/>
              <w:spacing w:after="0"/>
              <w:ind w:left="0"/>
              <w:jc w:val="center"/>
            </w:pPr>
            <w:r>
              <w:t>48 (9.5)</w:t>
            </w:r>
          </w:p>
        </w:tc>
      </w:tr>
      <w:tr w:rsidR="007C1360" w14:paraId="54389FEE" w14:textId="77777777" w:rsidTr="00A66848">
        <w:tc>
          <w:tcPr>
            <w:tcW w:w="4043" w:type="dxa"/>
            <w:tcBorders>
              <w:top w:val="single" w:sz="4" w:space="0" w:color="auto"/>
              <w:bottom w:val="single" w:sz="4" w:space="0" w:color="auto"/>
            </w:tcBorders>
          </w:tcPr>
          <w:p w14:paraId="1CC8E1B1" w14:textId="77777777" w:rsidR="004D6BEE" w:rsidRDefault="007C1360" w:rsidP="004D6BEE">
            <w:pPr>
              <w:pStyle w:val="Paragraphedeliste"/>
              <w:spacing w:after="0"/>
              <w:ind w:left="131" w:hanging="273"/>
              <w:rPr>
                <w:b/>
                <w:bCs/>
              </w:rPr>
            </w:pPr>
            <w:commentRangeStart w:id="508"/>
            <w:r w:rsidRPr="008B1ABA">
              <w:rPr>
                <w:b/>
                <w:bCs/>
              </w:rPr>
              <w:t>Résistance nasals (P/</w:t>
            </w:r>
            <w:proofErr w:type="spellStart"/>
            <w:r w:rsidRPr="008B1ABA">
              <w:rPr>
                <w:b/>
                <w:bCs/>
              </w:rPr>
              <w:t>ss</w:t>
            </w:r>
            <w:proofErr w:type="spellEnd"/>
            <w:r w:rsidRPr="008B1ABA">
              <w:rPr>
                <w:b/>
                <w:bCs/>
              </w:rPr>
              <w:t>/s)</w:t>
            </w:r>
            <w:r>
              <w:rPr>
                <w:b/>
                <w:bCs/>
              </w:rPr>
              <w:t>,moyenne</w:t>
            </w:r>
            <w:r w:rsidR="004D6BEE">
              <w:rPr>
                <w:b/>
                <w:bCs/>
              </w:rPr>
              <w:t xml:space="preserve"> (SD)</w:t>
            </w:r>
          </w:p>
          <w:p w14:paraId="61870E4D" w14:textId="77777777" w:rsidR="007C1360" w:rsidRPr="004D6BEE" w:rsidRDefault="004D6BEE" w:rsidP="004D6BEE">
            <w:pPr>
              <w:pStyle w:val="Paragraphedeliste"/>
              <w:spacing w:after="0"/>
              <w:ind w:left="131" w:hanging="131"/>
              <w:rPr>
                <w:rFonts w:ascii="Times New Roman" w:hAnsi="Times New Roman" w:cs="Times New Roman"/>
              </w:rPr>
            </w:pPr>
            <w:r>
              <w:rPr>
                <w:rFonts w:ascii="Times New Roman" w:hAnsi="Times New Roman" w:cs="Times New Roman"/>
              </w:rPr>
              <w:t xml:space="preserve"> </w:t>
            </w:r>
            <w:r w:rsidR="007C1360" w:rsidRPr="004D6BEE">
              <w:rPr>
                <w:rFonts w:ascii="Times New Roman" w:hAnsi="Times New Roman" w:cs="Times New Roman"/>
              </w:rPr>
              <w:t>Résistance nasale avant l’exposition</w:t>
            </w:r>
          </w:p>
          <w:p w14:paraId="153C995C" w14:textId="77777777" w:rsidR="007C1360" w:rsidRPr="008B1ABA" w:rsidRDefault="007C1360" w:rsidP="007C1360">
            <w:pPr>
              <w:spacing w:line="276" w:lineRule="auto"/>
              <w:rPr>
                <w:b/>
                <w:bCs/>
              </w:rPr>
            </w:pPr>
            <w:r w:rsidRPr="008B1ABA">
              <w:t xml:space="preserve"> Résistance nasale après l’exposition</w:t>
            </w:r>
            <w:commentRangeEnd w:id="508"/>
            <w:r w:rsidR="00386D63">
              <w:rPr>
                <w:rStyle w:val="Marquedecommentaire"/>
              </w:rPr>
              <w:commentReference w:id="508"/>
            </w:r>
          </w:p>
        </w:tc>
        <w:tc>
          <w:tcPr>
            <w:tcW w:w="4525" w:type="dxa"/>
            <w:tcBorders>
              <w:top w:val="single" w:sz="4" w:space="0" w:color="auto"/>
              <w:bottom w:val="single" w:sz="4" w:space="0" w:color="auto"/>
            </w:tcBorders>
          </w:tcPr>
          <w:p w14:paraId="50D41BCA" w14:textId="77777777" w:rsidR="007C1360" w:rsidRPr="008B1BCD" w:rsidRDefault="007C1360" w:rsidP="007C1360">
            <w:pPr>
              <w:pStyle w:val="Paragraphedeliste"/>
              <w:spacing w:after="0"/>
              <w:ind w:left="0"/>
              <w:jc w:val="center"/>
            </w:pPr>
          </w:p>
          <w:p w14:paraId="743AE527" w14:textId="77777777" w:rsidR="007C1360" w:rsidRPr="008B1BCD" w:rsidRDefault="007C1360" w:rsidP="007C1360">
            <w:pPr>
              <w:pStyle w:val="Paragraphedeliste"/>
              <w:spacing w:after="0"/>
              <w:ind w:left="0"/>
              <w:jc w:val="center"/>
            </w:pPr>
            <w:r>
              <w:t>0.3 (0.2</w:t>
            </w:r>
            <w:r w:rsidRPr="008B1BCD">
              <w:t>)</w:t>
            </w:r>
          </w:p>
          <w:p w14:paraId="12760208" w14:textId="77777777" w:rsidR="007C1360" w:rsidRPr="008B1BCD" w:rsidRDefault="007C1360" w:rsidP="007C1360">
            <w:pPr>
              <w:pStyle w:val="Paragraphedeliste"/>
              <w:spacing w:after="0"/>
              <w:ind w:left="0"/>
              <w:jc w:val="center"/>
            </w:pPr>
            <w:r>
              <w:t>0.4 (1.1</w:t>
            </w:r>
            <w:r w:rsidRPr="008B1BCD">
              <w:t>)</w:t>
            </w:r>
          </w:p>
        </w:tc>
      </w:tr>
      <w:tr w:rsidR="007C1360" w14:paraId="1F7B3140" w14:textId="77777777" w:rsidTr="00A66848">
        <w:trPr>
          <w:trHeight w:val="1058"/>
        </w:trPr>
        <w:tc>
          <w:tcPr>
            <w:tcW w:w="4043" w:type="dxa"/>
            <w:tcBorders>
              <w:top w:val="single" w:sz="4" w:space="0" w:color="auto"/>
              <w:bottom w:val="single" w:sz="4" w:space="0" w:color="auto"/>
            </w:tcBorders>
          </w:tcPr>
          <w:p w14:paraId="1B5C620D" w14:textId="77777777" w:rsidR="007C1360" w:rsidRDefault="007C1360" w:rsidP="007C1360">
            <w:pPr>
              <w:pStyle w:val="Paragraphedeliste"/>
              <w:spacing w:after="0"/>
              <w:ind w:left="0"/>
              <w:rPr>
                <w:b/>
                <w:bCs/>
              </w:rPr>
            </w:pPr>
            <w:r>
              <w:rPr>
                <w:b/>
                <w:bCs/>
              </w:rPr>
              <w:t>Type d’exposition</w:t>
            </w:r>
            <w:r w:rsidR="00D876F5">
              <w:rPr>
                <w:b/>
                <w:bCs/>
              </w:rPr>
              <w:t xml:space="preserve"> </w:t>
            </w:r>
            <w:r w:rsidR="00184F0B">
              <w:rPr>
                <w:b/>
                <w:bCs/>
              </w:rPr>
              <w:t>testée</w:t>
            </w:r>
            <w:r>
              <w:rPr>
                <w:b/>
                <w:bCs/>
              </w:rPr>
              <w:t>,  n (%)</w:t>
            </w:r>
          </w:p>
          <w:p w14:paraId="422A587A" w14:textId="77777777" w:rsidR="007C1360" w:rsidRPr="000B7272" w:rsidRDefault="007C1360" w:rsidP="007C1360">
            <w:pPr>
              <w:pStyle w:val="Paragraphedeliste"/>
              <w:spacing w:after="0"/>
              <w:ind w:left="131"/>
            </w:pPr>
            <w:commentRangeStart w:id="509"/>
            <w:r w:rsidRPr="000B7272">
              <w:t>Substance</w:t>
            </w:r>
          </w:p>
          <w:p w14:paraId="6D910C4C" w14:textId="77777777" w:rsidR="007C1360" w:rsidRPr="000B7272" w:rsidRDefault="00184F0B" w:rsidP="007C1360">
            <w:pPr>
              <w:pStyle w:val="Paragraphedeliste"/>
              <w:spacing w:after="0"/>
              <w:ind w:left="131"/>
            </w:pPr>
            <w:commentRangeStart w:id="510"/>
            <w:commentRangeEnd w:id="510"/>
            <w:r>
              <w:rPr>
                <w:rStyle w:val="Marquedecommentaire"/>
                <w:rFonts w:ascii="Times New Roman" w:hAnsi="Times New Roman" w:cs="Times New Roman"/>
              </w:rPr>
              <w:commentReference w:id="510"/>
            </w:r>
            <w:r>
              <w:t xml:space="preserve"> Produit</w:t>
            </w:r>
          </w:p>
          <w:p w14:paraId="7091A07D" w14:textId="77777777" w:rsidR="007C1360" w:rsidRPr="008A0DCC" w:rsidRDefault="00184F0B" w:rsidP="007C1360">
            <w:pPr>
              <w:pStyle w:val="Paragraphedeliste"/>
              <w:spacing w:after="0"/>
              <w:ind w:left="131"/>
              <w:rPr>
                <w:b/>
                <w:bCs/>
              </w:rPr>
            </w:pPr>
            <w:r>
              <w:t>Exposition r</w:t>
            </w:r>
            <w:r w:rsidR="007C1360" w:rsidRPr="000B7272">
              <w:t>éaliste</w:t>
            </w:r>
            <w:commentRangeEnd w:id="509"/>
            <w:r w:rsidR="00417540">
              <w:rPr>
                <w:rStyle w:val="Marquedecommentaire"/>
                <w:rFonts w:ascii="Times New Roman" w:hAnsi="Times New Roman" w:cs="Times New Roman"/>
              </w:rPr>
              <w:commentReference w:id="509"/>
            </w:r>
          </w:p>
        </w:tc>
        <w:tc>
          <w:tcPr>
            <w:tcW w:w="4525" w:type="dxa"/>
            <w:tcBorders>
              <w:top w:val="single" w:sz="4" w:space="0" w:color="auto"/>
              <w:bottom w:val="single" w:sz="4" w:space="0" w:color="auto"/>
            </w:tcBorders>
          </w:tcPr>
          <w:p w14:paraId="1DC6D65F" w14:textId="77777777" w:rsidR="007C1360" w:rsidRDefault="007C1360" w:rsidP="007C1360">
            <w:pPr>
              <w:pStyle w:val="Paragraphedeliste"/>
              <w:spacing w:after="0"/>
              <w:ind w:left="0"/>
            </w:pPr>
          </w:p>
          <w:p w14:paraId="701AB0D5" w14:textId="77777777" w:rsidR="007C1360" w:rsidRDefault="007C1360" w:rsidP="007C1360">
            <w:pPr>
              <w:pStyle w:val="Paragraphedeliste"/>
              <w:spacing w:after="0"/>
              <w:ind w:left="0"/>
              <w:jc w:val="center"/>
            </w:pPr>
            <w:r>
              <w:t>580 (66)</w:t>
            </w:r>
          </w:p>
          <w:p w14:paraId="4AFECFAB" w14:textId="77777777" w:rsidR="007C1360" w:rsidRDefault="007C1360" w:rsidP="007C1360">
            <w:pPr>
              <w:pStyle w:val="Paragraphedeliste"/>
              <w:spacing w:after="0"/>
              <w:ind w:left="0"/>
              <w:jc w:val="center"/>
            </w:pPr>
            <w:r>
              <w:t>251 (28)</w:t>
            </w:r>
          </w:p>
          <w:p w14:paraId="2C71A95D" w14:textId="77777777" w:rsidR="007C1360" w:rsidRPr="00A1647A" w:rsidRDefault="007C1360" w:rsidP="007C1360">
            <w:pPr>
              <w:pStyle w:val="Paragraphedeliste"/>
              <w:spacing w:after="0"/>
              <w:ind w:left="0"/>
              <w:jc w:val="center"/>
            </w:pPr>
            <w:r>
              <w:t>5</w:t>
            </w:r>
            <w:r w:rsidR="004D6BEE">
              <w:t>3</w:t>
            </w:r>
            <w:r>
              <w:t xml:space="preserve"> (6)</w:t>
            </w:r>
          </w:p>
        </w:tc>
      </w:tr>
      <w:tr w:rsidR="007C1360" w14:paraId="7FDEF0C0" w14:textId="77777777" w:rsidTr="00A66848">
        <w:trPr>
          <w:trHeight w:val="1077"/>
        </w:trPr>
        <w:tc>
          <w:tcPr>
            <w:tcW w:w="4043" w:type="dxa"/>
            <w:tcBorders>
              <w:top w:val="single" w:sz="4" w:space="0" w:color="auto"/>
              <w:bottom w:val="single" w:sz="4" w:space="0" w:color="auto"/>
            </w:tcBorders>
          </w:tcPr>
          <w:p w14:paraId="541D1D45" w14:textId="77777777" w:rsidR="007C1360" w:rsidRDefault="00184F0B" w:rsidP="007C1360">
            <w:pPr>
              <w:pStyle w:val="Paragraphedeliste"/>
              <w:spacing w:after="0"/>
              <w:ind w:left="0"/>
              <w:rPr>
                <w:b/>
                <w:bCs/>
              </w:rPr>
            </w:pPr>
            <w:r>
              <w:rPr>
                <w:b/>
                <w:bCs/>
              </w:rPr>
              <w:t>Type d’a</w:t>
            </w:r>
            <w:r w:rsidR="007C1360">
              <w:rPr>
                <w:b/>
                <w:bCs/>
              </w:rPr>
              <w:t>gent testé, n (%)</w:t>
            </w:r>
          </w:p>
          <w:p w14:paraId="7BF8C2AB" w14:textId="77777777" w:rsidR="007C1360" w:rsidRPr="008B1ABA" w:rsidRDefault="007C1360" w:rsidP="007C1360">
            <w:pPr>
              <w:pStyle w:val="Paragraphedeliste"/>
              <w:spacing w:after="0"/>
              <w:ind w:left="0"/>
              <w:rPr>
                <w:b/>
                <w:bCs/>
              </w:rPr>
            </w:pPr>
            <w:r w:rsidRPr="008B1ABA">
              <w:t>BPM</w:t>
            </w:r>
          </w:p>
          <w:p w14:paraId="11511BD3" w14:textId="77777777" w:rsidR="007C1360" w:rsidRPr="008B1ABA" w:rsidRDefault="007C1360" w:rsidP="007C1360">
            <w:pPr>
              <w:pStyle w:val="Paragraphedeliste"/>
              <w:spacing w:after="0"/>
              <w:ind w:left="0"/>
            </w:pPr>
            <w:r w:rsidRPr="008B1ABA">
              <w:t>HPM</w:t>
            </w:r>
          </w:p>
          <w:p w14:paraId="6FA5314F" w14:textId="77777777" w:rsidR="007C1360" w:rsidRDefault="007C1360" w:rsidP="007C1360">
            <w:pPr>
              <w:pStyle w:val="Paragraphedeliste"/>
              <w:spacing w:after="0"/>
              <w:ind w:left="0"/>
              <w:rPr>
                <w:b/>
                <w:bCs/>
              </w:rPr>
            </w:pPr>
            <w:r w:rsidRPr="008B1ABA">
              <w:t>Non classable</w:t>
            </w:r>
          </w:p>
        </w:tc>
        <w:tc>
          <w:tcPr>
            <w:tcW w:w="4525" w:type="dxa"/>
            <w:tcBorders>
              <w:top w:val="single" w:sz="4" w:space="0" w:color="auto"/>
              <w:bottom w:val="single" w:sz="4" w:space="0" w:color="auto"/>
            </w:tcBorders>
          </w:tcPr>
          <w:p w14:paraId="2F61A4BA" w14:textId="77777777" w:rsidR="007C1360" w:rsidRDefault="007C1360" w:rsidP="007C1360">
            <w:pPr>
              <w:pStyle w:val="Paragraphedeliste"/>
              <w:spacing w:after="0"/>
              <w:ind w:left="0"/>
            </w:pPr>
          </w:p>
          <w:p w14:paraId="4FF94551" w14:textId="77777777" w:rsidR="007C1360" w:rsidRDefault="007C1360" w:rsidP="007C1360">
            <w:pPr>
              <w:pStyle w:val="Paragraphedeliste"/>
              <w:spacing w:after="0"/>
              <w:ind w:left="0"/>
              <w:jc w:val="center"/>
            </w:pPr>
            <w:r>
              <w:t>599 (68)</w:t>
            </w:r>
          </w:p>
          <w:p w14:paraId="28E514C9" w14:textId="77777777" w:rsidR="007C1360" w:rsidRDefault="007C1360" w:rsidP="007C1360">
            <w:pPr>
              <w:pStyle w:val="Paragraphedeliste"/>
              <w:spacing w:after="0"/>
              <w:ind w:left="0"/>
              <w:jc w:val="center"/>
            </w:pPr>
            <w:r>
              <w:t>168 (19)</w:t>
            </w:r>
          </w:p>
          <w:p w14:paraId="775B2D1F" w14:textId="77777777" w:rsidR="007C1360" w:rsidRDefault="007C1360" w:rsidP="007C1360">
            <w:pPr>
              <w:pStyle w:val="Paragraphedeliste"/>
              <w:spacing w:after="0"/>
              <w:ind w:left="0"/>
              <w:jc w:val="center"/>
            </w:pPr>
            <w:r>
              <w:t>116 (13)</w:t>
            </w:r>
          </w:p>
        </w:tc>
      </w:tr>
      <w:tr w:rsidR="007C1360" w14:paraId="142CA869" w14:textId="77777777" w:rsidTr="00A66848">
        <w:trPr>
          <w:trHeight w:val="776"/>
        </w:trPr>
        <w:tc>
          <w:tcPr>
            <w:tcW w:w="4043" w:type="dxa"/>
            <w:tcBorders>
              <w:top w:val="single" w:sz="4" w:space="0" w:color="auto"/>
              <w:bottom w:val="single" w:sz="4" w:space="0" w:color="auto"/>
            </w:tcBorders>
          </w:tcPr>
          <w:p w14:paraId="26C6E492" w14:textId="77777777" w:rsidR="007C1360" w:rsidRPr="008A0DCC" w:rsidRDefault="00184F0B" w:rsidP="007C1360">
            <w:pPr>
              <w:pStyle w:val="Paragraphedeliste"/>
              <w:spacing w:after="0"/>
              <w:ind w:left="0"/>
              <w:rPr>
                <w:b/>
                <w:bCs/>
              </w:rPr>
            </w:pPr>
            <w:r>
              <w:rPr>
                <w:b/>
                <w:bCs/>
              </w:rPr>
              <w:t xml:space="preserve">Type de </w:t>
            </w:r>
            <w:proofErr w:type="spellStart"/>
            <w:r>
              <w:rPr>
                <w:b/>
                <w:bCs/>
              </w:rPr>
              <w:t>rhinomanométrie</w:t>
            </w:r>
            <w:proofErr w:type="spellEnd"/>
            <w:r w:rsidR="007C1360">
              <w:rPr>
                <w:b/>
                <w:bCs/>
              </w:rPr>
              <w:t>, n (%)</w:t>
            </w:r>
          </w:p>
          <w:p w14:paraId="373B8164" w14:textId="77777777" w:rsidR="007C1360" w:rsidRPr="00035888" w:rsidRDefault="007C1360" w:rsidP="007C1360">
            <w:pPr>
              <w:pStyle w:val="Paragraphedeliste"/>
              <w:spacing w:after="0"/>
              <w:ind w:left="131"/>
            </w:pPr>
            <w:r w:rsidRPr="00035888">
              <w:t>Antérieur</w:t>
            </w:r>
            <w:r w:rsidR="00184F0B">
              <w:t>e</w:t>
            </w:r>
          </w:p>
          <w:p w14:paraId="00DFB6B1" w14:textId="77777777" w:rsidR="007C1360" w:rsidRDefault="007C1360" w:rsidP="007C1360">
            <w:pPr>
              <w:pStyle w:val="Paragraphedeliste"/>
              <w:spacing w:after="0"/>
              <w:ind w:left="131"/>
              <w:rPr>
                <w:b/>
                <w:bCs/>
              </w:rPr>
            </w:pPr>
            <w:r w:rsidRPr="00035888">
              <w:t xml:space="preserve"> Postérieur</w:t>
            </w:r>
            <w:r w:rsidR="00184F0B">
              <w:t>e</w:t>
            </w:r>
          </w:p>
        </w:tc>
        <w:tc>
          <w:tcPr>
            <w:tcW w:w="4525" w:type="dxa"/>
            <w:tcBorders>
              <w:top w:val="single" w:sz="4" w:space="0" w:color="auto"/>
              <w:bottom w:val="single" w:sz="4" w:space="0" w:color="auto"/>
            </w:tcBorders>
          </w:tcPr>
          <w:p w14:paraId="21706438" w14:textId="77777777" w:rsidR="007C1360" w:rsidRDefault="007C1360" w:rsidP="007C1360">
            <w:pPr>
              <w:pStyle w:val="Paragraphedeliste"/>
              <w:spacing w:after="0"/>
              <w:ind w:left="0"/>
              <w:jc w:val="center"/>
            </w:pPr>
          </w:p>
          <w:p w14:paraId="6FC1697F" w14:textId="77777777" w:rsidR="007C1360" w:rsidRDefault="007C1360" w:rsidP="007C1360">
            <w:pPr>
              <w:pStyle w:val="Paragraphedeliste"/>
              <w:spacing w:after="0"/>
              <w:ind w:left="0"/>
              <w:jc w:val="center"/>
            </w:pPr>
            <w:r>
              <w:t xml:space="preserve">112 (13) </w:t>
            </w:r>
          </w:p>
          <w:p w14:paraId="69F91878" w14:textId="77777777" w:rsidR="007C1360" w:rsidRPr="00A1647A" w:rsidRDefault="007C1360" w:rsidP="007C1360">
            <w:pPr>
              <w:pStyle w:val="Paragraphedeliste"/>
              <w:spacing w:after="0"/>
              <w:ind w:left="0"/>
              <w:jc w:val="center"/>
            </w:pPr>
            <w:r>
              <w:t>771 (87)</w:t>
            </w:r>
          </w:p>
        </w:tc>
      </w:tr>
      <w:tr w:rsidR="007C1360" w14:paraId="136AABC5" w14:textId="77777777" w:rsidTr="00A66848">
        <w:trPr>
          <w:trHeight w:val="1136"/>
        </w:trPr>
        <w:tc>
          <w:tcPr>
            <w:tcW w:w="4043" w:type="dxa"/>
            <w:tcBorders>
              <w:top w:val="single" w:sz="4" w:space="0" w:color="auto"/>
              <w:bottom w:val="single" w:sz="4" w:space="0" w:color="auto"/>
            </w:tcBorders>
          </w:tcPr>
          <w:p w14:paraId="10457E71" w14:textId="77777777" w:rsidR="007C1360" w:rsidRPr="008A0DCC" w:rsidRDefault="007C1360" w:rsidP="007C1360">
            <w:pPr>
              <w:pStyle w:val="Paragraphedeliste"/>
              <w:spacing w:after="0"/>
              <w:ind w:left="0"/>
              <w:rPr>
                <w:b/>
                <w:bCs/>
              </w:rPr>
            </w:pPr>
            <w:r w:rsidRPr="008A0DCC">
              <w:rPr>
                <w:b/>
                <w:bCs/>
              </w:rPr>
              <w:t>Symptôme cliniques</w:t>
            </w:r>
            <w:r>
              <w:rPr>
                <w:b/>
                <w:bCs/>
              </w:rPr>
              <w:t>, n (%)</w:t>
            </w:r>
          </w:p>
          <w:p w14:paraId="551074AA" w14:textId="77777777" w:rsidR="007C1360" w:rsidRPr="008B1ABA" w:rsidRDefault="007C1360" w:rsidP="007C1360">
            <w:pPr>
              <w:pStyle w:val="Paragraphedeliste"/>
              <w:spacing w:after="0"/>
              <w:ind w:left="131"/>
            </w:pPr>
            <w:r w:rsidRPr="008B1ABA">
              <w:t xml:space="preserve"> Prurit nasal et oculaire</w:t>
            </w:r>
          </w:p>
          <w:p w14:paraId="73587FC3" w14:textId="77777777" w:rsidR="007C1360" w:rsidRPr="008B1ABA" w:rsidRDefault="00184F0B" w:rsidP="007C1360">
            <w:pPr>
              <w:pStyle w:val="Paragraphedeliste"/>
              <w:spacing w:after="0"/>
              <w:ind w:left="131"/>
            </w:pPr>
            <w:r w:rsidRPr="008B1ABA">
              <w:t>Rhinorrh</w:t>
            </w:r>
            <w:r>
              <w:t>é</w:t>
            </w:r>
            <w:r w:rsidRPr="008B1ABA">
              <w:t>e</w:t>
            </w:r>
          </w:p>
          <w:p w14:paraId="252A4C29" w14:textId="77777777" w:rsidR="007C1360" w:rsidRPr="008B1ABA" w:rsidRDefault="007C1360" w:rsidP="007C1360">
            <w:pPr>
              <w:pStyle w:val="Paragraphedeliste"/>
              <w:spacing w:after="0"/>
              <w:ind w:left="131"/>
            </w:pPr>
            <w:r w:rsidRPr="008B1ABA">
              <w:t xml:space="preserve"> Eternuements</w:t>
            </w:r>
          </w:p>
          <w:p w14:paraId="62B87F28" w14:textId="77777777" w:rsidR="007C1360" w:rsidRPr="00A163DE" w:rsidRDefault="007C1360" w:rsidP="007C1360">
            <w:pPr>
              <w:pStyle w:val="Paragraphedeliste"/>
              <w:spacing w:after="0"/>
              <w:ind w:left="131"/>
              <w:rPr>
                <w:b/>
                <w:bCs/>
              </w:rPr>
            </w:pPr>
            <w:r w:rsidRPr="008B1ABA">
              <w:t xml:space="preserve"> Autre</w:t>
            </w:r>
          </w:p>
        </w:tc>
        <w:tc>
          <w:tcPr>
            <w:tcW w:w="4525" w:type="dxa"/>
            <w:tcBorders>
              <w:top w:val="single" w:sz="4" w:space="0" w:color="auto"/>
              <w:bottom w:val="single" w:sz="4" w:space="0" w:color="auto"/>
            </w:tcBorders>
          </w:tcPr>
          <w:p w14:paraId="5AF31F8F" w14:textId="77777777" w:rsidR="007C1360" w:rsidRDefault="007C1360" w:rsidP="007C1360">
            <w:pPr>
              <w:pStyle w:val="Paragraphedeliste"/>
              <w:spacing w:after="0"/>
              <w:ind w:left="0"/>
              <w:jc w:val="center"/>
            </w:pPr>
          </w:p>
          <w:p w14:paraId="3C0E9EB8" w14:textId="77777777" w:rsidR="007C1360" w:rsidRDefault="007C1360" w:rsidP="007C1360">
            <w:pPr>
              <w:pStyle w:val="Paragraphedeliste"/>
              <w:spacing w:after="0"/>
              <w:ind w:left="0"/>
              <w:jc w:val="center"/>
            </w:pPr>
            <w:r>
              <w:t>78 (9)</w:t>
            </w:r>
          </w:p>
          <w:p w14:paraId="17EBD6A8" w14:textId="77777777" w:rsidR="007C1360" w:rsidRDefault="007C1360" w:rsidP="007C1360">
            <w:pPr>
              <w:pStyle w:val="Paragraphedeliste"/>
              <w:spacing w:after="0"/>
              <w:ind w:left="0"/>
              <w:jc w:val="center"/>
            </w:pPr>
            <w:r>
              <w:t>67 (8)</w:t>
            </w:r>
          </w:p>
          <w:p w14:paraId="4D96AE64" w14:textId="77777777" w:rsidR="007C1360" w:rsidRDefault="007C1360" w:rsidP="007C1360">
            <w:pPr>
              <w:pStyle w:val="Paragraphedeliste"/>
              <w:spacing w:after="0"/>
              <w:ind w:left="0"/>
              <w:jc w:val="center"/>
            </w:pPr>
            <w:r>
              <w:t>64 (7)</w:t>
            </w:r>
          </w:p>
          <w:p w14:paraId="28AD177C" w14:textId="77777777" w:rsidR="007C1360" w:rsidRPr="00A163DE" w:rsidRDefault="007C1360" w:rsidP="007C1360">
            <w:pPr>
              <w:pStyle w:val="Paragraphedeliste"/>
              <w:spacing w:after="0"/>
              <w:ind w:left="0"/>
              <w:jc w:val="center"/>
            </w:pPr>
            <w:r>
              <w:t>88 (10)</w:t>
            </w:r>
          </w:p>
        </w:tc>
      </w:tr>
      <w:tr w:rsidR="007C1360" w14:paraId="5C76E9A9" w14:textId="77777777" w:rsidTr="00A66848">
        <w:trPr>
          <w:trHeight w:val="499"/>
        </w:trPr>
        <w:tc>
          <w:tcPr>
            <w:tcW w:w="4043" w:type="dxa"/>
            <w:tcBorders>
              <w:top w:val="single" w:sz="4" w:space="0" w:color="auto"/>
              <w:bottom w:val="single" w:sz="4" w:space="0" w:color="auto"/>
            </w:tcBorders>
          </w:tcPr>
          <w:p w14:paraId="7E4C4F1F" w14:textId="77777777" w:rsidR="007C1360" w:rsidRDefault="007C1360" w:rsidP="007C1360">
            <w:pPr>
              <w:pStyle w:val="Paragraphedeliste"/>
              <w:spacing w:after="0"/>
              <w:ind w:left="0"/>
              <w:rPr>
                <w:b/>
                <w:bCs/>
              </w:rPr>
            </w:pPr>
            <w:r>
              <w:rPr>
                <w:b/>
                <w:bCs/>
              </w:rPr>
              <w:t>Résultat du test, n (%)</w:t>
            </w:r>
          </w:p>
          <w:p w14:paraId="50845F0F" w14:textId="77777777" w:rsidR="007C1360" w:rsidRPr="004A40A7" w:rsidRDefault="007C1360" w:rsidP="007C1360">
            <w:pPr>
              <w:pStyle w:val="Paragraphedeliste"/>
              <w:spacing w:after="0"/>
              <w:ind w:left="131"/>
            </w:pPr>
            <w:r w:rsidRPr="008B1ABA">
              <w:t>Positif</w:t>
            </w:r>
          </w:p>
        </w:tc>
        <w:tc>
          <w:tcPr>
            <w:tcW w:w="4525" w:type="dxa"/>
            <w:tcBorders>
              <w:top w:val="single" w:sz="4" w:space="0" w:color="auto"/>
              <w:bottom w:val="single" w:sz="4" w:space="0" w:color="auto"/>
            </w:tcBorders>
          </w:tcPr>
          <w:p w14:paraId="013F939A" w14:textId="77777777" w:rsidR="007C1360" w:rsidRPr="00A1647A" w:rsidRDefault="007C1360" w:rsidP="007C1360">
            <w:pPr>
              <w:spacing w:line="276" w:lineRule="auto"/>
              <w:ind w:left="79"/>
              <w:jc w:val="center"/>
              <w:rPr>
                <w:rFonts w:asciiTheme="minorHAnsi" w:hAnsiTheme="minorHAnsi" w:cstheme="minorBidi"/>
              </w:rPr>
            </w:pPr>
          </w:p>
          <w:p w14:paraId="7F0E238E" w14:textId="77777777" w:rsidR="007C1360" w:rsidRPr="00A1647A" w:rsidRDefault="007C1360" w:rsidP="007C1360">
            <w:pPr>
              <w:pStyle w:val="Paragraphedeliste"/>
              <w:spacing w:after="0"/>
              <w:ind w:left="79"/>
              <w:jc w:val="center"/>
            </w:pPr>
            <w:r>
              <w:t>204 (23)</w:t>
            </w:r>
          </w:p>
        </w:tc>
      </w:tr>
    </w:tbl>
    <w:p w14:paraId="58EECD23" w14:textId="77777777" w:rsidR="001472D1" w:rsidRPr="005E3EAA" w:rsidRDefault="001472D1" w:rsidP="00B73972">
      <w:pPr>
        <w:spacing w:after="160" w:line="360" w:lineRule="auto"/>
        <w:jc w:val="both"/>
        <w:rPr>
          <w:rFonts w:ascii="Calibri" w:hAnsi="Calibri" w:cs="Calibri"/>
        </w:rPr>
      </w:pPr>
    </w:p>
    <w:p w14:paraId="5C40A243" w14:textId="77777777" w:rsidR="006818BD" w:rsidRPr="000078C7" w:rsidRDefault="006818BD" w:rsidP="00793C59">
      <w:pPr>
        <w:pStyle w:val="Titre2"/>
        <w:jc w:val="both"/>
      </w:pPr>
      <w:bookmarkStart w:id="511" w:name="_Toc112850119"/>
      <w:bookmarkStart w:id="512" w:name="_Toc113368677"/>
      <w:r w:rsidRPr="000078C7">
        <w:t xml:space="preserve">Description </w:t>
      </w:r>
      <w:r w:rsidR="0072694A" w:rsidRPr="000078C7">
        <w:t xml:space="preserve">des </w:t>
      </w:r>
      <w:r w:rsidR="002C199F" w:rsidRPr="000078C7">
        <w:t>symptômes</w:t>
      </w:r>
      <w:r w:rsidR="0072694A" w:rsidRPr="000078C7">
        <w:t xml:space="preserve"> clinique</w:t>
      </w:r>
      <w:r w:rsidR="001C4DC3">
        <w:t>s</w:t>
      </w:r>
      <w:r w:rsidR="0072694A" w:rsidRPr="000078C7">
        <w:t xml:space="preserve">, </w:t>
      </w:r>
      <w:r w:rsidR="002C199F" w:rsidRPr="000078C7">
        <w:t>famille</w:t>
      </w:r>
      <w:r w:rsidR="004B1C5B">
        <w:t>s</w:t>
      </w:r>
      <w:r w:rsidR="0072694A" w:rsidRPr="000078C7">
        <w:t xml:space="preserve"> et sous familles des agents en fonction du</w:t>
      </w:r>
      <w:r w:rsidR="00407780">
        <w:t xml:space="preserve"> </w:t>
      </w:r>
      <w:r w:rsidR="00194629" w:rsidRPr="000078C7">
        <w:t xml:space="preserve">résultat </w:t>
      </w:r>
      <w:bookmarkEnd w:id="511"/>
      <w:r w:rsidR="00793C59">
        <w:t xml:space="preserve">de </w:t>
      </w:r>
      <w:proofErr w:type="spellStart"/>
      <w:r w:rsidR="00793C59" w:rsidRPr="00793C59">
        <w:t>rhinomanométrie</w:t>
      </w:r>
      <w:bookmarkEnd w:id="512"/>
      <w:proofErr w:type="spellEnd"/>
    </w:p>
    <w:p w14:paraId="369DC96B" w14:textId="77777777" w:rsidR="00873400" w:rsidRDefault="00873400" w:rsidP="00793C59">
      <w:pPr>
        <w:pStyle w:val="Titre3"/>
        <w:jc w:val="both"/>
      </w:pPr>
      <w:bookmarkStart w:id="513" w:name="_Toc112850120"/>
      <w:bookmarkStart w:id="514" w:name="_Toc113368678"/>
      <w:r w:rsidRPr="00717D0A">
        <w:lastRenderedPageBreak/>
        <w:t>Distribution des symptômes cliniques en fonction des résultats d</w:t>
      </w:r>
      <w:bookmarkEnd w:id="513"/>
      <w:r w:rsidR="00793C59">
        <w:t xml:space="preserve">e </w:t>
      </w:r>
      <w:proofErr w:type="spellStart"/>
      <w:r w:rsidR="00793C59">
        <w:t>rhinomanométrie</w:t>
      </w:r>
      <w:bookmarkEnd w:id="514"/>
      <w:proofErr w:type="spellEnd"/>
    </w:p>
    <w:p w14:paraId="5E44E8FB" w14:textId="77777777" w:rsidR="00717D0A" w:rsidRPr="00F85AED" w:rsidRDefault="00F85AED" w:rsidP="002A691A">
      <w:pPr>
        <w:pStyle w:val="Lgende"/>
        <w:spacing w:line="360" w:lineRule="auto"/>
        <w:jc w:val="center"/>
        <w:rPr>
          <w:b w:val="0"/>
          <w:bCs w:val="0"/>
          <w:color w:val="auto"/>
          <w:sz w:val="22"/>
          <w:szCs w:val="22"/>
        </w:rPr>
      </w:pPr>
      <w:bookmarkStart w:id="515" w:name="_Toc113368736"/>
      <w:r w:rsidRPr="00F85AED">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6026F6">
        <w:rPr>
          <w:noProof/>
          <w:color w:val="auto"/>
          <w:sz w:val="22"/>
          <w:szCs w:val="22"/>
        </w:rPr>
        <w:t>2</w:t>
      </w:r>
      <w:r w:rsidR="005957B2">
        <w:rPr>
          <w:color w:val="auto"/>
          <w:sz w:val="22"/>
          <w:szCs w:val="22"/>
        </w:rPr>
        <w:fldChar w:fldCharType="end"/>
      </w:r>
      <w:r w:rsidRPr="00F85AED">
        <w:rPr>
          <w:b w:val="0"/>
          <w:bCs w:val="0"/>
          <w:color w:val="auto"/>
          <w:sz w:val="22"/>
          <w:szCs w:val="22"/>
        </w:rPr>
        <w:t xml:space="preserve">: Distribution des symptômes cliniques en fonction des résultats </w:t>
      </w:r>
      <w:r w:rsidR="002A691A">
        <w:rPr>
          <w:b w:val="0"/>
          <w:bCs w:val="0"/>
          <w:color w:val="auto"/>
          <w:sz w:val="22"/>
          <w:szCs w:val="22"/>
        </w:rPr>
        <w:t>de</w:t>
      </w:r>
      <w:r w:rsidR="00407780">
        <w:rPr>
          <w:b w:val="0"/>
          <w:bCs w:val="0"/>
          <w:color w:val="auto"/>
          <w:sz w:val="22"/>
          <w:szCs w:val="22"/>
        </w:rPr>
        <w:t xml:space="preserve"> </w:t>
      </w:r>
      <w:proofErr w:type="spellStart"/>
      <w:r w:rsidR="002A691A" w:rsidRPr="002A691A">
        <w:rPr>
          <w:b w:val="0"/>
          <w:bCs w:val="0"/>
          <w:color w:val="auto"/>
          <w:sz w:val="22"/>
          <w:szCs w:val="22"/>
        </w:rPr>
        <w:t>rhinomanométrie</w:t>
      </w:r>
      <w:bookmarkEnd w:id="515"/>
      <w:proofErr w:type="spellEnd"/>
    </w:p>
    <w:tbl>
      <w:tblPr>
        <w:tblStyle w:val="Grilledutableau"/>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2409"/>
        <w:gridCol w:w="2409"/>
      </w:tblGrid>
      <w:tr w:rsidR="00873400" w14:paraId="223E01A2" w14:textId="77777777" w:rsidTr="00F678BA">
        <w:trPr>
          <w:trHeight w:val="392"/>
        </w:trPr>
        <w:tc>
          <w:tcPr>
            <w:tcW w:w="3783" w:type="dxa"/>
            <w:tcBorders>
              <w:top w:val="single" w:sz="4" w:space="0" w:color="auto"/>
              <w:bottom w:val="single" w:sz="4" w:space="0" w:color="auto"/>
            </w:tcBorders>
          </w:tcPr>
          <w:p w14:paraId="14AAE098" w14:textId="77777777" w:rsidR="00873400" w:rsidRDefault="00873400" w:rsidP="007C1360">
            <w:pPr>
              <w:pStyle w:val="Paragraphedeliste"/>
              <w:ind w:left="0"/>
              <w:jc w:val="both"/>
            </w:pPr>
          </w:p>
        </w:tc>
        <w:tc>
          <w:tcPr>
            <w:tcW w:w="2409" w:type="dxa"/>
            <w:tcBorders>
              <w:top w:val="single" w:sz="4" w:space="0" w:color="auto"/>
              <w:bottom w:val="single" w:sz="4" w:space="0" w:color="auto"/>
            </w:tcBorders>
          </w:tcPr>
          <w:p w14:paraId="7A76E0E9" w14:textId="77777777" w:rsidR="00873400" w:rsidRPr="001472D1" w:rsidRDefault="00386D63" w:rsidP="007C1360">
            <w:pPr>
              <w:pStyle w:val="Paragraphedeliste"/>
              <w:spacing w:after="0"/>
              <w:ind w:left="0"/>
              <w:jc w:val="both"/>
              <w:rPr>
                <w:rFonts w:ascii="Times New Roman" w:hAnsi="Times New Roman" w:cs="Times New Roman"/>
                <w:b/>
                <w:bCs/>
              </w:rPr>
            </w:pPr>
            <w:proofErr w:type="spellStart"/>
            <w:r>
              <w:rPr>
                <w:rFonts w:ascii="Times New Roman" w:hAnsi="Times New Roman" w:cs="Times New Roman"/>
                <w:b/>
                <w:bCs/>
              </w:rPr>
              <w:t>TPNp</w:t>
            </w:r>
            <w:r w:rsidR="00675B91">
              <w:rPr>
                <w:rFonts w:ascii="Times New Roman" w:hAnsi="Times New Roman" w:cs="Times New Roman"/>
                <w:b/>
                <w:bCs/>
              </w:rPr>
              <w:t>ositif</w:t>
            </w:r>
            <w:proofErr w:type="spellEnd"/>
          </w:p>
        </w:tc>
        <w:tc>
          <w:tcPr>
            <w:tcW w:w="2409" w:type="dxa"/>
            <w:tcBorders>
              <w:top w:val="single" w:sz="4" w:space="0" w:color="auto"/>
              <w:bottom w:val="single" w:sz="4" w:space="0" w:color="auto"/>
            </w:tcBorders>
          </w:tcPr>
          <w:p w14:paraId="3D9F459A" w14:textId="77777777" w:rsidR="00873400" w:rsidRPr="001472D1" w:rsidRDefault="00386D63"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TPN</w:t>
            </w:r>
            <w:ins w:id="516" w:author="youssef" w:date="2022-09-12T12:03:00Z">
              <w:r w:rsidR="00364E5E">
                <w:rPr>
                  <w:rFonts w:ascii="Times New Roman" w:hAnsi="Times New Roman" w:cs="Times New Roman"/>
                  <w:b/>
                  <w:bCs/>
                </w:rPr>
                <w:t xml:space="preserve"> </w:t>
              </w:r>
            </w:ins>
            <w:r>
              <w:rPr>
                <w:rFonts w:ascii="Times New Roman" w:hAnsi="Times New Roman" w:cs="Times New Roman"/>
                <w:b/>
                <w:bCs/>
              </w:rPr>
              <w:t>n</w:t>
            </w:r>
            <w:r w:rsidR="00675B91">
              <w:rPr>
                <w:rFonts w:ascii="Times New Roman" w:hAnsi="Times New Roman" w:cs="Times New Roman"/>
                <w:b/>
                <w:bCs/>
              </w:rPr>
              <w:t>égatif</w:t>
            </w:r>
          </w:p>
        </w:tc>
      </w:tr>
      <w:tr w:rsidR="009E1D97" w14:paraId="2A61F3AC" w14:textId="77777777" w:rsidTr="00E36005">
        <w:trPr>
          <w:trHeight w:val="1359"/>
        </w:trPr>
        <w:tc>
          <w:tcPr>
            <w:tcW w:w="3783" w:type="dxa"/>
            <w:tcBorders>
              <w:top w:val="single" w:sz="4" w:space="0" w:color="auto"/>
              <w:bottom w:val="single" w:sz="4" w:space="0" w:color="auto"/>
            </w:tcBorders>
          </w:tcPr>
          <w:p w14:paraId="3FD171C7" w14:textId="77777777" w:rsidR="001472D1" w:rsidRPr="001472D1" w:rsidRDefault="001472D1"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Symptômes cliniques n</w:t>
            </w:r>
            <w:r w:rsidR="009E1D97" w:rsidRPr="001472D1">
              <w:rPr>
                <w:rFonts w:ascii="Times New Roman" w:hAnsi="Times New Roman" w:cs="Times New Roman"/>
                <w:b/>
                <w:bCs/>
              </w:rPr>
              <w:t>(%)</w:t>
            </w:r>
          </w:p>
          <w:p w14:paraId="6106B589" w14:textId="77777777" w:rsidR="009E1D97" w:rsidRPr="001472D1"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 xml:space="preserve">Prurit nasale et oculaire </w:t>
            </w:r>
          </w:p>
          <w:p w14:paraId="596F253B" w14:textId="77777777" w:rsidR="009E1D97" w:rsidRPr="001472D1"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 xml:space="preserve">Rhinorrhée </w:t>
            </w:r>
          </w:p>
          <w:p w14:paraId="17F427D2" w14:textId="77777777" w:rsidR="009E1D97"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Eternuement</w:t>
            </w:r>
          </w:p>
          <w:p w14:paraId="0CA85F89" w14:textId="77777777" w:rsidR="009E1D97" w:rsidRPr="001472D1" w:rsidRDefault="001472D1" w:rsidP="007C1360">
            <w:pPr>
              <w:pStyle w:val="Paragraphedeliste"/>
              <w:spacing w:after="0"/>
              <w:ind w:left="273"/>
              <w:jc w:val="both"/>
              <w:rPr>
                <w:rFonts w:ascii="Times New Roman" w:hAnsi="Times New Roman" w:cs="Times New Roman"/>
              </w:rPr>
            </w:pPr>
            <w:r>
              <w:rPr>
                <w:rFonts w:ascii="Times New Roman" w:hAnsi="Times New Roman" w:cs="Times New Roman"/>
              </w:rPr>
              <w:t>Autre</w:t>
            </w:r>
          </w:p>
        </w:tc>
        <w:tc>
          <w:tcPr>
            <w:tcW w:w="2409" w:type="dxa"/>
            <w:tcBorders>
              <w:top w:val="single" w:sz="4" w:space="0" w:color="auto"/>
              <w:bottom w:val="single" w:sz="4" w:space="0" w:color="auto"/>
            </w:tcBorders>
          </w:tcPr>
          <w:p w14:paraId="3265BFBF" w14:textId="77777777" w:rsidR="009E1D97" w:rsidRPr="001472D1" w:rsidRDefault="009E1D97" w:rsidP="007C1360">
            <w:pPr>
              <w:pStyle w:val="Paragraphedeliste"/>
              <w:spacing w:after="0"/>
              <w:ind w:left="0"/>
              <w:jc w:val="center"/>
              <w:rPr>
                <w:rFonts w:ascii="Times New Roman" w:hAnsi="Times New Roman" w:cs="Times New Roman"/>
              </w:rPr>
            </w:pPr>
          </w:p>
          <w:p w14:paraId="0479C5FA"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60(29.4</w:t>
            </w:r>
            <w:r w:rsidR="009E1D97" w:rsidRPr="001472D1">
              <w:rPr>
                <w:rFonts w:ascii="Times New Roman" w:hAnsi="Times New Roman" w:cs="Times New Roman"/>
              </w:rPr>
              <w:t>)</w:t>
            </w:r>
          </w:p>
          <w:p w14:paraId="4EACB527"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59 (28.9</w:t>
            </w:r>
            <w:r w:rsidR="009E1D97" w:rsidRPr="001472D1">
              <w:rPr>
                <w:rFonts w:ascii="Times New Roman" w:hAnsi="Times New Roman" w:cs="Times New Roman"/>
              </w:rPr>
              <w:t>)</w:t>
            </w:r>
          </w:p>
          <w:p w14:paraId="52AE6EE3" w14:textId="77777777" w:rsidR="009E1D97"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47</w:t>
            </w:r>
            <w:r w:rsidR="009E1D97" w:rsidRPr="001472D1">
              <w:rPr>
                <w:rFonts w:ascii="Times New Roman" w:hAnsi="Times New Roman" w:cs="Times New Roman"/>
              </w:rPr>
              <w:t xml:space="preserve"> (</w:t>
            </w:r>
            <w:r w:rsidRPr="001472D1">
              <w:rPr>
                <w:rFonts w:ascii="Times New Roman" w:hAnsi="Times New Roman" w:cs="Times New Roman"/>
              </w:rPr>
              <w:t>23</w:t>
            </w:r>
            <w:r w:rsidR="009E1D97" w:rsidRPr="001472D1">
              <w:rPr>
                <w:rFonts w:ascii="Times New Roman" w:hAnsi="Times New Roman" w:cs="Times New Roman"/>
              </w:rPr>
              <w:t>)</w:t>
            </w:r>
          </w:p>
          <w:p w14:paraId="08E0CC84" w14:textId="77777777" w:rsidR="001472D1" w:rsidRPr="001472D1" w:rsidRDefault="001472D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34 (17.9)</w:t>
            </w:r>
          </w:p>
        </w:tc>
        <w:tc>
          <w:tcPr>
            <w:tcW w:w="2409" w:type="dxa"/>
            <w:tcBorders>
              <w:top w:val="single" w:sz="4" w:space="0" w:color="auto"/>
              <w:bottom w:val="single" w:sz="4" w:space="0" w:color="auto"/>
            </w:tcBorders>
          </w:tcPr>
          <w:p w14:paraId="33129375" w14:textId="77777777" w:rsidR="009E1D97" w:rsidRPr="001472D1" w:rsidRDefault="009E1D97" w:rsidP="007C1360">
            <w:pPr>
              <w:pStyle w:val="Paragraphedeliste"/>
              <w:spacing w:after="0"/>
              <w:ind w:left="0"/>
              <w:jc w:val="center"/>
              <w:rPr>
                <w:rFonts w:ascii="Times New Roman" w:hAnsi="Times New Roman" w:cs="Times New Roman"/>
              </w:rPr>
            </w:pPr>
          </w:p>
          <w:p w14:paraId="6AAFCF7C"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18 (2.7</w:t>
            </w:r>
            <w:r w:rsidR="009E1D97" w:rsidRPr="001472D1">
              <w:rPr>
                <w:rFonts w:ascii="Times New Roman" w:hAnsi="Times New Roman" w:cs="Times New Roman"/>
              </w:rPr>
              <w:t>)</w:t>
            </w:r>
          </w:p>
          <w:p w14:paraId="75B7BC08"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8 (1.2</w:t>
            </w:r>
            <w:r w:rsidR="009E1D97" w:rsidRPr="001472D1">
              <w:rPr>
                <w:rFonts w:ascii="Times New Roman" w:hAnsi="Times New Roman" w:cs="Times New Roman"/>
              </w:rPr>
              <w:t>)</w:t>
            </w:r>
          </w:p>
          <w:p w14:paraId="24B58601" w14:textId="77777777" w:rsidR="009E1D97"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17</w:t>
            </w:r>
            <w:r w:rsidR="009E1D97" w:rsidRPr="001472D1">
              <w:rPr>
                <w:rFonts w:ascii="Times New Roman" w:hAnsi="Times New Roman" w:cs="Times New Roman"/>
              </w:rPr>
              <w:t xml:space="preserve"> (</w:t>
            </w:r>
            <w:r w:rsidRPr="001472D1">
              <w:rPr>
                <w:rFonts w:ascii="Times New Roman" w:hAnsi="Times New Roman" w:cs="Times New Roman"/>
              </w:rPr>
              <w:t>2.5</w:t>
            </w:r>
            <w:r w:rsidR="009E1D97" w:rsidRPr="001472D1">
              <w:rPr>
                <w:rFonts w:ascii="Times New Roman" w:hAnsi="Times New Roman" w:cs="Times New Roman"/>
              </w:rPr>
              <w:t>)</w:t>
            </w:r>
          </w:p>
          <w:p w14:paraId="62E29B05" w14:textId="77777777" w:rsidR="001472D1" w:rsidRPr="001472D1" w:rsidRDefault="001472D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54 (7.5)</w:t>
            </w:r>
          </w:p>
        </w:tc>
      </w:tr>
      <w:tr w:rsidR="00873400" w14:paraId="75E8666E" w14:textId="77777777" w:rsidTr="00E36005">
        <w:trPr>
          <w:trHeight w:val="514"/>
        </w:trPr>
        <w:tc>
          <w:tcPr>
            <w:tcW w:w="3783" w:type="dxa"/>
            <w:tcBorders>
              <w:top w:val="single" w:sz="4" w:space="0" w:color="auto"/>
              <w:bottom w:val="single" w:sz="4" w:space="0" w:color="auto"/>
            </w:tcBorders>
          </w:tcPr>
          <w:p w14:paraId="0ACDD3B2" w14:textId="77777777" w:rsidR="0090609E" w:rsidRPr="001472D1" w:rsidRDefault="00367CE8" w:rsidP="007C1360">
            <w:pPr>
              <w:pStyle w:val="Paragraphedeliste"/>
              <w:spacing w:after="0"/>
              <w:ind w:left="0"/>
              <w:jc w:val="both"/>
              <w:rPr>
                <w:rFonts w:ascii="Times New Roman" w:hAnsi="Times New Roman" w:cs="Times New Roman"/>
                <w:b/>
                <w:bCs/>
              </w:rPr>
            </w:pPr>
            <w:proofErr w:type="spellStart"/>
            <w:r w:rsidRPr="001472D1">
              <w:rPr>
                <w:rFonts w:ascii="Times New Roman" w:hAnsi="Times New Roman" w:cs="Times New Roman"/>
                <w:b/>
                <w:bCs/>
              </w:rPr>
              <w:t>S</w:t>
            </w:r>
            <w:r w:rsidR="00590F00" w:rsidRPr="001472D1">
              <w:rPr>
                <w:rFonts w:ascii="Times New Roman" w:hAnsi="Times New Roman" w:cs="Times New Roman"/>
                <w:b/>
                <w:bCs/>
              </w:rPr>
              <w:t>core</w:t>
            </w:r>
            <w:r w:rsidR="001472D1" w:rsidRPr="001472D1">
              <w:rPr>
                <w:rFonts w:ascii="Times New Roman" w:hAnsi="Times New Roman" w:cs="Times New Roman"/>
                <w:b/>
                <w:bCs/>
              </w:rPr>
              <w:t>n</w:t>
            </w:r>
            <w:proofErr w:type="spellEnd"/>
            <w:r w:rsidR="001472D1" w:rsidRPr="001472D1">
              <w:rPr>
                <w:rFonts w:ascii="Times New Roman" w:hAnsi="Times New Roman" w:cs="Times New Roman"/>
                <w:b/>
                <w:bCs/>
              </w:rPr>
              <w:t>(%)</w:t>
            </w:r>
          </w:p>
          <w:p w14:paraId="153F0EB6" w14:textId="77777777" w:rsidR="00386D63" w:rsidRDefault="00386D63" w:rsidP="007C1360">
            <w:pPr>
              <w:spacing w:line="276" w:lineRule="auto"/>
              <w:ind w:left="273"/>
              <w:jc w:val="both"/>
              <w:rPr>
                <w:ins w:id="517" w:author="h lc" w:date="2022-09-06T19:00:00Z"/>
              </w:rPr>
            </w:pPr>
            <w:ins w:id="518" w:author="h lc" w:date="2022-09-06T19:00:00Z">
              <w:del w:id="519" w:author="youssef" w:date="2022-09-12T12:06:00Z">
                <w:r w:rsidDel="006254EF">
                  <w:delText>0</w:delText>
                </w:r>
              </w:del>
            </w:ins>
          </w:p>
          <w:p w14:paraId="2F2414B0" w14:textId="77777777" w:rsidR="001472D1" w:rsidRDefault="00037871" w:rsidP="007C1360">
            <w:pPr>
              <w:spacing w:line="276" w:lineRule="auto"/>
              <w:ind w:left="273"/>
              <w:jc w:val="both"/>
            </w:pPr>
            <w:commentRangeStart w:id="520"/>
            <w:commentRangeEnd w:id="520"/>
            <w:r>
              <w:rPr>
                <w:rStyle w:val="Marquedecommentaire"/>
              </w:rPr>
              <w:commentReference w:id="520"/>
            </w:r>
            <w:ins w:id="521" w:author="h lc" w:date="2022-09-06T19:00:00Z">
              <w:r w:rsidR="00386D63">
                <w:t>1</w:t>
              </w:r>
            </w:ins>
          </w:p>
          <w:p w14:paraId="163A8319" w14:textId="77777777" w:rsidR="001472D1" w:rsidRDefault="00386D63" w:rsidP="007C1360">
            <w:pPr>
              <w:spacing w:line="276" w:lineRule="auto"/>
              <w:ind w:left="273"/>
              <w:jc w:val="both"/>
            </w:pPr>
            <w:ins w:id="522" w:author="h lc" w:date="2022-09-06T19:00:00Z">
              <w:r>
                <w:t>2</w:t>
              </w:r>
            </w:ins>
          </w:p>
          <w:p w14:paraId="5DC423C8" w14:textId="77777777" w:rsidR="00A163DE" w:rsidRPr="001472D1" w:rsidRDefault="00386D63" w:rsidP="007C1360">
            <w:pPr>
              <w:pStyle w:val="Paragraphedeliste"/>
              <w:spacing w:after="0"/>
              <w:ind w:left="273"/>
              <w:jc w:val="both"/>
              <w:rPr>
                <w:rFonts w:ascii="Times New Roman" w:hAnsi="Times New Roman" w:cs="Times New Roman"/>
              </w:rPr>
            </w:pPr>
            <w:ins w:id="523" w:author="h lc" w:date="2022-09-06T19:00:00Z">
              <w:r>
                <w:t>3</w:t>
              </w:r>
            </w:ins>
          </w:p>
        </w:tc>
        <w:tc>
          <w:tcPr>
            <w:tcW w:w="2409" w:type="dxa"/>
            <w:tcBorders>
              <w:top w:val="single" w:sz="4" w:space="0" w:color="auto"/>
              <w:bottom w:val="single" w:sz="4" w:space="0" w:color="auto"/>
            </w:tcBorders>
          </w:tcPr>
          <w:p w14:paraId="489D975B" w14:textId="77777777" w:rsidR="00873400" w:rsidRPr="001472D1" w:rsidRDefault="00873400" w:rsidP="007C1360">
            <w:pPr>
              <w:pStyle w:val="Paragraphedeliste"/>
              <w:spacing w:after="0"/>
              <w:ind w:left="0"/>
              <w:jc w:val="center"/>
              <w:rPr>
                <w:rFonts w:ascii="Times New Roman" w:hAnsi="Times New Roman" w:cs="Times New Roman"/>
              </w:rPr>
            </w:pPr>
          </w:p>
          <w:p w14:paraId="60C466E2" w14:textId="77777777" w:rsidR="00364E5E" w:rsidRDefault="008C724F" w:rsidP="0022235A">
            <w:pPr>
              <w:pStyle w:val="Paragraphedeliste"/>
              <w:spacing w:after="0"/>
              <w:ind w:left="0"/>
              <w:jc w:val="center"/>
              <w:rPr>
                <w:ins w:id="524" w:author="youssef" w:date="2022-09-12T12:04:00Z"/>
                <w:rFonts w:ascii="Times New Roman" w:hAnsi="Times New Roman" w:cs="Times New Roman"/>
              </w:rPr>
            </w:pPr>
            <w:ins w:id="525" w:author="youssef" w:date="2022-09-12T12:16:00Z">
              <w:r>
                <w:rPr>
                  <w:rFonts w:ascii="Times New Roman" w:hAnsi="Times New Roman" w:cs="Times New Roman"/>
                </w:rPr>
                <w:t>70 (</w:t>
              </w:r>
            </w:ins>
            <w:ins w:id="526" w:author="youssef" w:date="2022-09-13T14:06:00Z">
              <w:r w:rsidR="0022235A">
                <w:rPr>
                  <w:rFonts w:ascii="Times New Roman" w:hAnsi="Times New Roman" w:cs="Times New Roman"/>
                </w:rPr>
                <w:t>9.8</w:t>
              </w:r>
            </w:ins>
            <w:ins w:id="527" w:author="youssef" w:date="2022-09-12T12:17:00Z">
              <w:r>
                <w:rPr>
                  <w:rFonts w:ascii="Times New Roman" w:hAnsi="Times New Roman" w:cs="Times New Roman"/>
                </w:rPr>
                <w:t>)</w:t>
              </w:r>
            </w:ins>
          </w:p>
          <w:p w14:paraId="69ABCA5C" w14:textId="77777777" w:rsidR="00943C51" w:rsidRPr="001472D1" w:rsidRDefault="00025C2F" w:rsidP="0022235A">
            <w:pPr>
              <w:pStyle w:val="Paragraphedeliste"/>
              <w:spacing w:after="0"/>
              <w:ind w:left="0"/>
              <w:jc w:val="center"/>
              <w:rPr>
                <w:rFonts w:ascii="Times New Roman" w:hAnsi="Times New Roman" w:cs="Times New Roman"/>
              </w:rPr>
            </w:pPr>
            <w:r>
              <w:rPr>
                <w:rFonts w:ascii="Times New Roman" w:hAnsi="Times New Roman" w:cs="Times New Roman"/>
              </w:rPr>
              <w:t>104 (</w:t>
            </w:r>
            <w:r w:rsidR="0022235A">
              <w:rPr>
                <w:rFonts w:ascii="Times New Roman" w:hAnsi="Times New Roman" w:cs="Times New Roman"/>
              </w:rPr>
              <w:t>76.5</w:t>
            </w:r>
            <w:r w:rsidR="00943C51" w:rsidRPr="001472D1">
              <w:rPr>
                <w:rFonts w:ascii="Times New Roman" w:hAnsi="Times New Roman" w:cs="Times New Roman"/>
              </w:rPr>
              <w:t>)</w:t>
            </w:r>
          </w:p>
          <w:p w14:paraId="7E7F1897" w14:textId="77777777" w:rsidR="00943C51" w:rsidRPr="001472D1" w:rsidRDefault="00943C51" w:rsidP="0022235A">
            <w:pPr>
              <w:pStyle w:val="Paragraphedeliste"/>
              <w:spacing w:after="0"/>
              <w:ind w:left="0"/>
              <w:jc w:val="center"/>
              <w:rPr>
                <w:rFonts w:ascii="Times New Roman" w:hAnsi="Times New Roman" w:cs="Times New Roman"/>
              </w:rPr>
            </w:pPr>
            <w:r w:rsidRPr="001472D1">
              <w:rPr>
                <w:rFonts w:ascii="Times New Roman" w:hAnsi="Times New Roman" w:cs="Times New Roman"/>
              </w:rPr>
              <w:t>28 (</w:t>
            </w:r>
            <w:r w:rsidR="0022235A">
              <w:rPr>
                <w:rFonts w:ascii="Times New Roman" w:hAnsi="Times New Roman" w:cs="Times New Roman"/>
              </w:rPr>
              <w:t>84.8</w:t>
            </w:r>
            <w:r w:rsidRPr="001472D1">
              <w:rPr>
                <w:rFonts w:ascii="Times New Roman" w:hAnsi="Times New Roman" w:cs="Times New Roman"/>
              </w:rPr>
              <w:t>)</w:t>
            </w:r>
          </w:p>
          <w:p w14:paraId="6CDF4BA5" w14:textId="77777777" w:rsidR="008D5B77" w:rsidRPr="001472D1" w:rsidRDefault="00400FD9" w:rsidP="00AF3B5A">
            <w:pPr>
              <w:pStyle w:val="Paragraphedeliste"/>
              <w:spacing w:after="0"/>
              <w:ind w:left="0"/>
              <w:jc w:val="center"/>
              <w:rPr>
                <w:rFonts w:ascii="Times New Roman" w:hAnsi="Times New Roman" w:cs="Times New Roman"/>
              </w:rPr>
            </w:pPr>
            <w:r w:rsidRPr="001472D1">
              <w:rPr>
                <w:rFonts w:ascii="Times New Roman" w:hAnsi="Times New Roman" w:cs="Times New Roman"/>
              </w:rPr>
              <w:t>2 (</w:t>
            </w:r>
            <w:r w:rsidR="00AF3B5A">
              <w:rPr>
                <w:rFonts w:ascii="Times New Roman" w:hAnsi="Times New Roman" w:cs="Times New Roman"/>
              </w:rPr>
              <w:t>1</w:t>
            </w:r>
            <w:r w:rsidR="0022235A">
              <w:rPr>
                <w:rFonts w:ascii="Times New Roman" w:hAnsi="Times New Roman" w:cs="Times New Roman"/>
              </w:rPr>
              <w:t>00</w:t>
            </w:r>
            <w:r w:rsidR="00943C51" w:rsidRPr="001472D1">
              <w:rPr>
                <w:rFonts w:ascii="Times New Roman" w:hAnsi="Times New Roman" w:cs="Times New Roman"/>
              </w:rPr>
              <w:t>)</w:t>
            </w:r>
          </w:p>
        </w:tc>
        <w:tc>
          <w:tcPr>
            <w:tcW w:w="2409" w:type="dxa"/>
            <w:tcBorders>
              <w:top w:val="single" w:sz="4" w:space="0" w:color="auto"/>
              <w:bottom w:val="single" w:sz="4" w:space="0" w:color="auto"/>
            </w:tcBorders>
          </w:tcPr>
          <w:p w14:paraId="4D65DD45" w14:textId="77777777" w:rsidR="00873400" w:rsidRPr="001472D1" w:rsidRDefault="00873400" w:rsidP="007C1360">
            <w:pPr>
              <w:pStyle w:val="Paragraphedeliste"/>
              <w:spacing w:after="0"/>
              <w:ind w:left="0"/>
              <w:jc w:val="center"/>
              <w:rPr>
                <w:rFonts w:ascii="Times New Roman" w:hAnsi="Times New Roman" w:cs="Times New Roman"/>
              </w:rPr>
            </w:pPr>
          </w:p>
          <w:p w14:paraId="57E6824C" w14:textId="77777777" w:rsidR="00364E5E" w:rsidRDefault="008C724F" w:rsidP="0022235A">
            <w:pPr>
              <w:pStyle w:val="Paragraphedeliste"/>
              <w:spacing w:after="0"/>
              <w:ind w:left="0"/>
              <w:jc w:val="center"/>
              <w:rPr>
                <w:rFonts w:ascii="Times New Roman" w:hAnsi="Times New Roman" w:cs="Times New Roman"/>
              </w:rPr>
            </w:pPr>
            <w:r>
              <w:rPr>
                <w:rFonts w:ascii="Times New Roman" w:hAnsi="Times New Roman" w:cs="Times New Roman"/>
              </w:rPr>
              <w:t>642 (</w:t>
            </w:r>
            <w:r w:rsidR="0022235A">
              <w:rPr>
                <w:rFonts w:ascii="Times New Roman" w:hAnsi="Times New Roman" w:cs="Times New Roman"/>
              </w:rPr>
              <w:t>90.2</w:t>
            </w:r>
            <w:r>
              <w:rPr>
                <w:rFonts w:ascii="Times New Roman" w:hAnsi="Times New Roman" w:cs="Times New Roman"/>
              </w:rPr>
              <w:t>)</w:t>
            </w:r>
          </w:p>
          <w:p w14:paraId="41217C78" w14:textId="77777777" w:rsidR="00943C51" w:rsidRPr="001472D1" w:rsidRDefault="00943C51" w:rsidP="00AF3B5A">
            <w:pPr>
              <w:pStyle w:val="Paragraphedeliste"/>
              <w:spacing w:after="0"/>
              <w:ind w:left="0"/>
              <w:jc w:val="center"/>
              <w:rPr>
                <w:rFonts w:ascii="Times New Roman" w:hAnsi="Times New Roman" w:cs="Times New Roman"/>
              </w:rPr>
            </w:pPr>
            <w:r w:rsidRPr="001472D1">
              <w:rPr>
                <w:rFonts w:ascii="Times New Roman" w:hAnsi="Times New Roman" w:cs="Times New Roman"/>
              </w:rPr>
              <w:t>32 (</w:t>
            </w:r>
            <w:r w:rsidR="0022235A">
              <w:rPr>
                <w:rFonts w:ascii="Times New Roman" w:hAnsi="Times New Roman" w:cs="Times New Roman"/>
              </w:rPr>
              <w:t>23.5</w:t>
            </w:r>
            <w:r w:rsidRPr="001472D1">
              <w:rPr>
                <w:rFonts w:ascii="Times New Roman" w:hAnsi="Times New Roman" w:cs="Times New Roman"/>
              </w:rPr>
              <w:t>)</w:t>
            </w:r>
          </w:p>
          <w:p w14:paraId="3CB0DFC9" w14:textId="77777777" w:rsidR="00943C51" w:rsidRPr="001472D1" w:rsidRDefault="00025C2F" w:rsidP="0022235A">
            <w:pPr>
              <w:pStyle w:val="Paragraphedeliste"/>
              <w:spacing w:after="0"/>
              <w:ind w:left="0"/>
              <w:jc w:val="center"/>
              <w:rPr>
                <w:rFonts w:ascii="Times New Roman" w:hAnsi="Times New Roman" w:cs="Times New Roman"/>
              </w:rPr>
            </w:pPr>
            <w:r>
              <w:rPr>
                <w:rFonts w:ascii="Times New Roman" w:hAnsi="Times New Roman" w:cs="Times New Roman"/>
              </w:rPr>
              <w:t>5</w:t>
            </w:r>
            <w:r w:rsidR="00943C51" w:rsidRPr="001472D1">
              <w:rPr>
                <w:rFonts w:ascii="Times New Roman" w:hAnsi="Times New Roman" w:cs="Times New Roman"/>
              </w:rPr>
              <w:t xml:space="preserve"> (</w:t>
            </w:r>
            <w:r w:rsidR="0022235A">
              <w:rPr>
                <w:rFonts w:ascii="Times New Roman" w:hAnsi="Times New Roman" w:cs="Times New Roman"/>
              </w:rPr>
              <w:t>15.2</w:t>
            </w:r>
            <w:r w:rsidR="00943C51" w:rsidRPr="001472D1">
              <w:rPr>
                <w:rFonts w:ascii="Times New Roman" w:hAnsi="Times New Roman" w:cs="Times New Roman"/>
              </w:rPr>
              <w:t>)</w:t>
            </w:r>
          </w:p>
          <w:p w14:paraId="6885F3D7" w14:textId="77777777" w:rsidR="00943C51" w:rsidRPr="001472D1" w:rsidRDefault="00943C5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0</w:t>
            </w:r>
            <w:r w:rsidR="00025C2F">
              <w:rPr>
                <w:rFonts w:ascii="Times New Roman" w:hAnsi="Times New Roman" w:cs="Times New Roman"/>
              </w:rPr>
              <w:t xml:space="preserve"> (0)</w:t>
            </w:r>
          </w:p>
        </w:tc>
      </w:tr>
    </w:tbl>
    <w:p w14:paraId="6FAE764E" w14:textId="77777777" w:rsidR="00E36005" w:rsidRPr="005D1DB4" w:rsidRDefault="00E36005" w:rsidP="006026F6">
      <w:pPr>
        <w:spacing w:after="160" w:line="276" w:lineRule="auto"/>
        <w:jc w:val="both"/>
        <w:rPr>
          <w:rFonts w:asciiTheme="majorBidi" w:hAnsiTheme="majorBidi" w:cstheme="majorBidi"/>
        </w:rPr>
      </w:pPr>
      <w:r w:rsidRPr="00E17682">
        <w:rPr>
          <w:rFonts w:asciiTheme="majorBidi" w:hAnsiTheme="majorBidi" w:cstheme="majorBidi"/>
        </w:rPr>
        <w:t xml:space="preserve">D’après le </w:t>
      </w:r>
      <w:r w:rsidR="00E07525" w:rsidRPr="00E17682">
        <w:rPr>
          <w:rFonts w:asciiTheme="majorBidi" w:hAnsiTheme="majorBidi" w:cstheme="majorBidi"/>
        </w:rPr>
        <w:t>Tableau</w:t>
      </w:r>
      <w:r w:rsidR="006026F6">
        <w:rPr>
          <w:rFonts w:asciiTheme="majorBidi" w:hAnsiTheme="majorBidi" w:cstheme="majorBidi"/>
        </w:rPr>
        <w:t xml:space="preserve"> III.</w:t>
      </w:r>
      <w:r w:rsidR="00426973">
        <w:rPr>
          <w:rFonts w:asciiTheme="majorBidi" w:hAnsiTheme="majorBidi" w:cstheme="majorBidi"/>
        </w:rPr>
        <w:t>2</w:t>
      </w:r>
      <w:r w:rsidR="00E07525" w:rsidRPr="00E17682">
        <w:rPr>
          <w:rFonts w:asciiTheme="majorBidi" w:hAnsiTheme="majorBidi" w:cstheme="majorBidi"/>
        </w:rPr>
        <w:t>,</w:t>
      </w:r>
      <w:r w:rsidRPr="00E17682">
        <w:rPr>
          <w:rFonts w:asciiTheme="majorBidi" w:hAnsiTheme="majorBidi" w:cstheme="majorBidi"/>
        </w:rPr>
        <w:t>on constate que le résultat positif est a</w:t>
      </w:r>
      <w:r w:rsidR="005D1DB4">
        <w:rPr>
          <w:rFonts w:asciiTheme="majorBidi" w:hAnsiTheme="majorBidi" w:cstheme="majorBidi"/>
        </w:rPr>
        <w:t>ccompagné avec la présence des p</w:t>
      </w:r>
      <w:r w:rsidRPr="00E17682">
        <w:rPr>
          <w:rFonts w:asciiTheme="majorBidi" w:hAnsiTheme="majorBidi" w:cstheme="majorBidi"/>
        </w:rPr>
        <w:t>rurits nasaux e</w:t>
      </w:r>
      <w:r w:rsidR="005D1DB4">
        <w:rPr>
          <w:rFonts w:asciiTheme="majorBidi" w:hAnsiTheme="majorBidi" w:cstheme="majorBidi"/>
        </w:rPr>
        <w:t>t oculaires, des rhinorrhées ,</w:t>
      </w:r>
      <w:r w:rsidRPr="00E17682">
        <w:rPr>
          <w:rFonts w:asciiTheme="majorBidi" w:hAnsiTheme="majorBidi" w:cstheme="majorBidi"/>
        </w:rPr>
        <w:t>des éternuements</w:t>
      </w:r>
      <w:r w:rsidR="005D1DB4">
        <w:rPr>
          <w:rFonts w:asciiTheme="majorBidi" w:hAnsiTheme="majorBidi" w:cstheme="majorBidi"/>
        </w:rPr>
        <w:t xml:space="preserve"> et </w:t>
      </w:r>
      <w:commentRangeStart w:id="528"/>
      <w:r w:rsidR="005D1DB4">
        <w:rPr>
          <w:rFonts w:asciiTheme="majorBidi" w:hAnsiTheme="majorBidi" w:cstheme="majorBidi"/>
        </w:rPr>
        <w:t xml:space="preserve">autres </w:t>
      </w:r>
      <w:commentRangeEnd w:id="528"/>
      <w:r w:rsidR="00037871">
        <w:rPr>
          <w:rStyle w:val="Marquedecommentaire"/>
        </w:rPr>
        <w:commentReference w:id="528"/>
      </w:r>
      <w:r w:rsidR="005D1DB4">
        <w:rPr>
          <w:rFonts w:asciiTheme="majorBidi" w:hAnsiTheme="majorBidi" w:cstheme="majorBidi"/>
        </w:rPr>
        <w:t>symptômes</w:t>
      </w:r>
      <w:r w:rsidRPr="00E17682">
        <w:rPr>
          <w:rFonts w:asciiTheme="majorBidi" w:hAnsiTheme="majorBidi" w:cstheme="majorBidi"/>
        </w:rPr>
        <w:t xml:space="preserve"> </w:t>
      </w:r>
      <w:ins w:id="529" w:author="youssef" w:date="2022-09-12T12:05:00Z">
        <w:r w:rsidR="00364E5E">
          <w:rPr>
            <w:rFonts w:asciiTheme="majorBidi" w:hAnsiTheme="majorBidi" w:cstheme="majorBidi"/>
          </w:rPr>
          <w:t>(Annex</w:t>
        </w:r>
        <w:r w:rsidR="00F02AFB">
          <w:rPr>
            <w:rFonts w:asciiTheme="majorBidi" w:hAnsiTheme="majorBidi" w:cstheme="majorBidi"/>
          </w:rPr>
          <w:t xml:space="preserve">e </w:t>
        </w:r>
      </w:ins>
      <w:ins w:id="530" w:author="youssef" w:date="2022-09-12T13:34:00Z">
        <w:r w:rsidR="00F02AFB">
          <w:rPr>
            <w:rFonts w:asciiTheme="majorBidi" w:hAnsiTheme="majorBidi" w:cstheme="majorBidi"/>
          </w:rPr>
          <w:t>T</w:t>
        </w:r>
      </w:ins>
      <w:ins w:id="531" w:author="youssef" w:date="2022-09-12T12:05:00Z">
        <w:r w:rsidR="00364E5E">
          <w:rPr>
            <w:rFonts w:asciiTheme="majorBidi" w:hAnsiTheme="majorBidi" w:cstheme="majorBidi"/>
          </w:rPr>
          <w:t xml:space="preserve">ableau 1)  </w:t>
        </w:r>
      </w:ins>
      <w:r w:rsidRPr="00E17682">
        <w:rPr>
          <w:rFonts w:asciiTheme="majorBidi" w:hAnsiTheme="majorBidi" w:cstheme="majorBidi"/>
        </w:rPr>
        <w:t xml:space="preserve">avec les pourcentages </w:t>
      </w:r>
      <w:commentRangeStart w:id="532"/>
      <w:r w:rsidRPr="00E17682">
        <w:rPr>
          <w:rFonts w:asciiTheme="majorBidi" w:hAnsiTheme="majorBidi" w:cstheme="majorBidi"/>
        </w:rPr>
        <w:t>suivantes 29.4%, 28.9%, 23% et 17.9%</w:t>
      </w:r>
      <w:r w:rsidR="005D1DB4">
        <w:rPr>
          <w:rFonts w:asciiTheme="majorBidi" w:hAnsiTheme="majorBidi" w:cstheme="majorBidi"/>
        </w:rPr>
        <w:t xml:space="preserve">. </w:t>
      </w:r>
      <w:r w:rsidRPr="005D1DB4">
        <w:rPr>
          <w:rFonts w:asciiTheme="majorBidi" w:hAnsiTheme="majorBidi" w:cstheme="majorBidi"/>
        </w:rPr>
        <w:t xml:space="preserve">Au </w:t>
      </w:r>
      <w:commentRangeEnd w:id="532"/>
      <w:r w:rsidR="00037871">
        <w:rPr>
          <w:rStyle w:val="Marquedecommentaire"/>
        </w:rPr>
        <w:commentReference w:id="532"/>
      </w:r>
      <w:r w:rsidRPr="005D1DB4">
        <w:rPr>
          <w:rFonts w:asciiTheme="majorBidi" w:hAnsiTheme="majorBidi" w:cstheme="majorBidi"/>
        </w:rPr>
        <w:t xml:space="preserve">contraire </w:t>
      </w:r>
      <w:r w:rsidR="005D1DB4">
        <w:rPr>
          <w:rFonts w:asciiTheme="majorBidi" w:hAnsiTheme="majorBidi" w:cstheme="majorBidi"/>
        </w:rPr>
        <w:t xml:space="preserve">il </w:t>
      </w:r>
      <w:proofErr w:type="spellStart"/>
      <w:r w:rsidR="005D1DB4">
        <w:rPr>
          <w:rFonts w:asciiTheme="majorBidi" w:hAnsiTheme="majorBidi" w:cstheme="majorBidi"/>
        </w:rPr>
        <w:t>ya</w:t>
      </w:r>
      <w:proofErr w:type="spellEnd"/>
      <w:r w:rsidR="005D1DB4">
        <w:rPr>
          <w:rFonts w:asciiTheme="majorBidi" w:hAnsiTheme="majorBidi" w:cstheme="majorBidi"/>
        </w:rPr>
        <w:t xml:space="preserve"> l’apparition de 2.7% des p</w:t>
      </w:r>
      <w:r w:rsidRPr="005D1DB4">
        <w:rPr>
          <w:rFonts w:asciiTheme="majorBidi" w:hAnsiTheme="majorBidi" w:cstheme="majorBidi"/>
        </w:rPr>
        <w:t>rurit</w:t>
      </w:r>
      <w:r w:rsidR="00675B91" w:rsidRPr="005D1DB4">
        <w:rPr>
          <w:rFonts w:asciiTheme="majorBidi" w:hAnsiTheme="majorBidi" w:cstheme="majorBidi"/>
        </w:rPr>
        <w:t>s</w:t>
      </w:r>
      <w:r w:rsidRPr="005D1DB4">
        <w:rPr>
          <w:rFonts w:asciiTheme="majorBidi" w:hAnsiTheme="majorBidi" w:cstheme="majorBidi"/>
        </w:rPr>
        <w:t xml:space="preserve"> </w:t>
      </w:r>
      <w:proofErr w:type="spellStart"/>
      <w:r w:rsidRPr="005D1DB4">
        <w:rPr>
          <w:rFonts w:asciiTheme="majorBidi" w:hAnsiTheme="majorBidi" w:cstheme="majorBidi"/>
        </w:rPr>
        <w:t>nasale</w:t>
      </w:r>
      <w:r w:rsidR="00675B91" w:rsidRPr="005D1DB4">
        <w:rPr>
          <w:rFonts w:asciiTheme="majorBidi" w:hAnsiTheme="majorBidi" w:cstheme="majorBidi"/>
        </w:rPr>
        <w:t>s,</w:t>
      </w:r>
      <w:r w:rsidR="009573A1">
        <w:rPr>
          <w:rFonts w:asciiTheme="majorBidi" w:hAnsiTheme="majorBidi" w:cstheme="majorBidi"/>
        </w:rPr>
        <w:t>e</w:t>
      </w:r>
      <w:r w:rsidRPr="005D1DB4">
        <w:rPr>
          <w:rFonts w:asciiTheme="majorBidi" w:hAnsiTheme="majorBidi" w:cstheme="majorBidi"/>
        </w:rPr>
        <w:t>t</w:t>
      </w:r>
      <w:proofErr w:type="spellEnd"/>
      <w:r w:rsidRPr="005D1DB4">
        <w:rPr>
          <w:rFonts w:asciiTheme="majorBidi" w:hAnsiTheme="majorBidi" w:cstheme="majorBidi"/>
        </w:rPr>
        <w:t xml:space="preserve"> oculaire</w:t>
      </w:r>
      <w:r w:rsidR="00675B91" w:rsidRPr="005D1DB4">
        <w:rPr>
          <w:rFonts w:asciiTheme="majorBidi" w:hAnsiTheme="majorBidi" w:cstheme="majorBidi"/>
        </w:rPr>
        <w:t xml:space="preserve">, </w:t>
      </w:r>
      <w:r w:rsidR="005D1DB4">
        <w:rPr>
          <w:rFonts w:asciiTheme="majorBidi" w:hAnsiTheme="majorBidi" w:cstheme="majorBidi"/>
        </w:rPr>
        <w:t xml:space="preserve">de </w:t>
      </w:r>
      <w:r w:rsidR="00675B91" w:rsidRPr="005D1DB4">
        <w:rPr>
          <w:rFonts w:asciiTheme="majorBidi" w:hAnsiTheme="majorBidi" w:cstheme="majorBidi"/>
        </w:rPr>
        <w:t xml:space="preserve">1.2% des rhinorrhée </w:t>
      </w:r>
      <w:proofErr w:type="spellStart"/>
      <w:r w:rsidR="00675B91" w:rsidRPr="005D1DB4">
        <w:rPr>
          <w:rFonts w:asciiTheme="majorBidi" w:hAnsiTheme="majorBidi" w:cstheme="majorBidi"/>
        </w:rPr>
        <w:t>et</w:t>
      </w:r>
      <w:r w:rsidR="005D1DB4">
        <w:rPr>
          <w:rFonts w:asciiTheme="majorBidi" w:hAnsiTheme="majorBidi" w:cstheme="majorBidi"/>
        </w:rPr>
        <w:t>de</w:t>
      </w:r>
      <w:proofErr w:type="spellEnd"/>
      <w:r w:rsidR="005D1DB4">
        <w:rPr>
          <w:rFonts w:asciiTheme="majorBidi" w:hAnsiTheme="majorBidi" w:cstheme="majorBidi"/>
        </w:rPr>
        <w:t xml:space="preserve"> </w:t>
      </w:r>
      <w:r w:rsidRPr="005D1DB4">
        <w:rPr>
          <w:rFonts w:asciiTheme="majorBidi" w:hAnsiTheme="majorBidi" w:cstheme="majorBidi"/>
        </w:rPr>
        <w:t xml:space="preserve"> 2.5% des éternuements.</w:t>
      </w:r>
    </w:p>
    <w:p w14:paraId="12FD815B" w14:textId="77777777" w:rsidR="00240FFF" w:rsidRPr="005D1DB4" w:rsidRDefault="00E36005" w:rsidP="005B2814">
      <w:pPr>
        <w:spacing w:after="160" w:line="276" w:lineRule="auto"/>
        <w:jc w:val="both"/>
        <w:rPr>
          <w:rFonts w:asciiTheme="majorBidi" w:hAnsiTheme="majorBidi" w:cstheme="majorBidi"/>
        </w:rPr>
      </w:pPr>
      <w:r w:rsidRPr="005D1DB4">
        <w:rPr>
          <w:rFonts w:asciiTheme="majorBidi" w:hAnsiTheme="majorBidi" w:cstheme="majorBidi"/>
        </w:rPr>
        <w:t xml:space="preserve">Pour les scores cliniques on remarque </w:t>
      </w:r>
      <w:r w:rsidR="006F52C6" w:rsidRPr="005D1DB4">
        <w:rPr>
          <w:rFonts w:asciiTheme="majorBidi" w:hAnsiTheme="majorBidi" w:cstheme="majorBidi"/>
        </w:rPr>
        <w:t xml:space="preserve">que </w:t>
      </w:r>
      <w:r w:rsidR="00AF3B5A">
        <w:rPr>
          <w:rFonts w:asciiTheme="majorBidi" w:hAnsiTheme="majorBidi" w:cstheme="majorBidi"/>
        </w:rPr>
        <w:t>51</w:t>
      </w:r>
      <w:r w:rsidRPr="005D1DB4">
        <w:rPr>
          <w:rFonts w:asciiTheme="majorBidi" w:hAnsiTheme="majorBidi" w:cstheme="majorBidi"/>
        </w:rPr>
        <w:t>% des tests positifs</w:t>
      </w:r>
      <w:r w:rsidR="00E07525" w:rsidRPr="005D1DB4">
        <w:rPr>
          <w:rFonts w:asciiTheme="majorBidi" w:hAnsiTheme="majorBidi" w:cstheme="majorBidi"/>
        </w:rPr>
        <w:t>,</w:t>
      </w:r>
      <w:r w:rsidRPr="005D1DB4">
        <w:rPr>
          <w:rFonts w:asciiTheme="majorBidi" w:hAnsiTheme="majorBidi" w:cstheme="majorBidi"/>
        </w:rPr>
        <w:t xml:space="preserve"> ayant au moins un de ces symptômes clinique</w:t>
      </w:r>
      <w:r w:rsidR="00E07525" w:rsidRPr="005D1DB4">
        <w:rPr>
          <w:rFonts w:asciiTheme="majorBidi" w:hAnsiTheme="majorBidi" w:cstheme="majorBidi"/>
        </w:rPr>
        <w:t>s</w:t>
      </w:r>
      <w:r w:rsidRPr="005D1DB4">
        <w:rPr>
          <w:rFonts w:asciiTheme="majorBidi" w:hAnsiTheme="majorBidi" w:cstheme="majorBidi"/>
        </w:rPr>
        <w:t xml:space="preserve"> indiqué</w:t>
      </w:r>
      <w:r w:rsidR="00E07525" w:rsidRPr="005D1DB4">
        <w:rPr>
          <w:rFonts w:asciiTheme="majorBidi" w:hAnsiTheme="majorBidi" w:cstheme="majorBidi"/>
        </w:rPr>
        <w:t>s</w:t>
      </w:r>
      <w:r w:rsidRPr="005D1DB4">
        <w:rPr>
          <w:rFonts w:asciiTheme="majorBidi" w:hAnsiTheme="majorBidi" w:cstheme="majorBidi"/>
        </w:rPr>
        <w:t>, suivie par 13.7% pour au moins deux de ces symptôme</w:t>
      </w:r>
      <w:r w:rsidR="00E07525" w:rsidRPr="005D1DB4">
        <w:rPr>
          <w:rFonts w:asciiTheme="majorBidi" w:hAnsiTheme="majorBidi" w:cstheme="majorBidi"/>
        </w:rPr>
        <w:t>s</w:t>
      </w:r>
      <w:r w:rsidRPr="005D1DB4">
        <w:rPr>
          <w:rFonts w:asciiTheme="majorBidi" w:hAnsiTheme="majorBidi" w:cstheme="majorBidi"/>
        </w:rPr>
        <w:t xml:space="preserve"> et 1% pour les patient</w:t>
      </w:r>
      <w:r w:rsidR="00E07525" w:rsidRPr="005D1DB4">
        <w:rPr>
          <w:rFonts w:asciiTheme="majorBidi" w:hAnsiTheme="majorBidi" w:cstheme="majorBidi"/>
        </w:rPr>
        <w:t>s</w:t>
      </w:r>
      <w:r w:rsidRPr="005D1DB4">
        <w:rPr>
          <w:rFonts w:asciiTheme="majorBidi" w:hAnsiTheme="majorBidi" w:cstheme="majorBidi"/>
        </w:rPr>
        <w:t xml:space="preserve"> ayant les trois symptômes en même temps</w:t>
      </w:r>
      <w:r w:rsidR="00240FFF" w:rsidRPr="005D1DB4">
        <w:rPr>
          <w:rFonts w:asciiTheme="majorBidi" w:hAnsiTheme="majorBidi" w:cstheme="majorBidi"/>
        </w:rPr>
        <w:t>.</w:t>
      </w:r>
      <w:bookmarkStart w:id="533" w:name="_Toc112850121"/>
    </w:p>
    <w:p w14:paraId="22582CA5" w14:textId="77777777" w:rsidR="003E7619" w:rsidRPr="005B2814" w:rsidRDefault="00675B91" w:rsidP="005B2814">
      <w:pPr>
        <w:pStyle w:val="Paragraphedeliste"/>
        <w:spacing w:after="160"/>
        <w:jc w:val="both"/>
        <w:rPr>
          <w:rFonts w:asciiTheme="majorBidi" w:hAnsiTheme="majorBidi" w:cstheme="majorBidi"/>
          <w:sz w:val="24"/>
          <w:szCs w:val="24"/>
        </w:rPr>
      </w:pPr>
      <w:r>
        <w:rPr>
          <w:rFonts w:asciiTheme="majorBidi" w:hAnsiTheme="majorBidi" w:cstheme="majorBidi"/>
          <w:sz w:val="24"/>
          <w:szCs w:val="24"/>
        </w:rPr>
        <w:t>-Calcul</w:t>
      </w:r>
      <w:r w:rsidR="00873400" w:rsidRPr="00240FFF">
        <w:rPr>
          <w:rFonts w:asciiTheme="majorBidi" w:hAnsiTheme="majorBidi" w:cstheme="majorBidi"/>
          <w:sz w:val="24"/>
          <w:szCs w:val="24"/>
        </w:rPr>
        <w:t xml:space="preserve"> de la sensibilité et la spécificité des symptômes </w:t>
      </w:r>
      <w:r w:rsidR="007F63E7" w:rsidRPr="00240FFF">
        <w:rPr>
          <w:rFonts w:asciiTheme="majorBidi" w:hAnsiTheme="majorBidi" w:cstheme="majorBidi"/>
          <w:sz w:val="24"/>
          <w:szCs w:val="24"/>
        </w:rPr>
        <w:t xml:space="preserve">et score </w:t>
      </w:r>
      <w:r w:rsidR="00873400" w:rsidRPr="00240FFF">
        <w:rPr>
          <w:rFonts w:asciiTheme="majorBidi" w:hAnsiTheme="majorBidi" w:cstheme="majorBidi"/>
          <w:sz w:val="24"/>
          <w:szCs w:val="24"/>
        </w:rPr>
        <w:t>cliniques</w:t>
      </w:r>
      <w:bookmarkEnd w:id="533"/>
    </w:p>
    <w:p w14:paraId="2BB56C57" w14:textId="77777777" w:rsidR="005648CA" w:rsidRDefault="00F85AED" w:rsidP="00B73972">
      <w:pPr>
        <w:pStyle w:val="Lgende"/>
        <w:spacing w:line="360" w:lineRule="auto"/>
        <w:jc w:val="both"/>
        <w:rPr>
          <w:b w:val="0"/>
          <w:bCs w:val="0"/>
          <w:color w:val="auto"/>
          <w:sz w:val="22"/>
          <w:szCs w:val="22"/>
        </w:rPr>
      </w:pPr>
      <w:bookmarkStart w:id="534" w:name="_Toc113368737"/>
      <w:r w:rsidRPr="00F85AED">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9B2985">
        <w:rPr>
          <w:noProof/>
          <w:color w:val="auto"/>
          <w:sz w:val="22"/>
          <w:szCs w:val="22"/>
        </w:rPr>
        <w:t>3</w:t>
      </w:r>
      <w:r w:rsidR="005957B2">
        <w:rPr>
          <w:color w:val="auto"/>
          <w:sz w:val="22"/>
          <w:szCs w:val="22"/>
        </w:rPr>
        <w:fldChar w:fldCharType="end"/>
      </w:r>
      <w:r w:rsidR="00675B91">
        <w:rPr>
          <w:b w:val="0"/>
          <w:bCs w:val="0"/>
          <w:color w:val="auto"/>
          <w:sz w:val="22"/>
          <w:szCs w:val="22"/>
        </w:rPr>
        <w:t>:Calcul</w:t>
      </w:r>
      <w:r w:rsidRPr="00F85AED">
        <w:rPr>
          <w:b w:val="0"/>
          <w:bCs w:val="0"/>
          <w:color w:val="auto"/>
          <w:sz w:val="22"/>
          <w:szCs w:val="22"/>
        </w:rPr>
        <w:t xml:space="preserve"> de la sensibilité et la spécificité des symptômes cliniques et du score clinique</w:t>
      </w:r>
      <w:bookmarkEnd w:id="534"/>
    </w:p>
    <w:tbl>
      <w:tblPr>
        <w:tblStyle w:val="Grilledutableau"/>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2409"/>
        <w:gridCol w:w="2376"/>
      </w:tblGrid>
      <w:tr w:rsidR="00E36005" w14:paraId="3A3A3B72" w14:textId="77777777" w:rsidTr="00E36005">
        <w:tc>
          <w:tcPr>
            <w:tcW w:w="3783" w:type="dxa"/>
            <w:tcBorders>
              <w:bottom w:val="single" w:sz="4" w:space="0" w:color="auto"/>
            </w:tcBorders>
          </w:tcPr>
          <w:p w14:paraId="6A0A1A7F" w14:textId="77777777" w:rsidR="00E36005" w:rsidRPr="00561CFA" w:rsidRDefault="00E36005" w:rsidP="007C1360">
            <w:pPr>
              <w:pStyle w:val="Paragraphedeliste"/>
              <w:spacing w:after="0"/>
              <w:ind w:left="0"/>
              <w:jc w:val="both"/>
              <w:rPr>
                <w:b/>
                <w:bCs/>
              </w:rPr>
            </w:pPr>
            <w:r>
              <w:rPr>
                <w:b/>
                <w:bCs/>
              </w:rPr>
              <w:t>symptôme et score clinique</w:t>
            </w:r>
          </w:p>
        </w:tc>
        <w:tc>
          <w:tcPr>
            <w:tcW w:w="2409" w:type="dxa"/>
            <w:tcBorders>
              <w:bottom w:val="single" w:sz="4" w:space="0" w:color="auto"/>
            </w:tcBorders>
          </w:tcPr>
          <w:p w14:paraId="20A772A0" w14:textId="77777777" w:rsidR="00E36005" w:rsidRPr="00561CFA" w:rsidRDefault="00697008" w:rsidP="007C1360">
            <w:pPr>
              <w:pStyle w:val="Paragraphedeliste"/>
              <w:spacing w:after="0"/>
              <w:ind w:left="0"/>
              <w:jc w:val="both"/>
              <w:rPr>
                <w:b/>
                <w:bCs/>
              </w:rPr>
            </w:pPr>
            <w:r w:rsidRPr="00561CFA">
              <w:rPr>
                <w:b/>
                <w:bCs/>
              </w:rPr>
              <w:t>S</w:t>
            </w:r>
            <w:r w:rsidR="00E36005" w:rsidRPr="00561CFA">
              <w:rPr>
                <w:b/>
                <w:bCs/>
              </w:rPr>
              <w:t>ensibilité</w:t>
            </w:r>
          </w:p>
        </w:tc>
        <w:tc>
          <w:tcPr>
            <w:tcW w:w="2376" w:type="dxa"/>
            <w:tcBorders>
              <w:bottom w:val="single" w:sz="4" w:space="0" w:color="auto"/>
            </w:tcBorders>
          </w:tcPr>
          <w:p w14:paraId="52E51A99" w14:textId="77777777" w:rsidR="00E36005" w:rsidRPr="00561CFA" w:rsidRDefault="00E36005" w:rsidP="007C1360">
            <w:pPr>
              <w:pStyle w:val="Paragraphedeliste"/>
              <w:spacing w:after="0"/>
              <w:ind w:left="0"/>
              <w:jc w:val="both"/>
              <w:rPr>
                <w:b/>
                <w:bCs/>
              </w:rPr>
            </w:pPr>
            <w:r w:rsidRPr="00561CFA">
              <w:rPr>
                <w:b/>
                <w:bCs/>
              </w:rPr>
              <w:t>Spécificité</w:t>
            </w:r>
          </w:p>
        </w:tc>
      </w:tr>
      <w:tr w:rsidR="00E36005" w14:paraId="7FCDB45C" w14:textId="77777777" w:rsidTr="00E36005">
        <w:trPr>
          <w:trHeight w:val="1052"/>
        </w:trPr>
        <w:tc>
          <w:tcPr>
            <w:tcW w:w="3783" w:type="dxa"/>
            <w:tcBorders>
              <w:top w:val="single" w:sz="4" w:space="0" w:color="auto"/>
            </w:tcBorders>
          </w:tcPr>
          <w:p w14:paraId="6707526A"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Symptôme :</w:t>
            </w:r>
          </w:p>
          <w:p w14:paraId="1EF189B9" w14:textId="77777777" w:rsidR="00E36005" w:rsidRPr="00E36005" w:rsidRDefault="00E36005" w:rsidP="007F1AF9">
            <w:pPr>
              <w:pStyle w:val="Paragraphedeliste"/>
              <w:spacing w:after="0"/>
              <w:ind w:left="273"/>
              <w:jc w:val="both"/>
              <w:rPr>
                <w:rFonts w:ascii="Times New Roman" w:hAnsi="Times New Roman" w:cs="Times New Roman"/>
              </w:rPr>
            </w:pPr>
            <w:r w:rsidRPr="00E36005">
              <w:rPr>
                <w:rFonts w:ascii="Times New Roman" w:hAnsi="Times New Roman" w:cs="Times New Roman"/>
              </w:rPr>
              <w:t xml:space="preserve">  Prurit nasale et oculaire </w:t>
            </w:r>
          </w:p>
          <w:p w14:paraId="333D302F" w14:textId="77777777" w:rsidR="00E36005" w:rsidRPr="00E36005" w:rsidRDefault="00E36005" w:rsidP="007F1AF9">
            <w:pPr>
              <w:pStyle w:val="Paragraphedeliste"/>
              <w:spacing w:after="0"/>
              <w:ind w:left="273"/>
              <w:jc w:val="both"/>
              <w:rPr>
                <w:rFonts w:ascii="Times New Roman" w:hAnsi="Times New Roman" w:cs="Times New Roman"/>
              </w:rPr>
            </w:pPr>
            <w:r w:rsidRPr="00E36005">
              <w:rPr>
                <w:rFonts w:ascii="Times New Roman" w:hAnsi="Times New Roman" w:cs="Times New Roman"/>
              </w:rPr>
              <w:t xml:space="preserve">  Rhinorrhée </w:t>
            </w:r>
          </w:p>
          <w:p w14:paraId="4D6E5AD5" w14:textId="77777777" w:rsidR="00E36005" w:rsidRPr="0040718B" w:rsidRDefault="00E36005" w:rsidP="007F1AF9">
            <w:pPr>
              <w:pStyle w:val="Paragraphedeliste"/>
              <w:spacing w:after="0"/>
              <w:ind w:left="273"/>
              <w:jc w:val="both"/>
            </w:pPr>
            <w:r w:rsidRPr="00E36005">
              <w:rPr>
                <w:rFonts w:ascii="Times New Roman" w:hAnsi="Times New Roman" w:cs="Times New Roman"/>
              </w:rPr>
              <w:t xml:space="preserve">  Eternuement</w:t>
            </w:r>
          </w:p>
        </w:tc>
        <w:tc>
          <w:tcPr>
            <w:tcW w:w="2409" w:type="dxa"/>
            <w:tcBorders>
              <w:top w:val="single" w:sz="4" w:space="0" w:color="auto"/>
            </w:tcBorders>
          </w:tcPr>
          <w:p w14:paraId="1D9F7C77" w14:textId="77777777" w:rsidR="00E36005" w:rsidRDefault="00E36005" w:rsidP="007C1360">
            <w:pPr>
              <w:pStyle w:val="Paragraphedeliste"/>
              <w:spacing w:after="0"/>
              <w:ind w:left="0"/>
              <w:jc w:val="both"/>
            </w:pPr>
          </w:p>
          <w:p w14:paraId="0A76A7F7"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29.4%</w:t>
            </w:r>
          </w:p>
          <w:p w14:paraId="05167431"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29%</w:t>
            </w:r>
          </w:p>
          <w:p w14:paraId="49743DE3" w14:textId="77777777" w:rsidR="00E36005" w:rsidRPr="008D5B77" w:rsidRDefault="00E36005" w:rsidP="007C1360">
            <w:pPr>
              <w:pStyle w:val="Paragraphedeliste"/>
              <w:spacing w:after="0"/>
              <w:ind w:left="0"/>
              <w:jc w:val="both"/>
            </w:pPr>
            <w:r w:rsidRPr="00E36005">
              <w:rPr>
                <w:rFonts w:ascii="Times New Roman" w:hAnsi="Times New Roman" w:cs="Times New Roman"/>
              </w:rPr>
              <w:t>23%</w:t>
            </w:r>
          </w:p>
        </w:tc>
        <w:tc>
          <w:tcPr>
            <w:tcW w:w="2376" w:type="dxa"/>
            <w:tcBorders>
              <w:top w:val="single" w:sz="4" w:space="0" w:color="auto"/>
            </w:tcBorders>
          </w:tcPr>
          <w:p w14:paraId="0B770F40" w14:textId="77777777" w:rsidR="00E36005" w:rsidRDefault="00E36005" w:rsidP="007C1360">
            <w:pPr>
              <w:pStyle w:val="Paragraphedeliste"/>
              <w:spacing w:after="0"/>
              <w:ind w:left="0"/>
              <w:jc w:val="both"/>
            </w:pPr>
          </w:p>
          <w:p w14:paraId="7190BF4C"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37.</w:t>
            </w:r>
            <w:r w:rsidR="00E36005" w:rsidRPr="00E36005">
              <w:rPr>
                <w:rFonts w:ascii="Times New Roman" w:hAnsi="Times New Roman" w:cs="Times New Roman"/>
              </w:rPr>
              <w:t>3%</w:t>
            </w:r>
          </w:p>
          <w:p w14:paraId="5907B786"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97.</w:t>
            </w:r>
            <w:r w:rsidR="00E36005" w:rsidRPr="00E36005">
              <w:rPr>
                <w:rFonts w:ascii="Times New Roman" w:hAnsi="Times New Roman" w:cs="Times New Roman"/>
              </w:rPr>
              <w:t>5%</w:t>
            </w:r>
          </w:p>
          <w:p w14:paraId="181885B2" w14:textId="77777777" w:rsidR="00E36005" w:rsidRPr="00117659" w:rsidRDefault="00C36A4D" w:rsidP="007C1360">
            <w:pPr>
              <w:pStyle w:val="Paragraphedeliste"/>
              <w:spacing w:after="0"/>
              <w:ind w:left="0"/>
              <w:jc w:val="both"/>
            </w:pPr>
            <w:r>
              <w:rPr>
                <w:rFonts w:ascii="Times New Roman" w:hAnsi="Times New Roman" w:cs="Times New Roman"/>
              </w:rPr>
              <w:t>97.</w:t>
            </w:r>
            <w:r w:rsidR="00E36005" w:rsidRPr="00E36005">
              <w:rPr>
                <w:rFonts w:ascii="Times New Roman" w:hAnsi="Times New Roman" w:cs="Times New Roman"/>
              </w:rPr>
              <w:t>4%</w:t>
            </w:r>
          </w:p>
        </w:tc>
      </w:tr>
      <w:tr w:rsidR="00E36005" w14:paraId="1339F5D5" w14:textId="77777777" w:rsidTr="00675B91">
        <w:trPr>
          <w:trHeight w:val="562"/>
        </w:trPr>
        <w:tc>
          <w:tcPr>
            <w:tcW w:w="3783" w:type="dxa"/>
            <w:tcBorders>
              <w:bottom w:val="single" w:sz="4" w:space="0" w:color="auto"/>
            </w:tcBorders>
          </w:tcPr>
          <w:p w14:paraId="118D1E31" w14:textId="77777777" w:rsidR="00E36005" w:rsidRPr="00E36005" w:rsidRDefault="00E36005" w:rsidP="007C1360">
            <w:pPr>
              <w:pStyle w:val="Paragraphedeliste"/>
              <w:spacing w:after="0"/>
              <w:ind w:left="-11"/>
              <w:jc w:val="both"/>
              <w:rPr>
                <w:rFonts w:ascii="Times New Roman" w:hAnsi="Times New Roman" w:cs="Times New Roman"/>
              </w:rPr>
            </w:pPr>
            <w:r w:rsidRPr="00E36005">
              <w:rPr>
                <w:rFonts w:ascii="Times New Roman" w:hAnsi="Times New Roman" w:cs="Times New Roman"/>
              </w:rPr>
              <w:t>Score :</w:t>
            </w:r>
          </w:p>
          <w:p w14:paraId="6DCBFF83" w14:textId="77777777" w:rsidR="00E36005" w:rsidRPr="00E36005" w:rsidRDefault="00037871" w:rsidP="007C1360">
            <w:pPr>
              <w:pStyle w:val="Paragraphedeliste"/>
              <w:spacing w:after="0"/>
              <w:ind w:left="273"/>
              <w:jc w:val="both"/>
              <w:rPr>
                <w:rFonts w:ascii="Times New Roman" w:hAnsi="Times New Roman" w:cs="Times New Roman"/>
              </w:rPr>
            </w:pPr>
            <w:ins w:id="535" w:author="h lc" w:date="2022-09-06T19:05:00Z">
              <w:r>
                <w:rPr>
                  <w:rFonts w:ascii="Times New Roman" w:hAnsi="Times New Roman" w:cs="Times New Roman"/>
                </w:rPr>
                <w:t>≥</w:t>
              </w:r>
            </w:ins>
            <w:ins w:id="536" w:author="h lc" w:date="2022-09-06T19:04:00Z">
              <w:r>
                <w:rPr>
                  <w:rFonts w:ascii="Times New Roman" w:hAnsi="Times New Roman" w:cs="Times New Roman"/>
                </w:rPr>
                <w:t>1</w:t>
              </w:r>
            </w:ins>
            <w:ins w:id="537" w:author="h lc" w:date="2022-09-06T19:05:00Z">
              <w:r>
                <w:rPr>
                  <w:rFonts w:ascii="Times New Roman" w:hAnsi="Times New Roman" w:cs="Times New Roman"/>
                </w:rPr>
                <w:t xml:space="preserve"> vs 0</w:t>
              </w:r>
            </w:ins>
          </w:p>
          <w:p w14:paraId="461629E5" w14:textId="77777777" w:rsidR="008C724F" w:rsidRDefault="00037871" w:rsidP="007C1360">
            <w:pPr>
              <w:pStyle w:val="Paragraphedeliste"/>
              <w:spacing w:after="0"/>
              <w:ind w:left="273"/>
              <w:jc w:val="both"/>
              <w:rPr>
                <w:ins w:id="538" w:author="youssef" w:date="2022-09-12T12:18:00Z"/>
                <w:rFonts w:ascii="Times New Roman" w:hAnsi="Times New Roman" w:cs="Times New Roman"/>
              </w:rPr>
            </w:pPr>
            <w:ins w:id="539" w:author="h lc" w:date="2022-09-06T19:05:00Z">
              <w:r>
                <w:rPr>
                  <w:rFonts w:ascii="Times New Roman" w:hAnsi="Times New Roman" w:cs="Times New Roman"/>
                </w:rPr>
                <w:t>≥2 vs &lt;2</w:t>
              </w:r>
            </w:ins>
          </w:p>
          <w:p w14:paraId="5B51FFD8" w14:textId="77777777" w:rsidR="00E36005" w:rsidRDefault="00037871" w:rsidP="007C1360">
            <w:pPr>
              <w:pStyle w:val="Paragraphedeliste"/>
              <w:spacing w:after="0"/>
              <w:ind w:left="273"/>
              <w:jc w:val="both"/>
            </w:pPr>
            <w:ins w:id="540" w:author="h lc" w:date="2022-09-06T19:05:00Z">
              <w:r>
                <w:rPr>
                  <w:rFonts w:ascii="Times New Roman" w:hAnsi="Times New Roman" w:cs="Times New Roman"/>
                </w:rPr>
                <w:t>≥3 vs &lt;2</w:t>
              </w:r>
            </w:ins>
          </w:p>
        </w:tc>
        <w:tc>
          <w:tcPr>
            <w:tcW w:w="2409" w:type="dxa"/>
          </w:tcPr>
          <w:p w14:paraId="73D0F082" w14:textId="77777777" w:rsidR="00E36005" w:rsidRPr="00E36005" w:rsidRDefault="00E36005" w:rsidP="007C1360">
            <w:pPr>
              <w:pStyle w:val="Paragraphedeliste"/>
              <w:spacing w:after="0"/>
              <w:ind w:left="0"/>
              <w:jc w:val="both"/>
              <w:rPr>
                <w:rFonts w:ascii="Times New Roman" w:hAnsi="Times New Roman" w:cs="Times New Roman"/>
              </w:rPr>
            </w:pPr>
          </w:p>
          <w:p w14:paraId="31A7B2C6"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8.4%</w:t>
            </w:r>
          </w:p>
          <w:p w14:paraId="0982200A"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83.3%</w:t>
            </w:r>
          </w:p>
          <w:p w14:paraId="6013C565"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1%</w:t>
            </w:r>
          </w:p>
        </w:tc>
        <w:tc>
          <w:tcPr>
            <w:tcW w:w="2376" w:type="dxa"/>
          </w:tcPr>
          <w:p w14:paraId="7188A282" w14:textId="77777777" w:rsidR="00E36005" w:rsidRPr="00E36005" w:rsidRDefault="00E36005" w:rsidP="007C1360">
            <w:pPr>
              <w:pStyle w:val="Paragraphedeliste"/>
              <w:spacing w:after="0"/>
              <w:ind w:left="0"/>
              <w:jc w:val="both"/>
              <w:rPr>
                <w:rFonts w:ascii="Times New Roman" w:hAnsi="Times New Roman" w:cs="Times New Roman"/>
              </w:rPr>
            </w:pPr>
          </w:p>
          <w:p w14:paraId="21CF47DE"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90.</w:t>
            </w:r>
            <w:r w:rsidR="00E36005" w:rsidRPr="00E36005">
              <w:rPr>
                <w:rFonts w:ascii="Times New Roman" w:hAnsi="Times New Roman" w:cs="Times New Roman"/>
              </w:rPr>
              <w:t>2%</w:t>
            </w:r>
          </w:p>
          <w:p w14:paraId="2804E631"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9.4%</w:t>
            </w:r>
          </w:p>
          <w:p w14:paraId="5EFFB7C5"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7.1%</w:t>
            </w:r>
          </w:p>
        </w:tc>
      </w:tr>
    </w:tbl>
    <w:p w14:paraId="3198AA1F" w14:textId="77777777" w:rsidR="00E36005" w:rsidRDefault="00E36005" w:rsidP="00B73972">
      <w:pPr>
        <w:spacing w:line="360" w:lineRule="auto"/>
        <w:jc w:val="both"/>
      </w:pPr>
    </w:p>
    <w:p w14:paraId="48C33483" w14:textId="77777777" w:rsidR="00FC08D4" w:rsidRDefault="00037871" w:rsidP="006026F6">
      <w:pPr>
        <w:spacing w:line="276" w:lineRule="auto"/>
        <w:jc w:val="both"/>
        <w:rPr>
          <w:ins w:id="541" w:author="h lc" w:date="2022-09-06T19:08:00Z"/>
        </w:rPr>
      </w:pPr>
      <w:r>
        <w:t>L</w:t>
      </w:r>
      <w:r w:rsidR="00FC08D4" w:rsidRPr="00675B91">
        <w:t xml:space="preserve">a sensibilité </w:t>
      </w:r>
      <w:r>
        <w:t xml:space="preserve">des signes cliniques pris isolément </w:t>
      </w:r>
      <w:r w:rsidR="00FC08D4" w:rsidRPr="00675B91">
        <w:t>est faible (</w:t>
      </w:r>
      <w:r>
        <w:t>entre 23 et 29%</w:t>
      </w:r>
      <w:r w:rsidR="00FC08D4" w:rsidRPr="00675B91">
        <w:t>)</w:t>
      </w:r>
      <w:r>
        <w:t>, alors que leur spécificité est très bonne</w:t>
      </w:r>
      <w:r w:rsidR="00D75FA3">
        <w:t xml:space="preserve"> </w:t>
      </w:r>
      <w:r w:rsidR="00FC08D4" w:rsidRPr="00675B91">
        <w:t>(supérieur</w:t>
      </w:r>
      <w:r>
        <w:t>e</w:t>
      </w:r>
      <w:r w:rsidR="00FC08D4" w:rsidRPr="00675B91">
        <w:t xml:space="preserve"> à 90</w:t>
      </w:r>
      <w:r w:rsidR="009573A1">
        <w:t>%)</w:t>
      </w:r>
      <w:r w:rsidR="008C724F">
        <w:t xml:space="preserve"> </w:t>
      </w:r>
      <w:r>
        <w:t>(T</w:t>
      </w:r>
      <w:r w:rsidRPr="00675B91">
        <w:t>ableau</w:t>
      </w:r>
      <w:r>
        <w:t xml:space="preserve"> III.3). La prise en compte des signes cliniques sous forme d’un score améliore au prix d’une petite diminution de la spécificité</w:t>
      </w:r>
      <w:r w:rsidR="00675B91">
        <w:t>.</w:t>
      </w:r>
    </w:p>
    <w:p w14:paraId="03C269D9" w14:textId="77777777" w:rsidR="00037871" w:rsidRDefault="00037871" w:rsidP="006026F6">
      <w:pPr>
        <w:spacing w:line="276" w:lineRule="auto"/>
        <w:jc w:val="both"/>
      </w:pPr>
    </w:p>
    <w:p w14:paraId="54635EA8" w14:textId="77777777" w:rsidR="005E3EAA" w:rsidRPr="00675B91" w:rsidRDefault="00675B91" w:rsidP="005B2814">
      <w:pPr>
        <w:pStyle w:val="Paragraphedeliste"/>
        <w:numPr>
          <w:ilvl w:val="0"/>
          <w:numId w:val="2"/>
        </w:numPr>
        <w:spacing w:after="0"/>
        <w:jc w:val="both"/>
        <w:rPr>
          <w:rFonts w:ascii="Times New Roman" w:hAnsi="Times New Roman" w:cs="Times New Roman"/>
        </w:rPr>
      </w:pPr>
      <w:del w:id="542" w:author="youssef" w:date="2022-09-12T12:22:00Z">
        <w:r w:rsidDel="008C724F">
          <w:rPr>
            <w:rFonts w:ascii="Times New Roman" w:hAnsi="Times New Roman" w:cs="Times New Roman"/>
          </w:rPr>
          <w:delText xml:space="preserve">Le </w:delText>
        </w:r>
        <w:commentRangeStart w:id="543"/>
        <w:r w:rsidDel="008C724F">
          <w:rPr>
            <w:rFonts w:ascii="Times New Roman" w:hAnsi="Times New Roman" w:cs="Times New Roman"/>
          </w:rPr>
          <w:delText>Calcul  du</w:delText>
        </w:r>
        <w:r w:rsidR="005E3EAA" w:rsidRPr="00675B91" w:rsidDel="008C724F">
          <w:rPr>
            <w:rFonts w:ascii="Times New Roman" w:hAnsi="Times New Roman" w:cs="Times New Roman"/>
          </w:rPr>
          <w:delText xml:space="preserve"> nombre de test positif par patient</w:delText>
        </w:r>
        <w:commentRangeEnd w:id="543"/>
        <w:r w:rsidR="00417540" w:rsidDel="008C724F">
          <w:rPr>
            <w:rStyle w:val="Marquedecommentaire"/>
            <w:rFonts w:ascii="Times New Roman" w:hAnsi="Times New Roman" w:cs="Times New Roman"/>
          </w:rPr>
          <w:commentReference w:id="543"/>
        </w:r>
      </w:del>
      <w:r>
        <w:rPr>
          <w:rFonts w:ascii="Times New Roman" w:hAnsi="Times New Roman" w:cs="Times New Roman"/>
        </w:rPr>
        <w:t>.</w:t>
      </w:r>
      <w:ins w:id="544" w:author="youssef" w:date="2022-09-12T12:22:00Z">
        <w:r w:rsidR="008C724F" w:rsidRPr="008C724F">
          <w:rPr>
            <w:b/>
            <w:bCs/>
          </w:rPr>
          <w:t xml:space="preserve"> </w:t>
        </w:r>
        <w:r w:rsidR="008C724F">
          <w:rPr>
            <w:b/>
            <w:bCs/>
          </w:rPr>
          <w:t>Nombre de test positif par patient</w:t>
        </w:r>
      </w:ins>
    </w:p>
    <w:p w14:paraId="03332F0C" w14:textId="77777777" w:rsidR="009573A1" w:rsidRDefault="00FC08D4" w:rsidP="006026F6">
      <w:pPr>
        <w:spacing w:line="276" w:lineRule="auto"/>
        <w:jc w:val="both"/>
        <w:rPr>
          <w:sz w:val="22"/>
          <w:szCs w:val="22"/>
        </w:rPr>
      </w:pPr>
      <w:r>
        <w:rPr>
          <w:sz w:val="22"/>
          <w:szCs w:val="22"/>
        </w:rPr>
        <w:t xml:space="preserve">Pour </w:t>
      </w:r>
      <w:r w:rsidR="00535ED2">
        <w:rPr>
          <w:sz w:val="22"/>
          <w:szCs w:val="22"/>
        </w:rPr>
        <w:t xml:space="preserve">savoir, </w:t>
      </w:r>
      <w:r w:rsidR="00535ED2" w:rsidRPr="009573A1">
        <w:rPr>
          <w:sz w:val="22"/>
          <w:szCs w:val="22"/>
        </w:rPr>
        <w:t>est</w:t>
      </w:r>
      <w:r w:rsidRPr="009573A1">
        <w:rPr>
          <w:sz w:val="22"/>
          <w:szCs w:val="22"/>
        </w:rPr>
        <w:t xml:space="preserve"> ce que</w:t>
      </w:r>
      <w:r>
        <w:rPr>
          <w:sz w:val="22"/>
          <w:szCs w:val="22"/>
        </w:rPr>
        <w:t xml:space="preserve"> le faite de faire plusieurs test</w:t>
      </w:r>
      <w:r w:rsidR="00675B91">
        <w:rPr>
          <w:sz w:val="22"/>
          <w:szCs w:val="22"/>
        </w:rPr>
        <w:t xml:space="preserve">s </w:t>
      </w:r>
      <w:r>
        <w:rPr>
          <w:sz w:val="22"/>
          <w:szCs w:val="22"/>
        </w:rPr>
        <w:t xml:space="preserve"> donne plus</w:t>
      </w:r>
      <w:r w:rsidR="00675B91">
        <w:rPr>
          <w:sz w:val="22"/>
          <w:szCs w:val="22"/>
        </w:rPr>
        <w:t>,</w:t>
      </w:r>
      <w:r>
        <w:rPr>
          <w:sz w:val="22"/>
          <w:szCs w:val="22"/>
        </w:rPr>
        <w:t xml:space="preserve"> de résultats positif</w:t>
      </w:r>
      <w:r w:rsidR="00675B91">
        <w:rPr>
          <w:sz w:val="22"/>
          <w:szCs w:val="22"/>
        </w:rPr>
        <w:t>s</w:t>
      </w:r>
      <w:r>
        <w:rPr>
          <w:sz w:val="22"/>
          <w:szCs w:val="22"/>
        </w:rPr>
        <w:t>, le tableau</w:t>
      </w:r>
      <w:r w:rsidR="006026F6">
        <w:rPr>
          <w:sz w:val="22"/>
          <w:szCs w:val="22"/>
        </w:rPr>
        <w:t xml:space="preserve"> III.6 </w:t>
      </w:r>
      <w:r w:rsidR="007E0A0A">
        <w:rPr>
          <w:sz w:val="22"/>
          <w:szCs w:val="22"/>
        </w:rPr>
        <w:t>présente</w:t>
      </w:r>
      <w:r>
        <w:rPr>
          <w:sz w:val="22"/>
          <w:szCs w:val="22"/>
        </w:rPr>
        <w:t xml:space="preserve"> les résultats positif</w:t>
      </w:r>
      <w:r w:rsidR="00675B91">
        <w:rPr>
          <w:sz w:val="22"/>
          <w:szCs w:val="22"/>
        </w:rPr>
        <w:t>s  pour les patients ayan</w:t>
      </w:r>
      <w:r>
        <w:rPr>
          <w:sz w:val="22"/>
          <w:szCs w:val="22"/>
        </w:rPr>
        <w:t>t</w:t>
      </w:r>
      <w:r w:rsidR="00675B91">
        <w:rPr>
          <w:sz w:val="22"/>
          <w:szCs w:val="22"/>
        </w:rPr>
        <w:t xml:space="preserve"> fait</w:t>
      </w:r>
      <w:r>
        <w:rPr>
          <w:sz w:val="22"/>
          <w:szCs w:val="22"/>
        </w:rPr>
        <w:t xml:space="preserve"> au moins un test jusqu'à plus que trois </w:t>
      </w:r>
      <w:r w:rsidR="007E0A0A">
        <w:rPr>
          <w:sz w:val="22"/>
          <w:szCs w:val="22"/>
        </w:rPr>
        <w:t>tests.</w:t>
      </w:r>
    </w:p>
    <w:p w14:paraId="5DA094EE" w14:textId="77777777" w:rsidR="00826B15" w:rsidRPr="00F85AED" w:rsidRDefault="00F85AED" w:rsidP="00E17682">
      <w:pPr>
        <w:pStyle w:val="Lgende"/>
        <w:spacing w:line="360" w:lineRule="auto"/>
        <w:ind w:left="284"/>
        <w:jc w:val="center"/>
        <w:rPr>
          <w:b w:val="0"/>
          <w:bCs w:val="0"/>
          <w:color w:val="auto"/>
          <w:sz w:val="22"/>
          <w:szCs w:val="22"/>
        </w:rPr>
      </w:pPr>
      <w:bookmarkStart w:id="545" w:name="_Toc113368738"/>
      <w:r w:rsidRPr="00F85AED">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9B2985">
        <w:rPr>
          <w:noProof/>
          <w:color w:val="auto"/>
          <w:sz w:val="22"/>
          <w:szCs w:val="22"/>
        </w:rPr>
        <w:t>4</w:t>
      </w:r>
      <w:r w:rsidR="005957B2">
        <w:rPr>
          <w:color w:val="auto"/>
          <w:sz w:val="22"/>
          <w:szCs w:val="22"/>
        </w:rPr>
        <w:fldChar w:fldCharType="end"/>
      </w:r>
      <w:r w:rsidRPr="00F85AED">
        <w:rPr>
          <w:b w:val="0"/>
          <w:bCs w:val="0"/>
          <w:color w:val="auto"/>
          <w:sz w:val="22"/>
          <w:szCs w:val="22"/>
        </w:rPr>
        <w:t xml:space="preserve">: </w:t>
      </w:r>
      <w:r w:rsidR="005E3EAA" w:rsidRPr="005E3EAA">
        <w:rPr>
          <w:b w:val="0"/>
          <w:bCs w:val="0"/>
          <w:color w:val="auto"/>
          <w:sz w:val="22"/>
          <w:szCs w:val="22"/>
        </w:rPr>
        <w:t>Nombre de test positif par patient</w:t>
      </w:r>
      <w:bookmarkEnd w:id="545"/>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2"/>
        <w:gridCol w:w="3976"/>
      </w:tblGrid>
      <w:tr w:rsidR="004F599B" w14:paraId="0B3487C2" w14:textId="77777777" w:rsidTr="00F678BA">
        <w:trPr>
          <w:trHeight w:val="393"/>
          <w:jc w:val="center"/>
        </w:trPr>
        <w:tc>
          <w:tcPr>
            <w:tcW w:w="4142" w:type="dxa"/>
            <w:tcBorders>
              <w:bottom w:val="single" w:sz="4" w:space="0" w:color="auto"/>
            </w:tcBorders>
          </w:tcPr>
          <w:p w14:paraId="747E69CB" w14:textId="77777777" w:rsidR="004F599B" w:rsidRDefault="00BD72B1" w:rsidP="007C1360">
            <w:pPr>
              <w:spacing w:line="276" w:lineRule="auto"/>
              <w:jc w:val="both"/>
            </w:pPr>
            <w:r w:rsidRPr="00BD72B1">
              <w:t>Nombre de test par patient, n (%)</w:t>
            </w:r>
          </w:p>
        </w:tc>
        <w:tc>
          <w:tcPr>
            <w:tcW w:w="3976" w:type="dxa"/>
            <w:tcBorders>
              <w:bottom w:val="single" w:sz="4" w:space="0" w:color="auto"/>
            </w:tcBorders>
          </w:tcPr>
          <w:p w14:paraId="30AD80D7" w14:textId="77777777" w:rsidR="004F599B" w:rsidRDefault="00D11811" w:rsidP="007C1360">
            <w:pPr>
              <w:spacing w:line="276" w:lineRule="auto"/>
              <w:jc w:val="both"/>
            </w:pPr>
            <w:r>
              <w:t xml:space="preserve">Résultat </w:t>
            </w:r>
            <w:r w:rsidR="004F599B">
              <w:t xml:space="preserve">Positif </w:t>
            </w:r>
            <w:r w:rsidR="005D7C9A">
              <w:t>du test</w:t>
            </w:r>
          </w:p>
        </w:tc>
      </w:tr>
      <w:tr w:rsidR="004F599B" w14:paraId="021EAC48" w14:textId="77777777" w:rsidTr="00F678BA">
        <w:trPr>
          <w:trHeight w:val="1403"/>
          <w:jc w:val="center"/>
        </w:trPr>
        <w:tc>
          <w:tcPr>
            <w:tcW w:w="4142" w:type="dxa"/>
            <w:tcBorders>
              <w:top w:val="single" w:sz="4" w:space="0" w:color="auto"/>
            </w:tcBorders>
          </w:tcPr>
          <w:p w14:paraId="7948D42C" w14:textId="77777777" w:rsidR="00F678BA" w:rsidRDefault="00F678BA" w:rsidP="007C1360">
            <w:pPr>
              <w:spacing w:line="276" w:lineRule="auto"/>
              <w:ind w:left="99" w:hanging="99"/>
              <w:jc w:val="both"/>
            </w:pPr>
            <w:r>
              <w:t xml:space="preserve">Un test </w:t>
            </w:r>
          </w:p>
          <w:p w14:paraId="7A008CC0" w14:textId="77777777" w:rsidR="009D3B5D" w:rsidRDefault="00F678BA" w:rsidP="007C1360">
            <w:pPr>
              <w:spacing w:line="276" w:lineRule="auto"/>
              <w:ind w:left="99" w:hanging="99"/>
              <w:jc w:val="both"/>
            </w:pPr>
            <w:proofErr w:type="spellStart"/>
            <w:r>
              <w:t>deux</w:t>
            </w:r>
            <w:r w:rsidR="00075D4D">
              <w:t>tests</w:t>
            </w:r>
            <w:proofErr w:type="spellEnd"/>
          </w:p>
          <w:p w14:paraId="022489D4" w14:textId="77777777" w:rsidR="009D3B5D" w:rsidRDefault="00F678BA" w:rsidP="007C1360">
            <w:pPr>
              <w:spacing w:line="276" w:lineRule="auto"/>
              <w:ind w:left="99" w:hanging="99"/>
              <w:jc w:val="both"/>
            </w:pPr>
            <w:r>
              <w:t xml:space="preserve">Trois </w:t>
            </w:r>
            <w:r w:rsidR="00075D4D">
              <w:t>tests</w:t>
            </w:r>
          </w:p>
          <w:p w14:paraId="4EC84908" w14:textId="77777777" w:rsidR="00F678BA" w:rsidRDefault="00F678BA" w:rsidP="007C1360">
            <w:pPr>
              <w:spacing w:line="276" w:lineRule="auto"/>
              <w:ind w:left="99" w:hanging="99"/>
              <w:jc w:val="both"/>
            </w:pPr>
            <w:r>
              <w:t>Plus</w:t>
            </w:r>
            <w:r w:rsidR="00FC08D4">
              <w:t xml:space="preserve"> que</w:t>
            </w:r>
            <w:r w:rsidR="00075D4D">
              <w:t xml:space="preserve"> quatre tests </w:t>
            </w:r>
          </w:p>
        </w:tc>
        <w:tc>
          <w:tcPr>
            <w:tcW w:w="3976" w:type="dxa"/>
            <w:tcBorders>
              <w:top w:val="single" w:sz="4" w:space="0" w:color="auto"/>
            </w:tcBorders>
          </w:tcPr>
          <w:p w14:paraId="74A68887" w14:textId="77777777" w:rsidR="004F599B" w:rsidRDefault="00C36A4D" w:rsidP="007C1360">
            <w:pPr>
              <w:pStyle w:val="Paragraphedeliste"/>
              <w:spacing w:after="0"/>
              <w:ind w:left="0"/>
              <w:jc w:val="both"/>
            </w:pPr>
            <w:r>
              <w:t>105 (30.</w:t>
            </w:r>
            <w:r w:rsidR="00FC08D4">
              <w:t>3</w:t>
            </w:r>
            <w:r w:rsidR="00D11811">
              <w:t>)</w:t>
            </w:r>
          </w:p>
          <w:p w14:paraId="33D0A4F8" w14:textId="77777777" w:rsidR="004F599B" w:rsidRPr="00826B15" w:rsidRDefault="00FC08D4" w:rsidP="007C1360">
            <w:pPr>
              <w:pStyle w:val="Paragraphedeliste"/>
              <w:spacing w:after="0"/>
              <w:ind w:left="0"/>
              <w:jc w:val="both"/>
            </w:pPr>
            <w:r>
              <w:t>45</w:t>
            </w:r>
            <w:r w:rsidR="00D11811">
              <w:t xml:space="preserve"> (</w:t>
            </w:r>
            <w:r w:rsidR="00C36A4D">
              <w:t>20.</w:t>
            </w:r>
            <w:r>
              <w:t>5</w:t>
            </w:r>
            <w:r w:rsidR="004F599B">
              <w:t>)</w:t>
            </w:r>
          </w:p>
          <w:p w14:paraId="665596BB" w14:textId="77777777" w:rsidR="004F599B" w:rsidRPr="00826B15" w:rsidRDefault="00C36A4D" w:rsidP="007C1360">
            <w:pPr>
              <w:pStyle w:val="Paragraphedeliste"/>
              <w:spacing w:after="0"/>
              <w:ind w:left="0"/>
              <w:jc w:val="both"/>
            </w:pPr>
            <w:r>
              <w:t>26 (19.</w:t>
            </w:r>
            <w:r w:rsidR="00FC08D4">
              <w:t>7</w:t>
            </w:r>
            <w:r w:rsidR="004F599B">
              <w:t>)</w:t>
            </w:r>
          </w:p>
          <w:p w14:paraId="7C847F90" w14:textId="77777777" w:rsidR="004F599B" w:rsidRDefault="00C36A4D" w:rsidP="007C1360">
            <w:pPr>
              <w:pStyle w:val="Paragraphedeliste"/>
              <w:spacing w:after="0"/>
              <w:ind w:left="0"/>
              <w:jc w:val="both"/>
            </w:pPr>
            <w:r>
              <w:t>28 (11.</w:t>
            </w:r>
            <w:r w:rsidR="00FC08D4">
              <w:t>49</w:t>
            </w:r>
            <w:r w:rsidR="004F599B">
              <w:t>)</w:t>
            </w:r>
          </w:p>
        </w:tc>
      </w:tr>
    </w:tbl>
    <w:p w14:paraId="6DC3E819" w14:textId="77777777" w:rsidR="00E17682" w:rsidRPr="00E17682" w:rsidRDefault="000C1CFB" w:rsidP="00B60097">
      <w:pPr>
        <w:pStyle w:val="Titre3"/>
      </w:pPr>
      <w:bookmarkStart w:id="546" w:name="_Toc112850123"/>
      <w:bookmarkStart w:id="547" w:name="_Toc113368679"/>
      <w:r w:rsidRPr="00717D0A">
        <w:t xml:space="preserve">Distribution des </w:t>
      </w:r>
      <w:commentRangeStart w:id="548"/>
      <w:r>
        <w:t xml:space="preserve">familles d’agents </w:t>
      </w:r>
      <w:commentRangeEnd w:id="548"/>
      <w:r w:rsidR="00613E58">
        <w:rPr>
          <w:rStyle w:val="Marquedecommentaire"/>
          <w:rFonts w:eastAsiaTheme="minorHAnsi" w:cs="Times New Roman"/>
          <w:b w:val="0"/>
          <w:bCs w:val="0"/>
        </w:rPr>
        <w:commentReference w:id="548"/>
      </w:r>
      <w:r w:rsidRPr="00717D0A">
        <w:t>en fonction des résultats d</w:t>
      </w:r>
      <w:bookmarkEnd w:id="546"/>
      <w:r w:rsidR="00B60097">
        <w:t xml:space="preserve">e </w:t>
      </w:r>
      <w:proofErr w:type="spellStart"/>
      <w:r w:rsidR="00B60097">
        <w:t>rhinomanométrie</w:t>
      </w:r>
      <w:bookmarkEnd w:id="547"/>
      <w:proofErr w:type="spellEnd"/>
    </w:p>
    <w:p w14:paraId="0FABEBCB" w14:textId="77777777" w:rsidR="000268BE" w:rsidRDefault="000268BE" w:rsidP="000268BE">
      <w:pPr>
        <w:jc w:val="both"/>
        <w:rPr>
          <w:ins w:id="549" w:author="youssef" w:date="2022-09-12T12:45:00Z"/>
        </w:rPr>
      </w:pPr>
      <w:ins w:id="550" w:author="youssef" w:date="2022-09-12T12:45:00Z">
        <w:r>
          <w:t xml:space="preserve">Le tableau III.5 représente les résultats de la </w:t>
        </w:r>
        <w:proofErr w:type="spellStart"/>
        <w:r>
          <w:t>rhinomanométrie</w:t>
        </w:r>
        <w:proofErr w:type="spellEnd"/>
        <w:r>
          <w:t xml:space="preserve"> en fonction des familles et sous familles des agents testés, on remarque que pour la famille de chimie BPM ,30% des cas positifs sont sensibles à l’aldéhyde et </w:t>
        </w:r>
        <w:proofErr w:type="spellStart"/>
        <w:r>
          <w:t>Amm-Quat,et</w:t>
        </w:r>
        <w:proofErr w:type="spellEnd"/>
        <w:r>
          <w:t xml:space="preserve"> 20%  sont sensibles à l’EDTA.</w:t>
        </w:r>
      </w:ins>
    </w:p>
    <w:p w14:paraId="518173BB" w14:textId="77777777" w:rsidR="000268BE" w:rsidRDefault="000268BE" w:rsidP="000268BE">
      <w:pPr>
        <w:spacing w:line="276" w:lineRule="auto"/>
        <w:jc w:val="both"/>
        <w:rPr>
          <w:ins w:id="551" w:author="youssef" w:date="2022-09-12T14:13:00Z"/>
        </w:rPr>
      </w:pPr>
      <w:ins w:id="552" w:author="youssef" w:date="2022-09-12T12:45:00Z">
        <w:r>
          <w:t>Pour la famille végétale HPM, on constate que  45.5% des cas positifs sont  sensibles à la farine et 22.9  sont sensibles au végétal. Pour la famille animale on a 50%  des cas positifs sont sensibles à cet agent.  Pour les familles d’agent non classable, les cas positifs, sont  fortement sensibles à la famille cosmétique et les nettoyants de la famille produit (26.3% et 22.2%), par rapport aux autres familles de cette catégorie.</w:t>
        </w:r>
      </w:ins>
    </w:p>
    <w:p w14:paraId="6E41B47B" w14:textId="77777777" w:rsidR="0046422C" w:rsidRDefault="0046422C" w:rsidP="000268BE">
      <w:pPr>
        <w:spacing w:line="276" w:lineRule="auto"/>
        <w:jc w:val="both"/>
        <w:rPr>
          <w:ins w:id="553" w:author="youssef" w:date="2022-09-12T12:45:00Z"/>
        </w:rPr>
      </w:pPr>
    </w:p>
    <w:p w14:paraId="69B5D3EF" w14:textId="77777777" w:rsidR="0046422C" w:rsidRDefault="0046422C" w:rsidP="0046422C">
      <w:pPr>
        <w:pStyle w:val="Lgende"/>
        <w:spacing w:line="360" w:lineRule="auto"/>
        <w:jc w:val="center"/>
        <w:rPr>
          <w:b w:val="0"/>
          <w:bCs w:val="0"/>
          <w:color w:val="auto"/>
          <w:sz w:val="22"/>
          <w:szCs w:val="22"/>
        </w:rPr>
      </w:pPr>
      <w:commentRangeStart w:id="554"/>
      <w:r w:rsidRPr="00F85AED">
        <w:rPr>
          <w:color w:val="auto"/>
          <w:sz w:val="22"/>
          <w:szCs w:val="22"/>
        </w:rPr>
        <w:t xml:space="preserve">Tableau </w:t>
      </w:r>
      <w:r w:rsidR="005957B2">
        <w:rPr>
          <w:color w:val="auto"/>
          <w:sz w:val="22"/>
          <w:szCs w:val="22"/>
        </w:rPr>
        <w:fldChar w:fldCharType="begin"/>
      </w:r>
      <w:r>
        <w:rPr>
          <w:color w:val="auto"/>
          <w:sz w:val="22"/>
          <w:szCs w:val="22"/>
        </w:rPr>
        <w:instrText xml:space="preserve"> STYLEREF 1 \s </w:instrText>
      </w:r>
      <w:r w:rsidR="005957B2">
        <w:rPr>
          <w:color w:val="auto"/>
          <w:sz w:val="22"/>
          <w:szCs w:val="22"/>
        </w:rPr>
        <w:fldChar w:fldCharType="separate"/>
      </w:r>
      <w:r>
        <w:rPr>
          <w:noProof/>
          <w:color w:val="auto"/>
          <w:sz w:val="22"/>
          <w:szCs w:val="22"/>
          <w:cs/>
        </w:rPr>
        <w:t>‎</w:t>
      </w:r>
      <w:r>
        <w:rPr>
          <w:noProof/>
          <w:color w:val="auto"/>
          <w:sz w:val="22"/>
          <w:szCs w:val="22"/>
        </w:rPr>
        <w:t>III</w:t>
      </w:r>
      <w:r w:rsidR="005957B2">
        <w:rPr>
          <w:color w:val="auto"/>
          <w:sz w:val="22"/>
          <w:szCs w:val="22"/>
        </w:rPr>
        <w:fldChar w:fldCharType="end"/>
      </w:r>
      <w:commentRangeEnd w:id="554"/>
      <w:r>
        <w:rPr>
          <w:rStyle w:val="Marquedecommentaire"/>
          <w:b w:val="0"/>
          <w:bCs w:val="0"/>
          <w:color w:val="auto"/>
        </w:rPr>
        <w:commentReference w:id="554"/>
      </w:r>
      <w:r>
        <w:rPr>
          <w:color w:val="auto"/>
          <w:sz w:val="22"/>
          <w:szCs w:val="22"/>
        </w:rPr>
        <w:t>.</w:t>
      </w:r>
      <w:r w:rsidR="005957B2">
        <w:rPr>
          <w:color w:val="auto"/>
          <w:sz w:val="22"/>
          <w:szCs w:val="22"/>
        </w:rPr>
        <w:fldChar w:fldCharType="begin"/>
      </w:r>
      <w:r>
        <w:rPr>
          <w:color w:val="auto"/>
          <w:sz w:val="22"/>
          <w:szCs w:val="22"/>
        </w:rPr>
        <w:instrText xml:space="preserve"> SEQ Tableau \* ARABIC \s 1 </w:instrText>
      </w:r>
      <w:r w:rsidR="005957B2">
        <w:rPr>
          <w:color w:val="auto"/>
          <w:sz w:val="22"/>
          <w:szCs w:val="22"/>
        </w:rPr>
        <w:fldChar w:fldCharType="separate"/>
      </w:r>
      <w:r>
        <w:rPr>
          <w:noProof/>
          <w:color w:val="auto"/>
          <w:sz w:val="22"/>
          <w:szCs w:val="22"/>
        </w:rPr>
        <w:t>5</w:t>
      </w:r>
      <w:r w:rsidR="005957B2">
        <w:rPr>
          <w:color w:val="auto"/>
          <w:sz w:val="22"/>
          <w:szCs w:val="22"/>
        </w:rPr>
        <w:fldChar w:fldCharType="end"/>
      </w:r>
      <w:r w:rsidRPr="00F85AED">
        <w:rPr>
          <w:b w:val="0"/>
          <w:bCs w:val="0"/>
          <w:color w:val="auto"/>
          <w:sz w:val="22"/>
          <w:szCs w:val="22"/>
        </w:rPr>
        <w:t xml:space="preserve">: Distribution des familles et sous familles des agents testé en fonction des résultats </w:t>
      </w:r>
      <w:proofErr w:type="spellStart"/>
      <w:r>
        <w:rPr>
          <w:b w:val="0"/>
          <w:bCs w:val="0"/>
          <w:color w:val="auto"/>
          <w:sz w:val="22"/>
          <w:szCs w:val="22"/>
        </w:rPr>
        <w:t>de</w:t>
      </w:r>
      <w:r w:rsidRPr="00B60097">
        <w:rPr>
          <w:b w:val="0"/>
          <w:bCs w:val="0"/>
          <w:color w:val="auto"/>
          <w:sz w:val="22"/>
          <w:szCs w:val="22"/>
        </w:rPr>
        <w:t>rhinomanométr</w:t>
      </w:r>
      <w:r>
        <w:rPr>
          <w:b w:val="0"/>
          <w:bCs w:val="0"/>
          <w:color w:val="auto"/>
          <w:sz w:val="22"/>
          <w:szCs w:val="22"/>
        </w:rPr>
        <w:t>ie</w:t>
      </w:r>
      <w:proofErr w:type="spellEnd"/>
    </w:p>
    <w:p w14:paraId="7F905E66" w14:textId="77777777" w:rsidR="000268BE" w:rsidRPr="000268BE" w:rsidRDefault="000268BE" w:rsidP="000268BE">
      <w:pPr>
        <w:spacing w:line="276" w:lineRule="auto"/>
        <w:jc w:val="both"/>
      </w:pP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489"/>
        <w:gridCol w:w="3071"/>
      </w:tblGrid>
      <w:tr w:rsidR="00967F64" w14:paraId="37116538" w14:textId="77777777" w:rsidTr="007712A8">
        <w:tc>
          <w:tcPr>
            <w:tcW w:w="3652" w:type="dxa"/>
            <w:tcBorders>
              <w:bottom w:val="single" w:sz="4" w:space="0" w:color="auto"/>
            </w:tcBorders>
          </w:tcPr>
          <w:p w14:paraId="60826271" w14:textId="77777777" w:rsidR="00967F64" w:rsidRDefault="00967F64" w:rsidP="007C1360">
            <w:pPr>
              <w:spacing w:line="276" w:lineRule="auto"/>
              <w:jc w:val="both"/>
            </w:pPr>
          </w:p>
        </w:tc>
        <w:tc>
          <w:tcPr>
            <w:tcW w:w="2489" w:type="dxa"/>
            <w:tcBorders>
              <w:bottom w:val="single" w:sz="4" w:space="0" w:color="auto"/>
            </w:tcBorders>
          </w:tcPr>
          <w:p w14:paraId="05077EC4" w14:textId="77777777" w:rsidR="00967F64" w:rsidRPr="00967F64" w:rsidRDefault="00967F64" w:rsidP="007C1360">
            <w:pPr>
              <w:spacing w:line="276" w:lineRule="auto"/>
              <w:jc w:val="both"/>
              <w:rPr>
                <w:b/>
                <w:bCs/>
              </w:rPr>
            </w:pPr>
            <w:r w:rsidRPr="00967F64">
              <w:rPr>
                <w:b/>
                <w:bCs/>
              </w:rPr>
              <w:t xml:space="preserve">Résultat du test négatif </w:t>
            </w:r>
          </w:p>
        </w:tc>
        <w:tc>
          <w:tcPr>
            <w:tcW w:w="3071" w:type="dxa"/>
            <w:tcBorders>
              <w:bottom w:val="single" w:sz="4" w:space="0" w:color="auto"/>
            </w:tcBorders>
          </w:tcPr>
          <w:p w14:paraId="0B96E665" w14:textId="77777777" w:rsidR="00967F64" w:rsidRPr="00967F64" w:rsidRDefault="00967F64" w:rsidP="007C1360">
            <w:pPr>
              <w:spacing w:line="276" w:lineRule="auto"/>
              <w:jc w:val="both"/>
              <w:rPr>
                <w:b/>
                <w:bCs/>
              </w:rPr>
            </w:pPr>
            <w:r w:rsidRPr="00967F64">
              <w:rPr>
                <w:b/>
                <w:bCs/>
              </w:rPr>
              <w:t xml:space="preserve"> Résultat du test positif </w:t>
            </w:r>
          </w:p>
        </w:tc>
      </w:tr>
      <w:tr w:rsidR="00967F64" w14:paraId="08734B7B" w14:textId="77777777" w:rsidTr="003E7619">
        <w:trPr>
          <w:trHeight w:val="425"/>
        </w:trPr>
        <w:tc>
          <w:tcPr>
            <w:tcW w:w="3652" w:type="dxa"/>
            <w:tcBorders>
              <w:top w:val="single" w:sz="4" w:space="0" w:color="auto"/>
              <w:bottom w:val="single" w:sz="4" w:space="0" w:color="auto"/>
            </w:tcBorders>
          </w:tcPr>
          <w:p w14:paraId="3164D57C" w14:textId="77777777" w:rsidR="00967F64" w:rsidRDefault="00967F64" w:rsidP="007C1360">
            <w:pPr>
              <w:spacing w:line="276" w:lineRule="auto"/>
              <w:jc w:val="both"/>
              <w:rPr>
                <w:b/>
                <w:bCs/>
              </w:rPr>
            </w:pPr>
          </w:p>
          <w:p w14:paraId="045EBC1C" w14:textId="77777777" w:rsidR="00967F64" w:rsidRDefault="00E54B05" w:rsidP="00E54B05">
            <w:pPr>
              <w:spacing w:line="276" w:lineRule="auto"/>
              <w:jc w:val="both"/>
            </w:pPr>
            <w:r>
              <w:rPr>
                <w:b/>
                <w:bCs/>
              </w:rPr>
              <w:t xml:space="preserve">Agents </w:t>
            </w:r>
            <w:proofErr w:type="spellStart"/>
            <w:r>
              <w:rPr>
                <w:b/>
                <w:bCs/>
              </w:rPr>
              <w:t>bas</w:t>
            </w:r>
            <w:r w:rsidR="00967F64" w:rsidRPr="00967F64">
              <w:rPr>
                <w:b/>
                <w:bCs/>
              </w:rPr>
              <w:t>PM</w:t>
            </w:r>
            <w:proofErr w:type="spellEnd"/>
            <w:r w:rsidR="00967F64" w:rsidRPr="00967F64">
              <w:rPr>
                <w:b/>
                <w:bCs/>
              </w:rPr>
              <w:t xml:space="preserve"> (n, %)</w:t>
            </w:r>
          </w:p>
          <w:p w14:paraId="41632B47" w14:textId="77777777" w:rsidR="00967F64" w:rsidRPr="007C1360" w:rsidRDefault="00967F64" w:rsidP="00FC1E69">
            <w:pPr>
              <w:spacing w:line="276" w:lineRule="auto"/>
              <w:ind w:left="284"/>
              <w:jc w:val="both"/>
            </w:pPr>
            <w:r w:rsidRPr="007C1360">
              <w:t xml:space="preserve">Chimie </w:t>
            </w:r>
          </w:p>
          <w:p w14:paraId="148029F9" w14:textId="77777777" w:rsidR="00967F64" w:rsidRPr="007C1360" w:rsidRDefault="00967F64" w:rsidP="00FC1E69">
            <w:pPr>
              <w:spacing w:line="276" w:lineRule="auto"/>
              <w:ind w:left="567"/>
              <w:jc w:val="both"/>
            </w:pPr>
            <w:r w:rsidRPr="007C1360">
              <w:t>Aldéhyde</w:t>
            </w:r>
          </w:p>
          <w:p w14:paraId="13D6ED82" w14:textId="77777777" w:rsidR="00967F64" w:rsidRPr="007C1360" w:rsidRDefault="00967F64" w:rsidP="00FC1E69">
            <w:pPr>
              <w:spacing w:line="276" w:lineRule="auto"/>
              <w:ind w:left="567"/>
              <w:jc w:val="both"/>
            </w:pPr>
            <w:r w:rsidRPr="007C1360">
              <w:t>Amine</w:t>
            </w:r>
          </w:p>
          <w:p w14:paraId="3762429C" w14:textId="77777777" w:rsidR="00967F64" w:rsidRPr="007C1360" w:rsidRDefault="00967F64" w:rsidP="00FC1E69">
            <w:pPr>
              <w:spacing w:line="276" w:lineRule="auto"/>
              <w:ind w:left="567"/>
              <w:jc w:val="both"/>
            </w:pPr>
            <w:proofErr w:type="spellStart"/>
            <w:r w:rsidRPr="007C1360">
              <w:t>Amm</w:t>
            </w:r>
            <w:proofErr w:type="spellEnd"/>
            <w:r w:rsidRPr="007C1360">
              <w:t>-Quat</w:t>
            </w:r>
          </w:p>
          <w:p w14:paraId="4FA21EDB" w14:textId="77777777" w:rsidR="00967F64" w:rsidRPr="007C1360" w:rsidRDefault="00967F64" w:rsidP="00FC1E69">
            <w:pPr>
              <w:spacing w:line="276" w:lineRule="auto"/>
              <w:ind w:left="567"/>
              <w:jc w:val="both"/>
            </w:pPr>
            <w:r w:rsidRPr="007C1360">
              <w:t>Persulfate</w:t>
            </w:r>
          </w:p>
          <w:p w14:paraId="19869CA4" w14:textId="77777777" w:rsidR="00967F64" w:rsidRPr="007C1360" w:rsidRDefault="00967F64" w:rsidP="00FC1E69">
            <w:pPr>
              <w:spacing w:line="276" w:lineRule="auto"/>
              <w:ind w:left="284"/>
              <w:jc w:val="both"/>
            </w:pPr>
            <w:r w:rsidRPr="007C1360">
              <w:t>Métaux</w:t>
            </w:r>
          </w:p>
          <w:p w14:paraId="5C33F454" w14:textId="77777777" w:rsidR="00967F64" w:rsidRPr="007C1360" w:rsidRDefault="00967F64" w:rsidP="00FC1E69">
            <w:pPr>
              <w:spacing w:line="276" w:lineRule="auto"/>
              <w:ind w:left="284"/>
              <w:jc w:val="both"/>
            </w:pPr>
            <w:r w:rsidRPr="007C1360">
              <w:t>EDTA</w:t>
            </w:r>
          </w:p>
          <w:p w14:paraId="50310F8F" w14:textId="77777777" w:rsidR="00967F64" w:rsidRDefault="00967F64" w:rsidP="007C1360">
            <w:pPr>
              <w:spacing w:line="276" w:lineRule="auto"/>
              <w:jc w:val="both"/>
            </w:pPr>
            <w:r w:rsidRPr="007C1360">
              <w:t>Divers agents</w:t>
            </w:r>
          </w:p>
        </w:tc>
        <w:tc>
          <w:tcPr>
            <w:tcW w:w="2489" w:type="dxa"/>
            <w:tcBorders>
              <w:top w:val="single" w:sz="4" w:space="0" w:color="auto"/>
              <w:bottom w:val="single" w:sz="4" w:space="0" w:color="auto"/>
            </w:tcBorders>
          </w:tcPr>
          <w:p w14:paraId="052EC103" w14:textId="77777777" w:rsidR="00967F64" w:rsidRDefault="00967F64" w:rsidP="007C1360">
            <w:pPr>
              <w:spacing w:line="276" w:lineRule="auto"/>
              <w:jc w:val="center"/>
            </w:pPr>
          </w:p>
          <w:p w14:paraId="6DAF3E51" w14:textId="77777777" w:rsidR="00967F64" w:rsidRPr="007C1360" w:rsidRDefault="00C36A4D" w:rsidP="007C1360">
            <w:pPr>
              <w:spacing w:line="276" w:lineRule="auto"/>
              <w:jc w:val="center"/>
              <w:rPr>
                <w:b/>
                <w:bCs/>
              </w:rPr>
            </w:pPr>
            <w:r>
              <w:rPr>
                <w:b/>
                <w:bCs/>
              </w:rPr>
              <w:t>449 (77.</w:t>
            </w:r>
            <w:r w:rsidR="00967F64" w:rsidRPr="007C1360">
              <w:rPr>
                <w:b/>
                <w:bCs/>
              </w:rPr>
              <w:t>4)</w:t>
            </w:r>
          </w:p>
          <w:p w14:paraId="76F6AC66" w14:textId="77777777" w:rsidR="00967F64" w:rsidRDefault="00C36A4D" w:rsidP="007C1360">
            <w:pPr>
              <w:spacing w:line="276" w:lineRule="auto"/>
              <w:jc w:val="center"/>
            </w:pPr>
            <w:r>
              <w:t>419 (79.</w:t>
            </w:r>
            <w:r w:rsidR="00967F64">
              <w:t>2)</w:t>
            </w:r>
          </w:p>
          <w:p w14:paraId="7040B25F" w14:textId="77777777" w:rsidR="00967F64" w:rsidRDefault="00967F64" w:rsidP="007C1360">
            <w:pPr>
              <w:spacing w:line="276" w:lineRule="auto"/>
              <w:jc w:val="center"/>
            </w:pPr>
            <w:r>
              <w:t>37 (69.8)</w:t>
            </w:r>
          </w:p>
          <w:p w14:paraId="7D07E74F" w14:textId="77777777" w:rsidR="00967F64" w:rsidRDefault="00C36A4D" w:rsidP="007C1360">
            <w:pPr>
              <w:spacing w:line="276" w:lineRule="auto"/>
              <w:jc w:val="center"/>
            </w:pPr>
            <w:r>
              <w:t>56 (88.</w:t>
            </w:r>
            <w:r w:rsidR="00967F64">
              <w:t>9)</w:t>
            </w:r>
          </w:p>
          <w:p w14:paraId="3341CB32" w14:textId="77777777" w:rsidR="00967F64" w:rsidRDefault="00C36A4D" w:rsidP="007C1360">
            <w:pPr>
              <w:spacing w:line="276" w:lineRule="auto"/>
              <w:jc w:val="center"/>
            </w:pPr>
            <w:r>
              <w:t>68 (71.</w:t>
            </w:r>
            <w:r w:rsidR="00967F64">
              <w:t>6)</w:t>
            </w:r>
          </w:p>
          <w:p w14:paraId="7E1CFCA0" w14:textId="77777777" w:rsidR="00967F64" w:rsidRPr="000F1F49" w:rsidRDefault="00967F64" w:rsidP="007C1360">
            <w:pPr>
              <w:spacing w:line="276" w:lineRule="auto"/>
              <w:jc w:val="center"/>
            </w:pPr>
            <w:r>
              <w:t>187 (82)</w:t>
            </w:r>
          </w:p>
          <w:p w14:paraId="3914808F" w14:textId="77777777" w:rsidR="00967F64" w:rsidRPr="00025C2F" w:rsidRDefault="00967F64" w:rsidP="007C1360">
            <w:pPr>
              <w:spacing w:line="276" w:lineRule="auto"/>
              <w:jc w:val="center"/>
              <w:rPr>
                <w:b/>
                <w:bCs/>
              </w:rPr>
            </w:pPr>
            <w:r w:rsidRPr="00025C2F">
              <w:rPr>
                <w:b/>
                <w:bCs/>
              </w:rPr>
              <w:t>4 (66.7)</w:t>
            </w:r>
          </w:p>
          <w:p w14:paraId="6294C04B" w14:textId="77777777" w:rsidR="00967F64" w:rsidRPr="00025C2F" w:rsidRDefault="00C36A4D" w:rsidP="007C1360">
            <w:pPr>
              <w:spacing w:line="276" w:lineRule="auto"/>
              <w:jc w:val="center"/>
              <w:rPr>
                <w:b/>
                <w:bCs/>
              </w:rPr>
            </w:pPr>
            <w:r>
              <w:rPr>
                <w:b/>
                <w:bCs/>
              </w:rPr>
              <w:t>26 (57.</w:t>
            </w:r>
            <w:r w:rsidR="00967F64" w:rsidRPr="00025C2F">
              <w:rPr>
                <w:b/>
                <w:bCs/>
              </w:rPr>
              <w:t>8)</w:t>
            </w:r>
          </w:p>
          <w:p w14:paraId="7FA1EEFC" w14:textId="77777777" w:rsidR="00967F64" w:rsidRDefault="00C36A4D" w:rsidP="007C1360">
            <w:pPr>
              <w:spacing w:line="276" w:lineRule="auto"/>
              <w:jc w:val="center"/>
            </w:pPr>
            <w:r>
              <w:t>113 (71.</w:t>
            </w:r>
            <w:r w:rsidR="00967F64">
              <w:t>5)</w:t>
            </w:r>
          </w:p>
        </w:tc>
        <w:tc>
          <w:tcPr>
            <w:tcW w:w="3071" w:type="dxa"/>
            <w:tcBorders>
              <w:top w:val="single" w:sz="4" w:space="0" w:color="auto"/>
              <w:bottom w:val="single" w:sz="4" w:space="0" w:color="auto"/>
            </w:tcBorders>
          </w:tcPr>
          <w:p w14:paraId="025A2F6A" w14:textId="77777777" w:rsidR="00967F64" w:rsidRDefault="00967F64" w:rsidP="007C1360">
            <w:pPr>
              <w:spacing w:line="276" w:lineRule="auto"/>
              <w:jc w:val="center"/>
            </w:pPr>
          </w:p>
          <w:p w14:paraId="58D99E58" w14:textId="77777777" w:rsidR="00967F64" w:rsidRPr="007C1360" w:rsidRDefault="00C36A4D" w:rsidP="007C1360">
            <w:pPr>
              <w:spacing w:line="276" w:lineRule="auto"/>
              <w:jc w:val="center"/>
              <w:rPr>
                <w:b/>
                <w:bCs/>
              </w:rPr>
            </w:pPr>
            <w:r>
              <w:rPr>
                <w:b/>
                <w:bCs/>
              </w:rPr>
              <w:t>131 (22.</w:t>
            </w:r>
            <w:r w:rsidR="00967F64" w:rsidRPr="007C1360">
              <w:rPr>
                <w:b/>
                <w:bCs/>
              </w:rPr>
              <w:t>6)</w:t>
            </w:r>
          </w:p>
          <w:p w14:paraId="2F9C6F96" w14:textId="77777777" w:rsidR="00967F64" w:rsidRDefault="00C36A4D" w:rsidP="007C1360">
            <w:pPr>
              <w:spacing w:line="276" w:lineRule="auto"/>
              <w:jc w:val="center"/>
            </w:pPr>
            <w:r>
              <w:t>110 (20.</w:t>
            </w:r>
            <w:r w:rsidR="00967F64">
              <w:t>8)</w:t>
            </w:r>
          </w:p>
          <w:p w14:paraId="1F71A144" w14:textId="77777777" w:rsidR="00967F64" w:rsidRPr="002B2F97" w:rsidRDefault="00967F64" w:rsidP="007C1360">
            <w:pPr>
              <w:spacing w:line="276" w:lineRule="auto"/>
              <w:jc w:val="center"/>
              <w:rPr>
                <w:b/>
                <w:bCs/>
              </w:rPr>
            </w:pPr>
            <w:r w:rsidRPr="002B2F97">
              <w:rPr>
                <w:b/>
                <w:bCs/>
              </w:rPr>
              <w:t>16 (30.2)</w:t>
            </w:r>
          </w:p>
          <w:p w14:paraId="65446406" w14:textId="77777777" w:rsidR="00967F64" w:rsidRDefault="00967F64" w:rsidP="007C1360">
            <w:pPr>
              <w:spacing w:line="276" w:lineRule="auto"/>
              <w:jc w:val="center"/>
            </w:pPr>
            <w:r>
              <w:t>7 (11.1)</w:t>
            </w:r>
          </w:p>
          <w:p w14:paraId="0BBE2E79" w14:textId="77777777" w:rsidR="00967F64" w:rsidRDefault="00967F64" w:rsidP="007C1360">
            <w:pPr>
              <w:spacing w:line="276" w:lineRule="auto"/>
              <w:jc w:val="center"/>
            </w:pPr>
            <w:r>
              <w:t xml:space="preserve">27 </w:t>
            </w:r>
            <w:r w:rsidR="00C36A4D">
              <w:rPr>
                <w:b/>
                <w:bCs/>
              </w:rPr>
              <w:t>(28.</w:t>
            </w:r>
            <w:r w:rsidRPr="002B2F97">
              <w:rPr>
                <w:b/>
                <w:bCs/>
              </w:rPr>
              <w:t>4)</w:t>
            </w:r>
          </w:p>
          <w:p w14:paraId="1A0987D7" w14:textId="77777777" w:rsidR="00967F64" w:rsidRDefault="00967F64" w:rsidP="007C1360">
            <w:pPr>
              <w:spacing w:line="276" w:lineRule="auto"/>
              <w:jc w:val="center"/>
              <w:rPr>
                <w:b/>
                <w:bCs/>
              </w:rPr>
            </w:pPr>
            <w:r>
              <w:t>41 (18)</w:t>
            </w:r>
          </w:p>
          <w:p w14:paraId="7AACF933" w14:textId="77777777" w:rsidR="00967F64" w:rsidRPr="00025C2F" w:rsidRDefault="00967F64" w:rsidP="007C1360">
            <w:pPr>
              <w:spacing w:line="276" w:lineRule="auto"/>
              <w:jc w:val="center"/>
              <w:rPr>
                <w:b/>
                <w:bCs/>
              </w:rPr>
            </w:pPr>
            <w:r w:rsidRPr="00025C2F">
              <w:rPr>
                <w:b/>
                <w:bCs/>
              </w:rPr>
              <w:t>2 (33.3)</w:t>
            </w:r>
          </w:p>
          <w:p w14:paraId="58E11F46" w14:textId="77777777" w:rsidR="00967F64" w:rsidRPr="002B2F97" w:rsidRDefault="00C36A4D" w:rsidP="007C1360">
            <w:pPr>
              <w:spacing w:line="276" w:lineRule="auto"/>
              <w:jc w:val="center"/>
              <w:rPr>
                <w:b/>
                <w:bCs/>
              </w:rPr>
            </w:pPr>
            <w:r>
              <w:rPr>
                <w:b/>
                <w:bCs/>
              </w:rPr>
              <w:t>19 (42.</w:t>
            </w:r>
            <w:r w:rsidR="00967F64" w:rsidRPr="002B2F97">
              <w:rPr>
                <w:b/>
                <w:bCs/>
              </w:rPr>
              <w:t>2)</w:t>
            </w:r>
          </w:p>
          <w:p w14:paraId="4F79A31C" w14:textId="77777777" w:rsidR="00967F64" w:rsidRDefault="00C36A4D" w:rsidP="007C1360">
            <w:pPr>
              <w:spacing w:line="276" w:lineRule="auto"/>
              <w:jc w:val="center"/>
            </w:pPr>
            <w:r>
              <w:t>45 (28.</w:t>
            </w:r>
            <w:r w:rsidR="00967F64">
              <w:t>5)</w:t>
            </w:r>
          </w:p>
        </w:tc>
      </w:tr>
      <w:tr w:rsidR="00967F64" w14:paraId="3B12F1E9" w14:textId="77777777" w:rsidTr="0097374B">
        <w:trPr>
          <w:trHeight w:val="269"/>
        </w:trPr>
        <w:tc>
          <w:tcPr>
            <w:tcW w:w="3652" w:type="dxa"/>
            <w:tcBorders>
              <w:top w:val="single" w:sz="4" w:space="0" w:color="auto"/>
              <w:bottom w:val="single" w:sz="4" w:space="0" w:color="auto"/>
            </w:tcBorders>
          </w:tcPr>
          <w:p w14:paraId="4A236D26" w14:textId="77777777" w:rsidR="00967F64" w:rsidRDefault="00967F64" w:rsidP="007C1360">
            <w:pPr>
              <w:spacing w:line="276" w:lineRule="auto"/>
              <w:jc w:val="both"/>
              <w:rPr>
                <w:b/>
                <w:bCs/>
              </w:rPr>
            </w:pPr>
          </w:p>
          <w:p w14:paraId="4C1F1EE0" w14:textId="77777777" w:rsidR="00967F64" w:rsidRPr="00261548" w:rsidRDefault="00E54B05" w:rsidP="00E54B05">
            <w:pPr>
              <w:spacing w:line="276" w:lineRule="auto"/>
              <w:jc w:val="both"/>
              <w:rPr>
                <w:b/>
                <w:bCs/>
              </w:rPr>
            </w:pPr>
            <w:r>
              <w:rPr>
                <w:b/>
                <w:bCs/>
              </w:rPr>
              <w:lastRenderedPageBreak/>
              <w:t xml:space="preserve">Agents haut </w:t>
            </w:r>
            <w:r w:rsidR="00967F64" w:rsidRPr="00261548">
              <w:rPr>
                <w:b/>
                <w:bCs/>
              </w:rPr>
              <w:t>PM</w:t>
            </w:r>
            <w:r w:rsidR="007C1360" w:rsidRPr="007C1360">
              <w:rPr>
                <w:b/>
                <w:bCs/>
              </w:rPr>
              <w:t>(n</w:t>
            </w:r>
            <w:r w:rsidR="00967F64" w:rsidRPr="007C1360">
              <w:rPr>
                <w:b/>
                <w:bCs/>
              </w:rPr>
              <w:t>, %)</w:t>
            </w:r>
          </w:p>
          <w:p w14:paraId="60F04992" w14:textId="77777777" w:rsidR="00967F64" w:rsidRDefault="00967F64" w:rsidP="007C1360">
            <w:pPr>
              <w:spacing w:line="276" w:lineRule="auto"/>
              <w:ind w:left="284"/>
              <w:jc w:val="both"/>
            </w:pPr>
            <w:r>
              <w:t>Animale</w:t>
            </w:r>
          </w:p>
          <w:p w14:paraId="7D4349D7" w14:textId="77777777" w:rsidR="00967F64" w:rsidRDefault="00967F64" w:rsidP="007C1360">
            <w:pPr>
              <w:spacing w:line="276" w:lineRule="auto"/>
              <w:ind w:left="284"/>
              <w:jc w:val="both"/>
              <w:rPr>
                <w:b/>
                <w:bCs/>
              </w:rPr>
            </w:pPr>
            <w:r>
              <w:t>enzyme</w:t>
            </w:r>
          </w:p>
          <w:p w14:paraId="1974BB36" w14:textId="77777777" w:rsidR="00967F64" w:rsidRDefault="00967F64" w:rsidP="007C1360">
            <w:pPr>
              <w:spacing w:line="276" w:lineRule="auto"/>
              <w:ind w:left="284"/>
              <w:jc w:val="both"/>
            </w:pPr>
            <w:r>
              <w:t>Poussière</w:t>
            </w:r>
          </w:p>
          <w:p w14:paraId="2E3ED512" w14:textId="77777777" w:rsidR="00967F64" w:rsidRDefault="00967F64" w:rsidP="007C1360">
            <w:pPr>
              <w:spacing w:line="276" w:lineRule="auto"/>
              <w:ind w:left="284"/>
              <w:jc w:val="both"/>
            </w:pPr>
            <w:r>
              <w:t>Végétale</w:t>
            </w:r>
          </w:p>
          <w:p w14:paraId="3B80CDD5" w14:textId="77777777" w:rsidR="00967F64" w:rsidRDefault="00967F64" w:rsidP="00FC1E69">
            <w:pPr>
              <w:spacing w:line="276" w:lineRule="auto"/>
              <w:ind w:left="567"/>
              <w:jc w:val="both"/>
            </w:pPr>
            <w:r>
              <w:t xml:space="preserve"> Farine</w:t>
            </w:r>
          </w:p>
          <w:p w14:paraId="57654A5B" w14:textId="77777777" w:rsidR="00EB49E7" w:rsidRDefault="00967F64" w:rsidP="00FC1E69">
            <w:pPr>
              <w:spacing w:line="276" w:lineRule="auto"/>
              <w:ind w:left="567"/>
              <w:jc w:val="both"/>
            </w:pPr>
            <w:r>
              <w:t>Autre végétale</w:t>
            </w:r>
          </w:p>
          <w:p w14:paraId="63E26710" w14:textId="77777777" w:rsidR="00967F64" w:rsidRDefault="00967F64" w:rsidP="007C1360">
            <w:pPr>
              <w:spacing w:line="276" w:lineRule="auto"/>
              <w:jc w:val="both"/>
            </w:pPr>
            <w:r>
              <w:t>Divers agents</w:t>
            </w:r>
          </w:p>
        </w:tc>
        <w:tc>
          <w:tcPr>
            <w:tcW w:w="2489" w:type="dxa"/>
            <w:tcBorders>
              <w:top w:val="single" w:sz="4" w:space="0" w:color="auto"/>
              <w:bottom w:val="single" w:sz="4" w:space="0" w:color="auto"/>
            </w:tcBorders>
          </w:tcPr>
          <w:p w14:paraId="7F98C120" w14:textId="77777777" w:rsidR="00967F64" w:rsidRDefault="00967F64" w:rsidP="007C1360">
            <w:pPr>
              <w:spacing w:line="276" w:lineRule="auto"/>
              <w:jc w:val="center"/>
            </w:pPr>
          </w:p>
          <w:p w14:paraId="2235F38B" w14:textId="77777777" w:rsidR="00967F64" w:rsidRPr="007C1360" w:rsidRDefault="00C36A4D" w:rsidP="007C1360">
            <w:pPr>
              <w:spacing w:line="276" w:lineRule="auto"/>
              <w:jc w:val="center"/>
              <w:rPr>
                <w:b/>
                <w:bCs/>
              </w:rPr>
            </w:pPr>
            <w:r>
              <w:rPr>
                <w:b/>
                <w:bCs/>
              </w:rPr>
              <w:lastRenderedPageBreak/>
              <w:t>118  (73.</w:t>
            </w:r>
            <w:r w:rsidR="00967F64" w:rsidRPr="007C1360">
              <w:rPr>
                <w:b/>
                <w:bCs/>
              </w:rPr>
              <w:t>8)</w:t>
            </w:r>
          </w:p>
          <w:p w14:paraId="0ACCEC59" w14:textId="77777777" w:rsidR="00967F64" w:rsidRDefault="00967F64" w:rsidP="007C1360">
            <w:pPr>
              <w:spacing w:line="276" w:lineRule="auto"/>
              <w:jc w:val="center"/>
            </w:pPr>
            <w:r>
              <w:t>7 (50)</w:t>
            </w:r>
          </w:p>
          <w:p w14:paraId="7293C56E" w14:textId="77777777" w:rsidR="00967F64" w:rsidRPr="00261548" w:rsidRDefault="00967F64" w:rsidP="007C1360">
            <w:pPr>
              <w:spacing w:line="276" w:lineRule="auto"/>
              <w:jc w:val="center"/>
              <w:rPr>
                <w:b/>
                <w:bCs/>
              </w:rPr>
            </w:pPr>
            <w:r>
              <w:t>6 (100)</w:t>
            </w:r>
          </w:p>
          <w:p w14:paraId="2A0A0885" w14:textId="77777777" w:rsidR="00967F64" w:rsidRDefault="00967F64" w:rsidP="007C1360">
            <w:pPr>
              <w:spacing w:line="276" w:lineRule="auto"/>
              <w:jc w:val="center"/>
            </w:pPr>
            <w:r>
              <w:t>60 (83.3)</w:t>
            </w:r>
          </w:p>
          <w:p w14:paraId="5DF59E05" w14:textId="77777777" w:rsidR="00967F64" w:rsidRDefault="00967F64" w:rsidP="007C1360">
            <w:pPr>
              <w:spacing w:line="276" w:lineRule="auto"/>
              <w:jc w:val="center"/>
            </w:pPr>
            <w:r>
              <w:t>45 (66.2)</w:t>
            </w:r>
          </w:p>
          <w:p w14:paraId="32BC1F80" w14:textId="77777777" w:rsidR="00967F64" w:rsidRDefault="00C36A4D" w:rsidP="007C1360">
            <w:pPr>
              <w:spacing w:line="276" w:lineRule="auto"/>
              <w:jc w:val="center"/>
            </w:pPr>
            <w:r>
              <w:t>18 (54.</w:t>
            </w:r>
            <w:r w:rsidR="00967F64">
              <w:t>5)</w:t>
            </w:r>
          </w:p>
          <w:p w14:paraId="76114ABD" w14:textId="77777777" w:rsidR="00967F64" w:rsidRDefault="00C36A4D" w:rsidP="007C1360">
            <w:pPr>
              <w:spacing w:line="276" w:lineRule="auto"/>
              <w:jc w:val="center"/>
            </w:pPr>
            <w:r>
              <w:t>27 (77.</w:t>
            </w:r>
            <w:r w:rsidR="00967F64">
              <w:t>1)</w:t>
            </w:r>
          </w:p>
          <w:p w14:paraId="106D1B51" w14:textId="77777777" w:rsidR="00967F64" w:rsidRDefault="00C36A4D" w:rsidP="007C1360">
            <w:pPr>
              <w:spacing w:line="276" w:lineRule="auto"/>
              <w:jc w:val="center"/>
            </w:pPr>
            <w:r>
              <w:t>75 (78.</w:t>
            </w:r>
            <w:r w:rsidR="00967F64">
              <w:t>9)</w:t>
            </w:r>
          </w:p>
        </w:tc>
        <w:tc>
          <w:tcPr>
            <w:tcW w:w="3071" w:type="dxa"/>
            <w:tcBorders>
              <w:top w:val="single" w:sz="4" w:space="0" w:color="auto"/>
              <w:bottom w:val="single" w:sz="4" w:space="0" w:color="auto"/>
            </w:tcBorders>
          </w:tcPr>
          <w:p w14:paraId="44BDA035" w14:textId="77777777" w:rsidR="00967F64" w:rsidRDefault="00967F64" w:rsidP="007C1360">
            <w:pPr>
              <w:spacing w:line="276" w:lineRule="auto"/>
              <w:jc w:val="center"/>
            </w:pPr>
          </w:p>
          <w:p w14:paraId="39B7EA6B" w14:textId="77777777" w:rsidR="00967F64" w:rsidRPr="007C1360" w:rsidRDefault="00C36A4D" w:rsidP="007C1360">
            <w:pPr>
              <w:spacing w:line="276" w:lineRule="auto"/>
              <w:jc w:val="center"/>
              <w:rPr>
                <w:b/>
                <w:bCs/>
              </w:rPr>
            </w:pPr>
            <w:r>
              <w:rPr>
                <w:b/>
                <w:bCs/>
              </w:rPr>
              <w:lastRenderedPageBreak/>
              <w:t>42 (26.</w:t>
            </w:r>
            <w:r w:rsidR="00967F64" w:rsidRPr="007C1360">
              <w:rPr>
                <w:b/>
                <w:bCs/>
              </w:rPr>
              <w:t>2)</w:t>
            </w:r>
          </w:p>
          <w:p w14:paraId="5FA8EA8E" w14:textId="77777777" w:rsidR="00967F64" w:rsidRPr="00080C50" w:rsidRDefault="00967F64" w:rsidP="007C1360">
            <w:pPr>
              <w:spacing w:line="276" w:lineRule="auto"/>
              <w:jc w:val="center"/>
              <w:rPr>
                <w:b/>
                <w:bCs/>
              </w:rPr>
            </w:pPr>
            <w:r w:rsidRPr="00080C50">
              <w:rPr>
                <w:b/>
                <w:bCs/>
              </w:rPr>
              <w:t>7 (50)</w:t>
            </w:r>
          </w:p>
          <w:p w14:paraId="6E3B21B3" w14:textId="77777777" w:rsidR="00967F64" w:rsidRDefault="00967F64" w:rsidP="007C1360">
            <w:pPr>
              <w:spacing w:line="276" w:lineRule="auto"/>
              <w:jc w:val="center"/>
              <w:rPr>
                <w:b/>
                <w:bCs/>
              </w:rPr>
            </w:pPr>
            <w:r>
              <w:t>0 (0)</w:t>
            </w:r>
          </w:p>
          <w:p w14:paraId="6D88C13E" w14:textId="77777777" w:rsidR="00967F64" w:rsidRDefault="00967F64" w:rsidP="007C1360">
            <w:pPr>
              <w:spacing w:line="276" w:lineRule="auto"/>
              <w:jc w:val="center"/>
            </w:pPr>
            <w:r>
              <w:t>12 (16.7)</w:t>
            </w:r>
          </w:p>
          <w:p w14:paraId="326A530C" w14:textId="77777777" w:rsidR="00967F64" w:rsidRDefault="00967F64" w:rsidP="007C1360">
            <w:pPr>
              <w:spacing w:line="276" w:lineRule="auto"/>
              <w:jc w:val="center"/>
            </w:pPr>
            <w:r>
              <w:t>23 (33.8)</w:t>
            </w:r>
          </w:p>
          <w:p w14:paraId="3400C003" w14:textId="77777777" w:rsidR="00967F64" w:rsidRPr="002B2F97" w:rsidRDefault="00C36A4D" w:rsidP="007C1360">
            <w:pPr>
              <w:spacing w:line="276" w:lineRule="auto"/>
              <w:jc w:val="center"/>
              <w:rPr>
                <w:b/>
                <w:bCs/>
              </w:rPr>
            </w:pPr>
            <w:r>
              <w:rPr>
                <w:b/>
                <w:bCs/>
              </w:rPr>
              <w:t>15 (45.</w:t>
            </w:r>
            <w:r w:rsidR="00967F64" w:rsidRPr="002B2F97">
              <w:rPr>
                <w:b/>
                <w:bCs/>
              </w:rPr>
              <w:t>5)</w:t>
            </w:r>
          </w:p>
          <w:p w14:paraId="1BD305F7" w14:textId="77777777" w:rsidR="00967F64" w:rsidRDefault="00C36A4D" w:rsidP="007C1360">
            <w:pPr>
              <w:spacing w:line="276" w:lineRule="auto"/>
              <w:jc w:val="center"/>
            </w:pPr>
            <w:r>
              <w:t>8 (22.</w:t>
            </w:r>
            <w:r w:rsidR="00967F64">
              <w:t>9)</w:t>
            </w:r>
          </w:p>
          <w:p w14:paraId="0998842A" w14:textId="77777777" w:rsidR="00967F64" w:rsidRDefault="00C36A4D" w:rsidP="007C1360">
            <w:pPr>
              <w:spacing w:line="276" w:lineRule="auto"/>
              <w:jc w:val="center"/>
            </w:pPr>
            <w:r>
              <w:t>20 (21.</w:t>
            </w:r>
            <w:r w:rsidR="00967F64">
              <w:t>1)</w:t>
            </w:r>
          </w:p>
        </w:tc>
      </w:tr>
      <w:tr w:rsidR="00967F64" w14:paraId="1242D459" w14:textId="77777777" w:rsidTr="00CD1512">
        <w:trPr>
          <w:trHeight w:val="791"/>
        </w:trPr>
        <w:tc>
          <w:tcPr>
            <w:tcW w:w="3652" w:type="dxa"/>
            <w:tcBorders>
              <w:top w:val="single" w:sz="4" w:space="0" w:color="auto"/>
            </w:tcBorders>
          </w:tcPr>
          <w:p w14:paraId="60D74964" w14:textId="77777777" w:rsidR="00967F64" w:rsidRDefault="00967F64" w:rsidP="007C1360">
            <w:pPr>
              <w:spacing w:line="276" w:lineRule="auto"/>
              <w:jc w:val="both"/>
              <w:rPr>
                <w:b/>
                <w:bCs/>
              </w:rPr>
            </w:pPr>
          </w:p>
          <w:p w14:paraId="3E2761B0" w14:textId="77777777" w:rsidR="00967F64" w:rsidRPr="007C1360" w:rsidRDefault="00967F64" w:rsidP="007C1360">
            <w:pPr>
              <w:spacing w:line="276" w:lineRule="auto"/>
              <w:jc w:val="both"/>
              <w:rPr>
                <w:b/>
                <w:bCs/>
              </w:rPr>
            </w:pPr>
            <w:r>
              <w:rPr>
                <w:b/>
                <w:bCs/>
              </w:rPr>
              <w:t xml:space="preserve">Non </w:t>
            </w:r>
            <w:r w:rsidRPr="007C1360">
              <w:rPr>
                <w:b/>
                <w:bCs/>
              </w:rPr>
              <w:t xml:space="preserve">classable </w:t>
            </w:r>
            <w:r w:rsidR="007C1360" w:rsidRPr="007C1360">
              <w:rPr>
                <w:b/>
                <w:bCs/>
              </w:rPr>
              <w:t>(n</w:t>
            </w:r>
            <w:r w:rsidRPr="007C1360">
              <w:rPr>
                <w:b/>
                <w:bCs/>
              </w:rPr>
              <w:t>, %)</w:t>
            </w:r>
          </w:p>
          <w:p w14:paraId="07DB670C" w14:textId="77777777" w:rsidR="00967F64" w:rsidRDefault="00967F64" w:rsidP="007C1360">
            <w:pPr>
              <w:spacing w:line="276" w:lineRule="auto"/>
              <w:ind w:left="284"/>
              <w:jc w:val="both"/>
              <w:rPr>
                <w:b/>
                <w:bCs/>
              </w:rPr>
            </w:pPr>
            <w:r>
              <w:t>Médicament</w:t>
            </w:r>
          </w:p>
          <w:p w14:paraId="070CDD21" w14:textId="77777777" w:rsidR="00967F64" w:rsidRDefault="00967F64" w:rsidP="007C1360">
            <w:pPr>
              <w:spacing w:line="276" w:lineRule="auto"/>
              <w:ind w:left="284"/>
              <w:jc w:val="both"/>
            </w:pPr>
            <w:r>
              <w:t>Cosmétique</w:t>
            </w:r>
          </w:p>
          <w:p w14:paraId="138BDD15" w14:textId="77777777" w:rsidR="00967F64" w:rsidRDefault="00967F64" w:rsidP="007C1360">
            <w:pPr>
              <w:spacing w:line="276" w:lineRule="auto"/>
              <w:ind w:left="284"/>
              <w:jc w:val="both"/>
            </w:pPr>
            <w:r>
              <w:t xml:space="preserve">Produit </w:t>
            </w:r>
          </w:p>
          <w:p w14:paraId="77AD3AE7" w14:textId="77777777" w:rsidR="00967F64" w:rsidRDefault="00967F64" w:rsidP="00EE6219">
            <w:pPr>
              <w:spacing w:line="276" w:lineRule="auto"/>
              <w:ind w:left="567"/>
              <w:jc w:val="both"/>
            </w:pPr>
            <w:r>
              <w:t>Nettoyant</w:t>
            </w:r>
          </w:p>
          <w:p w14:paraId="4BB9ACAC" w14:textId="77777777" w:rsidR="00967F64" w:rsidRDefault="00967F64" w:rsidP="007C1360">
            <w:pPr>
              <w:spacing w:line="276" w:lineRule="auto"/>
              <w:ind w:left="284"/>
              <w:jc w:val="both"/>
            </w:pPr>
            <w:r>
              <w:t>Bois</w:t>
            </w:r>
          </w:p>
          <w:p w14:paraId="2D222CF5" w14:textId="77777777" w:rsidR="00967F64" w:rsidRDefault="00967F64" w:rsidP="007C1360">
            <w:pPr>
              <w:spacing w:line="276" w:lineRule="auto"/>
              <w:ind w:left="284"/>
              <w:jc w:val="both"/>
            </w:pPr>
            <w:r>
              <w:t>Autre</w:t>
            </w:r>
          </w:p>
          <w:p w14:paraId="1323911E" w14:textId="77777777" w:rsidR="00967F64" w:rsidRDefault="00967F64" w:rsidP="007C1360">
            <w:pPr>
              <w:spacing w:line="276" w:lineRule="auto"/>
              <w:jc w:val="both"/>
            </w:pPr>
            <w:r>
              <w:t>Divers agents</w:t>
            </w:r>
          </w:p>
        </w:tc>
        <w:tc>
          <w:tcPr>
            <w:tcW w:w="2489" w:type="dxa"/>
            <w:tcBorders>
              <w:top w:val="single" w:sz="4" w:space="0" w:color="auto"/>
            </w:tcBorders>
          </w:tcPr>
          <w:p w14:paraId="5682E4C5" w14:textId="77777777" w:rsidR="00967F64" w:rsidRDefault="00967F64" w:rsidP="007C1360">
            <w:pPr>
              <w:spacing w:line="276" w:lineRule="auto"/>
              <w:jc w:val="center"/>
            </w:pPr>
          </w:p>
          <w:p w14:paraId="768F2E3B" w14:textId="77777777" w:rsidR="00967F64" w:rsidRPr="007C1360" w:rsidRDefault="00C36A4D" w:rsidP="007C1360">
            <w:pPr>
              <w:spacing w:line="276" w:lineRule="auto"/>
              <w:jc w:val="center"/>
              <w:rPr>
                <w:b/>
                <w:bCs/>
              </w:rPr>
            </w:pPr>
            <w:r>
              <w:rPr>
                <w:b/>
                <w:bCs/>
              </w:rPr>
              <w:t>112 (78.</w:t>
            </w:r>
            <w:r w:rsidR="00967F64" w:rsidRPr="007C1360">
              <w:rPr>
                <w:b/>
                <w:bCs/>
              </w:rPr>
              <w:t>3)</w:t>
            </w:r>
          </w:p>
          <w:p w14:paraId="6DED9760" w14:textId="77777777" w:rsidR="00967F64" w:rsidRDefault="00967F64" w:rsidP="007C1360">
            <w:pPr>
              <w:spacing w:line="276" w:lineRule="auto"/>
              <w:jc w:val="center"/>
              <w:rPr>
                <w:b/>
                <w:bCs/>
              </w:rPr>
            </w:pPr>
            <w:r>
              <w:t>3(100)</w:t>
            </w:r>
          </w:p>
          <w:p w14:paraId="4ED52726" w14:textId="77777777" w:rsidR="00967F64" w:rsidRDefault="00967F64" w:rsidP="007C1360">
            <w:pPr>
              <w:spacing w:line="276" w:lineRule="auto"/>
              <w:jc w:val="center"/>
            </w:pPr>
            <w:r>
              <w:t>14(73.7)</w:t>
            </w:r>
          </w:p>
          <w:p w14:paraId="624BBE96" w14:textId="77777777" w:rsidR="00967F64" w:rsidRDefault="00967F64" w:rsidP="007C1360">
            <w:pPr>
              <w:spacing w:line="276" w:lineRule="auto"/>
              <w:jc w:val="center"/>
            </w:pPr>
            <w:r>
              <w:t>34 (77.3)</w:t>
            </w:r>
          </w:p>
          <w:p w14:paraId="0EDB5BE8" w14:textId="77777777" w:rsidR="00967F64" w:rsidRDefault="00C36A4D" w:rsidP="007C1360">
            <w:pPr>
              <w:spacing w:line="276" w:lineRule="auto"/>
              <w:jc w:val="center"/>
            </w:pPr>
            <w:r>
              <w:t>14 (82.</w:t>
            </w:r>
            <w:r w:rsidR="00967F64">
              <w:t>4)</w:t>
            </w:r>
          </w:p>
          <w:p w14:paraId="10619DD7" w14:textId="77777777" w:rsidR="00967F64" w:rsidRDefault="00967F64" w:rsidP="007C1360">
            <w:pPr>
              <w:spacing w:line="276" w:lineRule="auto"/>
              <w:jc w:val="center"/>
            </w:pPr>
            <w:r>
              <w:t>42 (80.8)</w:t>
            </w:r>
          </w:p>
          <w:p w14:paraId="0BF0EA52" w14:textId="77777777" w:rsidR="00967F64" w:rsidRDefault="00C36A4D" w:rsidP="007C1360">
            <w:pPr>
              <w:spacing w:line="276" w:lineRule="auto"/>
              <w:jc w:val="center"/>
            </w:pPr>
            <w:r>
              <w:t>19 (83.</w:t>
            </w:r>
            <w:r w:rsidR="00967F64">
              <w:t>3)</w:t>
            </w:r>
          </w:p>
          <w:p w14:paraId="3459FB85" w14:textId="77777777" w:rsidR="00967F64" w:rsidRDefault="00C36A4D" w:rsidP="007C1360">
            <w:pPr>
              <w:spacing w:line="276" w:lineRule="auto"/>
              <w:jc w:val="center"/>
            </w:pPr>
            <w:r>
              <w:t>84 (79.</w:t>
            </w:r>
            <w:r w:rsidR="00967F64">
              <w:t>2)</w:t>
            </w:r>
          </w:p>
        </w:tc>
        <w:tc>
          <w:tcPr>
            <w:tcW w:w="3071" w:type="dxa"/>
            <w:tcBorders>
              <w:top w:val="single" w:sz="4" w:space="0" w:color="auto"/>
            </w:tcBorders>
          </w:tcPr>
          <w:p w14:paraId="7B12EBD7" w14:textId="77777777" w:rsidR="00967F64" w:rsidRDefault="00967F64" w:rsidP="007C1360">
            <w:pPr>
              <w:spacing w:line="276" w:lineRule="auto"/>
              <w:jc w:val="center"/>
            </w:pPr>
          </w:p>
          <w:p w14:paraId="1FEE7EBC" w14:textId="77777777" w:rsidR="00967F64" w:rsidRPr="007C1360" w:rsidRDefault="00C36A4D" w:rsidP="007C1360">
            <w:pPr>
              <w:spacing w:line="276" w:lineRule="auto"/>
              <w:jc w:val="center"/>
              <w:rPr>
                <w:b/>
                <w:bCs/>
              </w:rPr>
            </w:pPr>
            <w:r>
              <w:rPr>
                <w:b/>
                <w:bCs/>
              </w:rPr>
              <w:t>31 (21.</w:t>
            </w:r>
            <w:r w:rsidR="00967F64" w:rsidRPr="007C1360">
              <w:rPr>
                <w:b/>
                <w:bCs/>
              </w:rPr>
              <w:t>7)</w:t>
            </w:r>
          </w:p>
          <w:p w14:paraId="1B80ADDE" w14:textId="77777777" w:rsidR="00967F64" w:rsidRDefault="00967F64" w:rsidP="007C1360">
            <w:pPr>
              <w:spacing w:line="276" w:lineRule="auto"/>
              <w:jc w:val="center"/>
              <w:rPr>
                <w:b/>
                <w:bCs/>
              </w:rPr>
            </w:pPr>
            <w:r>
              <w:t>0 (0)</w:t>
            </w:r>
          </w:p>
          <w:p w14:paraId="329AE0A3" w14:textId="77777777" w:rsidR="00967F64" w:rsidRDefault="00967F64" w:rsidP="007C1360">
            <w:pPr>
              <w:spacing w:line="276" w:lineRule="auto"/>
              <w:jc w:val="center"/>
            </w:pPr>
            <w:r>
              <w:t>5 (26.3)</w:t>
            </w:r>
          </w:p>
          <w:p w14:paraId="7AA88F86" w14:textId="77777777" w:rsidR="00967F64" w:rsidRDefault="00967F64" w:rsidP="007C1360">
            <w:pPr>
              <w:spacing w:line="276" w:lineRule="auto"/>
              <w:jc w:val="center"/>
            </w:pPr>
            <w:r>
              <w:t>10 (22.7)</w:t>
            </w:r>
          </w:p>
          <w:p w14:paraId="2F96FE5E" w14:textId="77777777" w:rsidR="00967F64" w:rsidRDefault="00C36A4D" w:rsidP="007C1360">
            <w:pPr>
              <w:spacing w:line="276" w:lineRule="auto"/>
              <w:jc w:val="center"/>
            </w:pPr>
            <w:r>
              <w:t>12 (22.</w:t>
            </w:r>
            <w:r w:rsidR="00967F64">
              <w:t>2)</w:t>
            </w:r>
          </w:p>
          <w:p w14:paraId="4EA92B32" w14:textId="77777777" w:rsidR="00967F64" w:rsidRDefault="00967F64" w:rsidP="007C1360">
            <w:pPr>
              <w:spacing w:line="276" w:lineRule="auto"/>
              <w:jc w:val="center"/>
            </w:pPr>
            <w:r>
              <w:t>10 (19.2)</w:t>
            </w:r>
          </w:p>
          <w:p w14:paraId="4AEB0F34" w14:textId="77777777" w:rsidR="00967F64" w:rsidRDefault="00C36A4D" w:rsidP="007C1360">
            <w:pPr>
              <w:spacing w:line="276" w:lineRule="auto"/>
              <w:jc w:val="center"/>
            </w:pPr>
            <w:r>
              <w:t>6 (16.</w:t>
            </w:r>
            <w:r w:rsidR="00967F64">
              <w:t>7)</w:t>
            </w:r>
          </w:p>
          <w:p w14:paraId="36B32944" w14:textId="77777777" w:rsidR="00967F64" w:rsidRDefault="00C36A4D" w:rsidP="007C1360">
            <w:pPr>
              <w:spacing w:line="276" w:lineRule="auto"/>
              <w:jc w:val="center"/>
            </w:pPr>
            <w:r>
              <w:t>22 (20.</w:t>
            </w:r>
            <w:r w:rsidR="00967F64">
              <w:t>8)</w:t>
            </w:r>
          </w:p>
        </w:tc>
      </w:tr>
    </w:tbl>
    <w:p w14:paraId="28D9081D" w14:textId="77777777" w:rsidR="00E54B05" w:rsidRDefault="00E54B05" w:rsidP="00E54B05">
      <w:pPr>
        <w:jc w:val="both"/>
        <w:rPr>
          <w:sz w:val="20"/>
          <w:szCs w:val="20"/>
        </w:rPr>
      </w:pPr>
      <w:r w:rsidRPr="003A64ED">
        <w:rPr>
          <w:sz w:val="20"/>
          <w:szCs w:val="20"/>
        </w:rPr>
        <w:t xml:space="preserve">Abréviation : </w:t>
      </w:r>
      <w:proofErr w:type="spellStart"/>
      <w:r w:rsidRPr="003A64ED">
        <w:rPr>
          <w:sz w:val="20"/>
          <w:szCs w:val="20"/>
        </w:rPr>
        <w:t>Amm</w:t>
      </w:r>
      <w:proofErr w:type="spellEnd"/>
      <w:r w:rsidRPr="003A64ED">
        <w:rPr>
          <w:sz w:val="20"/>
          <w:szCs w:val="20"/>
        </w:rPr>
        <w:t>-Quat= ammonium quaternaire,  EDTA=: éthylène diamine tétra acétique, BPM=bas poids moléculaire, HPM= Haut poids moléculaire.</w:t>
      </w:r>
    </w:p>
    <w:p w14:paraId="291919B4" w14:textId="77777777" w:rsidR="00967F64" w:rsidRPr="00967F64" w:rsidRDefault="00967F64" w:rsidP="00B73972">
      <w:pPr>
        <w:spacing w:line="360" w:lineRule="auto"/>
        <w:jc w:val="both"/>
        <w:rPr>
          <w:sz w:val="22"/>
          <w:szCs w:val="22"/>
        </w:rPr>
      </w:pPr>
    </w:p>
    <w:p w14:paraId="42FBC7B6" w14:textId="77777777" w:rsidR="003E7619" w:rsidRPr="003E7619" w:rsidDel="000268BE" w:rsidRDefault="00967F64" w:rsidP="004B48CB">
      <w:pPr>
        <w:spacing w:line="276" w:lineRule="auto"/>
        <w:jc w:val="both"/>
        <w:rPr>
          <w:del w:id="555" w:author="youssef" w:date="2022-09-12T12:46:00Z"/>
          <w:sz w:val="28"/>
          <w:szCs w:val="28"/>
        </w:rPr>
      </w:pPr>
      <w:bookmarkStart w:id="556" w:name="_Toc112850124"/>
      <w:del w:id="557" w:author="youssef" w:date="2022-09-12T12:46:00Z">
        <w:r w:rsidRPr="001809F5" w:rsidDel="000268BE">
          <w:delText xml:space="preserve">D’après </w:delText>
        </w:r>
        <w:r w:rsidR="00535ED2" w:rsidRPr="001809F5" w:rsidDel="000268BE">
          <w:delText xml:space="preserve">Tableau </w:delText>
        </w:r>
        <w:r w:rsidR="004B48CB" w:rsidDel="000268BE">
          <w:delText xml:space="preserve">III.9 </w:delText>
        </w:r>
        <w:r w:rsidRPr="001809F5" w:rsidDel="000268BE">
          <w:delText>on remarque que dans la famille de chimie BPM, l’exposition au aldéhyde et Amm-quat présent</w:delText>
        </w:r>
        <w:r w:rsidR="00746591" w:rsidRPr="001809F5" w:rsidDel="000268BE">
          <w:delText>ent presque 30% des cas positifs</w:delText>
        </w:r>
        <w:r w:rsidRPr="001809F5" w:rsidDel="000268BE">
          <w:delText xml:space="preserve"> suivis par 20% des cas positif</w:delText>
        </w:r>
        <w:r w:rsidR="00535ED2" w:rsidRPr="001809F5" w:rsidDel="000268BE">
          <w:delText>s</w:delText>
        </w:r>
        <w:r w:rsidRPr="001809F5" w:rsidDel="000268BE">
          <w:delText xml:space="preserve"> pour une exposition à l’EDTA.Pour la famille végétale HPM, la farine prés</w:delText>
        </w:r>
        <w:r w:rsidR="000D24D1" w:rsidDel="000268BE">
          <w:delText>ente 45.5% et autre végétale 22.</w:delText>
        </w:r>
        <w:r w:rsidRPr="001809F5" w:rsidDel="000268BE">
          <w:delText>9 des cas positif</w:delText>
        </w:r>
        <w:r w:rsidR="00535ED2" w:rsidRPr="001809F5" w:rsidDel="000268BE">
          <w:delText>s par rapport au total</w:delText>
        </w:r>
        <w:r w:rsidRPr="001809F5" w:rsidDel="000268BE">
          <w:delText xml:space="preserve"> d’exposition à ces agents, ainsi que pour la famille animale on a 50% positif contre 50% n</w:delText>
        </w:r>
        <w:r w:rsidR="007764F6" w:rsidRPr="001809F5" w:rsidDel="000268BE">
          <w:delText>égatif</w:delText>
        </w:r>
        <w:r w:rsidRPr="001809F5" w:rsidDel="000268BE">
          <w:delText xml:space="preserve">.  Pour les familles d’agent non classable, la famille cosmétique, et les nettoyants de la famille produit, présentent les </w:delText>
        </w:r>
        <w:r w:rsidR="007764F6" w:rsidRPr="001809F5" w:rsidDel="000268BE">
          <w:delText xml:space="preserve">cas ayant les </w:delText>
        </w:r>
        <w:r w:rsidRPr="001809F5" w:rsidDel="000268BE">
          <w:delText>plus grand</w:delText>
        </w:r>
        <w:r w:rsidR="007764F6" w:rsidRPr="001809F5" w:rsidDel="000268BE">
          <w:delText>s</w:delText>
        </w:r>
        <w:r w:rsidRPr="001809F5" w:rsidDel="000268BE">
          <w:delText xml:space="preserve"> cas positif</w:delText>
        </w:r>
        <w:r w:rsidR="007764F6" w:rsidRPr="001809F5" w:rsidDel="000268BE">
          <w:delText>s</w:delText>
        </w:r>
        <w:r w:rsidR="000D24D1" w:rsidDel="000268BE">
          <w:delText xml:space="preserve"> (26.3% et 22.</w:delText>
        </w:r>
        <w:r w:rsidRPr="001809F5" w:rsidDel="000268BE">
          <w:delText>2%) par rapport aux autres familles de cette catégorie</w:delText>
        </w:r>
        <w:r w:rsidR="007764F6" w:rsidRPr="001809F5" w:rsidDel="000268BE">
          <w:delText>.</w:delText>
        </w:r>
        <w:bookmarkEnd w:id="556"/>
      </w:del>
    </w:p>
    <w:p w14:paraId="5029693B" w14:textId="77777777" w:rsidR="00F95081" w:rsidRPr="00F95081" w:rsidRDefault="00A423FA" w:rsidP="002328CD">
      <w:pPr>
        <w:pStyle w:val="Titre2"/>
      </w:pPr>
      <w:bookmarkStart w:id="558" w:name="_Toc112850125"/>
      <w:bookmarkStart w:id="559" w:name="_Toc113368680"/>
      <w:r w:rsidRPr="00412D31">
        <w:t>Description des symptômes clinique</w:t>
      </w:r>
      <w:r w:rsidR="00412D31" w:rsidRPr="00412D31">
        <w:t>s</w:t>
      </w:r>
      <w:r w:rsidRPr="00412D31">
        <w:t>, famille et sous familles des agents e</w:t>
      </w:r>
      <w:commentRangeStart w:id="560"/>
      <w:r w:rsidRPr="00412D31">
        <w:t xml:space="preserve">n fonction </w:t>
      </w:r>
      <w:r w:rsidR="00380143">
        <w:t>d</w:t>
      </w:r>
      <w:bookmarkEnd w:id="558"/>
      <w:r w:rsidR="00C827F6">
        <w:t xml:space="preserve">e </w:t>
      </w:r>
      <w:proofErr w:type="spellStart"/>
      <w:r w:rsidR="00C827F6">
        <w:t>rhinomanométrie</w:t>
      </w:r>
      <w:bookmarkEnd w:id="559"/>
      <w:commentRangeEnd w:id="560"/>
      <w:proofErr w:type="spellEnd"/>
      <w:r w:rsidR="00815DCA">
        <w:rPr>
          <w:rStyle w:val="Marquedecommentaire"/>
          <w:b w:val="0"/>
        </w:rPr>
        <w:commentReference w:id="560"/>
      </w:r>
    </w:p>
    <w:p w14:paraId="5FB6EDA6" w14:textId="77777777" w:rsidR="00967F64" w:rsidDel="00326311" w:rsidRDefault="00967F64" w:rsidP="005B2814">
      <w:pPr>
        <w:spacing w:line="276" w:lineRule="auto"/>
        <w:jc w:val="both"/>
        <w:rPr>
          <w:del w:id="561" w:author="youssef" w:date="2022-09-12T14:21:00Z"/>
        </w:rPr>
      </w:pPr>
      <w:del w:id="562" w:author="youssef" w:date="2022-09-12T14:21:00Z">
        <w:r w:rsidRPr="002B2F97" w:rsidDel="00326311">
          <w:delText xml:space="preserve">Pour discuter le </w:delText>
        </w:r>
        <w:commentRangeStart w:id="563"/>
        <w:r w:rsidRPr="002B2F97" w:rsidDel="00326311">
          <w:delText xml:space="preserve">taux de l'influence </w:delText>
        </w:r>
        <w:commentRangeEnd w:id="563"/>
        <w:r w:rsidR="00815DCA" w:rsidDel="00326311">
          <w:rPr>
            <w:rStyle w:val="Marquedecommentaire"/>
          </w:rPr>
          <w:commentReference w:id="563"/>
        </w:r>
        <w:r w:rsidRPr="002B2F97" w:rsidDel="00326311">
          <w:delText>de l’augmentation de la variation de RN en fonction des symptômes clinique</w:delText>
        </w:r>
        <w:r w:rsidR="00C331B3" w:rsidDel="00326311">
          <w:delText>s</w:delText>
        </w:r>
        <w:r w:rsidRPr="002B2F97" w:rsidDel="00326311">
          <w:delText>, les familles e</w:delText>
        </w:r>
        <w:r w:rsidR="00C331B3" w:rsidDel="00326311">
          <w:delText>t sous famille des agents testés</w:delText>
        </w:r>
        <w:r w:rsidR="006A1E19" w:rsidDel="00326311">
          <w:delText>, cette derniè</w:delText>
        </w:r>
        <w:r w:rsidRPr="002B2F97" w:rsidDel="00326311">
          <w:delText>r</w:delText>
        </w:r>
        <w:r w:rsidR="006A1E19" w:rsidDel="00326311">
          <w:delText>e a été classé  en 7 classes avec un</w:delText>
        </w:r>
        <w:r w:rsidR="00A13B28" w:rsidDel="00326311">
          <w:delText>e</w:delText>
        </w:r>
        <w:r w:rsidR="00FB45A8" w:rsidRPr="002B2F97" w:rsidDel="00326311">
          <w:delText>amplitude, adapté</w:delText>
        </w:r>
        <w:r w:rsidR="00FB45A8" w:rsidDel="00326311">
          <w:delText>e</w:delText>
        </w:r>
        <w:r w:rsidRPr="002B2F97" w:rsidDel="00326311">
          <w:delText xml:space="preserve"> à la</w:delText>
        </w:r>
        <w:r w:rsidR="00D3418F" w:rsidDel="00326311">
          <w:delText>distribution de la variable</w:delText>
        </w:r>
        <w:r w:rsidR="0038382E" w:rsidDel="00326311">
          <w:delText>,</w:delText>
        </w:r>
        <w:r w:rsidRPr="002B2F97" w:rsidDel="00326311">
          <w:delText>égal</w:delText>
        </w:r>
        <w:r w:rsidR="0038382E" w:rsidDel="00326311">
          <w:delText>e à</w:delText>
        </w:r>
        <w:r w:rsidRPr="002B2F97" w:rsidDel="00326311">
          <w:delText xml:space="preserve"> 0.6.</w:delText>
        </w:r>
      </w:del>
    </w:p>
    <w:p w14:paraId="07C7E4C1" w14:textId="77777777" w:rsidR="00326311" w:rsidRDefault="00326311" w:rsidP="005B2814">
      <w:pPr>
        <w:spacing w:line="276" w:lineRule="auto"/>
        <w:jc w:val="both"/>
        <w:rPr>
          <w:ins w:id="564" w:author="youssef" w:date="2022-09-12T14:21:00Z"/>
        </w:rPr>
      </w:pPr>
      <w:ins w:id="565" w:author="youssef" w:date="2022-09-12T14:21:00Z">
        <w:r>
          <w:t>Pour étudier l’association entre les symptômes cliniques, les familles et sous famille des agents testés et la variation de RN, cette dernière est divisée en 7 classes avec une amplitude, égale à 0.6, adaptée à la distribution de la variable</w:t>
        </w:r>
      </w:ins>
    </w:p>
    <w:p w14:paraId="1A9F85B9" w14:textId="77777777" w:rsidR="003A7DC8" w:rsidRPr="003A7DC8" w:rsidRDefault="00956BD1" w:rsidP="00E252AB">
      <w:pPr>
        <w:pStyle w:val="Titre3"/>
        <w:jc w:val="both"/>
      </w:pPr>
      <w:bookmarkStart w:id="566" w:name="_Toc113368681"/>
      <w:r w:rsidRPr="00F95081">
        <w:t xml:space="preserve">Répartition </w:t>
      </w:r>
      <w:r w:rsidR="000D5D21">
        <w:t>du résultat</w:t>
      </w:r>
      <w:r>
        <w:t xml:space="preserve"> du test en fonction de la variation </w:t>
      </w:r>
      <w:r w:rsidR="00891570">
        <w:t>de la résistance nasale</w:t>
      </w:r>
      <w:bookmarkEnd w:id="566"/>
    </w:p>
    <w:p w14:paraId="74D9DA3A" w14:textId="77777777" w:rsidR="009E73D4" w:rsidRDefault="009E73D4" w:rsidP="009E73D4">
      <w:pPr>
        <w:jc w:val="both"/>
        <w:rPr>
          <w:ins w:id="567" w:author="youssef" w:date="2022-09-12T14:16:00Z"/>
        </w:rPr>
      </w:pPr>
      <w:ins w:id="568" w:author="youssef" w:date="2022-09-12T14:15:00Z">
        <w:r>
          <w:t>Le tableau III.6 montre qu’il n’y a aucun cas positif signalé en dessous de la variation RN&lt; 2, contrairement au cas négatif détecté en dessus de la variation  RN ≥  2.</w:t>
        </w:r>
      </w:ins>
    </w:p>
    <w:p w14:paraId="6495E2F9" w14:textId="77777777" w:rsidR="009E73D4" w:rsidRDefault="009E73D4" w:rsidP="009E73D4">
      <w:pPr>
        <w:jc w:val="both"/>
        <w:rPr>
          <w:ins w:id="569" w:author="youssef" w:date="2022-09-12T14:15:00Z"/>
        </w:rPr>
      </w:pPr>
    </w:p>
    <w:p w14:paraId="653146B1" w14:textId="77777777" w:rsidR="009E73D4" w:rsidRPr="009E73D4" w:rsidRDefault="009E73D4" w:rsidP="009E73D4">
      <w:pPr>
        <w:pStyle w:val="Lgende"/>
        <w:spacing w:line="360" w:lineRule="auto"/>
        <w:jc w:val="center"/>
        <w:rPr>
          <w:b w:val="0"/>
          <w:bCs w:val="0"/>
          <w:color w:val="auto"/>
          <w:sz w:val="22"/>
          <w:szCs w:val="22"/>
        </w:rPr>
      </w:pPr>
      <w:r w:rsidRPr="006612DA">
        <w:rPr>
          <w:color w:val="auto"/>
          <w:sz w:val="22"/>
          <w:szCs w:val="22"/>
        </w:rPr>
        <w:t xml:space="preserve">Tableau </w:t>
      </w:r>
      <w:r w:rsidR="005957B2">
        <w:rPr>
          <w:color w:val="auto"/>
          <w:sz w:val="22"/>
          <w:szCs w:val="22"/>
        </w:rPr>
        <w:fldChar w:fldCharType="begin"/>
      </w:r>
      <w:r>
        <w:rPr>
          <w:color w:val="auto"/>
          <w:sz w:val="22"/>
          <w:szCs w:val="22"/>
        </w:rPr>
        <w:instrText xml:space="preserve"> STYLEREF 1 \s </w:instrText>
      </w:r>
      <w:r w:rsidR="005957B2">
        <w:rPr>
          <w:color w:val="auto"/>
          <w:sz w:val="22"/>
          <w:szCs w:val="22"/>
        </w:rPr>
        <w:fldChar w:fldCharType="separate"/>
      </w:r>
      <w:r>
        <w:rPr>
          <w:noProof/>
          <w:color w:val="auto"/>
          <w:sz w:val="22"/>
          <w:szCs w:val="22"/>
          <w:cs/>
        </w:rPr>
        <w:t>‎</w:t>
      </w:r>
      <w:r>
        <w:rPr>
          <w:noProof/>
          <w:color w:val="auto"/>
          <w:sz w:val="22"/>
          <w:szCs w:val="22"/>
        </w:rPr>
        <w:t>III</w:t>
      </w:r>
      <w:r w:rsidR="005957B2">
        <w:rPr>
          <w:color w:val="auto"/>
          <w:sz w:val="22"/>
          <w:szCs w:val="22"/>
        </w:rPr>
        <w:fldChar w:fldCharType="end"/>
      </w:r>
      <w:r>
        <w:rPr>
          <w:color w:val="auto"/>
          <w:sz w:val="22"/>
          <w:szCs w:val="22"/>
        </w:rPr>
        <w:t>.</w:t>
      </w:r>
      <w:r w:rsidR="005957B2">
        <w:rPr>
          <w:color w:val="auto"/>
          <w:sz w:val="22"/>
          <w:szCs w:val="22"/>
        </w:rPr>
        <w:fldChar w:fldCharType="begin"/>
      </w:r>
      <w:r>
        <w:rPr>
          <w:color w:val="auto"/>
          <w:sz w:val="22"/>
          <w:szCs w:val="22"/>
        </w:rPr>
        <w:instrText xml:space="preserve"> SEQ Tableau \* ARABIC \s 1 </w:instrText>
      </w:r>
      <w:r w:rsidR="005957B2">
        <w:rPr>
          <w:color w:val="auto"/>
          <w:sz w:val="22"/>
          <w:szCs w:val="22"/>
        </w:rPr>
        <w:fldChar w:fldCharType="separate"/>
      </w:r>
      <w:r>
        <w:rPr>
          <w:noProof/>
          <w:color w:val="auto"/>
          <w:sz w:val="22"/>
          <w:szCs w:val="22"/>
        </w:rPr>
        <w:t>6</w:t>
      </w:r>
      <w:r w:rsidR="005957B2">
        <w:rPr>
          <w:color w:val="auto"/>
          <w:sz w:val="22"/>
          <w:szCs w:val="22"/>
        </w:rPr>
        <w:fldChar w:fldCharType="end"/>
      </w:r>
      <w:r w:rsidRPr="006612DA">
        <w:rPr>
          <w:b w:val="0"/>
          <w:bCs w:val="0"/>
          <w:color w:val="auto"/>
          <w:sz w:val="22"/>
          <w:szCs w:val="22"/>
        </w:rPr>
        <w:t xml:space="preserve">: Distribution du résultat du test en fonction de la variation </w:t>
      </w:r>
      <w:r>
        <w:rPr>
          <w:b w:val="0"/>
          <w:bCs w:val="0"/>
          <w:color w:val="auto"/>
          <w:sz w:val="22"/>
          <w:szCs w:val="22"/>
        </w:rPr>
        <w:t>de la résistance nasale</w:t>
      </w:r>
    </w:p>
    <w:tbl>
      <w:tblPr>
        <w:tblStyle w:val="Grilledutableau"/>
        <w:tblW w:w="923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3"/>
        <w:gridCol w:w="1157"/>
        <w:gridCol w:w="1131"/>
        <w:gridCol w:w="1131"/>
        <w:gridCol w:w="1131"/>
        <w:gridCol w:w="1131"/>
        <w:gridCol w:w="1150"/>
      </w:tblGrid>
      <w:tr w:rsidR="000D5D21" w14:paraId="21B271A0" w14:textId="77777777" w:rsidTr="007C1360">
        <w:trPr>
          <w:jc w:val="center"/>
        </w:trPr>
        <w:tc>
          <w:tcPr>
            <w:tcW w:w="2411" w:type="dxa"/>
            <w:tcBorders>
              <w:bottom w:val="single" w:sz="4" w:space="0" w:color="auto"/>
            </w:tcBorders>
          </w:tcPr>
          <w:p w14:paraId="2E71E525" w14:textId="77777777" w:rsidR="000D5D21" w:rsidRDefault="000D5D21" w:rsidP="00B73972">
            <w:pPr>
              <w:spacing w:line="360" w:lineRule="auto"/>
              <w:jc w:val="both"/>
            </w:pPr>
            <w:r w:rsidRPr="00DC72BE">
              <w:rPr>
                <w:b/>
                <w:bCs/>
              </w:rPr>
              <w:t>Résultats du test</w:t>
            </w:r>
            <w:r>
              <w:rPr>
                <w:b/>
                <w:bCs/>
              </w:rPr>
              <w:t xml:space="preserve"> (n,%)</w:t>
            </w:r>
          </w:p>
        </w:tc>
        <w:tc>
          <w:tcPr>
            <w:tcW w:w="1134" w:type="dxa"/>
            <w:tcBorders>
              <w:bottom w:val="single" w:sz="4" w:space="0" w:color="auto"/>
            </w:tcBorders>
          </w:tcPr>
          <w:p w14:paraId="6270850C" w14:textId="77777777" w:rsidR="000D5D21" w:rsidRPr="007A2E0E" w:rsidRDefault="00D3418F" w:rsidP="00B73972">
            <w:pPr>
              <w:spacing w:line="360" w:lineRule="auto"/>
              <w:jc w:val="both"/>
              <w:rPr>
                <w:b/>
                <w:bCs/>
              </w:rPr>
            </w:pPr>
            <w:r>
              <w:rPr>
                <w:b/>
                <w:bCs/>
              </w:rPr>
              <w:t>[0.8-1.</w:t>
            </w:r>
            <w:r w:rsidR="000D5D21" w:rsidRPr="007A2E0E">
              <w:rPr>
                <w:b/>
                <w:bCs/>
              </w:rPr>
              <w:t>4</w:t>
            </w:r>
            <w:r w:rsidR="000D5D21">
              <w:rPr>
                <w:b/>
                <w:bCs/>
              </w:rPr>
              <w:t>[</w:t>
            </w:r>
          </w:p>
        </w:tc>
        <w:tc>
          <w:tcPr>
            <w:tcW w:w="1134" w:type="dxa"/>
            <w:tcBorders>
              <w:bottom w:val="single" w:sz="4" w:space="0" w:color="auto"/>
            </w:tcBorders>
          </w:tcPr>
          <w:p w14:paraId="11ACF794" w14:textId="77777777" w:rsidR="000D5D21" w:rsidRPr="007A2E0E" w:rsidRDefault="00D3418F" w:rsidP="00B73972">
            <w:pPr>
              <w:spacing w:line="360" w:lineRule="auto"/>
              <w:jc w:val="both"/>
              <w:rPr>
                <w:b/>
                <w:bCs/>
              </w:rPr>
            </w:pPr>
            <w:r>
              <w:rPr>
                <w:b/>
                <w:bCs/>
              </w:rPr>
              <w:t>[1.</w:t>
            </w:r>
            <w:r w:rsidR="000D5D21">
              <w:rPr>
                <w:b/>
                <w:bCs/>
              </w:rPr>
              <w:t xml:space="preserve">4 - </w:t>
            </w:r>
            <w:r w:rsidR="000D5D21" w:rsidRPr="007A2E0E">
              <w:rPr>
                <w:b/>
                <w:bCs/>
              </w:rPr>
              <w:t>2</w:t>
            </w:r>
            <w:r w:rsidR="000D5D21">
              <w:rPr>
                <w:b/>
                <w:bCs/>
              </w:rPr>
              <w:t>[</w:t>
            </w:r>
          </w:p>
        </w:tc>
        <w:tc>
          <w:tcPr>
            <w:tcW w:w="1134" w:type="dxa"/>
            <w:tcBorders>
              <w:bottom w:val="single" w:sz="4" w:space="0" w:color="auto"/>
            </w:tcBorders>
          </w:tcPr>
          <w:p w14:paraId="33A2908E" w14:textId="77777777" w:rsidR="000D5D21" w:rsidRPr="007A2E0E" w:rsidRDefault="000D5D21" w:rsidP="00B73972">
            <w:pPr>
              <w:spacing w:line="360" w:lineRule="auto"/>
              <w:jc w:val="both"/>
              <w:rPr>
                <w:b/>
                <w:bCs/>
              </w:rPr>
            </w:pPr>
            <w:r>
              <w:rPr>
                <w:b/>
                <w:bCs/>
              </w:rPr>
              <w:t>[</w:t>
            </w:r>
            <w:r w:rsidRPr="007A2E0E">
              <w:rPr>
                <w:b/>
                <w:bCs/>
              </w:rPr>
              <w:t>2</w:t>
            </w:r>
            <w:r w:rsidR="00D3418F">
              <w:rPr>
                <w:b/>
                <w:bCs/>
              </w:rPr>
              <w:t xml:space="preserve"> – 2.</w:t>
            </w:r>
            <w:r w:rsidRPr="007A2E0E">
              <w:rPr>
                <w:b/>
                <w:bCs/>
              </w:rPr>
              <w:t>6</w:t>
            </w:r>
            <w:r>
              <w:rPr>
                <w:b/>
                <w:bCs/>
              </w:rPr>
              <w:t xml:space="preserve"> [</w:t>
            </w:r>
          </w:p>
        </w:tc>
        <w:tc>
          <w:tcPr>
            <w:tcW w:w="1134" w:type="dxa"/>
            <w:tcBorders>
              <w:bottom w:val="single" w:sz="4" w:space="0" w:color="auto"/>
            </w:tcBorders>
          </w:tcPr>
          <w:p w14:paraId="7E905C5E" w14:textId="77777777" w:rsidR="000D5D21" w:rsidRPr="007A2E0E" w:rsidRDefault="000D5D21" w:rsidP="00B73972">
            <w:pPr>
              <w:spacing w:line="360" w:lineRule="auto"/>
              <w:jc w:val="both"/>
              <w:rPr>
                <w:b/>
                <w:bCs/>
              </w:rPr>
            </w:pPr>
            <w:r>
              <w:rPr>
                <w:b/>
                <w:bCs/>
              </w:rPr>
              <w:t>[</w:t>
            </w:r>
            <w:r w:rsidRPr="007A2E0E">
              <w:rPr>
                <w:b/>
                <w:bCs/>
              </w:rPr>
              <w:t>2.6</w:t>
            </w:r>
            <w:r w:rsidR="00D3418F">
              <w:rPr>
                <w:b/>
                <w:bCs/>
              </w:rPr>
              <w:t xml:space="preserve"> – 3.</w:t>
            </w:r>
            <w:r w:rsidRPr="007A2E0E">
              <w:rPr>
                <w:b/>
                <w:bCs/>
              </w:rPr>
              <w:t>2</w:t>
            </w:r>
            <w:r>
              <w:rPr>
                <w:b/>
                <w:bCs/>
              </w:rPr>
              <w:t>[</w:t>
            </w:r>
          </w:p>
        </w:tc>
        <w:tc>
          <w:tcPr>
            <w:tcW w:w="1134" w:type="dxa"/>
            <w:tcBorders>
              <w:bottom w:val="single" w:sz="4" w:space="0" w:color="auto"/>
            </w:tcBorders>
          </w:tcPr>
          <w:p w14:paraId="0334789D" w14:textId="77777777" w:rsidR="000D5D21" w:rsidRPr="007A2E0E" w:rsidRDefault="00D3418F" w:rsidP="00B73972">
            <w:pPr>
              <w:spacing w:line="360" w:lineRule="auto"/>
              <w:jc w:val="both"/>
              <w:rPr>
                <w:b/>
                <w:bCs/>
              </w:rPr>
            </w:pPr>
            <w:r>
              <w:rPr>
                <w:b/>
                <w:bCs/>
              </w:rPr>
              <w:t>[3.2-3.</w:t>
            </w:r>
            <w:r w:rsidR="000D5D21" w:rsidRPr="007A2E0E">
              <w:rPr>
                <w:b/>
                <w:bCs/>
              </w:rPr>
              <w:t>8</w:t>
            </w:r>
            <w:r w:rsidR="000D5D21">
              <w:rPr>
                <w:b/>
                <w:bCs/>
              </w:rPr>
              <w:t xml:space="preserve"> [</w:t>
            </w:r>
          </w:p>
        </w:tc>
        <w:tc>
          <w:tcPr>
            <w:tcW w:w="1153" w:type="dxa"/>
            <w:tcBorders>
              <w:bottom w:val="single" w:sz="4" w:space="0" w:color="auto"/>
            </w:tcBorders>
          </w:tcPr>
          <w:p w14:paraId="0F03D942" w14:textId="77777777" w:rsidR="000D5D21" w:rsidRPr="007A2E0E" w:rsidRDefault="00D95904" w:rsidP="00D95904">
            <w:pPr>
              <w:spacing w:line="360" w:lineRule="auto"/>
              <w:jc w:val="both"/>
              <w:rPr>
                <w:b/>
                <w:bCs/>
              </w:rPr>
            </w:pPr>
            <w:r>
              <w:t>≥</w:t>
            </w:r>
            <w:r w:rsidR="000D5D21" w:rsidRPr="007A2E0E">
              <w:rPr>
                <w:b/>
                <w:bCs/>
              </w:rPr>
              <w:t>3.8</w:t>
            </w:r>
          </w:p>
        </w:tc>
      </w:tr>
      <w:tr w:rsidR="000D5D21" w14:paraId="17294B47" w14:textId="77777777" w:rsidTr="007C1360">
        <w:trPr>
          <w:trHeight w:val="737"/>
          <w:jc w:val="center"/>
        </w:trPr>
        <w:tc>
          <w:tcPr>
            <w:tcW w:w="2411" w:type="dxa"/>
            <w:tcBorders>
              <w:top w:val="single" w:sz="4" w:space="0" w:color="auto"/>
            </w:tcBorders>
          </w:tcPr>
          <w:p w14:paraId="55BDDDE4" w14:textId="77777777" w:rsidR="000D5D21" w:rsidRDefault="000D5D21" w:rsidP="00B73972">
            <w:pPr>
              <w:spacing w:line="360" w:lineRule="auto"/>
              <w:jc w:val="both"/>
            </w:pPr>
            <w:r>
              <w:t xml:space="preserve">Négatif  </w:t>
            </w:r>
          </w:p>
          <w:p w14:paraId="6FF65AB4" w14:textId="77777777" w:rsidR="000D5D21" w:rsidRPr="000D5D21" w:rsidRDefault="000D5D21" w:rsidP="00B73972">
            <w:pPr>
              <w:spacing w:line="360" w:lineRule="auto"/>
              <w:jc w:val="both"/>
            </w:pPr>
            <w:r w:rsidRPr="00DC72BE">
              <w:t xml:space="preserve">Positif   </w:t>
            </w:r>
          </w:p>
        </w:tc>
        <w:tc>
          <w:tcPr>
            <w:tcW w:w="1134" w:type="dxa"/>
            <w:tcBorders>
              <w:top w:val="single" w:sz="4" w:space="0" w:color="auto"/>
            </w:tcBorders>
          </w:tcPr>
          <w:p w14:paraId="5902944A" w14:textId="77777777" w:rsidR="000D5D21" w:rsidRDefault="000D5D21" w:rsidP="00B73972">
            <w:pPr>
              <w:spacing w:line="360" w:lineRule="auto"/>
              <w:jc w:val="both"/>
            </w:pPr>
            <w:r>
              <w:t>582(85.7)</w:t>
            </w:r>
          </w:p>
          <w:p w14:paraId="52FFC01C" w14:textId="77777777" w:rsidR="000D5D21" w:rsidRDefault="000D5D21" w:rsidP="00B73972">
            <w:pPr>
              <w:spacing w:line="360" w:lineRule="auto"/>
              <w:jc w:val="both"/>
            </w:pPr>
            <w:r>
              <w:t>0 (0)</w:t>
            </w:r>
          </w:p>
        </w:tc>
        <w:tc>
          <w:tcPr>
            <w:tcW w:w="1134" w:type="dxa"/>
            <w:tcBorders>
              <w:top w:val="single" w:sz="4" w:space="0" w:color="auto"/>
            </w:tcBorders>
          </w:tcPr>
          <w:p w14:paraId="3879DB39" w14:textId="77777777" w:rsidR="000D5D21" w:rsidRDefault="00D3418F" w:rsidP="00B73972">
            <w:pPr>
              <w:spacing w:line="360" w:lineRule="auto"/>
              <w:jc w:val="both"/>
            </w:pPr>
            <w:r>
              <w:t>97 (14.</w:t>
            </w:r>
            <w:r w:rsidR="000D5D21">
              <w:t>3)</w:t>
            </w:r>
          </w:p>
          <w:p w14:paraId="35DBE682" w14:textId="77777777" w:rsidR="000D5D21" w:rsidRDefault="000D5D21" w:rsidP="00B73972">
            <w:pPr>
              <w:spacing w:line="360" w:lineRule="auto"/>
              <w:jc w:val="both"/>
            </w:pPr>
            <w:r>
              <w:t>0 (0)</w:t>
            </w:r>
          </w:p>
        </w:tc>
        <w:tc>
          <w:tcPr>
            <w:tcW w:w="1134" w:type="dxa"/>
            <w:tcBorders>
              <w:top w:val="single" w:sz="4" w:space="0" w:color="auto"/>
            </w:tcBorders>
          </w:tcPr>
          <w:p w14:paraId="5026EA09" w14:textId="77777777" w:rsidR="000D5D21" w:rsidRDefault="000D5D21" w:rsidP="00B73972">
            <w:pPr>
              <w:spacing w:line="360" w:lineRule="auto"/>
              <w:jc w:val="both"/>
            </w:pPr>
            <w:r>
              <w:t>0 (0)</w:t>
            </w:r>
          </w:p>
          <w:p w14:paraId="7FED28D1" w14:textId="77777777" w:rsidR="000D5D21" w:rsidRDefault="00D3418F" w:rsidP="00B73972">
            <w:pPr>
              <w:spacing w:line="360" w:lineRule="auto"/>
              <w:jc w:val="both"/>
            </w:pPr>
            <w:r>
              <w:t>74 (36.</w:t>
            </w:r>
            <w:r w:rsidR="000D5D21">
              <w:t>3)</w:t>
            </w:r>
          </w:p>
        </w:tc>
        <w:tc>
          <w:tcPr>
            <w:tcW w:w="1134" w:type="dxa"/>
            <w:tcBorders>
              <w:top w:val="single" w:sz="4" w:space="0" w:color="auto"/>
            </w:tcBorders>
          </w:tcPr>
          <w:p w14:paraId="4843DA0E" w14:textId="77777777" w:rsidR="000D5D21" w:rsidRDefault="000D5D21" w:rsidP="00B73972">
            <w:pPr>
              <w:spacing w:line="360" w:lineRule="auto"/>
              <w:jc w:val="both"/>
            </w:pPr>
            <w:r>
              <w:t>0 (0)</w:t>
            </w:r>
          </w:p>
          <w:p w14:paraId="6E1115F0" w14:textId="77777777" w:rsidR="000D5D21" w:rsidRDefault="00D3418F" w:rsidP="00B73972">
            <w:pPr>
              <w:spacing w:line="360" w:lineRule="auto"/>
              <w:jc w:val="both"/>
            </w:pPr>
            <w:r>
              <w:t>35 (17.</w:t>
            </w:r>
            <w:r w:rsidR="000D5D21">
              <w:t>2)</w:t>
            </w:r>
          </w:p>
        </w:tc>
        <w:tc>
          <w:tcPr>
            <w:tcW w:w="1134" w:type="dxa"/>
            <w:tcBorders>
              <w:top w:val="single" w:sz="4" w:space="0" w:color="auto"/>
            </w:tcBorders>
          </w:tcPr>
          <w:p w14:paraId="208383A3" w14:textId="77777777" w:rsidR="000D5D21" w:rsidRDefault="000D5D21" w:rsidP="00B73972">
            <w:pPr>
              <w:spacing w:line="360" w:lineRule="auto"/>
              <w:jc w:val="both"/>
            </w:pPr>
            <w:r>
              <w:t>0(0)</w:t>
            </w:r>
          </w:p>
          <w:p w14:paraId="705DC9F8" w14:textId="77777777" w:rsidR="000D5D21" w:rsidRDefault="00D3418F" w:rsidP="00B73972">
            <w:pPr>
              <w:spacing w:line="360" w:lineRule="auto"/>
              <w:jc w:val="both"/>
            </w:pPr>
            <w:r>
              <w:t>38 (18.</w:t>
            </w:r>
            <w:r w:rsidR="000D5D21">
              <w:t>6)</w:t>
            </w:r>
          </w:p>
        </w:tc>
        <w:tc>
          <w:tcPr>
            <w:tcW w:w="1153" w:type="dxa"/>
            <w:tcBorders>
              <w:top w:val="single" w:sz="4" w:space="0" w:color="auto"/>
            </w:tcBorders>
          </w:tcPr>
          <w:p w14:paraId="591A336A" w14:textId="77777777" w:rsidR="000D5D21" w:rsidRDefault="000D5D21" w:rsidP="00B73972">
            <w:pPr>
              <w:spacing w:line="360" w:lineRule="auto"/>
              <w:jc w:val="both"/>
            </w:pPr>
            <w:r>
              <w:t>0 (0)</w:t>
            </w:r>
          </w:p>
          <w:p w14:paraId="5D336151" w14:textId="77777777" w:rsidR="000D5D21" w:rsidRDefault="00D3418F" w:rsidP="00B73972">
            <w:pPr>
              <w:spacing w:line="360" w:lineRule="auto"/>
              <w:jc w:val="both"/>
            </w:pPr>
            <w:r>
              <w:t>57 (27.</w:t>
            </w:r>
            <w:r w:rsidR="000D5D21">
              <w:t>9)</w:t>
            </w:r>
          </w:p>
        </w:tc>
      </w:tr>
    </w:tbl>
    <w:p w14:paraId="26399705" w14:textId="77777777" w:rsidR="00891570" w:rsidRDefault="00891570" w:rsidP="009B2985">
      <w:pPr>
        <w:jc w:val="both"/>
      </w:pPr>
    </w:p>
    <w:p w14:paraId="0A636573" w14:textId="77777777" w:rsidR="00FC08D4" w:rsidRPr="00891570" w:rsidRDefault="00967F64" w:rsidP="009B2985">
      <w:pPr>
        <w:jc w:val="both"/>
      </w:pPr>
      <w:del w:id="570" w:author="youssef" w:date="2022-09-12T14:16:00Z">
        <w:r w:rsidRPr="00891570" w:rsidDel="009E73D4">
          <w:delText xml:space="preserve">Le tableau </w:delText>
        </w:r>
        <w:r w:rsidR="00C827F6" w:rsidRPr="00891570" w:rsidDel="009E73D4">
          <w:delText>III.6</w:delText>
        </w:r>
        <w:r w:rsidRPr="00891570" w:rsidDel="009E73D4">
          <w:delText>mon</w:delText>
        </w:r>
        <w:r w:rsidR="00D9437D" w:rsidRPr="00891570" w:rsidDel="009E73D4">
          <w:delText>tre qu’il n ya aucun cas positif signalé</w:delText>
        </w:r>
        <w:r w:rsidRPr="00891570" w:rsidDel="009E73D4">
          <w:delText>au dessous  de variation</w:delText>
        </w:r>
        <w:r w:rsidR="000D5D21" w:rsidRPr="00891570" w:rsidDel="009E73D4">
          <w:delText xml:space="preserve"> RN&lt; 2, </w:delText>
        </w:r>
        <w:commentRangeStart w:id="571"/>
        <w:r w:rsidR="000D5D21" w:rsidRPr="00891570" w:rsidDel="009E73D4">
          <w:delText>pareil</w:delText>
        </w:r>
        <w:commentRangeEnd w:id="571"/>
        <w:r w:rsidR="00815DCA" w:rsidDel="009E73D4">
          <w:rPr>
            <w:rStyle w:val="Marquedecommentaire"/>
          </w:rPr>
          <w:commentReference w:id="571"/>
        </w:r>
        <w:r w:rsidR="006F52C6" w:rsidRPr="00891570" w:rsidDel="009E73D4">
          <w:delText xml:space="preserve">, </w:delText>
        </w:r>
        <w:r w:rsidR="00D9437D" w:rsidRPr="00891570" w:rsidDel="009E73D4">
          <w:delText xml:space="preserve">et </w:delText>
        </w:r>
        <w:r w:rsidRPr="00891570" w:rsidDel="009E73D4">
          <w:delText xml:space="preserve">il </w:delText>
        </w:r>
        <w:r w:rsidR="00A13B28" w:rsidRPr="00891570" w:rsidDel="009E73D4">
          <w:delText xml:space="preserve">n ya aucun cas négatif </w:delText>
        </w:r>
        <w:r w:rsidR="00D9437D" w:rsidRPr="00891570" w:rsidDel="009E73D4">
          <w:delText>détecté</w:delText>
        </w:r>
        <w:r w:rsidR="006F52C6" w:rsidRPr="00891570" w:rsidDel="009E73D4">
          <w:delText xml:space="preserve"> en dessus de</w:delText>
        </w:r>
        <w:r w:rsidR="000D5D21" w:rsidRPr="00891570" w:rsidDel="009E73D4">
          <w:delText xml:space="preserve"> la </w:delText>
        </w:r>
        <w:r w:rsidR="001809F5" w:rsidRPr="00891570" w:rsidDel="009E73D4">
          <w:delText xml:space="preserve">variation </w:delText>
        </w:r>
        <w:r w:rsidR="000D5D21" w:rsidRPr="00891570" w:rsidDel="009E73D4">
          <w:delText xml:space="preserve"> RN ≥ </w:delText>
        </w:r>
        <w:r w:rsidR="006F52C6" w:rsidRPr="00891570" w:rsidDel="009E73D4">
          <w:delText xml:space="preserve"> 2</w:delText>
        </w:r>
      </w:del>
      <w:r w:rsidR="006F52C6" w:rsidRPr="00891570">
        <w:t>.</w:t>
      </w:r>
    </w:p>
    <w:p w14:paraId="22379CF5" w14:textId="77777777" w:rsidR="00FC08D4" w:rsidRPr="00FC08D4" w:rsidRDefault="00956BD1" w:rsidP="00891570">
      <w:pPr>
        <w:pStyle w:val="Titre3"/>
        <w:jc w:val="both"/>
      </w:pPr>
      <w:bookmarkStart w:id="572" w:name="_Toc113368682"/>
      <w:r w:rsidRPr="00F95081">
        <w:lastRenderedPageBreak/>
        <w:t xml:space="preserve">Répartition </w:t>
      </w:r>
      <w:r>
        <w:t xml:space="preserve">des symptômes cliniques en fonction de la variation </w:t>
      </w:r>
      <w:r w:rsidR="00891570">
        <w:t>de la résistance nasale</w:t>
      </w:r>
      <w:bookmarkEnd w:id="572"/>
    </w:p>
    <w:p w14:paraId="4A8D34FA" w14:textId="77777777" w:rsidR="00BD72B1" w:rsidRDefault="006612DA" w:rsidP="00891570">
      <w:pPr>
        <w:pStyle w:val="Lgende"/>
        <w:spacing w:line="360" w:lineRule="auto"/>
        <w:jc w:val="center"/>
        <w:rPr>
          <w:b w:val="0"/>
          <w:bCs w:val="0"/>
          <w:color w:val="auto"/>
          <w:sz w:val="22"/>
          <w:szCs w:val="22"/>
        </w:rPr>
      </w:pPr>
      <w:bookmarkStart w:id="573" w:name="_Toc113368741"/>
      <w:r w:rsidRPr="006612DA">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9B2985">
        <w:rPr>
          <w:noProof/>
          <w:color w:val="auto"/>
          <w:sz w:val="22"/>
          <w:szCs w:val="22"/>
        </w:rPr>
        <w:t>7</w:t>
      </w:r>
      <w:r w:rsidR="005957B2">
        <w:rPr>
          <w:color w:val="auto"/>
          <w:sz w:val="22"/>
          <w:szCs w:val="22"/>
        </w:rPr>
        <w:fldChar w:fldCharType="end"/>
      </w:r>
      <w:r w:rsidRPr="006612DA">
        <w:rPr>
          <w:b w:val="0"/>
          <w:bCs w:val="0"/>
          <w:color w:val="auto"/>
          <w:sz w:val="22"/>
          <w:szCs w:val="22"/>
        </w:rPr>
        <w:t xml:space="preserve">: Distribution des symptômes cliniques positifs en fonction de la variation </w:t>
      </w:r>
      <w:r w:rsidR="00891570">
        <w:rPr>
          <w:b w:val="0"/>
          <w:bCs w:val="0"/>
          <w:color w:val="auto"/>
          <w:sz w:val="22"/>
          <w:szCs w:val="22"/>
        </w:rPr>
        <w:t>de la résistance nasale</w:t>
      </w:r>
      <w:bookmarkEnd w:id="573"/>
    </w:p>
    <w:tbl>
      <w:tblPr>
        <w:tblStyle w:val="Grilledutableau"/>
        <w:tblW w:w="98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157"/>
        <w:gridCol w:w="969"/>
        <w:gridCol w:w="1134"/>
        <w:gridCol w:w="1134"/>
        <w:gridCol w:w="1285"/>
        <w:gridCol w:w="1125"/>
      </w:tblGrid>
      <w:tr w:rsidR="00D9185F" w:rsidRPr="001E6038" w14:paraId="4D320792" w14:textId="77777777" w:rsidTr="00E4443A">
        <w:trPr>
          <w:trHeight w:val="368"/>
        </w:trPr>
        <w:tc>
          <w:tcPr>
            <w:tcW w:w="3085" w:type="dxa"/>
            <w:tcBorders>
              <w:bottom w:val="single" w:sz="4" w:space="0" w:color="auto"/>
            </w:tcBorders>
          </w:tcPr>
          <w:p w14:paraId="263629B9" w14:textId="77777777" w:rsidR="00D9185F" w:rsidRPr="001E6038" w:rsidRDefault="00D9185F" w:rsidP="00E4443A">
            <w:pPr>
              <w:rPr>
                <w:sz w:val="20"/>
                <w:szCs w:val="20"/>
              </w:rPr>
            </w:pPr>
            <w:commentRangeStart w:id="574"/>
            <w:r w:rsidRPr="001E6038">
              <w:rPr>
                <w:sz w:val="20"/>
                <w:szCs w:val="20"/>
              </w:rPr>
              <w:t>Symptôme et score clinique</w:t>
            </w:r>
            <w:commentRangeEnd w:id="574"/>
            <w:r w:rsidRPr="001E6038">
              <w:rPr>
                <w:rStyle w:val="Marquedecommentaire"/>
                <w:sz w:val="20"/>
                <w:szCs w:val="20"/>
              </w:rPr>
              <w:commentReference w:id="574"/>
            </w:r>
          </w:p>
        </w:tc>
        <w:tc>
          <w:tcPr>
            <w:tcW w:w="1157" w:type="dxa"/>
            <w:tcBorders>
              <w:bottom w:val="single" w:sz="4" w:space="0" w:color="auto"/>
            </w:tcBorders>
          </w:tcPr>
          <w:p w14:paraId="06EB5BF4" w14:textId="77777777" w:rsidR="00D9185F" w:rsidRPr="001E6038" w:rsidRDefault="00D9185F" w:rsidP="00E4443A">
            <w:pPr>
              <w:rPr>
                <w:sz w:val="20"/>
                <w:szCs w:val="20"/>
              </w:rPr>
            </w:pPr>
            <w:r w:rsidRPr="001E6038">
              <w:rPr>
                <w:sz w:val="20"/>
                <w:szCs w:val="20"/>
              </w:rPr>
              <w:t>[0.8 – 1.4[</w:t>
            </w:r>
          </w:p>
        </w:tc>
        <w:tc>
          <w:tcPr>
            <w:tcW w:w="969" w:type="dxa"/>
            <w:tcBorders>
              <w:bottom w:val="single" w:sz="4" w:space="0" w:color="auto"/>
            </w:tcBorders>
          </w:tcPr>
          <w:p w14:paraId="0E334688" w14:textId="77777777" w:rsidR="00D9185F" w:rsidRPr="001E6038" w:rsidRDefault="00D9185F" w:rsidP="00E4443A">
            <w:pPr>
              <w:rPr>
                <w:sz w:val="20"/>
                <w:szCs w:val="20"/>
              </w:rPr>
            </w:pPr>
            <w:r w:rsidRPr="001E6038">
              <w:rPr>
                <w:sz w:val="20"/>
                <w:szCs w:val="20"/>
              </w:rPr>
              <w:t>[1.4 - 2[</w:t>
            </w:r>
          </w:p>
        </w:tc>
        <w:tc>
          <w:tcPr>
            <w:tcW w:w="1134" w:type="dxa"/>
            <w:tcBorders>
              <w:bottom w:val="single" w:sz="4" w:space="0" w:color="auto"/>
            </w:tcBorders>
          </w:tcPr>
          <w:p w14:paraId="60258D4C" w14:textId="77777777" w:rsidR="00D9185F" w:rsidRPr="001E6038" w:rsidRDefault="00D9185F" w:rsidP="00E4443A">
            <w:pPr>
              <w:rPr>
                <w:sz w:val="20"/>
                <w:szCs w:val="20"/>
              </w:rPr>
            </w:pPr>
            <w:r w:rsidRPr="001E6038">
              <w:rPr>
                <w:sz w:val="20"/>
                <w:szCs w:val="20"/>
              </w:rPr>
              <w:t>[2 – 2.6[</w:t>
            </w:r>
          </w:p>
        </w:tc>
        <w:tc>
          <w:tcPr>
            <w:tcW w:w="1134" w:type="dxa"/>
            <w:tcBorders>
              <w:bottom w:val="single" w:sz="4" w:space="0" w:color="auto"/>
            </w:tcBorders>
          </w:tcPr>
          <w:p w14:paraId="1BAA77CD" w14:textId="77777777" w:rsidR="00D9185F" w:rsidRPr="001E6038" w:rsidRDefault="00D9185F" w:rsidP="00E4443A">
            <w:pPr>
              <w:rPr>
                <w:sz w:val="20"/>
                <w:szCs w:val="20"/>
              </w:rPr>
            </w:pPr>
            <w:r w:rsidRPr="001E6038">
              <w:rPr>
                <w:sz w:val="20"/>
                <w:szCs w:val="20"/>
              </w:rPr>
              <w:t>[2.6 – 3.2[</w:t>
            </w:r>
          </w:p>
        </w:tc>
        <w:tc>
          <w:tcPr>
            <w:tcW w:w="1285" w:type="dxa"/>
            <w:tcBorders>
              <w:bottom w:val="single" w:sz="4" w:space="0" w:color="auto"/>
            </w:tcBorders>
          </w:tcPr>
          <w:p w14:paraId="75C2A91E" w14:textId="77777777" w:rsidR="00D9185F" w:rsidRPr="001E6038" w:rsidRDefault="00D9185F" w:rsidP="00E4443A">
            <w:pPr>
              <w:rPr>
                <w:sz w:val="20"/>
                <w:szCs w:val="20"/>
              </w:rPr>
            </w:pPr>
            <w:r w:rsidRPr="001E6038">
              <w:rPr>
                <w:sz w:val="20"/>
                <w:szCs w:val="20"/>
              </w:rPr>
              <w:t>[3.2 – 3.8[</w:t>
            </w:r>
          </w:p>
        </w:tc>
        <w:tc>
          <w:tcPr>
            <w:tcW w:w="1125" w:type="dxa"/>
            <w:tcBorders>
              <w:bottom w:val="single" w:sz="4" w:space="0" w:color="auto"/>
            </w:tcBorders>
          </w:tcPr>
          <w:p w14:paraId="47DEE633" w14:textId="77777777" w:rsidR="00D9185F" w:rsidRPr="001E6038" w:rsidRDefault="00D9185F" w:rsidP="00E4443A">
            <w:pPr>
              <w:rPr>
                <w:sz w:val="20"/>
                <w:szCs w:val="20"/>
              </w:rPr>
            </w:pPr>
            <w:r w:rsidRPr="001E6038">
              <w:rPr>
                <w:sz w:val="20"/>
                <w:szCs w:val="20"/>
              </w:rPr>
              <w:t>≥3.8</w:t>
            </w:r>
          </w:p>
        </w:tc>
      </w:tr>
      <w:tr w:rsidR="00D9185F" w:rsidRPr="001E6038" w14:paraId="73C18170" w14:textId="77777777" w:rsidTr="00E4443A">
        <w:trPr>
          <w:trHeight w:val="1111"/>
        </w:trPr>
        <w:tc>
          <w:tcPr>
            <w:tcW w:w="3085" w:type="dxa"/>
            <w:tcBorders>
              <w:top w:val="single" w:sz="4" w:space="0" w:color="auto"/>
              <w:bottom w:val="single" w:sz="4" w:space="0" w:color="auto"/>
            </w:tcBorders>
          </w:tcPr>
          <w:p w14:paraId="13594C1A" w14:textId="77777777" w:rsidR="00D9185F" w:rsidRPr="00D85907" w:rsidRDefault="00D9185F" w:rsidP="00E4443A">
            <w:pPr>
              <w:rPr>
                <w:b/>
                <w:bCs/>
                <w:sz w:val="20"/>
                <w:szCs w:val="20"/>
              </w:rPr>
            </w:pPr>
            <w:r w:rsidRPr="00D85907">
              <w:rPr>
                <w:b/>
                <w:bCs/>
                <w:sz w:val="20"/>
                <w:szCs w:val="20"/>
              </w:rPr>
              <w:t>Symptôme, (n, %)</w:t>
            </w:r>
          </w:p>
          <w:p w14:paraId="63C92FAD" w14:textId="77777777" w:rsidR="00D9185F" w:rsidRPr="001E6038" w:rsidRDefault="00D9185F" w:rsidP="00E4443A">
            <w:pPr>
              <w:rPr>
                <w:sz w:val="20"/>
                <w:szCs w:val="20"/>
              </w:rPr>
            </w:pPr>
            <w:proofErr w:type="spellStart"/>
            <w:r w:rsidRPr="001E6038">
              <w:rPr>
                <w:sz w:val="20"/>
                <w:szCs w:val="20"/>
              </w:rPr>
              <w:t>Prurit.nasale.et.oculaire</w:t>
            </w:r>
            <w:proofErr w:type="spellEnd"/>
          </w:p>
          <w:p w14:paraId="3836DC76" w14:textId="77777777" w:rsidR="00D9185F" w:rsidRPr="001E6038" w:rsidRDefault="00D9185F" w:rsidP="00E4443A">
            <w:pPr>
              <w:ind w:left="284"/>
              <w:rPr>
                <w:sz w:val="20"/>
                <w:szCs w:val="20"/>
              </w:rPr>
            </w:pPr>
            <w:r w:rsidRPr="001E6038">
              <w:rPr>
                <w:sz w:val="20"/>
                <w:szCs w:val="20"/>
              </w:rPr>
              <w:t>Absent</w:t>
            </w:r>
          </w:p>
          <w:p w14:paraId="2BB461D3" w14:textId="77777777" w:rsidR="00D9185F" w:rsidRPr="001E6038" w:rsidRDefault="00D9185F" w:rsidP="00E4443A">
            <w:pPr>
              <w:ind w:left="284"/>
              <w:rPr>
                <w:sz w:val="20"/>
                <w:szCs w:val="20"/>
              </w:rPr>
            </w:pPr>
            <w:r w:rsidRPr="001E6038">
              <w:rPr>
                <w:sz w:val="20"/>
                <w:szCs w:val="20"/>
              </w:rPr>
              <w:t>Présent</w:t>
            </w:r>
          </w:p>
          <w:p w14:paraId="4219B604" w14:textId="77777777" w:rsidR="00D9185F" w:rsidRDefault="00D9185F" w:rsidP="00E4443A">
            <w:pPr>
              <w:rPr>
                <w:sz w:val="20"/>
                <w:szCs w:val="20"/>
              </w:rPr>
            </w:pPr>
            <w:proofErr w:type="spellStart"/>
            <w:r w:rsidRPr="001E6038">
              <w:rPr>
                <w:sz w:val="20"/>
                <w:szCs w:val="20"/>
              </w:rPr>
              <w:t>Rhinorrhee</w:t>
            </w:r>
            <w:proofErr w:type="spellEnd"/>
          </w:p>
          <w:p w14:paraId="6F68938A" w14:textId="77777777" w:rsidR="00D9185F" w:rsidRPr="001E6038" w:rsidRDefault="00D9185F" w:rsidP="00E4443A">
            <w:pPr>
              <w:ind w:left="284"/>
              <w:rPr>
                <w:sz w:val="20"/>
                <w:szCs w:val="20"/>
              </w:rPr>
            </w:pPr>
            <w:r w:rsidRPr="001E6038">
              <w:rPr>
                <w:sz w:val="20"/>
                <w:szCs w:val="20"/>
              </w:rPr>
              <w:t>Absent</w:t>
            </w:r>
          </w:p>
          <w:p w14:paraId="19F0F80A" w14:textId="77777777" w:rsidR="00D9185F" w:rsidRPr="001E6038" w:rsidRDefault="00D9185F" w:rsidP="00E4443A">
            <w:pPr>
              <w:ind w:left="284"/>
              <w:rPr>
                <w:sz w:val="20"/>
                <w:szCs w:val="20"/>
              </w:rPr>
            </w:pPr>
            <w:r w:rsidRPr="001E6038">
              <w:rPr>
                <w:sz w:val="20"/>
                <w:szCs w:val="20"/>
              </w:rPr>
              <w:t>Présent</w:t>
            </w:r>
          </w:p>
          <w:p w14:paraId="4C68687B" w14:textId="77777777" w:rsidR="00D9185F" w:rsidRPr="001E6038" w:rsidRDefault="00D9185F" w:rsidP="00E4443A">
            <w:pPr>
              <w:rPr>
                <w:sz w:val="20"/>
                <w:szCs w:val="20"/>
              </w:rPr>
            </w:pPr>
            <w:r w:rsidRPr="001E6038">
              <w:rPr>
                <w:sz w:val="20"/>
                <w:szCs w:val="20"/>
              </w:rPr>
              <w:t>Eternuement</w:t>
            </w:r>
          </w:p>
          <w:p w14:paraId="5C7D1026" w14:textId="77777777" w:rsidR="00D9185F" w:rsidRPr="001E6038" w:rsidRDefault="00D9185F" w:rsidP="00E4443A">
            <w:pPr>
              <w:ind w:left="284"/>
              <w:rPr>
                <w:sz w:val="20"/>
                <w:szCs w:val="20"/>
              </w:rPr>
            </w:pPr>
            <w:r w:rsidRPr="001E6038">
              <w:rPr>
                <w:sz w:val="20"/>
                <w:szCs w:val="20"/>
              </w:rPr>
              <w:t>Absent</w:t>
            </w:r>
          </w:p>
          <w:p w14:paraId="44E15700" w14:textId="77777777" w:rsidR="00D9185F" w:rsidRPr="001E6038" w:rsidRDefault="00D9185F" w:rsidP="00E4443A">
            <w:pPr>
              <w:ind w:left="284"/>
              <w:rPr>
                <w:sz w:val="20"/>
                <w:szCs w:val="20"/>
              </w:rPr>
            </w:pPr>
            <w:r w:rsidRPr="001E6038">
              <w:rPr>
                <w:sz w:val="20"/>
                <w:szCs w:val="20"/>
              </w:rPr>
              <w:t>Présent</w:t>
            </w:r>
          </w:p>
        </w:tc>
        <w:tc>
          <w:tcPr>
            <w:tcW w:w="1157" w:type="dxa"/>
            <w:tcBorders>
              <w:top w:val="single" w:sz="4" w:space="0" w:color="auto"/>
              <w:bottom w:val="single" w:sz="4" w:space="0" w:color="auto"/>
            </w:tcBorders>
          </w:tcPr>
          <w:p w14:paraId="13D362A2" w14:textId="77777777" w:rsidR="00D9185F" w:rsidRPr="001E6038" w:rsidRDefault="00D9185F" w:rsidP="00E4443A">
            <w:pPr>
              <w:rPr>
                <w:sz w:val="20"/>
                <w:szCs w:val="20"/>
              </w:rPr>
            </w:pPr>
          </w:p>
          <w:p w14:paraId="2F7BAD34" w14:textId="77777777" w:rsidR="00D9185F" w:rsidRPr="001E6038" w:rsidRDefault="00D9185F" w:rsidP="00E4443A">
            <w:pPr>
              <w:rPr>
                <w:sz w:val="20"/>
                <w:szCs w:val="20"/>
              </w:rPr>
            </w:pPr>
          </w:p>
          <w:p w14:paraId="36B08141" w14:textId="77777777" w:rsidR="00D9185F" w:rsidRPr="001E6038" w:rsidRDefault="00D9185F" w:rsidP="00E4443A">
            <w:pPr>
              <w:rPr>
                <w:sz w:val="20"/>
                <w:szCs w:val="20"/>
              </w:rPr>
            </w:pPr>
            <w:r>
              <w:rPr>
                <w:sz w:val="20"/>
                <w:szCs w:val="20"/>
              </w:rPr>
              <w:t>570</w:t>
            </w:r>
            <w:r w:rsidRPr="001E6038">
              <w:rPr>
                <w:sz w:val="20"/>
                <w:szCs w:val="20"/>
              </w:rPr>
              <w:t xml:space="preserve"> (</w:t>
            </w:r>
            <w:r>
              <w:rPr>
                <w:sz w:val="20"/>
                <w:szCs w:val="20"/>
              </w:rPr>
              <w:t>64.6</w:t>
            </w:r>
            <w:r w:rsidRPr="001E6038">
              <w:rPr>
                <w:sz w:val="20"/>
                <w:szCs w:val="20"/>
              </w:rPr>
              <w:t>)</w:t>
            </w:r>
          </w:p>
          <w:p w14:paraId="2C5B5A87" w14:textId="77777777" w:rsidR="00D9185F" w:rsidRPr="001E6038" w:rsidRDefault="00D9185F" w:rsidP="00E4443A">
            <w:pPr>
              <w:rPr>
                <w:sz w:val="20"/>
                <w:szCs w:val="20"/>
              </w:rPr>
            </w:pPr>
            <w:r>
              <w:rPr>
                <w:sz w:val="20"/>
                <w:szCs w:val="20"/>
              </w:rPr>
              <w:t>12</w:t>
            </w:r>
            <w:r w:rsidRPr="001E6038">
              <w:rPr>
                <w:sz w:val="20"/>
                <w:szCs w:val="20"/>
              </w:rPr>
              <w:t xml:space="preserve"> (1.</w:t>
            </w:r>
            <w:r>
              <w:rPr>
                <w:sz w:val="20"/>
                <w:szCs w:val="20"/>
              </w:rPr>
              <w:t>4</w:t>
            </w:r>
            <w:r w:rsidRPr="001E6038">
              <w:rPr>
                <w:sz w:val="20"/>
                <w:szCs w:val="20"/>
              </w:rPr>
              <w:t>)</w:t>
            </w:r>
          </w:p>
          <w:p w14:paraId="47ACC48F" w14:textId="77777777" w:rsidR="00D9185F" w:rsidRDefault="00D9185F" w:rsidP="00E4443A">
            <w:pPr>
              <w:rPr>
                <w:sz w:val="20"/>
                <w:szCs w:val="20"/>
              </w:rPr>
            </w:pPr>
          </w:p>
          <w:p w14:paraId="49FD81C8" w14:textId="77777777" w:rsidR="00D9185F" w:rsidRDefault="00D9185F" w:rsidP="00E4443A">
            <w:pPr>
              <w:rPr>
                <w:sz w:val="20"/>
                <w:szCs w:val="20"/>
              </w:rPr>
            </w:pPr>
            <w:r>
              <w:rPr>
                <w:sz w:val="20"/>
                <w:szCs w:val="20"/>
              </w:rPr>
              <w:t>575 (65.1</w:t>
            </w:r>
            <w:r w:rsidRPr="001E6038">
              <w:rPr>
                <w:sz w:val="20"/>
                <w:szCs w:val="20"/>
              </w:rPr>
              <w:t>)</w:t>
            </w:r>
          </w:p>
          <w:p w14:paraId="1D68BBB6" w14:textId="77777777" w:rsidR="00D9185F" w:rsidRDefault="00D9185F" w:rsidP="00E4443A">
            <w:pPr>
              <w:rPr>
                <w:sz w:val="20"/>
                <w:szCs w:val="20"/>
              </w:rPr>
            </w:pPr>
            <w:r>
              <w:rPr>
                <w:sz w:val="20"/>
                <w:szCs w:val="20"/>
              </w:rPr>
              <w:t>7 (0.8</w:t>
            </w:r>
            <w:r w:rsidRPr="001E6038">
              <w:rPr>
                <w:sz w:val="20"/>
                <w:szCs w:val="20"/>
              </w:rPr>
              <w:t>)</w:t>
            </w:r>
          </w:p>
          <w:p w14:paraId="55F5F7BA" w14:textId="77777777" w:rsidR="00D9185F" w:rsidRPr="001E6038" w:rsidRDefault="00D9185F" w:rsidP="00E4443A">
            <w:pPr>
              <w:rPr>
                <w:sz w:val="20"/>
                <w:szCs w:val="20"/>
              </w:rPr>
            </w:pPr>
          </w:p>
          <w:p w14:paraId="582D86C4" w14:textId="77777777" w:rsidR="00D9185F" w:rsidRDefault="00D9185F" w:rsidP="00E4443A">
            <w:pPr>
              <w:rPr>
                <w:sz w:val="20"/>
                <w:szCs w:val="20"/>
              </w:rPr>
            </w:pPr>
            <w:r>
              <w:rPr>
                <w:sz w:val="20"/>
                <w:szCs w:val="20"/>
              </w:rPr>
              <w:t>566</w:t>
            </w:r>
            <w:r w:rsidRPr="001E6038">
              <w:rPr>
                <w:sz w:val="20"/>
                <w:szCs w:val="20"/>
              </w:rPr>
              <w:t xml:space="preserve"> (</w:t>
            </w:r>
            <w:r>
              <w:rPr>
                <w:sz w:val="20"/>
                <w:szCs w:val="20"/>
              </w:rPr>
              <w:t>64.1</w:t>
            </w:r>
            <w:r w:rsidRPr="001E6038">
              <w:rPr>
                <w:sz w:val="20"/>
                <w:szCs w:val="20"/>
              </w:rPr>
              <w:t>)</w:t>
            </w:r>
          </w:p>
          <w:p w14:paraId="6597F221" w14:textId="77777777" w:rsidR="00D9185F" w:rsidRPr="001E6038" w:rsidRDefault="00D9185F" w:rsidP="00E4443A">
            <w:pPr>
              <w:rPr>
                <w:sz w:val="20"/>
                <w:szCs w:val="20"/>
              </w:rPr>
            </w:pPr>
            <w:r>
              <w:rPr>
                <w:sz w:val="20"/>
                <w:szCs w:val="20"/>
              </w:rPr>
              <w:t>16</w:t>
            </w:r>
            <w:r w:rsidRPr="001E6038">
              <w:rPr>
                <w:sz w:val="20"/>
                <w:szCs w:val="20"/>
              </w:rPr>
              <w:t>(1.</w:t>
            </w:r>
            <w:r>
              <w:rPr>
                <w:sz w:val="20"/>
                <w:szCs w:val="20"/>
              </w:rPr>
              <w:t>8</w:t>
            </w:r>
            <w:r w:rsidRPr="001E6038">
              <w:rPr>
                <w:sz w:val="20"/>
                <w:szCs w:val="20"/>
              </w:rPr>
              <w:t>)</w:t>
            </w:r>
          </w:p>
        </w:tc>
        <w:tc>
          <w:tcPr>
            <w:tcW w:w="969" w:type="dxa"/>
            <w:tcBorders>
              <w:top w:val="single" w:sz="4" w:space="0" w:color="auto"/>
              <w:bottom w:val="single" w:sz="4" w:space="0" w:color="auto"/>
            </w:tcBorders>
          </w:tcPr>
          <w:p w14:paraId="1130CF88" w14:textId="77777777" w:rsidR="00D9185F" w:rsidRPr="001E6038" w:rsidRDefault="00D9185F" w:rsidP="00E4443A">
            <w:pPr>
              <w:rPr>
                <w:sz w:val="20"/>
                <w:szCs w:val="20"/>
              </w:rPr>
            </w:pPr>
          </w:p>
          <w:p w14:paraId="18964B55" w14:textId="77777777" w:rsidR="00D9185F" w:rsidRPr="001E6038" w:rsidRDefault="00D9185F" w:rsidP="00E4443A">
            <w:pPr>
              <w:rPr>
                <w:sz w:val="20"/>
                <w:szCs w:val="20"/>
              </w:rPr>
            </w:pPr>
          </w:p>
          <w:p w14:paraId="58D4B4D3" w14:textId="77777777" w:rsidR="00D9185F" w:rsidRPr="001E6038" w:rsidRDefault="00D9185F" w:rsidP="00E4443A">
            <w:pPr>
              <w:rPr>
                <w:sz w:val="20"/>
                <w:szCs w:val="20"/>
              </w:rPr>
            </w:pPr>
            <w:r>
              <w:rPr>
                <w:sz w:val="20"/>
                <w:szCs w:val="20"/>
              </w:rPr>
              <w:t>91 (10.3</w:t>
            </w:r>
            <w:r w:rsidRPr="001E6038">
              <w:rPr>
                <w:sz w:val="20"/>
                <w:szCs w:val="20"/>
              </w:rPr>
              <w:t>)</w:t>
            </w:r>
          </w:p>
          <w:p w14:paraId="7329DE49" w14:textId="77777777" w:rsidR="00D9185F" w:rsidRPr="001E6038" w:rsidRDefault="00D9185F" w:rsidP="00E4443A">
            <w:pPr>
              <w:rPr>
                <w:sz w:val="20"/>
                <w:szCs w:val="20"/>
              </w:rPr>
            </w:pPr>
            <w:r>
              <w:rPr>
                <w:sz w:val="20"/>
                <w:szCs w:val="20"/>
              </w:rPr>
              <w:t xml:space="preserve">6 </w:t>
            </w:r>
            <w:r w:rsidRPr="001E6038">
              <w:rPr>
                <w:sz w:val="20"/>
                <w:szCs w:val="20"/>
              </w:rPr>
              <w:t xml:space="preserve"> (</w:t>
            </w:r>
            <w:r>
              <w:rPr>
                <w:sz w:val="20"/>
                <w:szCs w:val="20"/>
              </w:rPr>
              <w:t>0.7</w:t>
            </w:r>
            <w:r w:rsidRPr="001E6038">
              <w:rPr>
                <w:sz w:val="20"/>
                <w:szCs w:val="20"/>
              </w:rPr>
              <w:t>)</w:t>
            </w:r>
          </w:p>
          <w:p w14:paraId="28419C58" w14:textId="77777777" w:rsidR="00D9185F" w:rsidRDefault="00D9185F" w:rsidP="00E4443A">
            <w:pPr>
              <w:rPr>
                <w:sz w:val="20"/>
                <w:szCs w:val="20"/>
              </w:rPr>
            </w:pPr>
          </w:p>
          <w:p w14:paraId="78179F54" w14:textId="77777777" w:rsidR="00D9185F" w:rsidRDefault="00D9185F" w:rsidP="00E4443A">
            <w:pPr>
              <w:rPr>
                <w:sz w:val="20"/>
                <w:szCs w:val="20"/>
              </w:rPr>
            </w:pPr>
            <w:r>
              <w:rPr>
                <w:sz w:val="20"/>
                <w:szCs w:val="20"/>
              </w:rPr>
              <w:t>96 (10.9</w:t>
            </w:r>
            <w:r w:rsidRPr="001E6038">
              <w:rPr>
                <w:sz w:val="20"/>
                <w:szCs w:val="20"/>
              </w:rPr>
              <w:t>)</w:t>
            </w:r>
          </w:p>
          <w:p w14:paraId="3D483EAB" w14:textId="77777777" w:rsidR="00D9185F" w:rsidRPr="001E6038" w:rsidRDefault="00D9185F" w:rsidP="00E4443A">
            <w:pPr>
              <w:rPr>
                <w:sz w:val="20"/>
                <w:szCs w:val="20"/>
              </w:rPr>
            </w:pPr>
            <w:r>
              <w:rPr>
                <w:sz w:val="20"/>
                <w:szCs w:val="20"/>
              </w:rPr>
              <w:t>1 (0.1</w:t>
            </w:r>
            <w:r w:rsidRPr="001E6038">
              <w:rPr>
                <w:sz w:val="20"/>
                <w:szCs w:val="20"/>
              </w:rPr>
              <w:t>)</w:t>
            </w:r>
          </w:p>
          <w:p w14:paraId="1799085B" w14:textId="77777777" w:rsidR="00D9185F" w:rsidRDefault="00D9185F" w:rsidP="00E4443A">
            <w:pPr>
              <w:rPr>
                <w:sz w:val="20"/>
                <w:szCs w:val="20"/>
              </w:rPr>
            </w:pPr>
          </w:p>
          <w:p w14:paraId="64E2438D" w14:textId="77777777" w:rsidR="00D9185F" w:rsidRDefault="00D9185F" w:rsidP="00E4443A">
            <w:pPr>
              <w:rPr>
                <w:sz w:val="20"/>
                <w:szCs w:val="20"/>
              </w:rPr>
            </w:pPr>
            <w:r>
              <w:rPr>
                <w:sz w:val="20"/>
                <w:szCs w:val="20"/>
              </w:rPr>
              <w:t>96</w:t>
            </w:r>
            <w:r w:rsidRPr="001E6038">
              <w:rPr>
                <w:sz w:val="20"/>
                <w:szCs w:val="20"/>
              </w:rPr>
              <w:t xml:space="preserve"> </w:t>
            </w:r>
            <w:r>
              <w:rPr>
                <w:sz w:val="20"/>
                <w:szCs w:val="20"/>
              </w:rPr>
              <w:t>(10.9)</w:t>
            </w:r>
          </w:p>
          <w:p w14:paraId="574676C7" w14:textId="77777777" w:rsidR="00D9185F" w:rsidRPr="001E6038" w:rsidRDefault="00D9185F" w:rsidP="00E4443A">
            <w:pPr>
              <w:rPr>
                <w:sz w:val="20"/>
                <w:szCs w:val="20"/>
              </w:rPr>
            </w:pPr>
            <w:r>
              <w:rPr>
                <w:sz w:val="20"/>
                <w:szCs w:val="20"/>
              </w:rPr>
              <w:t>1</w:t>
            </w:r>
            <w:r w:rsidRPr="001E6038">
              <w:rPr>
                <w:sz w:val="20"/>
                <w:szCs w:val="20"/>
              </w:rPr>
              <w:t>(</w:t>
            </w:r>
            <w:r>
              <w:rPr>
                <w:sz w:val="20"/>
                <w:szCs w:val="20"/>
              </w:rPr>
              <w:t>0.</w:t>
            </w:r>
            <w:r w:rsidRPr="001E6038">
              <w:rPr>
                <w:sz w:val="20"/>
                <w:szCs w:val="20"/>
              </w:rPr>
              <w:t>1)</w:t>
            </w:r>
          </w:p>
        </w:tc>
        <w:tc>
          <w:tcPr>
            <w:tcW w:w="1134" w:type="dxa"/>
            <w:tcBorders>
              <w:top w:val="single" w:sz="4" w:space="0" w:color="auto"/>
              <w:bottom w:val="single" w:sz="4" w:space="0" w:color="auto"/>
            </w:tcBorders>
          </w:tcPr>
          <w:p w14:paraId="4547821D" w14:textId="77777777" w:rsidR="00D9185F" w:rsidRPr="001E6038" w:rsidRDefault="00D9185F" w:rsidP="00E4443A">
            <w:pPr>
              <w:rPr>
                <w:sz w:val="20"/>
                <w:szCs w:val="20"/>
              </w:rPr>
            </w:pPr>
          </w:p>
          <w:p w14:paraId="635779DC" w14:textId="77777777" w:rsidR="00D9185F" w:rsidRPr="001E6038" w:rsidRDefault="00D9185F" w:rsidP="00E4443A">
            <w:pPr>
              <w:rPr>
                <w:sz w:val="20"/>
                <w:szCs w:val="20"/>
              </w:rPr>
            </w:pPr>
          </w:p>
          <w:p w14:paraId="2DEAD945" w14:textId="77777777" w:rsidR="00D9185F" w:rsidRPr="001E6038" w:rsidRDefault="00D9185F" w:rsidP="00E4443A">
            <w:pPr>
              <w:rPr>
                <w:sz w:val="20"/>
                <w:szCs w:val="20"/>
              </w:rPr>
            </w:pPr>
            <w:r>
              <w:rPr>
                <w:sz w:val="20"/>
                <w:szCs w:val="20"/>
              </w:rPr>
              <w:t>59</w:t>
            </w:r>
            <w:r w:rsidRPr="001E6038">
              <w:rPr>
                <w:sz w:val="20"/>
                <w:szCs w:val="20"/>
              </w:rPr>
              <w:t xml:space="preserve"> (</w:t>
            </w:r>
            <w:r>
              <w:rPr>
                <w:sz w:val="20"/>
                <w:szCs w:val="20"/>
              </w:rPr>
              <w:t>6.7</w:t>
            </w:r>
            <w:r w:rsidRPr="001E6038">
              <w:rPr>
                <w:sz w:val="20"/>
                <w:szCs w:val="20"/>
              </w:rPr>
              <w:t>)</w:t>
            </w:r>
          </w:p>
          <w:p w14:paraId="259DF892" w14:textId="77777777" w:rsidR="00D9185F" w:rsidRPr="001E6038" w:rsidRDefault="00D9185F" w:rsidP="00E4443A">
            <w:pPr>
              <w:rPr>
                <w:sz w:val="20"/>
                <w:szCs w:val="20"/>
              </w:rPr>
            </w:pPr>
            <w:r>
              <w:rPr>
                <w:sz w:val="20"/>
                <w:szCs w:val="20"/>
              </w:rPr>
              <w:t>15</w:t>
            </w:r>
            <w:r w:rsidRPr="001E6038">
              <w:rPr>
                <w:sz w:val="20"/>
                <w:szCs w:val="20"/>
              </w:rPr>
              <w:t xml:space="preserve"> (</w:t>
            </w:r>
            <w:r>
              <w:rPr>
                <w:sz w:val="20"/>
                <w:szCs w:val="20"/>
              </w:rPr>
              <w:t>1.7</w:t>
            </w:r>
            <w:r w:rsidRPr="001E6038">
              <w:rPr>
                <w:sz w:val="20"/>
                <w:szCs w:val="20"/>
              </w:rPr>
              <w:t>)</w:t>
            </w:r>
          </w:p>
          <w:p w14:paraId="3855BDF9" w14:textId="77777777" w:rsidR="00D9185F" w:rsidRDefault="00D9185F" w:rsidP="00E4443A">
            <w:pPr>
              <w:rPr>
                <w:sz w:val="20"/>
                <w:szCs w:val="20"/>
              </w:rPr>
            </w:pPr>
          </w:p>
          <w:p w14:paraId="4C65D77E" w14:textId="77777777" w:rsidR="00D9185F" w:rsidRDefault="00D9185F" w:rsidP="00E4443A">
            <w:pPr>
              <w:rPr>
                <w:sz w:val="20"/>
                <w:szCs w:val="20"/>
              </w:rPr>
            </w:pPr>
            <w:r>
              <w:rPr>
                <w:sz w:val="20"/>
                <w:szCs w:val="20"/>
              </w:rPr>
              <w:t>58 (6.6</w:t>
            </w:r>
            <w:r w:rsidRPr="001E6038">
              <w:rPr>
                <w:sz w:val="20"/>
                <w:szCs w:val="20"/>
              </w:rPr>
              <w:t>)</w:t>
            </w:r>
          </w:p>
          <w:p w14:paraId="7A08D509" w14:textId="77777777" w:rsidR="00D9185F" w:rsidRPr="001E6038" w:rsidRDefault="00D9185F" w:rsidP="00E4443A">
            <w:pPr>
              <w:rPr>
                <w:sz w:val="20"/>
                <w:szCs w:val="20"/>
              </w:rPr>
            </w:pPr>
            <w:r>
              <w:rPr>
                <w:sz w:val="20"/>
                <w:szCs w:val="20"/>
              </w:rPr>
              <w:t>16 (1.8</w:t>
            </w:r>
            <w:r w:rsidRPr="001E6038">
              <w:rPr>
                <w:sz w:val="20"/>
                <w:szCs w:val="20"/>
              </w:rPr>
              <w:t>)</w:t>
            </w:r>
          </w:p>
          <w:p w14:paraId="3FE1B96C" w14:textId="77777777" w:rsidR="00D9185F" w:rsidRDefault="00D9185F" w:rsidP="00E4443A">
            <w:pPr>
              <w:rPr>
                <w:sz w:val="20"/>
                <w:szCs w:val="20"/>
              </w:rPr>
            </w:pPr>
          </w:p>
          <w:p w14:paraId="51934783" w14:textId="77777777" w:rsidR="00D9185F" w:rsidRDefault="00D9185F" w:rsidP="00E4443A">
            <w:pPr>
              <w:rPr>
                <w:sz w:val="20"/>
                <w:szCs w:val="20"/>
              </w:rPr>
            </w:pPr>
            <w:r>
              <w:rPr>
                <w:sz w:val="20"/>
                <w:szCs w:val="20"/>
              </w:rPr>
              <w:t xml:space="preserve">58 </w:t>
            </w:r>
            <w:r w:rsidRPr="001E6038">
              <w:rPr>
                <w:sz w:val="20"/>
                <w:szCs w:val="20"/>
              </w:rPr>
              <w:t>(</w:t>
            </w:r>
            <w:r>
              <w:rPr>
                <w:sz w:val="20"/>
                <w:szCs w:val="20"/>
              </w:rPr>
              <w:t>6.6</w:t>
            </w:r>
            <w:r w:rsidRPr="001E6038">
              <w:rPr>
                <w:sz w:val="20"/>
                <w:szCs w:val="20"/>
              </w:rPr>
              <w:t>)</w:t>
            </w:r>
          </w:p>
          <w:p w14:paraId="1A2B6048" w14:textId="77777777" w:rsidR="00D9185F" w:rsidRPr="001E6038" w:rsidRDefault="00D9185F" w:rsidP="00E4443A">
            <w:pPr>
              <w:rPr>
                <w:sz w:val="20"/>
                <w:szCs w:val="20"/>
              </w:rPr>
            </w:pPr>
            <w:r>
              <w:rPr>
                <w:sz w:val="20"/>
                <w:szCs w:val="20"/>
              </w:rPr>
              <w:t>16</w:t>
            </w:r>
            <w:r w:rsidRPr="001E6038">
              <w:rPr>
                <w:sz w:val="20"/>
                <w:szCs w:val="20"/>
              </w:rPr>
              <w:t>(</w:t>
            </w:r>
            <w:r>
              <w:rPr>
                <w:sz w:val="20"/>
                <w:szCs w:val="20"/>
              </w:rPr>
              <w:t>1.8</w:t>
            </w:r>
            <w:r w:rsidRPr="001E6038">
              <w:rPr>
                <w:sz w:val="20"/>
                <w:szCs w:val="20"/>
              </w:rPr>
              <w:t>)</w:t>
            </w:r>
          </w:p>
        </w:tc>
        <w:tc>
          <w:tcPr>
            <w:tcW w:w="1134" w:type="dxa"/>
            <w:tcBorders>
              <w:top w:val="single" w:sz="4" w:space="0" w:color="auto"/>
              <w:bottom w:val="single" w:sz="4" w:space="0" w:color="auto"/>
            </w:tcBorders>
          </w:tcPr>
          <w:p w14:paraId="0D196F05" w14:textId="77777777" w:rsidR="00D9185F" w:rsidRPr="001E6038" w:rsidRDefault="00D9185F" w:rsidP="00E4443A">
            <w:pPr>
              <w:rPr>
                <w:sz w:val="20"/>
                <w:szCs w:val="20"/>
              </w:rPr>
            </w:pPr>
          </w:p>
          <w:p w14:paraId="23C4C386" w14:textId="77777777" w:rsidR="00D9185F" w:rsidRPr="001E6038" w:rsidRDefault="00D9185F" w:rsidP="00E4443A">
            <w:pPr>
              <w:rPr>
                <w:sz w:val="20"/>
                <w:szCs w:val="20"/>
              </w:rPr>
            </w:pPr>
          </w:p>
          <w:p w14:paraId="4E8DA1B4" w14:textId="77777777" w:rsidR="00D9185F" w:rsidRPr="001E6038" w:rsidRDefault="00D9185F" w:rsidP="00E4443A">
            <w:pPr>
              <w:rPr>
                <w:sz w:val="20"/>
                <w:szCs w:val="20"/>
              </w:rPr>
            </w:pPr>
            <w:r>
              <w:rPr>
                <w:sz w:val="20"/>
                <w:szCs w:val="20"/>
              </w:rPr>
              <w:t>21</w:t>
            </w:r>
            <w:r w:rsidRPr="001E6038">
              <w:rPr>
                <w:sz w:val="20"/>
                <w:szCs w:val="20"/>
              </w:rPr>
              <w:t xml:space="preserve"> (</w:t>
            </w:r>
            <w:r>
              <w:rPr>
                <w:sz w:val="20"/>
                <w:szCs w:val="20"/>
              </w:rPr>
              <w:t>2.4</w:t>
            </w:r>
            <w:r w:rsidRPr="001E6038">
              <w:rPr>
                <w:sz w:val="20"/>
                <w:szCs w:val="20"/>
              </w:rPr>
              <w:t>)</w:t>
            </w:r>
          </w:p>
          <w:p w14:paraId="2A814ECF" w14:textId="77777777" w:rsidR="00D9185F" w:rsidRPr="001E6038" w:rsidRDefault="00D9185F" w:rsidP="00E4443A">
            <w:pPr>
              <w:rPr>
                <w:sz w:val="20"/>
                <w:szCs w:val="20"/>
              </w:rPr>
            </w:pPr>
            <w:r>
              <w:rPr>
                <w:sz w:val="20"/>
                <w:szCs w:val="20"/>
              </w:rPr>
              <w:t>14</w:t>
            </w:r>
            <w:r w:rsidRPr="001E6038">
              <w:rPr>
                <w:sz w:val="20"/>
                <w:szCs w:val="20"/>
              </w:rPr>
              <w:t xml:space="preserve"> (</w:t>
            </w:r>
            <w:r>
              <w:rPr>
                <w:sz w:val="20"/>
                <w:szCs w:val="20"/>
              </w:rPr>
              <w:t>1.6</w:t>
            </w:r>
            <w:r w:rsidRPr="001E6038">
              <w:rPr>
                <w:sz w:val="20"/>
                <w:szCs w:val="20"/>
              </w:rPr>
              <w:t>)</w:t>
            </w:r>
          </w:p>
          <w:p w14:paraId="3DB91B90" w14:textId="77777777" w:rsidR="00D9185F" w:rsidRDefault="00D9185F" w:rsidP="00E4443A">
            <w:pPr>
              <w:rPr>
                <w:sz w:val="20"/>
                <w:szCs w:val="20"/>
              </w:rPr>
            </w:pPr>
          </w:p>
          <w:p w14:paraId="01633E48" w14:textId="77777777" w:rsidR="00D9185F" w:rsidRDefault="00D9185F" w:rsidP="00E4443A">
            <w:pPr>
              <w:rPr>
                <w:sz w:val="20"/>
                <w:szCs w:val="20"/>
              </w:rPr>
            </w:pPr>
            <w:r>
              <w:rPr>
                <w:sz w:val="20"/>
                <w:szCs w:val="20"/>
              </w:rPr>
              <w:t>26 (2.9</w:t>
            </w:r>
            <w:r w:rsidRPr="001E6038">
              <w:rPr>
                <w:sz w:val="20"/>
                <w:szCs w:val="20"/>
              </w:rPr>
              <w:t>)</w:t>
            </w:r>
          </w:p>
          <w:p w14:paraId="5758F0E6" w14:textId="77777777" w:rsidR="00D9185F" w:rsidRDefault="00D9185F" w:rsidP="00E4443A">
            <w:pPr>
              <w:rPr>
                <w:sz w:val="20"/>
                <w:szCs w:val="20"/>
              </w:rPr>
            </w:pPr>
            <w:r>
              <w:rPr>
                <w:sz w:val="20"/>
                <w:szCs w:val="20"/>
              </w:rPr>
              <w:t>9 (1</w:t>
            </w:r>
            <w:r w:rsidRPr="001E6038">
              <w:rPr>
                <w:sz w:val="20"/>
                <w:szCs w:val="20"/>
              </w:rPr>
              <w:t>)</w:t>
            </w:r>
          </w:p>
          <w:p w14:paraId="0A1E8FDC" w14:textId="77777777" w:rsidR="00D9185F" w:rsidRPr="001E6038" w:rsidRDefault="00D9185F" w:rsidP="00E4443A">
            <w:pPr>
              <w:rPr>
                <w:sz w:val="20"/>
                <w:szCs w:val="20"/>
              </w:rPr>
            </w:pPr>
          </w:p>
          <w:p w14:paraId="5181A3DE" w14:textId="77777777" w:rsidR="00D9185F" w:rsidRDefault="00D9185F" w:rsidP="00E4443A">
            <w:pPr>
              <w:rPr>
                <w:sz w:val="20"/>
                <w:szCs w:val="20"/>
              </w:rPr>
            </w:pPr>
            <w:r>
              <w:rPr>
                <w:sz w:val="20"/>
                <w:szCs w:val="20"/>
              </w:rPr>
              <w:t>21</w:t>
            </w:r>
            <w:r w:rsidRPr="001E6038">
              <w:rPr>
                <w:sz w:val="20"/>
                <w:szCs w:val="20"/>
              </w:rPr>
              <w:t xml:space="preserve"> (</w:t>
            </w:r>
            <w:r>
              <w:rPr>
                <w:sz w:val="20"/>
                <w:szCs w:val="20"/>
              </w:rPr>
              <w:t>3.2</w:t>
            </w:r>
            <w:r w:rsidRPr="001E6038">
              <w:rPr>
                <w:sz w:val="20"/>
                <w:szCs w:val="20"/>
              </w:rPr>
              <w:t>)</w:t>
            </w:r>
          </w:p>
          <w:p w14:paraId="75785748" w14:textId="77777777" w:rsidR="00D9185F" w:rsidRPr="001E6038" w:rsidRDefault="00D9185F" w:rsidP="00E4443A">
            <w:pPr>
              <w:rPr>
                <w:sz w:val="20"/>
                <w:szCs w:val="20"/>
              </w:rPr>
            </w:pPr>
            <w:r>
              <w:rPr>
                <w:sz w:val="20"/>
                <w:szCs w:val="20"/>
              </w:rPr>
              <w:t xml:space="preserve">14 </w:t>
            </w:r>
            <w:r w:rsidRPr="001E6038">
              <w:rPr>
                <w:sz w:val="20"/>
                <w:szCs w:val="20"/>
              </w:rPr>
              <w:t>(</w:t>
            </w:r>
            <w:r>
              <w:rPr>
                <w:sz w:val="20"/>
                <w:szCs w:val="20"/>
              </w:rPr>
              <w:t>0.8</w:t>
            </w:r>
            <w:r w:rsidRPr="001E6038">
              <w:rPr>
                <w:sz w:val="20"/>
                <w:szCs w:val="20"/>
              </w:rPr>
              <w:t>)</w:t>
            </w:r>
          </w:p>
        </w:tc>
        <w:tc>
          <w:tcPr>
            <w:tcW w:w="1285" w:type="dxa"/>
            <w:tcBorders>
              <w:top w:val="single" w:sz="4" w:space="0" w:color="auto"/>
              <w:bottom w:val="single" w:sz="4" w:space="0" w:color="auto"/>
            </w:tcBorders>
          </w:tcPr>
          <w:p w14:paraId="24B96AFB" w14:textId="77777777" w:rsidR="00D9185F" w:rsidRPr="001E6038" w:rsidRDefault="00D9185F" w:rsidP="00E4443A">
            <w:pPr>
              <w:rPr>
                <w:sz w:val="20"/>
                <w:szCs w:val="20"/>
              </w:rPr>
            </w:pPr>
          </w:p>
          <w:p w14:paraId="7849E28B" w14:textId="77777777" w:rsidR="00D9185F" w:rsidRPr="001E6038" w:rsidRDefault="00D9185F" w:rsidP="00E4443A">
            <w:pPr>
              <w:rPr>
                <w:sz w:val="20"/>
                <w:szCs w:val="20"/>
              </w:rPr>
            </w:pPr>
          </w:p>
          <w:p w14:paraId="4584D3A6" w14:textId="77777777" w:rsidR="00D9185F" w:rsidRPr="001E6038" w:rsidRDefault="00D9185F" w:rsidP="00E4443A">
            <w:pPr>
              <w:rPr>
                <w:sz w:val="20"/>
                <w:szCs w:val="20"/>
              </w:rPr>
            </w:pPr>
            <w:r w:rsidRPr="001E6038">
              <w:rPr>
                <w:sz w:val="20"/>
                <w:szCs w:val="20"/>
              </w:rPr>
              <w:t>2</w:t>
            </w:r>
            <w:r>
              <w:rPr>
                <w:sz w:val="20"/>
                <w:szCs w:val="20"/>
              </w:rPr>
              <w:t>6</w:t>
            </w:r>
            <w:r w:rsidRPr="001E6038">
              <w:rPr>
                <w:sz w:val="20"/>
                <w:szCs w:val="20"/>
              </w:rPr>
              <w:t xml:space="preserve"> (</w:t>
            </w:r>
            <w:r>
              <w:rPr>
                <w:sz w:val="20"/>
                <w:szCs w:val="20"/>
              </w:rPr>
              <w:t>2.9</w:t>
            </w:r>
            <w:r w:rsidRPr="001E6038">
              <w:rPr>
                <w:sz w:val="20"/>
                <w:szCs w:val="20"/>
              </w:rPr>
              <w:t>)</w:t>
            </w:r>
          </w:p>
          <w:p w14:paraId="13B8698A" w14:textId="77777777" w:rsidR="00D9185F" w:rsidRPr="001E6038" w:rsidRDefault="00D9185F" w:rsidP="00E4443A">
            <w:pPr>
              <w:rPr>
                <w:sz w:val="20"/>
                <w:szCs w:val="20"/>
              </w:rPr>
            </w:pPr>
            <w:r>
              <w:rPr>
                <w:sz w:val="20"/>
                <w:szCs w:val="20"/>
              </w:rPr>
              <w:t>12</w:t>
            </w:r>
            <w:r w:rsidRPr="001E6038">
              <w:rPr>
                <w:sz w:val="20"/>
                <w:szCs w:val="20"/>
              </w:rPr>
              <w:t xml:space="preserve"> (</w:t>
            </w:r>
            <w:r>
              <w:rPr>
                <w:sz w:val="20"/>
                <w:szCs w:val="20"/>
              </w:rPr>
              <w:t>1.4</w:t>
            </w:r>
            <w:r w:rsidRPr="001E6038">
              <w:rPr>
                <w:sz w:val="20"/>
                <w:szCs w:val="20"/>
              </w:rPr>
              <w:t>)</w:t>
            </w:r>
          </w:p>
          <w:p w14:paraId="24B58BA1" w14:textId="77777777" w:rsidR="00D9185F" w:rsidRDefault="00D9185F" w:rsidP="00E4443A">
            <w:pPr>
              <w:rPr>
                <w:sz w:val="20"/>
                <w:szCs w:val="20"/>
              </w:rPr>
            </w:pPr>
          </w:p>
          <w:p w14:paraId="63BA77AD" w14:textId="77777777" w:rsidR="00D9185F" w:rsidRDefault="00D9185F" w:rsidP="00E4443A">
            <w:pPr>
              <w:rPr>
                <w:sz w:val="20"/>
                <w:szCs w:val="20"/>
              </w:rPr>
            </w:pPr>
            <w:r>
              <w:rPr>
                <w:sz w:val="20"/>
                <w:szCs w:val="20"/>
              </w:rPr>
              <w:t>28 (3.2</w:t>
            </w:r>
            <w:r w:rsidRPr="001E6038">
              <w:rPr>
                <w:sz w:val="20"/>
                <w:szCs w:val="20"/>
              </w:rPr>
              <w:t>)</w:t>
            </w:r>
          </w:p>
          <w:p w14:paraId="038E2009" w14:textId="77777777" w:rsidR="00D9185F" w:rsidRPr="001E6038" w:rsidRDefault="00D9185F" w:rsidP="00E4443A">
            <w:pPr>
              <w:rPr>
                <w:sz w:val="20"/>
                <w:szCs w:val="20"/>
              </w:rPr>
            </w:pPr>
            <w:r>
              <w:rPr>
                <w:sz w:val="20"/>
                <w:szCs w:val="20"/>
              </w:rPr>
              <w:t>10 (1.1</w:t>
            </w:r>
            <w:r w:rsidRPr="001E6038">
              <w:rPr>
                <w:sz w:val="20"/>
                <w:szCs w:val="20"/>
              </w:rPr>
              <w:t>)</w:t>
            </w:r>
          </w:p>
          <w:p w14:paraId="7E6FBA3B" w14:textId="77777777" w:rsidR="00D9185F" w:rsidRDefault="00D9185F" w:rsidP="00E4443A">
            <w:pPr>
              <w:rPr>
                <w:sz w:val="20"/>
                <w:szCs w:val="20"/>
              </w:rPr>
            </w:pPr>
          </w:p>
          <w:p w14:paraId="1F4855C8" w14:textId="77777777" w:rsidR="00D9185F" w:rsidRDefault="00D9185F" w:rsidP="00E4443A">
            <w:pPr>
              <w:rPr>
                <w:sz w:val="20"/>
                <w:szCs w:val="20"/>
              </w:rPr>
            </w:pPr>
            <w:r>
              <w:rPr>
                <w:sz w:val="20"/>
                <w:szCs w:val="20"/>
              </w:rPr>
              <w:t>29</w:t>
            </w:r>
            <w:r w:rsidRPr="001E6038">
              <w:rPr>
                <w:sz w:val="20"/>
                <w:szCs w:val="20"/>
              </w:rPr>
              <w:t xml:space="preserve"> (</w:t>
            </w:r>
            <w:r>
              <w:rPr>
                <w:sz w:val="20"/>
                <w:szCs w:val="20"/>
              </w:rPr>
              <w:t>3.3</w:t>
            </w:r>
            <w:r w:rsidRPr="001E6038">
              <w:rPr>
                <w:sz w:val="20"/>
                <w:szCs w:val="20"/>
              </w:rPr>
              <w:t>)</w:t>
            </w:r>
          </w:p>
          <w:p w14:paraId="350FA64F" w14:textId="77777777" w:rsidR="00D9185F" w:rsidRPr="001E6038" w:rsidRDefault="00D9185F" w:rsidP="00E4443A">
            <w:pPr>
              <w:rPr>
                <w:sz w:val="20"/>
                <w:szCs w:val="20"/>
              </w:rPr>
            </w:pPr>
            <w:r>
              <w:rPr>
                <w:sz w:val="20"/>
                <w:szCs w:val="20"/>
              </w:rPr>
              <w:t xml:space="preserve">9 </w:t>
            </w:r>
            <w:r w:rsidRPr="001E6038">
              <w:rPr>
                <w:sz w:val="20"/>
                <w:szCs w:val="20"/>
              </w:rPr>
              <w:t>(</w:t>
            </w:r>
            <w:r>
              <w:rPr>
                <w:sz w:val="20"/>
                <w:szCs w:val="20"/>
              </w:rPr>
              <w:t>1</w:t>
            </w:r>
            <w:r w:rsidRPr="001E6038">
              <w:rPr>
                <w:sz w:val="20"/>
                <w:szCs w:val="20"/>
              </w:rPr>
              <w:t>)</w:t>
            </w:r>
          </w:p>
        </w:tc>
        <w:tc>
          <w:tcPr>
            <w:tcW w:w="1125" w:type="dxa"/>
            <w:tcBorders>
              <w:top w:val="single" w:sz="4" w:space="0" w:color="auto"/>
              <w:bottom w:val="single" w:sz="4" w:space="0" w:color="auto"/>
            </w:tcBorders>
          </w:tcPr>
          <w:p w14:paraId="346BF792" w14:textId="77777777" w:rsidR="00D9185F" w:rsidRPr="001E6038" w:rsidRDefault="00D9185F" w:rsidP="00E4443A">
            <w:pPr>
              <w:rPr>
                <w:sz w:val="20"/>
                <w:szCs w:val="20"/>
              </w:rPr>
            </w:pPr>
          </w:p>
          <w:p w14:paraId="2D0571D5" w14:textId="77777777" w:rsidR="00D9185F" w:rsidRPr="001E6038" w:rsidRDefault="00D9185F" w:rsidP="00E4443A">
            <w:pPr>
              <w:rPr>
                <w:sz w:val="20"/>
                <w:szCs w:val="20"/>
              </w:rPr>
            </w:pPr>
          </w:p>
          <w:p w14:paraId="44ECD165" w14:textId="77777777" w:rsidR="00D9185F" w:rsidRPr="001E6038" w:rsidRDefault="00D9185F" w:rsidP="00E4443A">
            <w:pPr>
              <w:rPr>
                <w:sz w:val="20"/>
                <w:szCs w:val="20"/>
              </w:rPr>
            </w:pPr>
            <w:r>
              <w:rPr>
                <w:sz w:val="20"/>
                <w:szCs w:val="20"/>
              </w:rPr>
              <w:t>38</w:t>
            </w:r>
            <w:r w:rsidRPr="001E6038">
              <w:rPr>
                <w:sz w:val="20"/>
                <w:szCs w:val="20"/>
              </w:rPr>
              <w:t xml:space="preserve"> (</w:t>
            </w:r>
            <w:r>
              <w:rPr>
                <w:sz w:val="20"/>
                <w:szCs w:val="20"/>
              </w:rPr>
              <w:t>4.3</w:t>
            </w:r>
            <w:r w:rsidRPr="001E6038">
              <w:rPr>
                <w:sz w:val="20"/>
                <w:szCs w:val="20"/>
              </w:rPr>
              <w:t>)</w:t>
            </w:r>
          </w:p>
          <w:p w14:paraId="4C29E170" w14:textId="77777777" w:rsidR="00D9185F" w:rsidRPr="001E6038" w:rsidRDefault="00D9185F" w:rsidP="00E4443A">
            <w:pPr>
              <w:rPr>
                <w:sz w:val="20"/>
                <w:szCs w:val="20"/>
              </w:rPr>
            </w:pPr>
            <w:r>
              <w:rPr>
                <w:sz w:val="20"/>
                <w:szCs w:val="20"/>
              </w:rPr>
              <w:t>19</w:t>
            </w:r>
            <w:r w:rsidRPr="001E6038">
              <w:rPr>
                <w:sz w:val="20"/>
                <w:szCs w:val="20"/>
              </w:rPr>
              <w:t xml:space="preserve"> (</w:t>
            </w:r>
            <w:r>
              <w:rPr>
                <w:sz w:val="20"/>
                <w:szCs w:val="20"/>
              </w:rPr>
              <w:t>2.2</w:t>
            </w:r>
            <w:r w:rsidRPr="001E6038">
              <w:rPr>
                <w:sz w:val="20"/>
                <w:szCs w:val="20"/>
              </w:rPr>
              <w:t>)</w:t>
            </w:r>
          </w:p>
          <w:p w14:paraId="7DBA660B" w14:textId="77777777" w:rsidR="00D9185F" w:rsidRDefault="00D9185F" w:rsidP="00E4443A">
            <w:pPr>
              <w:rPr>
                <w:sz w:val="20"/>
                <w:szCs w:val="20"/>
              </w:rPr>
            </w:pPr>
          </w:p>
          <w:p w14:paraId="72E9A476" w14:textId="77777777" w:rsidR="00D9185F" w:rsidRDefault="00D9185F" w:rsidP="00E4443A">
            <w:pPr>
              <w:rPr>
                <w:sz w:val="20"/>
                <w:szCs w:val="20"/>
              </w:rPr>
            </w:pPr>
            <w:r>
              <w:rPr>
                <w:sz w:val="20"/>
                <w:szCs w:val="20"/>
              </w:rPr>
              <w:t>33 (3.7</w:t>
            </w:r>
            <w:r w:rsidRPr="001E6038">
              <w:rPr>
                <w:sz w:val="20"/>
                <w:szCs w:val="20"/>
              </w:rPr>
              <w:t>)</w:t>
            </w:r>
          </w:p>
          <w:p w14:paraId="08573570" w14:textId="77777777" w:rsidR="00D9185F" w:rsidRDefault="00D9185F" w:rsidP="00E4443A">
            <w:pPr>
              <w:rPr>
                <w:sz w:val="20"/>
                <w:szCs w:val="20"/>
              </w:rPr>
            </w:pPr>
            <w:r>
              <w:rPr>
                <w:sz w:val="20"/>
                <w:szCs w:val="20"/>
              </w:rPr>
              <w:t>24 (2.7</w:t>
            </w:r>
            <w:r w:rsidRPr="001E6038">
              <w:rPr>
                <w:sz w:val="20"/>
                <w:szCs w:val="20"/>
              </w:rPr>
              <w:t>)</w:t>
            </w:r>
          </w:p>
          <w:p w14:paraId="14A9B2D3" w14:textId="77777777" w:rsidR="00D9185F" w:rsidRPr="001E6038" w:rsidRDefault="00D9185F" w:rsidP="00E4443A">
            <w:pPr>
              <w:rPr>
                <w:sz w:val="20"/>
                <w:szCs w:val="20"/>
              </w:rPr>
            </w:pPr>
          </w:p>
          <w:p w14:paraId="4D3E17C7" w14:textId="77777777" w:rsidR="00D9185F" w:rsidRDefault="00D9185F" w:rsidP="00E4443A">
            <w:pPr>
              <w:rPr>
                <w:sz w:val="20"/>
                <w:szCs w:val="20"/>
              </w:rPr>
            </w:pPr>
            <w:r>
              <w:rPr>
                <w:sz w:val="20"/>
                <w:szCs w:val="20"/>
              </w:rPr>
              <w:t>42</w:t>
            </w:r>
            <w:r w:rsidRPr="001E6038">
              <w:rPr>
                <w:sz w:val="20"/>
                <w:szCs w:val="20"/>
              </w:rPr>
              <w:t xml:space="preserve"> (</w:t>
            </w:r>
            <w:r>
              <w:rPr>
                <w:sz w:val="20"/>
                <w:szCs w:val="20"/>
              </w:rPr>
              <w:t>4.8</w:t>
            </w:r>
            <w:r w:rsidRPr="001E6038">
              <w:rPr>
                <w:sz w:val="20"/>
                <w:szCs w:val="20"/>
              </w:rPr>
              <w:t>)</w:t>
            </w:r>
          </w:p>
          <w:p w14:paraId="6222FFF0" w14:textId="77777777" w:rsidR="00D9185F" w:rsidRPr="001E6038" w:rsidRDefault="00D9185F" w:rsidP="00E4443A">
            <w:pPr>
              <w:rPr>
                <w:sz w:val="20"/>
                <w:szCs w:val="20"/>
              </w:rPr>
            </w:pPr>
            <w:r>
              <w:rPr>
                <w:sz w:val="20"/>
                <w:szCs w:val="20"/>
              </w:rPr>
              <w:t xml:space="preserve">15 </w:t>
            </w:r>
            <w:r w:rsidRPr="001E6038">
              <w:rPr>
                <w:sz w:val="20"/>
                <w:szCs w:val="20"/>
              </w:rPr>
              <w:t>(</w:t>
            </w:r>
            <w:r>
              <w:rPr>
                <w:sz w:val="20"/>
                <w:szCs w:val="20"/>
              </w:rPr>
              <w:t>1.7</w:t>
            </w:r>
            <w:r w:rsidRPr="001E6038">
              <w:rPr>
                <w:sz w:val="20"/>
                <w:szCs w:val="20"/>
              </w:rPr>
              <w:t>)</w:t>
            </w:r>
          </w:p>
        </w:tc>
      </w:tr>
      <w:tr w:rsidR="00D9185F" w:rsidRPr="001E6038" w14:paraId="68159788" w14:textId="77777777" w:rsidTr="00E4443A">
        <w:trPr>
          <w:trHeight w:val="425"/>
        </w:trPr>
        <w:tc>
          <w:tcPr>
            <w:tcW w:w="3085" w:type="dxa"/>
            <w:tcBorders>
              <w:top w:val="single" w:sz="4" w:space="0" w:color="auto"/>
            </w:tcBorders>
          </w:tcPr>
          <w:p w14:paraId="618F8B10" w14:textId="77777777" w:rsidR="00D9185F" w:rsidRPr="00D85907" w:rsidRDefault="00D9185F" w:rsidP="00E4443A">
            <w:pPr>
              <w:rPr>
                <w:b/>
                <w:bCs/>
                <w:sz w:val="20"/>
                <w:szCs w:val="20"/>
              </w:rPr>
            </w:pPr>
            <w:commentRangeStart w:id="575"/>
            <w:r w:rsidRPr="00D85907">
              <w:rPr>
                <w:b/>
                <w:bCs/>
                <w:sz w:val="20"/>
                <w:szCs w:val="20"/>
              </w:rPr>
              <w:t>Score</w:t>
            </w:r>
            <w:commentRangeEnd w:id="575"/>
            <w:r w:rsidRPr="00D85907">
              <w:rPr>
                <w:rStyle w:val="Marquedecommentaire"/>
                <w:b/>
                <w:bCs/>
                <w:sz w:val="20"/>
                <w:szCs w:val="20"/>
              </w:rPr>
              <w:commentReference w:id="575"/>
            </w:r>
            <w:r w:rsidRPr="00D85907">
              <w:rPr>
                <w:b/>
                <w:bCs/>
                <w:sz w:val="20"/>
                <w:szCs w:val="20"/>
              </w:rPr>
              <w:t xml:space="preserve">, (n, %) </w:t>
            </w:r>
          </w:p>
          <w:p w14:paraId="5AD6DBDF" w14:textId="77777777" w:rsidR="00D9185F" w:rsidRPr="001E6038" w:rsidRDefault="00D9185F" w:rsidP="00E4443A">
            <w:pPr>
              <w:rPr>
                <w:sz w:val="20"/>
                <w:szCs w:val="20"/>
              </w:rPr>
            </w:pPr>
            <w:r w:rsidRPr="001E6038">
              <w:rPr>
                <w:sz w:val="20"/>
                <w:szCs w:val="20"/>
              </w:rPr>
              <w:t>Présence d’aux moins  un signe</w:t>
            </w:r>
          </w:p>
          <w:p w14:paraId="7FBDEBE6" w14:textId="77777777" w:rsidR="00D9185F" w:rsidRPr="001E6038" w:rsidRDefault="00D9185F" w:rsidP="00E4443A">
            <w:pPr>
              <w:rPr>
                <w:sz w:val="20"/>
                <w:szCs w:val="20"/>
              </w:rPr>
            </w:pPr>
          </w:p>
          <w:p w14:paraId="340FDA5B" w14:textId="77777777" w:rsidR="00D9185F" w:rsidRDefault="00D9185F" w:rsidP="00E4443A">
            <w:pPr>
              <w:rPr>
                <w:sz w:val="20"/>
                <w:szCs w:val="20"/>
              </w:rPr>
            </w:pPr>
          </w:p>
          <w:p w14:paraId="5F389C04" w14:textId="77777777" w:rsidR="00D9185F" w:rsidRPr="001E6038" w:rsidRDefault="00D9185F" w:rsidP="00E4443A">
            <w:pPr>
              <w:rPr>
                <w:sz w:val="20"/>
                <w:szCs w:val="20"/>
              </w:rPr>
            </w:pPr>
            <w:r w:rsidRPr="001E6038">
              <w:rPr>
                <w:sz w:val="20"/>
                <w:szCs w:val="20"/>
              </w:rPr>
              <w:t>Présence d’aux moins deux signes</w:t>
            </w:r>
          </w:p>
          <w:p w14:paraId="19C61FD2" w14:textId="77777777" w:rsidR="00D9185F" w:rsidRPr="001E6038" w:rsidRDefault="00D9185F" w:rsidP="00E4443A">
            <w:pPr>
              <w:rPr>
                <w:sz w:val="20"/>
                <w:szCs w:val="20"/>
              </w:rPr>
            </w:pPr>
          </w:p>
          <w:p w14:paraId="60BF7103" w14:textId="77777777" w:rsidR="00D9185F" w:rsidRDefault="00D9185F" w:rsidP="00E4443A">
            <w:pPr>
              <w:rPr>
                <w:sz w:val="20"/>
                <w:szCs w:val="20"/>
              </w:rPr>
            </w:pPr>
          </w:p>
          <w:p w14:paraId="2B5F62FF" w14:textId="77777777" w:rsidR="00D9185F" w:rsidRPr="001E6038" w:rsidRDefault="00D9185F" w:rsidP="00E4443A">
            <w:pPr>
              <w:rPr>
                <w:sz w:val="20"/>
                <w:szCs w:val="20"/>
              </w:rPr>
            </w:pPr>
            <w:r w:rsidRPr="001E6038">
              <w:rPr>
                <w:sz w:val="20"/>
                <w:szCs w:val="20"/>
              </w:rPr>
              <w:t>Présence des trois signes</w:t>
            </w:r>
          </w:p>
        </w:tc>
        <w:tc>
          <w:tcPr>
            <w:tcW w:w="1157" w:type="dxa"/>
            <w:tcBorders>
              <w:top w:val="single" w:sz="4" w:space="0" w:color="auto"/>
            </w:tcBorders>
          </w:tcPr>
          <w:p w14:paraId="0565A17D" w14:textId="77777777" w:rsidR="00D9185F" w:rsidRPr="001E6038" w:rsidRDefault="00D9185F" w:rsidP="00E4443A">
            <w:pPr>
              <w:rPr>
                <w:sz w:val="20"/>
                <w:szCs w:val="20"/>
              </w:rPr>
            </w:pPr>
          </w:p>
          <w:p w14:paraId="26F0EB83" w14:textId="77777777" w:rsidR="00D9185F" w:rsidRDefault="00D9185F" w:rsidP="00E4443A">
            <w:pPr>
              <w:rPr>
                <w:sz w:val="20"/>
                <w:szCs w:val="20"/>
              </w:rPr>
            </w:pPr>
          </w:p>
          <w:p w14:paraId="0387D5CA" w14:textId="77777777" w:rsidR="00D9185F" w:rsidRDefault="00D9185F" w:rsidP="00E4443A">
            <w:pPr>
              <w:rPr>
                <w:sz w:val="20"/>
                <w:szCs w:val="20"/>
              </w:rPr>
            </w:pPr>
            <w:r>
              <w:rPr>
                <w:sz w:val="20"/>
                <w:szCs w:val="20"/>
              </w:rPr>
              <w:t>556</w:t>
            </w:r>
            <w:r w:rsidRPr="001E6038">
              <w:rPr>
                <w:sz w:val="20"/>
                <w:szCs w:val="20"/>
              </w:rPr>
              <w:t>(</w:t>
            </w:r>
            <w:r>
              <w:rPr>
                <w:sz w:val="20"/>
                <w:szCs w:val="20"/>
              </w:rPr>
              <w:t>63)</w:t>
            </w:r>
          </w:p>
          <w:p w14:paraId="0D2147A8" w14:textId="77777777" w:rsidR="00D9185F" w:rsidRPr="001E6038" w:rsidRDefault="00D9185F" w:rsidP="00E4443A">
            <w:pPr>
              <w:rPr>
                <w:sz w:val="20"/>
                <w:szCs w:val="20"/>
              </w:rPr>
            </w:pPr>
            <w:r>
              <w:rPr>
                <w:sz w:val="20"/>
                <w:szCs w:val="20"/>
              </w:rPr>
              <w:t>26(2.9</w:t>
            </w:r>
            <w:r w:rsidRPr="001E6038">
              <w:rPr>
                <w:sz w:val="20"/>
                <w:szCs w:val="20"/>
              </w:rPr>
              <w:t>)</w:t>
            </w:r>
          </w:p>
          <w:p w14:paraId="50C69E05" w14:textId="77777777" w:rsidR="00D9185F" w:rsidRPr="001E6038" w:rsidRDefault="00D9185F" w:rsidP="00E4443A">
            <w:pPr>
              <w:rPr>
                <w:sz w:val="20"/>
                <w:szCs w:val="20"/>
              </w:rPr>
            </w:pPr>
          </w:p>
          <w:p w14:paraId="6EA9032D" w14:textId="77777777" w:rsidR="00D9185F" w:rsidRDefault="00D9185F" w:rsidP="00E4443A">
            <w:pPr>
              <w:rPr>
                <w:sz w:val="20"/>
                <w:szCs w:val="20"/>
              </w:rPr>
            </w:pPr>
            <w:r>
              <w:rPr>
                <w:sz w:val="20"/>
                <w:szCs w:val="20"/>
              </w:rPr>
              <w:t xml:space="preserve">578 </w:t>
            </w:r>
            <w:r w:rsidRPr="001E6038">
              <w:rPr>
                <w:sz w:val="20"/>
                <w:szCs w:val="20"/>
              </w:rPr>
              <w:t>(</w:t>
            </w:r>
            <w:r>
              <w:rPr>
                <w:sz w:val="20"/>
                <w:szCs w:val="20"/>
              </w:rPr>
              <w:t>65.5)</w:t>
            </w:r>
          </w:p>
          <w:p w14:paraId="64EBBB9F" w14:textId="77777777" w:rsidR="00D9185F" w:rsidRPr="001E6038" w:rsidRDefault="00D9185F" w:rsidP="00E4443A">
            <w:pPr>
              <w:rPr>
                <w:sz w:val="20"/>
                <w:szCs w:val="20"/>
              </w:rPr>
            </w:pPr>
            <w:r>
              <w:rPr>
                <w:sz w:val="20"/>
                <w:szCs w:val="20"/>
              </w:rPr>
              <w:t>4 (0.5</w:t>
            </w:r>
            <w:r w:rsidRPr="001E6038">
              <w:rPr>
                <w:sz w:val="20"/>
                <w:szCs w:val="20"/>
              </w:rPr>
              <w:t>)</w:t>
            </w:r>
          </w:p>
          <w:p w14:paraId="4289C0B7" w14:textId="77777777" w:rsidR="00D9185F" w:rsidRDefault="00D9185F" w:rsidP="00E4443A">
            <w:pPr>
              <w:rPr>
                <w:sz w:val="20"/>
                <w:szCs w:val="20"/>
              </w:rPr>
            </w:pPr>
          </w:p>
          <w:p w14:paraId="39B31348" w14:textId="77777777" w:rsidR="00D9185F" w:rsidRDefault="00D9185F" w:rsidP="00E4443A">
            <w:pPr>
              <w:rPr>
                <w:sz w:val="20"/>
                <w:szCs w:val="20"/>
              </w:rPr>
            </w:pPr>
            <w:r>
              <w:rPr>
                <w:sz w:val="20"/>
                <w:szCs w:val="20"/>
              </w:rPr>
              <w:t xml:space="preserve">582 </w:t>
            </w:r>
            <w:r w:rsidRPr="001E6038">
              <w:rPr>
                <w:sz w:val="20"/>
                <w:szCs w:val="20"/>
              </w:rPr>
              <w:t>(</w:t>
            </w:r>
            <w:r>
              <w:rPr>
                <w:sz w:val="20"/>
                <w:szCs w:val="20"/>
              </w:rPr>
              <w:t>65.9)</w:t>
            </w:r>
          </w:p>
          <w:p w14:paraId="25F79317" w14:textId="77777777" w:rsidR="00D9185F" w:rsidRPr="001E6038" w:rsidRDefault="00D9185F" w:rsidP="00E4443A">
            <w:pPr>
              <w:rPr>
                <w:sz w:val="20"/>
                <w:szCs w:val="20"/>
              </w:rPr>
            </w:pPr>
            <w:r>
              <w:rPr>
                <w:sz w:val="20"/>
                <w:szCs w:val="20"/>
              </w:rPr>
              <w:t>0 (0</w:t>
            </w:r>
            <w:r w:rsidRPr="001E6038">
              <w:rPr>
                <w:sz w:val="20"/>
                <w:szCs w:val="20"/>
              </w:rPr>
              <w:t>)</w:t>
            </w:r>
          </w:p>
        </w:tc>
        <w:tc>
          <w:tcPr>
            <w:tcW w:w="969" w:type="dxa"/>
            <w:tcBorders>
              <w:top w:val="single" w:sz="4" w:space="0" w:color="auto"/>
            </w:tcBorders>
          </w:tcPr>
          <w:p w14:paraId="25D29C58" w14:textId="77777777" w:rsidR="00D9185F" w:rsidRPr="001E6038" w:rsidRDefault="00D9185F" w:rsidP="00E4443A">
            <w:pPr>
              <w:rPr>
                <w:sz w:val="20"/>
                <w:szCs w:val="20"/>
              </w:rPr>
            </w:pPr>
          </w:p>
          <w:p w14:paraId="1BC49E48" w14:textId="77777777" w:rsidR="00D9185F" w:rsidRDefault="00D9185F" w:rsidP="00E4443A">
            <w:pPr>
              <w:rPr>
                <w:sz w:val="20"/>
                <w:szCs w:val="20"/>
              </w:rPr>
            </w:pPr>
          </w:p>
          <w:p w14:paraId="60F9007A" w14:textId="77777777" w:rsidR="00D9185F" w:rsidRDefault="00D9185F" w:rsidP="00E4443A">
            <w:pPr>
              <w:rPr>
                <w:sz w:val="20"/>
                <w:szCs w:val="20"/>
              </w:rPr>
            </w:pPr>
            <w:r>
              <w:rPr>
                <w:sz w:val="20"/>
                <w:szCs w:val="20"/>
              </w:rPr>
              <w:t>91 (10.3</w:t>
            </w:r>
            <w:r w:rsidRPr="001E6038">
              <w:rPr>
                <w:sz w:val="20"/>
                <w:szCs w:val="20"/>
              </w:rPr>
              <w:t>)</w:t>
            </w:r>
          </w:p>
          <w:p w14:paraId="4B943DBC" w14:textId="77777777" w:rsidR="00D9185F" w:rsidRPr="001E6038" w:rsidRDefault="00D9185F" w:rsidP="00E4443A">
            <w:pPr>
              <w:rPr>
                <w:sz w:val="20"/>
                <w:szCs w:val="20"/>
              </w:rPr>
            </w:pPr>
            <w:r>
              <w:rPr>
                <w:sz w:val="20"/>
                <w:szCs w:val="20"/>
              </w:rPr>
              <w:t>6(0.7)</w:t>
            </w:r>
          </w:p>
          <w:p w14:paraId="111120FA" w14:textId="77777777" w:rsidR="00D9185F" w:rsidRDefault="00D9185F" w:rsidP="00E4443A">
            <w:pPr>
              <w:rPr>
                <w:sz w:val="20"/>
                <w:szCs w:val="20"/>
              </w:rPr>
            </w:pPr>
          </w:p>
          <w:p w14:paraId="592ADBD4" w14:textId="77777777" w:rsidR="00D9185F" w:rsidRDefault="00D9185F" w:rsidP="00E4443A">
            <w:pPr>
              <w:rPr>
                <w:sz w:val="20"/>
                <w:szCs w:val="20"/>
              </w:rPr>
            </w:pPr>
            <w:r>
              <w:rPr>
                <w:sz w:val="20"/>
                <w:szCs w:val="20"/>
              </w:rPr>
              <w:t xml:space="preserve">96 </w:t>
            </w:r>
            <w:r w:rsidRPr="001E6038">
              <w:rPr>
                <w:sz w:val="20"/>
                <w:szCs w:val="20"/>
              </w:rPr>
              <w:t>(</w:t>
            </w:r>
            <w:r>
              <w:rPr>
                <w:sz w:val="20"/>
                <w:szCs w:val="20"/>
              </w:rPr>
              <w:t>10.9)</w:t>
            </w:r>
          </w:p>
          <w:p w14:paraId="5C403904" w14:textId="77777777" w:rsidR="00D9185F" w:rsidRPr="001E6038" w:rsidRDefault="00D9185F" w:rsidP="00E4443A">
            <w:pPr>
              <w:rPr>
                <w:sz w:val="20"/>
                <w:szCs w:val="20"/>
              </w:rPr>
            </w:pPr>
            <w:r>
              <w:rPr>
                <w:sz w:val="20"/>
                <w:szCs w:val="20"/>
              </w:rPr>
              <w:t>1 (0.1</w:t>
            </w:r>
            <w:r w:rsidRPr="001E6038">
              <w:rPr>
                <w:sz w:val="20"/>
                <w:szCs w:val="20"/>
              </w:rPr>
              <w:t>)</w:t>
            </w:r>
          </w:p>
          <w:p w14:paraId="26D848F6" w14:textId="77777777" w:rsidR="00D9185F" w:rsidRPr="001E6038" w:rsidRDefault="00D9185F" w:rsidP="00E4443A">
            <w:pPr>
              <w:rPr>
                <w:sz w:val="20"/>
                <w:szCs w:val="20"/>
              </w:rPr>
            </w:pPr>
          </w:p>
          <w:p w14:paraId="5273DE88" w14:textId="77777777" w:rsidR="00D9185F" w:rsidRDefault="00D9185F" w:rsidP="00E4443A">
            <w:pPr>
              <w:rPr>
                <w:sz w:val="20"/>
                <w:szCs w:val="20"/>
              </w:rPr>
            </w:pPr>
            <w:r>
              <w:rPr>
                <w:sz w:val="20"/>
                <w:szCs w:val="20"/>
              </w:rPr>
              <w:t xml:space="preserve">97 </w:t>
            </w:r>
            <w:r w:rsidRPr="001E6038">
              <w:rPr>
                <w:sz w:val="20"/>
                <w:szCs w:val="20"/>
              </w:rPr>
              <w:t>(</w:t>
            </w:r>
            <w:r>
              <w:rPr>
                <w:sz w:val="20"/>
                <w:szCs w:val="20"/>
              </w:rPr>
              <w:t>11)</w:t>
            </w:r>
          </w:p>
          <w:p w14:paraId="422CE717" w14:textId="77777777" w:rsidR="00D9185F" w:rsidRPr="001E6038" w:rsidRDefault="00D9185F" w:rsidP="00E4443A">
            <w:pPr>
              <w:rPr>
                <w:sz w:val="20"/>
                <w:szCs w:val="20"/>
              </w:rPr>
            </w:pPr>
            <w:r>
              <w:rPr>
                <w:sz w:val="20"/>
                <w:szCs w:val="20"/>
              </w:rPr>
              <w:t>0 (0</w:t>
            </w:r>
            <w:r w:rsidRPr="001E6038">
              <w:rPr>
                <w:sz w:val="20"/>
                <w:szCs w:val="20"/>
              </w:rPr>
              <w:t>)</w:t>
            </w:r>
          </w:p>
        </w:tc>
        <w:tc>
          <w:tcPr>
            <w:tcW w:w="1134" w:type="dxa"/>
            <w:tcBorders>
              <w:top w:val="single" w:sz="4" w:space="0" w:color="auto"/>
            </w:tcBorders>
          </w:tcPr>
          <w:p w14:paraId="4FAA3578" w14:textId="77777777" w:rsidR="00D9185F" w:rsidRPr="001E6038" w:rsidRDefault="00D9185F" w:rsidP="00E4443A">
            <w:pPr>
              <w:rPr>
                <w:sz w:val="20"/>
                <w:szCs w:val="20"/>
              </w:rPr>
            </w:pPr>
          </w:p>
          <w:p w14:paraId="4FD22DCF" w14:textId="77777777" w:rsidR="00D9185F" w:rsidRDefault="00D9185F" w:rsidP="00E4443A">
            <w:pPr>
              <w:rPr>
                <w:sz w:val="20"/>
                <w:szCs w:val="20"/>
              </w:rPr>
            </w:pPr>
          </w:p>
          <w:p w14:paraId="4D3449A5" w14:textId="77777777" w:rsidR="00D9185F" w:rsidRPr="001E6038" w:rsidRDefault="00D9185F" w:rsidP="00E4443A">
            <w:pPr>
              <w:rPr>
                <w:sz w:val="20"/>
                <w:szCs w:val="20"/>
              </w:rPr>
            </w:pPr>
            <w:r>
              <w:rPr>
                <w:sz w:val="20"/>
                <w:szCs w:val="20"/>
              </w:rPr>
              <w:t>39 (4.4</w:t>
            </w:r>
            <w:r w:rsidRPr="001E6038">
              <w:rPr>
                <w:sz w:val="20"/>
                <w:szCs w:val="20"/>
              </w:rPr>
              <w:t>)</w:t>
            </w:r>
          </w:p>
          <w:p w14:paraId="69FA2AE9" w14:textId="77777777" w:rsidR="00D9185F" w:rsidRPr="001E6038" w:rsidRDefault="00D9185F" w:rsidP="00E4443A">
            <w:pPr>
              <w:rPr>
                <w:sz w:val="20"/>
                <w:szCs w:val="20"/>
              </w:rPr>
            </w:pPr>
            <w:r>
              <w:rPr>
                <w:sz w:val="20"/>
                <w:szCs w:val="20"/>
              </w:rPr>
              <w:t>35 (4)</w:t>
            </w:r>
          </w:p>
          <w:p w14:paraId="3D4D2308" w14:textId="77777777" w:rsidR="00D9185F" w:rsidRDefault="00D9185F" w:rsidP="00E4443A">
            <w:pPr>
              <w:rPr>
                <w:sz w:val="20"/>
                <w:szCs w:val="20"/>
              </w:rPr>
            </w:pPr>
          </w:p>
          <w:p w14:paraId="5345C372" w14:textId="77777777" w:rsidR="00D9185F" w:rsidRDefault="00D9185F" w:rsidP="00E4443A">
            <w:pPr>
              <w:rPr>
                <w:sz w:val="20"/>
                <w:szCs w:val="20"/>
              </w:rPr>
            </w:pPr>
            <w:r>
              <w:rPr>
                <w:sz w:val="20"/>
                <w:szCs w:val="20"/>
              </w:rPr>
              <w:t>71</w:t>
            </w:r>
            <w:r w:rsidRPr="001E6038">
              <w:rPr>
                <w:sz w:val="20"/>
                <w:szCs w:val="20"/>
              </w:rPr>
              <w:t>(</w:t>
            </w:r>
            <w:r>
              <w:rPr>
                <w:sz w:val="20"/>
                <w:szCs w:val="20"/>
              </w:rPr>
              <w:t>8)</w:t>
            </w:r>
          </w:p>
          <w:p w14:paraId="3667C894" w14:textId="77777777" w:rsidR="00D9185F" w:rsidRPr="001E6038" w:rsidRDefault="00D9185F" w:rsidP="00E4443A">
            <w:pPr>
              <w:rPr>
                <w:sz w:val="20"/>
                <w:szCs w:val="20"/>
              </w:rPr>
            </w:pPr>
            <w:r>
              <w:rPr>
                <w:sz w:val="20"/>
                <w:szCs w:val="20"/>
              </w:rPr>
              <w:t>3 (0.3</w:t>
            </w:r>
            <w:r w:rsidRPr="001E6038">
              <w:rPr>
                <w:sz w:val="20"/>
                <w:szCs w:val="20"/>
              </w:rPr>
              <w:t>)</w:t>
            </w:r>
          </w:p>
          <w:p w14:paraId="46869947" w14:textId="77777777" w:rsidR="00D9185F" w:rsidRPr="001E6038" w:rsidRDefault="00D9185F" w:rsidP="00E4443A">
            <w:pPr>
              <w:rPr>
                <w:sz w:val="20"/>
                <w:szCs w:val="20"/>
              </w:rPr>
            </w:pPr>
          </w:p>
          <w:p w14:paraId="34B30585" w14:textId="77777777" w:rsidR="00D9185F" w:rsidRDefault="00D9185F" w:rsidP="00E4443A">
            <w:pPr>
              <w:rPr>
                <w:sz w:val="20"/>
                <w:szCs w:val="20"/>
              </w:rPr>
            </w:pPr>
            <w:r>
              <w:rPr>
                <w:sz w:val="20"/>
                <w:szCs w:val="20"/>
              </w:rPr>
              <w:t xml:space="preserve">72 </w:t>
            </w:r>
            <w:r w:rsidRPr="001E6038">
              <w:rPr>
                <w:sz w:val="20"/>
                <w:szCs w:val="20"/>
              </w:rPr>
              <w:t>(</w:t>
            </w:r>
            <w:r>
              <w:rPr>
                <w:sz w:val="20"/>
                <w:szCs w:val="20"/>
              </w:rPr>
              <w:t>8.2)</w:t>
            </w:r>
          </w:p>
          <w:p w14:paraId="52E79928" w14:textId="77777777" w:rsidR="00D9185F" w:rsidRPr="001E6038" w:rsidRDefault="00D9185F" w:rsidP="00E4443A">
            <w:pPr>
              <w:rPr>
                <w:sz w:val="20"/>
                <w:szCs w:val="20"/>
              </w:rPr>
            </w:pPr>
            <w:r>
              <w:rPr>
                <w:sz w:val="20"/>
                <w:szCs w:val="20"/>
              </w:rPr>
              <w:t>2 (0.2</w:t>
            </w:r>
            <w:r w:rsidRPr="001E6038">
              <w:rPr>
                <w:sz w:val="20"/>
                <w:szCs w:val="20"/>
              </w:rPr>
              <w:t>)</w:t>
            </w:r>
          </w:p>
          <w:p w14:paraId="19EB6535" w14:textId="77777777" w:rsidR="00D9185F" w:rsidRPr="001E6038" w:rsidRDefault="00D9185F" w:rsidP="00E4443A">
            <w:pPr>
              <w:rPr>
                <w:sz w:val="20"/>
                <w:szCs w:val="20"/>
              </w:rPr>
            </w:pPr>
          </w:p>
        </w:tc>
        <w:tc>
          <w:tcPr>
            <w:tcW w:w="1134" w:type="dxa"/>
            <w:tcBorders>
              <w:top w:val="single" w:sz="4" w:space="0" w:color="auto"/>
            </w:tcBorders>
          </w:tcPr>
          <w:p w14:paraId="76965547" w14:textId="77777777" w:rsidR="00D9185F" w:rsidRPr="001E6038" w:rsidRDefault="00D9185F" w:rsidP="00E4443A">
            <w:pPr>
              <w:rPr>
                <w:sz w:val="20"/>
                <w:szCs w:val="20"/>
              </w:rPr>
            </w:pPr>
          </w:p>
          <w:p w14:paraId="00527963" w14:textId="77777777" w:rsidR="00D9185F" w:rsidRDefault="00D9185F" w:rsidP="00E4443A">
            <w:pPr>
              <w:rPr>
                <w:sz w:val="20"/>
                <w:szCs w:val="20"/>
              </w:rPr>
            </w:pPr>
          </w:p>
          <w:p w14:paraId="7707705A" w14:textId="77777777" w:rsidR="00D9185F" w:rsidRPr="001E6038" w:rsidRDefault="00D9185F" w:rsidP="00E4443A">
            <w:pPr>
              <w:rPr>
                <w:sz w:val="20"/>
                <w:szCs w:val="20"/>
              </w:rPr>
            </w:pPr>
            <w:r>
              <w:rPr>
                <w:sz w:val="20"/>
                <w:szCs w:val="20"/>
              </w:rPr>
              <w:t>11 (1.2</w:t>
            </w:r>
            <w:r w:rsidRPr="001E6038">
              <w:rPr>
                <w:sz w:val="20"/>
                <w:szCs w:val="20"/>
              </w:rPr>
              <w:t>)</w:t>
            </w:r>
          </w:p>
          <w:p w14:paraId="736E1F09" w14:textId="77777777" w:rsidR="00D9185F" w:rsidRPr="001E6038" w:rsidRDefault="00D9185F" w:rsidP="00E4443A">
            <w:pPr>
              <w:rPr>
                <w:sz w:val="20"/>
                <w:szCs w:val="20"/>
              </w:rPr>
            </w:pPr>
            <w:r>
              <w:rPr>
                <w:sz w:val="20"/>
                <w:szCs w:val="20"/>
              </w:rPr>
              <w:t>24(2.7)</w:t>
            </w:r>
          </w:p>
          <w:p w14:paraId="62A98B89" w14:textId="77777777" w:rsidR="00D9185F" w:rsidRDefault="00D9185F" w:rsidP="00E4443A">
            <w:pPr>
              <w:rPr>
                <w:sz w:val="20"/>
                <w:szCs w:val="20"/>
              </w:rPr>
            </w:pPr>
          </w:p>
          <w:p w14:paraId="1D5AFCEF" w14:textId="77777777" w:rsidR="00D9185F" w:rsidRDefault="00D9185F" w:rsidP="00E4443A">
            <w:pPr>
              <w:rPr>
                <w:sz w:val="20"/>
                <w:szCs w:val="20"/>
              </w:rPr>
            </w:pPr>
            <w:r>
              <w:rPr>
                <w:sz w:val="20"/>
                <w:szCs w:val="20"/>
              </w:rPr>
              <w:t>32</w:t>
            </w:r>
            <w:r w:rsidRPr="001E6038">
              <w:rPr>
                <w:sz w:val="20"/>
                <w:szCs w:val="20"/>
              </w:rPr>
              <w:t>(</w:t>
            </w:r>
            <w:r>
              <w:rPr>
                <w:sz w:val="20"/>
                <w:szCs w:val="20"/>
              </w:rPr>
              <w:t>3.6)</w:t>
            </w:r>
          </w:p>
          <w:p w14:paraId="46A62175" w14:textId="77777777" w:rsidR="00D9185F" w:rsidRPr="001E6038" w:rsidRDefault="00D9185F" w:rsidP="00E4443A">
            <w:pPr>
              <w:rPr>
                <w:sz w:val="20"/>
                <w:szCs w:val="20"/>
              </w:rPr>
            </w:pPr>
            <w:r>
              <w:rPr>
                <w:sz w:val="20"/>
                <w:szCs w:val="20"/>
              </w:rPr>
              <w:t>3(0.3</w:t>
            </w:r>
            <w:r w:rsidRPr="001E6038">
              <w:rPr>
                <w:sz w:val="20"/>
                <w:szCs w:val="20"/>
              </w:rPr>
              <w:t>)</w:t>
            </w:r>
          </w:p>
          <w:p w14:paraId="6E5E6E07" w14:textId="77777777" w:rsidR="00D9185F" w:rsidRPr="001E6038" w:rsidRDefault="00D9185F" w:rsidP="00E4443A">
            <w:pPr>
              <w:rPr>
                <w:sz w:val="20"/>
                <w:szCs w:val="20"/>
              </w:rPr>
            </w:pPr>
          </w:p>
          <w:p w14:paraId="37AFEB4B" w14:textId="77777777" w:rsidR="00D9185F" w:rsidRDefault="00D9185F" w:rsidP="00E4443A">
            <w:pPr>
              <w:rPr>
                <w:sz w:val="20"/>
                <w:szCs w:val="20"/>
              </w:rPr>
            </w:pPr>
            <w:r>
              <w:rPr>
                <w:sz w:val="20"/>
                <w:szCs w:val="20"/>
              </w:rPr>
              <w:t xml:space="preserve">35 </w:t>
            </w:r>
            <w:r w:rsidRPr="001E6038">
              <w:rPr>
                <w:sz w:val="20"/>
                <w:szCs w:val="20"/>
              </w:rPr>
              <w:t>(</w:t>
            </w:r>
            <w:r>
              <w:rPr>
                <w:sz w:val="20"/>
                <w:szCs w:val="20"/>
              </w:rPr>
              <w:t>4)</w:t>
            </w:r>
          </w:p>
          <w:p w14:paraId="72E273AF" w14:textId="77777777" w:rsidR="00D9185F" w:rsidRPr="001E6038" w:rsidRDefault="00D9185F" w:rsidP="00E4443A">
            <w:pPr>
              <w:rPr>
                <w:sz w:val="20"/>
                <w:szCs w:val="20"/>
              </w:rPr>
            </w:pPr>
            <w:r>
              <w:rPr>
                <w:sz w:val="20"/>
                <w:szCs w:val="20"/>
              </w:rPr>
              <w:t>0 (0</w:t>
            </w:r>
            <w:r w:rsidRPr="001E6038">
              <w:rPr>
                <w:sz w:val="20"/>
                <w:szCs w:val="20"/>
              </w:rPr>
              <w:t>)</w:t>
            </w:r>
          </w:p>
        </w:tc>
        <w:tc>
          <w:tcPr>
            <w:tcW w:w="1285" w:type="dxa"/>
            <w:tcBorders>
              <w:top w:val="single" w:sz="4" w:space="0" w:color="auto"/>
            </w:tcBorders>
          </w:tcPr>
          <w:p w14:paraId="747CFFCD" w14:textId="77777777" w:rsidR="00D9185F" w:rsidRPr="001E6038" w:rsidRDefault="00D9185F" w:rsidP="00E4443A">
            <w:pPr>
              <w:rPr>
                <w:sz w:val="20"/>
                <w:szCs w:val="20"/>
              </w:rPr>
            </w:pPr>
          </w:p>
          <w:p w14:paraId="7A6E45CB" w14:textId="77777777" w:rsidR="00D9185F" w:rsidRDefault="00D9185F" w:rsidP="00E4443A">
            <w:pPr>
              <w:rPr>
                <w:sz w:val="20"/>
                <w:szCs w:val="20"/>
              </w:rPr>
            </w:pPr>
          </w:p>
          <w:p w14:paraId="7378735B" w14:textId="77777777" w:rsidR="00D9185F" w:rsidRPr="001E6038" w:rsidRDefault="00D9185F" w:rsidP="00E4443A">
            <w:pPr>
              <w:rPr>
                <w:sz w:val="20"/>
                <w:szCs w:val="20"/>
              </w:rPr>
            </w:pPr>
            <w:r w:rsidRPr="001E6038">
              <w:rPr>
                <w:sz w:val="20"/>
                <w:szCs w:val="20"/>
              </w:rPr>
              <w:t>1</w:t>
            </w:r>
            <w:r>
              <w:rPr>
                <w:sz w:val="20"/>
                <w:szCs w:val="20"/>
              </w:rPr>
              <w:t>7 (1.9</w:t>
            </w:r>
            <w:r w:rsidRPr="001E6038">
              <w:rPr>
                <w:sz w:val="20"/>
                <w:szCs w:val="20"/>
              </w:rPr>
              <w:t>)</w:t>
            </w:r>
          </w:p>
          <w:p w14:paraId="6EEE5893" w14:textId="77777777" w:rsidR="00D9185F" w:rsidRPr="001E6038" w:rsidRDefault="00D9185F" w:rsidP="00E4443A">
            <w:pPr>
              <w:rPr>
                <w:sz w:val="20"/>
                <w:szCs w:val="20"/>
              </w:rPr>
            </w:pPr>
            <w:r>
              <w:rPr>
                <w:sz w:val="20"/>
                <w:szCs w:val="20"/>
              </w:rPr>
              <w:t>21 (2.4)</w:t>
            </w:r>
          </w:p>
          <w:p w14:paraId="48C8FC9B" w14:textId="77777777" w:rsidR="00D9185F" w:rsidRDefault="00D9185F" w:rsidP="00E4443A">
            <w:pPr>
              <w:rPr>
                <w:sz w:val="20"/>
                <w:szCs w:val="20"/>
              </w:rPr>
            </w:pPr>
          </w:p>
          <w:p w14:paraId="618FB43A" w14:textId="77777777" w:rsidR="00D9185F" w:rsidRDefault="00D9185F" w:rsidP="00E4443A">
            <w:pPr>
              <w:rPr>
                <w:sz w:val="20"/>
                <w:szCs w:val="20"/>
              </w:rPr>
            </w:pPr>
            <w:r>
              <w:rPr>
                <w:sz w:val="20"/>
                <w:szCs w:val="20"/>
              </w:rPr>
              <w:t xml:space="preserve">33 </w:t>
            </w:r>
            <w:r w:rsidRPr="001E6038">
              <w:rPr>
                <w:sz w:val="20"/>
                <w:szCs w:val="20"/>
              </w:rPr>
              <w:t>(</w:t>
            </w:r>
            <w:r>
              <w:rPr>
                <w:sz w:val="20"/>
                <w:szCs w:val="20"/>
              </w:rPr>
              <w:t>3.7)</w:t>
            </w:r>
          </w:p>
          <w:p w14:paraId="610200D1" w14:textId="77777777" w:rsidR="00D9185F" w:rsidRPr="001E6038" w:rsidRDefault="00D9185F" w:rsidP="00E4443A">
            <w:pPr>
              <w:rPr>
                <w:sz w:val="20"/>
                <w:szCs w:val="20"/>
              </w:rPr>
            </w:pPr>
            <w:r>
              <w:rPr>
                <w:sz w:val="20"/>
                <w:szCs w:val="20"/>
              </w:rPr>
              <w:t>5 (0.6</w:t>
            </w:r>
            <w:r w:rsidRPr="001E6038">
              <w:rPr>
                <w:sz w:val="20"/>
                <w:szCs w:val="20"/>
              </w:rPr>
              <w:t>)</w:t>
            </w:r>
          </w:p>
          <w:p w14:paraId="24E63369" w14:textId="77777777" w:rsidR="00D9185F" w:rsidRPr="001E6038" w:rsidRDefault="00D9185F" w:rsidP="00E4443A">
            <w:pPr>
              <w:rPr>
                <w:sz w:val="20"/>
                <w:szCs w:val="20"/>
              </w:rPr>
            </w:pPr>
          </w:p>
          <w:p w14:paraId="2E4F02AF" w14:textId="77777777" w:rsidR="00D9185F" w:rsidRDefault="00D9185F" w:rsidP="00E4443A">
            <w:pPr>
              <w:rPr>
                <w:sz w:val="20"/>
                <w:szCs w:val="20"/>
              </w:rPr>
            </w:pPr>
            <w:r>
              <w:rPr>
                <w:sz w:val="20"/>
                <w:szCs w:val="20"/>
              </w:rPr>
              <w:t xml:space="preserve">38 </w:t>
            </w:r>
            <w:r w:rsidRPr="001E6038">
              <w:rPr>
                <w:sz w:val="20"/>
                <w:szCs w:val="20"/>
              </w:rPr>
              <w:t>(</w:t>
            </w:r>
            <w:r>
              <w:rPr>
                <w:sz w:val="20"/>
                <w:szCs w:val="20"/>
              </w:rPr>
              <w:t>4.3)</w:t>
            </w:r>
          </w:p>
          <w:p w14:paraId="2826CE9D" w14:textId="77777777" w:rsidR="00D9185F" w:rsidRPr="001E6038" w:rsidRDefault="00D9185F" w:rsidP="00E4443A">
            <w:pPr>
              <w:rPr>
                <w:sz w:val="20"/>
                <w:szCs w:val="20"/>
              </w:rPr>
            </w:pPr>
            <w:r>
              <w:rPr>
                <w:sz w:val="20"/>
                <w:szCs w:val="20"/>
              </w:rPr>
              <w:t>0 (0</w:t>
            </w:r>
            <w:r w:rsidRPr="001E6038">
              <w:rPr>
                <w:sz w:val="20"/>
                <w:szCs w:val="20"/>
              </w:rPr>
              <w:t>)</w:t>
            </w:r>
          </w:p>
        </w:tc>
        <w:tc>
          <w:tcPr>
            <w:tcW w:w="1125" w:type="dxa"/>
            <w:tcBorders>
              <w:top w:val="single" w:sz="4" w:space="0" w:color="auto"/>
            </w:tcBorders>
          </w:tcPr>
          <w:p w14:paraId="73D12B1C" w14:textId="77777777" w:rsidR="00D9185F" w:rsidRPr="001E6038" w:rsidRDefault="00D9185F" w:rsidP="00E4443A">
            <w:pPr>
              <w:rPr>
                <w:sz w:val="20"/>
                <w:szCs w:val="20"/>
              </w:rPr>
            </w:pPr>
          </w:p>
          <w:p w14:paraId="3A6FB55A" w14:textId="77777777" w:rsidR="00D9185F" w:rsidRDefault="00D9185F" w:rsidP="00E4443A">
            <w:pPr>
              <w:rPr>
                <w:sz w:val="20"/>
                <w:szCs w:val="20"/>
              </w:rPr>
            </w:pPr>
          </w:p>
          <w:p w14:paraId="6A8D11FD" w14:textId="77777777" w:rsidR="00D9185F" w:rsidRPr="001E6038" w:rsidRDefault="00D9185F" w:rsidP="00E4443A">
            <w:pPr>
              <w:rPr>
                <w:sz w:val="20"/>
                <w:szCs w:val="20"/>
              </w:rPr>
            </w:pPr>
            <w:r>
              <w:rPr>
                <w:sz w:val="20"/>
                <w:szCs w:val="20"/>
              </w:rPr>
              <w:t>33 (3.7</w:t>
            </w:r>
            <w:r w:rsidRPr="001E6038">
              <w:rPr>
                <w:sz w:val="20"/>
                <w:szCs w:val="20"/>
              </w:rPr>
              <w:t>)</w:t>
            </w:r>
          </w:p>
          <w:p w14:paraId="40F7FE03" w14:textId="77777777" w:rsidR="00D9185F" w:rsidRPr="001E6038" w:rsidRDefault="00D9185F" w:rsidP="00E4443A">
            <w:pPr>
              <w:rPr>
                <w:sz w:val="20"/>
                <w:szCs w:val="20"/>
              </w:rPr>
            </w:pPr>
            <w:r>
              <w:rPr>
                <w:sz w:val="20"/>
                <w:szCs w:val="20"/>
              </w:rPr>
              <w:t>24 (2.7)</w:t>
            </w:r>
          </w:p>
          <w:p w14:paraId="04D89089" w14:textId="77777777" w:rsidR="00D9185F" w:rsidRDefault="00D9185F" w:rsidP="00E4443A">
            <w:pPr>
              <w:rPr>
                <w:sz w:val="20"/>
                <w:szCs w:val="20"/>
              </w:rPr>
            </w:pPr>
          </w:p>
          <w:p w14:paraId="032D8A46" w14:textId="77777777" w:rsidR="00D9185F" w:rsidRDefault="00D9185F" w:rsidP="00E4443A">
            <w:pPr>
              <w:rPr>
                <w:sz w:val="20"/>
                <w:szCs w:val="20"/>
              </w:rPr>
            </w:pPr>
            <w:r>
              <w:rPr>
                <w:sz w:val="20"/>
                <w:szCs w:val="20"/>
              </w:rPr>
              <w:t xml:space="preserve">40 </w:t>
            </w:r>
            <w:r w:rsidRPr="001E6038">
              <w:rPr>
                <w:sz w:val="20"/>
                <w:szCs w:val="20"/>
              </w:rPr>
              <w:t>(</w:t>
            </w:r>
            <w:r>
              <w:rPr>
                <w:sz w:val="20"/>
                <w:szCs w:val="20"/>
              </w:rPr>
              <w:t>4.5)</w:t>
            </w:r>
          </w:p>
          <w:p w14:paraId="051E633E" w14:textId="77777777" w:rsidR="00D9185F" w:rsidRPr="001E6038" w:rsidRDefault="00D9185F" w:rsidP="00E4443A">
            <w:pPr>
              <w:rPr>
                <w:sz w:val="20"/>
                <w:szCs w:val="20"/>
              </w:rPr>
            </w:pPr>
            <w:r>
              <w:rPr>
                <w:sz w:val="20"/>
                <w:szCs w:val="20"/>
              </w:rPr>
              <w:t>17(1.9)</w:t>
            </w:r>
          </w:p>
          <w:p w14:paraId="79D203C2" w14:textId="77777777" w:rsidR="00D9185F" w:rsidRPr="001E6038" w:rsidRDefault="00D9185F" w:rsidP="00E4443A">
            <w:pPr>
              <w:rPr>
                <w:sz w:val="20"/>
                <w:szCs w:val="20"/>
              </w:rPr>
            </w:pPr>
          </w:p>
          <w:p w14:paraId="08E73031" w14:textId="77777777" w:rsidR="00D9185F" w:rsidRDefault="00D9185F" w:rsidP="00E4443A">
            <w:pPr>
              <w:rPr>
                <w:sz w:val="20"/>
                <w:szCs w:val="20"/>
              </w:rPr>
            </w:pPr>
            <w:r>
              <w:rPr>
                <w:sz w:val="20"/>
                <w:szCs w:val="20"/>
              </w:rPr>
              <w:t xml:space="preserve">57 </w:t>
            </w:r>
            <w:r w:rsidRPr="001E6038">
              <w:rPr>
                <w:sz w:val="20"/>
                <w:szCs w:val="20"/>
              </w:rPr>
              <w:t>(</w:t>
            </w:r>
            <w:r>
              <w:rPr>
                <w:sz w:val="20"/>
                <w:szCs w:val="20"/>
              </w:rPr>
              <w:t>6.5)</w:t>
            </w:r>
          </w:p>
          <w:p w14:paraId="283082C5" w14:textId="77777777" w:rsidR="00D9185F" w:rsidRPr="001E6038" w:rsidRDefault="00D9185F" w:rsidP="00E4443A">
            <w:pPr>
              <w:rPr>
                <w:sz w:val="20"/>
                <w:szCs w:val="20"/>
              </w:rPr>
            </w:pPr>
            <w:r>
              <w:rPr>
                <w:sz w:val="20"/>
                <w:szCs w:val="20"/>
              </w:rPr>
              <w:t>0 (0</w:t>
            </w:r>
            <w:r w:rsidRPr="001E6038">
              <w:rPr>
                <w:sz w:val="20"/>
                <w:szCs w:val="20"/>
              </w:rPr>
              <w:t>)</w:t>
            </w:r>
          </w:p>
        </w:tc>
      </w:tr>
    </w:tbl>
    <w:p w14:paraId="1F631FB0" w14:textId="77777777" w:rsidR="00D9185F" w:rsidRPr="00D9185F" w:rsidRDefault="00D9185F" w:rsidP="00D9185F"/>
    <w:p w14:paraId="38C37044" w14:textId="77777777" w:rsidR="00D9185F" w:rsidRPr="00D9185F" w:rsidRDefault="00D9185F" w:rsidP="00D9185F"/>
    <w:p w14:paraId="3CB6A590" w14:textId="77777777" w:rsidR="00692AB5" w:rsidRDefault="00692AB5" w:rsidP="00692AB5">
      <w:pPr>
        <w:jc w:val="both"/>
        <w:rPr>
          <w:sz w:val="20"/>
          <w:szCs w:val="20"/>
        </w:rPr>
      </w:pPr>
      <w:bookmarkStart w:id="576" w:name="_Toc112850127"/>
    </w:p>
    <w:p w14:paraId="45FA5C61" w14:textId="77777777" w:rsidR="00967F64" w:rsidRPr="001E328F" w:rsidRDefault="00014F8E" w:rsidP="005B2814">
      <w:pPr>
        <w:spacing w:line="276" w:lineRule="auto"/>
        <w:jc w:val="both"/>
        <w:rPr>
          <w:sz w:val="20"/>
          <w:szCs w:val="20"/>
        </w:rPr>
      </w:pPr>
      <w:r>
        <w:t>D’après le T</w:t>
      </w:r>
      <w:r w:rsidR="00967F64" w:rsidRPr="001E328F">
        <w:t>ableau</w:t>
      </w:r>
      <w:r w:rsidR="00432124">
        <w:t xml:space="preserve"> </w:t>
      </w:r>
      <w:r w:rsidR="00C55E68" w:rsidRPr="001E328F">
        <w:t>III.</w:t>
      </w:r>
      <w:r w:rsidR="00967F64" w:rsidRPr="001E328F">
        <w:t xml:space="preserve">7 on remarque qu’il </w:t>
      </w:r>
      <w:r w:rsidR="000D5D21" w:rsidRPr="001E328F">
        <w:t>y</w:t>
      </w:r>
      <w:r w:rsidR="00B878A1">
        <w:t xml:space="preserve"> </w:t>
      </w:r>
      <w:r w:rsidR="000D5D21" w:rsidRPr="001E328F">
        <w:t>a</w:t>
      </w:r>
      <w:r w:rsidR="00B878A1">
        <w:t xml:space="preserve"> </w:t>
      </w:r>
      <w:r w:rsidR="00967F64" w:rsidRPr="001E328F">
        <w:t>une augmentation  de la présence des symptômes clinique</w:t>
      </w:r>
      <w:r w:rsidR="009C2046" w:rsidRPr="001E328F">
        <w:t>s</w:t>
      </w:r>
      <w:r w:rsidR="00967F64" w:rsidRPr="001E328F">
        <w:t xml:space="preserve"> quand on passant d’une classe de la variation RN supérieur</w:t>
      </w:r>
      <w:r w:rsidR="009C2046" w:rsidRPr="001E328F">
        <w:t>e</w:t>
      </w:r>
      <w:r w:rsidR="00967F64" w:rsidRPr="001E328F">
        <w:t xml:space="preserve"> à deux.</w:t>
      </w:r>
    </w:p>
    <w:p w14:paraId="30B6D1A0" w14:textId="77777777" w:rsidR="00967F64" w:rsidRPr="001E328F" w:rsidRDefault="00967F64" w:rsidP="005B2814">
      <w:pPr>
        <w:spacing w:line="276" w:lineRule="auto"/>
        <w:jc w:val="both"/>
      </w:pPr>
      <w:r w:rsidRPr="001E328F">
        <w:t>Pour les sco</w:t>
      </w:r>
      <w:r w:rsidR="000D5D21" w:rsidRPr="001E328F">
        <w:t>res cliniques, la présence d’au</w:t>
      </w:r>
      <w:r w:rsidRPr="001E328F">
        <w:t xml:space="preserve"> moins </w:t>
      </w:r>
      <w:r w:rsidR="009C2046" w:rsidRPr="001E328F">
        <w:t>d’</w:t>
      </w:r>
      <w:r w:rsidRPr="001E328F">
        <w:t>un signe clinique est très élevé, à partir d’un doublement de la variation RN, par contre la présence d’aux moi</w:t>
      </w:r>
      <w:r w:rsidR="000D5D21" w:rsidRPr="001E328F">
        <w:t>n</w:t>
      </w:r>
      <w:r w:rsidRPr="001E328F">
        <w:t>s deux signe</w:t>
      </w:r>
      <w:r w:rsidR="000B2635" w:rsidRPr="001E328F">
        <w:t>s</w:t>
      </w:r>
      <w:r w:rsidRPr="001E328F">
        <w:t xml:space="preserve"> clinique</w:t>
      </w:r>
      <w:r w:rsidR="000D5D21" w:rsidRPr="001E328F">
        <w:t>s</w:t>
      </w:r>
      <w:r w:rsidRPr="001E328F">
        <w:t xml:space="preserve"> ne présente pas un </w:t>
      </w:r>
      <w:r w:rsidR="003A64ED" w:rsidRPr="001E328F">
        <w:t xml:space="preserve">grand </w:t>
      </w:r>
      <w:r w:rsidRPr="001E328F">
        <w:t xml:space="preserve">changement de la présence des symptômes entre les </w:t>
      </w:r>
      <w:r w:rsidR="00D8229F" w:rsidRPr="001E328F">
        <w:t>différents</w:t>
      </w:r>
      <w:r w:rsidRPr="001E328F">
        <w:t xml:space="preserve"> classes à part la classe &gt;</w:t>
      </w:r>
      <w:r w:rsidR="00D4390D">
        <w:t>3.</w:t>
      </w:r>
      <w:r w:rsidR="001E328F" w:rsidRPr="001E328F">
        <w:t>8,</w:t>
      </w:r>
      <w:r w:rsidRPr="001E328F">
        <w:t xml:space="preserve"> et pour la présence des trois symptôme</w:t>
      </w:r>
      <w:r w:rsidR="005E3EAA" w:rsidRPr="001E328F">
        <w:t>s</w:t>
      </w:r>
      <w:r w:rsidR="000B2635" w:rsidRPr="001E328F">
        <w:t xml:space="preserve"> au</w:t>
      </w:r>
      <w:r w:rsidRPr="001E328F">
        <w:t xml:space="preserve"> même temps est présente </w:t>
      </w:r>
      <w:r w:rsidR="003A64ED" w:rsidRPr="001E328F">
        <w:t xml:space="preserve">dans </w:t>
      </w:r>
      <w:r w:rsidR="00D8229F" w:rsidRPr="001E328F">
        <w:t>la  seule</w:t>
      </w:r>
      <w:r w:rsidRPr="001E328F">
        <w:t xml:space="preserve"> classe [2 - 2.6 [.</w:t>
      </w:r>
    </w:p>
    <w:p w14:paraId="7094BF8A" w14:textId="77777777" w:rsidR="00334123" w:rsidRDefault="00C605AC" w:rsidP="00E252AB">
      <w:pPr>
        <w:pStyle w:val="Titre3"/>
        <w:jc w:val="both"/>
      </w:pPr>
      <w:bookmarkStart w:id="577" w:name="_Toc113368683"/>
      <w:r w:rsidRPr="00F95081">
        <w:t xml:space="preserve">Répartition des </w:t>
      </w:r>
      <w:r>
        <w:t>sous  famille</w:t>
      </w:r>
      <w:r w:rsidR="00950D0A">
        <w:t>s</w:t>
      </w:r>
      <w:r>
        <w:t xml:space="preserve"> d’agent en fonction de la variation </w:t>
      </w:r>
      <w:bookmarkEnd w:id="576"/>
      <w:r w:rsidR="00891570">
        <w:t>de la résistance nasale</w:t>
      </w:r>
      <w:bookmarkEnd w:id="577"/>
    </w:p>
    <w:p w14:paraId="1584F7DD" w14:textId="77777777" w:rsidR="00334123" w:rsidRPr="006612DA" w:rsidRDefault="006612DA" w:rsidP="00891570">
      <w:pPr>
        <w:pStyle w:val="Lgende"/>
        <w:spacing w:line="360" w:lineRule="auto"/>
        <w:jc w:val="center"/>
        <w:rPr>
          <w:b w:val="0"/>
          <w:bCs w:val="0"/>
          <w:color w:val="auto"/>
          <w:sz w:val="22"/>
          <w:szCs w:val="22"/>
        </w:rPr>
      </w:pPr>
      <w:bookmarkStart w:id="578" w:name="_Toc113368742"/>
      <w:r w:rsidRPr="006612DA">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9B2985">
        <w:rPr>
          <w:noProof/>
          <w:color w:val="auto"/>
          <w:sz w:val="22"/>
          <w:szCs w:val="22"/>
        </w:rPr>
        <w:t>8</w:t>
      </w:r>
      <w:r w:rsidR="005957B2">
        <w:rPr>
          <w:color w:val="auto"/>
          <w:sz w:val="22"/>
          <w:szCs w:val="22"/>
        </w:rPr>
        <w:fldChar w:fldCharType="end"/>
      </w:r>
      <w:r w:rsidRPr="006612DA">
        <w:rPr>
          <w:b w:val="0"/>
          <w:bCs w:val="0"/>
          <w:color w:val="auto"/>
          <w:sz w:val="22"/>
          <w:szCs w:val="22"/>
        </w:rPr>
        <w:t xml:space="preserve">: Distribution des familles et sous familles des agents en fonction de la variation </w:t>
      </w:r>
      <w:r w:rsidR="00891570">
        <w:rPr>
          <w:b w:val="0"/>
          <w:bCs w:val="0"/>
          <w:color w:val="auto"/>
          <w:sz w:val="22"/>
          <w:szCs w:val="22"/>
        </w:rPr>
        <w:t>de la résistance nasale</w:t>
      </w:r>
      <w:bookmarkEnd w:id="578"/>
    </w:p>
    <w:tbl>
      <w:tblPr>
        <w:tblStyle w:val="Grilledutableau"/>
        <w:tblW w:w="9640"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6"/>
        <w:gridCol w:w="1276"/>
        <w:gridCol w:w="1095"/>
        <w:gridCol w:w="1173"/>
        <w:gridCol w:w="1134"/>
        <w:gridCol w:w="992"/>
      </w:tblGrid>
      <w:tr w:rsidR="00DE5832" w14:paraId="1DF574EA" w14:textId="77777777" w:rsidTr="00DE5832">
        <w:tc>
          <w:tcPr>
            <w:tcW w:w="2694" w:type="dxa"/>
            <w:tcBorders>
              <w:bottom w:val="single" w:sz="4" w:space="0" w:color="auto"/>
            </w:tcBorders>
          </w:tcPr>
          <w:p w14:paraId="29258DF6" w14:textId="77777777" w:rsidR="00DE5832" w:rsidRDefault="00DE5832" w:rsidP="009D6484">
            <w:pPr>
              <w:spacing w:line="276" w:lineRule="auto"/>
              <w:jc w:val="both"/>
            </w:pPr>
          </w:p>
        </w:tc>
        <w:tc>
          <w:tcPr>
            <w:tcW w:w="1276" w:type="dxa"/>
            <w:tcBorders>
              <w:bottom w:val="single" w:sz="4" w:space="0" w:color="auto"/>
            </w:tcBorders>
          </w:tcPr>
          <w:p w14:paraId="20C3E472" w14:textId="77777777" w:rsidR="00DE5832" w:rsidRPr="007A2E0E" w:rsidRDefault="00DE5832" w:rsidP="009D6484">
            <w:pPr>
              <w:spacing w:line="276" w:lineRule="auto"/>
              <w:jc w:val="both"/>
              <w:rPr>
                <w:b/>
                <w:bCs/>
              </w:rPr>
            </w:pPr>
            <w:r>
              <w:rPr>
                <w:b/>
                <w:bCs/>
              </w:rPr>
              <w:t>[</w:t>
            </w:r>
            <w:r w:rsidRPr="007A2E0E">
              <w:rPr>
                <w:b/>
                <w:bCs/>
              </w:rPr>
              <w:t>0.8</w:t>
            </w:r>
            <w:r w:rsidR="00D3418F">
              <w:rPr>
                <w:b/>
                <w:bCs/>
              </w:rPr>
              <w:t xml:space="preserve"> – 1.</w:t>
            </w:r>
            <w:r w:rsidRPr="007A2E0E">
              <w:rPr>
                <w:b/>
                <w:bCs/>
              </w:rPr>
              <w:t>4</w:t>
            </w:r>
            <w:r>
              <w:rPr>
                <w:b/>
                <w:bCs/>
              </w:rPr>
              <w:t>[</w:t>
            </w:r>
          </w:p>
        </w:tc>
        <w:tc>
          <w:tcPr>
            <w:tcW w:w="1276" w:type="dxa"/>
            <w:tcBorders>
              <w:bottom w:val="single" w:sz="4" w:space="0" w:color="auto"/>
            </w:tcBorders>
          </w:tcPr>
          <w:p w14:paraId="161FA73C" w14:textId="77777777" w:rsidR="00DE5832" w:rsidRPr="007A2E0E" w:rsidRDefault="00DE5832" w:rsidP="009D6484">
            <w:pPr>
              <w:spacing w:line="276" w:lineRule="auto"/>
              <w:jc w:val="both"/>
              <w:rPr>
                <w:b/>
                <w:bCs/>
              </w:rPr>
            </w:pPr>
            <w:r>
              <w:rPr>
                <w:b/>
                <w:bCs/>
              </w:rPr>
              <w:t xml:space="preserve">[1.4 - </w:t>
            </w:r>
            <w:r w:rsidRPr="007A2E0E">
              <w:rPr>
                <w:b/>
                <w:bCs/>
              </w:rPr>
              <w:t>2</w:t>
            </w:r>
            <w:r>
              <w:rPr>
                <w:b/>
                <w:bCs/>
              </w:rPr>
              <w:t>[</w:t>
            </w:r>
          </w:p>
        </w:tc>
        <w:tc>
          <w:tcPr>
            <w:tcW w:w="1095" w:type="dxa"/>
            <w:tcBorders>
              <w:bottom w:val="single" w:sz="4" w:space="0" w:color="auto"/>
            </w:tcBorders>
          </w:tcPr>
          <w:p w14:paraId="575F56A7" w14:textId="77777777" w:rsidR="00DE5832" w:rsidRPr="007A2E0E" w:rsidRDefault="00DE5832" w:rsidP="009D6484">
            <w:pPr>
              <w:spacing w:line="276" w:lineRule="auto"/>
              <w:jc w:val="both"/>
              <w:rPr>
                <w:b/>
                <w:bCs/>
              </w:rPr>
            </w:pPr>
            <w:r>
              <w:rPr>
                <w:b/>
                <w:bCs/>
              </w:rPr>
              <w:t>[</w:t>
            </w:r>
            <w:r w:rsidRPr="007A2E0E">
              <w:rPr>
                <w:b/>
                <w:bCs/>
              </w:rPr>
              <w:t>2</w:t>
            </w:r>
            <w:r w:rsidR="00D3418F">
              <w:rPr>
                <w:b/>
                <w:bCs/>
              </w:rPr>
              <w:t xml:space="preserve"> – 2.</w:t>
            </w:r>
            <w:r w:rsidRPr="007A2E0E">
              <w:rPr>
                <w:b/>
                <w:bCs/>
              </w:rPr>
              <w:t>6</w:t>
            </w:r>
            <w:r>
              <w:rPr>
                <w:b/>
                <w:bCs/>
              </w:rPr>
              <w:t>[</w:t>
            </w:r>
          </w:p>
        </w:tc>
        <w:tc>
          <w:tcPr>
            <w:tcW w:w="1173" w:type="dxa"/>
            <w:tcBorders>
              <w:bottom w:val="single" w:sz="4" w:space="0" w:color="auto"/>
            </w:tcBorders>
          </w:tcPr>
          <w:p w14:paraId="7F8C24CC" w14:textId="77777777" w:rsidR="00DE5832" w:rsidRPr="007A2E0E" w:rsidRDefault="00DE5832" w:rsidP="009D6484">
            <w:pPr>
              <w:spacing w:line="276" w:lineRule="auto"/>
              <w:jc w:val="both"/>
              <w:rPr>
                <w:b/>
                <w:bCs/>
              </w:rPr>
            </w:pPr>
            <w:r>
              <w:rPr>
                <w:b/>
                <w:bCs/>
              </w:rPr>
              <w:t>[</w:t>
            </w:r>
            <w:r w:rsidRPr="007A2E0E">
              <w:rPr>
                <w:b/>
                <w:bCs/>
              </w:rPr>
              <w:t>2.6</w:t>
            </w:r>
            <w:r w:rsidR="00D3418F">
              <w:rPr>
                <w:b/>
                <w:bCs/>
              </w:rPr>
              <w:t xml:space="preserve"> – 3.</w:t>
            </w:r>
            <w:r w:rsidRPr="007A2E0E">
              <w:rPr>
                <w:b/>
                <w:bCs/>
              </w:rPr>
              <w:t>2</w:t>
            </w:r>
            <w:r>
              <w:rPr>
                <w:b/>
                <w:bCs/>
              </w:rPr>
              <w:t>[</w:t>
            </w:r>
          </w:p>
        </w:tc>
        <w:tc>
          <w:tcPr>
            <w:tcW w:w="1134" w:type="dxa"/>
            <w:tcBorders>
              <w:bottom w:val="single" w:sz="4" w:space="0" w:color="auto"/>
            </w:tcBorders>
          </w:tcPr>
          <w:p w14:paraId="3E6CA809" w14:textId="77777777" w:rsidR="00DE5832" w:rsidRPr="007A2E0E" w:rsidRDefault="00DE5832" w:rsidP="009D6484">
            <w:pPr>
              <w:spacing w:line="276" w:lineRule="auto"/>
              <w:jc w:val="both"/>
              <w:rPr>
                <w:b/>
                <w:bCs/>
              </w:rPr>
            </w:pPr>
            <w:r>
              <w:rPr>
                <w:b/>
                <w:bCs/>
              </w:rPr>
              <w:t>[</w:t>
            </w:r>
            <w:r w:rsidRPr="007A2E0E">
              <w:rPr>
                <w:b/>
                <w:bCs/>
              </w:rPr>
              <w:t>3.2</w:t>
            </w:r>
            <w:r w:rsidR="00D3418F">
              <w:rPr>
                <w:b/>
                <w:bCs/>
              </w:rPr>
              <w:t xml:space="preserve"> – 3.</w:t>
            </w:r>
            <w:r w:rsidRPr="007A2E0E">
              <w:rPr>
                <w:b/>
                <w:bCs/>
              </w:rPr>
              <w:t>8</w:t>
            </w:r>
            <w:r>
              <w:rPr>
                <w:b/>
                <w:bCs/>
              </w:rPr>
              <w:t>[</w:t>
            </w:r>
          </w:p>
        </w:tc>
        <w:tc>
          <w:tcPr>
            <w:tcW w:w="992" w:type="dxa"/>
            <w:tcBorders>
              <w:bottom w:val="single" w:sz="4" w:space="0" w:color="auto"/>
            </w:tcBorders>
          </w:tcPr>
          <w:p w14:paraId="697739E8" w14:textId="77777777" w:rsidR="00DE5832" w:rsidRPr="007A2E0E" w:rsidRDefault="00DE5832" w:rsidP="009D6484">
            <w:pPr>
              <w:spacing w:line="276" w:lineRule="auto"/>
              <w:jc w:val="both"/>
              <w:rPr>
                <w:b/>
                <w:bCs/>
              </w:rPr>
            </w:pPr>
            <w:r w:rsidRPr="007A2E0E">
              <w:rPr>
                <w:b/>
                <w:bCs/>
              </w:rPr>
              <w:t>&gt;3.8</w:t>
            </w:r>
          </w:p>
        </w:tc>
      </w:tr>
      <w:tr w:rsidR="00DE5832" w14:paraId="260F067C" w14:textId="77777777" w:rsidTr="00DE5832">
        <w:trPr>
          <w:trHeight w:val="2679"/>
        </w:trPr>
        <w:tc>
          <w:tcPr>
            <w:tcW w:w="2694" w:type="dxa"/>
            <w:tcBorders>
              <w:top w:val="single" w:sz="4" w:space="0" w:color="auto"/>
              <w:bottom w:val="single" w:sz="4" w:space="0" w:color="auto"/>
            </w:tcBorders>
          </w:tcPr>
          <w:p w14:paraId="6C93039B" w14:textId="77777777" w:rsidR="00DE5832" w:rsidRDefault="00DE5832" w:rsidP="009D6484">
            <w:pPr>
              <w:spacing w:line="276" w:lineRule="auto"/>
              <w:jc w:val="both"/>
              <w:rPr>
                <w:b/>
                <w:bCs/>
              </w:rPr>
            </w:pPr>
          </w:p>
          <w:p w14:paraId="5EFE3FE7" w14:textId="77777777" w:rsidR="00DE5832" w:rsidRDefault="00DE5832" w:rsidP="009D6484">
            <w:pPr>
              <w:spacing w:line="276" w:lineRule="auto"/>
              <w:jc w:val="both"/>
            </w:pPr>
            <w:r>
              <w:rPr>
                <w:b/>
                <w:bCs/>
              </w:rPr>
              <w:t xml:space="preserve">Agents de bas PM </w:t>
            </w:r>
            <w:r w:rsidRPr="00DC72BE">
              <w:rPr>
                <w:b/>
                <w:bCs/>
              </w:rPr>
              <w:t>(n, %)</w:t>
            </w:r>
          </w:p>
          <w:p w14:paraId="5AE65EA7" w14:textId="77777777" w:rsidR="00DE5832" w:rsidRPr="009D6484" w:rsidRDefault="00DE5832" w:rsidP="009D6484">
            <w:pPr>
              <w:spacing w:line="276" w:lineRule="auto"/>
              <w:ind w:left="176"/>
              <w:jc w:val="both"/>
            </w:pPr>
            <w:r w:rsidRPr="009D6484">
              <w:t xml:space="preserve">Chimie </w:t>
            </w:r>
          </w:p>
          <w:p w14:paraId="52CA0F6C" w14:textId="77777777" w:rsidR="00DE5832" w:rsidRPr="009D6484"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Aldéhyde</w:t>
            </w:r>
          </w:p>
          <w:p w14:paraId="2CBE8B83" w14:textId="77777777" w:rsidR="00DE5832" w:rsidRPr="009D6484"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Am</w:t>
            </w:r>
            <w:commentRangeStart w:id="579"/>
            <w:r w:rsidRPr="009D6484">
              <w:t>ine</w:t>
            </w:r>
          </w:p>
          <w:p w14:paraId="24FADBEF" w14:textId="77777777" w:rsidR="00DE5832"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proofErr w:type="spellStart"/>
            <w:r w:rsidRPr="009D6484">
              <w:t>Amm</w:t>
            </w:r>
            <w:proofErr w:type="spellEnd"/>
            <w:r w:rsidRPr="009D6484">
              <w:t xml:space="preserve"> Quat </w:t>
            </w:r>
            <w:commentRangeEnd w:id="579"/>
            <w:r w:rsidR="00815DCA">
              <w:rPr>
                <w:rStyle w:val="Marquedecommentaire"/>
              </w:rPr>
              <w:commentReference w:id="579"/>
            </w:r>
          </w:p>
          <w:p w14:paraId="46D43445" w14:textId="77777777" w:rsidR="00FC1E69" w:rsidRPr="009D6484" w:rsidRDefault="00FC1E69"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t>Persulfate</w:t>
            </w:r>
          </w:p>
          <w:p w14:paraId="55E609BD" w14:textId="77777777" w:rsidR="00DE5832" w:rsidRPr="009D6484" w:rsidRDefault="00DE5832" w:rsidP="009D6484">
            <w:pPr>
              <w:spacing w:line="276" w:lineRule="auto"/>
              <w:ind w:left="176"/>
              <w:jc w:val="both"/>
            </w:pPr>
            <w:r w:rsidRPr="009D6484">
              <w:t>Métaux</w:t>
            </w:r>
          </w:p>
          <w:p w14:paraId="75108D38" w14:textId="77777777" w:rsidR="00DE5832" w:rsidRPr="009D6484" w:rsidRDefault="00DE5832" w:rsidP="009D6484">
            <w:pPr>
              <w:spacing w:line="276" w:lineRule="auto"/>
              <w:ind w:left="176"/>
              <w:jc w:val="both"/>
            </w:pPr>
            <w:r w:rsidRPr="009D6484">
              <w:t>EDTA</w:t>
            </w:r>
          </w:p>
          <w:p w14:paraId="17069D53" w14:textId="77777777" w:rsidR="00DE5832" w:rsidRDefault="00DE5832" w:rsidP="009D6484">
            <w:pPr>
              <w:spacing w:line="276" w:lineRule="auto"/>
              <w:jc w:val="both"/>
            </w:pPr>
            <w:r w:rsidRPr="009D6484">
              <w:t>Divers agents</w:t>
            </w:r>
          </w:p>
        </w:tc>
        <w:tc>
          <w:tcPr>
            <w:tcW w:w="1276" w:type="dxa"/>
            <w:tcBorders>
              <w:top w:val="single" w:sz="4" w:space="0" w:color="auto"/>
              <w:bottom w:val="single" w:sz="4" w:space="0" w:color="auto"/>
            </w:tcBorders>
          </w:tcPr>
          <w:p w14:paraId="73CE35EB" w14:textId="77777777" w:rsidR="00DE5832" w:rsidRDefault="00DE5832" w:rsidP="009D6484">
            <w:pPr>
              <w:spacing w:line="276" w:lineRule="auto"/>
              <w:jc w:val="both"/>
            </w:pPr>
          </w:p>
          <w:p w14:paraId="48F75E20" w14:textId="77777777" w:rsidR="00DE5832" w:rsidRPr="003A64ED" w:rsidRDefault="00DE5832" w:rsidP="009D6484">
            <w:pPr>
              <w:spacing w:line="276" w:lineRule="auto"/>
              <w:jc w:val="both"/>
              <w:rPr>
                <w:b/>
                <w:bCs/>
              </w:rPr>
            </w:pPr>
            <w:r w:rsidRPr="00D93685">
              <w:rPr>
                <w:b/>
                <w:bCs/>
              </w:rPr>
              <w:t>379 (65,3)</w:t>
            </w:r>
          </w:p>
          <w:p w14:paraId="54E2BEE0" w14:textId="77777777" w:rsidR="00DE5832" w:rsidRDefault="00D4390D" w:rsidP="009D6484">
            <w:pPr>
              <w:spacing w:line="276" w:lineRule="auto"/>
              <w:jc w:val="both"/>
            </w:pPr>
            <w:r>
              <w:t>265 (6.</w:t>
            </w:r>
            <w:r w:rsidR="00DE5832">
              <w:t>9)</w:t>
            </w:r>
          </w:p>
          <w:p w14:paraId="19C17BA2" w14:textId="77777777" w:rsidR="00DE5832" w:rsidRDefault="00DE5832" w:rsidP="009D6484">
            <w:pPr>
              <w:spacing w:line="276" w:lineRule="auto"/>
              <w:jc w:val="both"/>
            </w:pPr>
            <w:r>
              <w:t>33 (62.3)</w:t>
            </w:r>
          </w:p>
          <w:p w14:paraId="2EB0AAAD"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47 (74,6)</w:t>
            </w:r>
          </w:p>
          <w:p w14:paraId="4A908ADC" w14:textId="77777777" w:rsidR="00DE5832" w:rsidRDefault="00DE5832" w:rsidP="009D6484">
            <w:pPr>
              <w:spacing w:line="276" w:lineRule="auto"/>
              <w:jc w:val="both"/>
            </w:pPr>
            <w:r>
              <w:t>61 (</w:t>
            </w:r>
            <w:r w:rsidRPr="00D250DD">
              <w:t>43.2</w:t>
            </w:r>
            <w:r>
              <w:t>)</w:t>
            </w:r>
          </w:p>
          <w:p w14:paraId="262BF5DC" w14:textId="77777777" w:rsidR="00FC1E69" w:rsidRDefault="00FC1E69" w:rsidP="00FC1E69">
            <w:pPr>
              <w:spacing w:line="276" w:lineRule="auto"/>
              <w:jc w:val="both"/>
            </w:pPr>
            <w:r>
              <w:t>4 (68.9)</w:t>
            </w:r>
          </w:p>
          <w:p w14:paraId="7F83CDE3" w14:textId="77777777" w:rsidR="00DE5832" w:rsidRDefault="00DE5832" w:rsidP="009D6484">
            <w:pPr>
              <w:spacing w:line="276" w:lineRule="auto"/>
              <w:jc w:val="both"/>
            </w:pPr>
            <w:r>
              <w:t>4 (66,7)</w:t>
            </w:r>
          </w:p>
          <w:p w14:paraId="7E7E7CEA" w14:textId="77777777" w:rsidR="00DE5832" w:rsidRDefault="00D4390D" w:rsidP="009D6484">
            <w:pPr>
              <w:spacing w:line="276" w:lineRule="auto"/>
              <w:jc w:val="both"/>
            </w:pPr>
            <w:r>
              <w:t>21 (46.</w:t>
            </w:r>
            <w:r w:rsidR="00DE5832">
              <w:t>5)</w:t>
            </w:r>
          </w:p>
          <w:p w14:paraId="558B1C29" w14:textId="77777777" w:rsidR="00DE5832" w:rsidRDefault="00D4390D" w:rsidP="009D6484">
            <w:pPr>
              <w:spacing w:line="276" w:lineRule="auto"/>
              <w:jc w:val="both"/>
            </w:pPr>
            <w:r>
              <w:t>93 (58.</w:t>
            </w:r>
            <w:r w:rsidR="00DE5832">
              <w:t>9)</w:t>
            </w:r>
          </w:p>
        </w:tc>
        <w:tc>
          <w:tcPr>
            <w:tcW w:w="1276" w:type="dxa"/>
            <w:tcBorders>
              <w:top w:val="single" w:sz="4" w:space="0" w:color="auto"/>
              <w:bottom w:val="single" w:sz="4" w:space="0" w:color="auto"/>
            </w:tcBorders>
          </w:tcPr>
          <w:p w14:paraId="54C4342C" w14:textId="77777777" w:rsidR="00DE5832" w:rsidRDefault="00DE5832" w:rsidP="009D6484">
            <w:pPr>
              <w:spacing w:line="276" w:lineRule="auto"/>
              <w:jc w:val="both"/>
            </w:pPr>
          </w:p>
          <w:p w14:paraId="06126FAD" w14:textId="77777777" w:rsidR="00DE5832" w:rsidRPr="003A64ED" w:rsidRDefault="00DE5832" w:rsidP="009D6484">
            <w:pPr>
              <w:spacing w:line="276" w:lineRule="auto"/>
              <w:jc w:val="both"/>
              <w:rPr>
                <w:b/>
                <w:bCs/>
              </w:rPr>
            </w:pPr>
            <w:r w:rsidRPr="00D93685">
              <w:rPr>
                <w:b/>
                <w:bCs/>
              </w:rPr>
              <w:t>70 (12,1)</w:t>
            </w:r>
          </w:p>
          <w:p w14:paraId="0C5304B6" w14:textId="77777777" w:rsidR="00DE5832" w:rsidRDefault="00D4390D" w:rsidP="009D6484">
            <w:pPr>
              <w:spacing w:line="276" w:lineRule="auto"/>
              <w:jc w:val="both"/>
            </w:pPr>
            <w:r>
              <w:t>65 (12.</w:t>
            </w:r>
            <w:r w:rsidR="00DE5832">
              <w:t>3)</w:t>
            </w:r>
          </w:p>
          <w:p w14:paraId="67E86AD2" w14:textId="77777777" w:rsidR="00DE5832" w:rsidRDefault="00DE5832" w:rsidP="009D6484">
            <w:pPr>
              <w:spacing w:line="276" w:lineRule="auto"/>
              <w:jc w:val="both"/>
            </w:pPr>
            <w:r>
              <w:t>4 (7.5)</w:t>
            </w:r>
          </w:p>
          <w:p w14:paraId="5A56D6AD"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9 (</w:t>
            </w:r>
            <w:r w:rsidRPr="00D250DD">
              <w:rPr>
                <w:rFonts w:eastAsia="Times New Roman" w:cs="Courier New"/>
                <w:lang w:eastAsia="fr-FR"/>
              </w:rPr>
              <w:t>14.3</w:t>
            </w:r>
            <w:r>
              <w:rPr>
                <w:rFonts w:eastAsia="Times New Roman" w:cs="Courier New"/>
                <w:lang w:eastAsia="fr-FR"/>
              </w:rPr>
              <w:t>)</w:t>
            </w:r>
          </w:p>
          <w:p w14:paraId="50768343" w14:textId="77777777" w:rsidR="00DE5832" w:rsidRDefault="00DE5832" w:rsidP="009D6484">
            <w:pPr>
              <w:spacing w:line="276" w:lineRule="auto"/>
              <w:jc w:val="both"/>
            </w:pPr>
            <w:r>
              <w:t>7 (</w:t>
            </w:r>
            <w:r w:rsidRPr="00D250DD">
              <w:t>7.4</w:t>
            </w:r>
            <w:r>
              <w:t>)</w:t>
            </w:r>
          </w:p>
          <w:p w14:paraId="6D968810" w14:textId="77777777" w:rsidR="00FC1E69" w:rsidRDefault="00FC1E69" w:rsidP="00FC1E69">
            <w:pPr>
              <w:spacing w:line="276" w:lineRule="auto"/>
              <w:jc w:val="both"/>
            </w:pPr>
            <w:r>
              <w:t>4 (13.2)</w:t>
            </w:r>
          </w:p>
          <w:p w14:paraId="42EECF24" w14:textId="77777777" w:rsidR="00DE5832" w:rsidRDefault="00DE5832" w:rsidP="009D6484">
            <w:pPr>
              <w:spacing w:line="276" w:lineRule="auto"/>
              <w:jc w:val="both"/>
            </w:pPr>
            <w:r>
              <w:t>0(0)</w:t>
            </w:r>
          </w:p>
          <w:p w14:paraId="5E8D5F55" w14:textId="77777777" w:rsidR="00DE5832" w:rsidRDefault="00D4390D" w:rsidP="009D6484">
            <w:pPr>
              <w:spacing w:line="276" w:lineRule="auto"/>
              <w:jc w:val="both"/>
            </w:pPr>
            <w:r>
              <w:t>5 (11.</w:t>
            </w:r>
            <w:r w:rsidR="00DE5832">
              <w:t>1)</w:t>
            </w:r>
          </w:p>
          <w:p w14:paraId="708F361D" w14:textId="77777777" w:rsidR="00DE5832" w:rsidRDefault="00DE5832" w:rsidP="009D6484">
            <w:pPr>
              <w:spacing w:line="276" w:lineRule="auto"/>
              <w:jc w:val="both"/>
            </w:pPr>
            <w:r>
              <w:t>20 (</w:t>
            </w:r>
            <w:r w:rsidRPr="00161528">
              <w:t>12.7</w:t>
            </w:r>
            <w:r>
              <w:t>)</w:t>
            </w:r>
          </w:p>
        </w:tc>
        <w:tc>
          <w:tcPr>
            <w:tcW w:w="1095" w:type="dxa"/>
            <w:tcBorders>
              <w:top w:val="single" w:sz="4" w:space="0" w:color="auto"/>
              <w:bottom w:val="single" w:sz="4" w:space="0" w:color="auto"/>
            </w:tcBorders>
          </w:tcPr>
          <w:p w14:paraId="411BE880" w14:textId="77777777" w:rsidR="00DE5832" w:rsidRDefault="00DE5832" w:rsidP="009D6484">
            <w:pPr>
              <w:spacing w:line="276" w:lineRule="auto"/>
              <w:jc w:val="both"/>
            </w:pPr>
          </w:p>
          <w:p w14:paraId="66B35AFA" w14:textId="77777777" w:rsidR="00DE5832" w:rsidRPr="003A64ED" w:rsidRDefault="00DE5832" w:rsidP="009D6484">
            <w:pPr>
              <w:spacing w:line="276" w:lineRule="auto"/>
              <w:jc w:val="both"/>
              <w:rPr>
                <w:b/>
                <w:bCs/>
              </w:rPr>
            </w:pPr>
            <w:r w:rsidRPr="00D93685">
              <w:rPr>
                <w:b/>
                <w:bCs/>
              </w:rPr>
              <w:t>44 (7,6)</w:t>
            </w:r>
          </w:p>
          <w:p w14:paraId="09B618EB" w14:textId="77777777" w:rsidR="00DE5832" w:rsidRDefault="00D4390D" w:rsidP="009D6484">
            <w:pPr>
              <w:spacing w:line="276" w:lineRule="auto"/>
              <w:jc w:val="both"/>
            </w:pPr>
            <w:r>
              <w:t>36 (6.</w:t>
            </w:r>
            <w:r w:rsidR="00DE5832">
              <w:t>8)</w:t>
            </w:r>
          </w:p>
          <w:p w14:paraId="29E698A9" w14:textId="77777777" w:rsidR="00DE5832" w:rsidRDefault="00DE5832" w:rsidP="009D6484">
            <w:pPr>
              <w:spacing w:line="276" w:lineRule="auto"/>
              <w:jc w:val="both"/>
            </w:pPr>
            <w:r>
              <w:t>5 (</w:t>
            </w:r>
            <w:r w:rsidRPr="00D250DD">
              <w:t>9.4</w:t>
            </w:r>
            <w:r>
              <w:t>)</w:t>
            </w:r>
          </w:p>
          <w:p w14:paraId="0E7B4218"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5 (7.9)</w:t>
            </w:r>
          </w:p>
          <w:p w14:paraId="29A35D20" w14:textId="77777777" w:rsidR="00DE5832" w:rsidRDefault="00DE5832" w:rsidP="009D6484">
            <w:pPr>
              <w:spacing w:line="276" w:lineRule="auto"/>
              <w:jc w:val="both"/>
            </w:pPr>
            <w:r>
              <w:t>9 (</w:t>
            </w:r>
            <w:r w:rsidRPr="00D250DD">
              <w:t>9.5</w:t>
            </w:r>
            <w:r>
              <w:t>)</w:t>
            </w:r>
          </w:p>
          <w:p w14:paraId="7B385642" w14:textId="77777777" w:rsidR="00FC1E69" w:rsidRDefault="00FC1E69" w:rsidP="00FC1E69">
            <w:pPr>
              <w:spacing w:line="276" w:lineRule="auto"/>
              <w:jc w:val="both"/>
            </w:pPr>
            <w:r>
              <w:t>4 (4.8)</w:t>
            </w:r>
          </w:p>
          <w:p w14:paraId="3B5226AD" w14:textId="77777777" w:rsidR="00DE5832" w:rsidRDefault="00DE5832" w:rsidP="009D6484">
            <w:pPr>
              <w:spacing w:line="276" w:lineRule="auto"/>
              <w:jc w:val="both"/>
            </w:pPr>
            <w:r>
              <w:t>1 (16,7)</w:t>
            </w:r>
          </w:p>
          <w:p w14:paraId="59A288B2" w14:textId="77777777" w:rsidR="00DE5832" w:rsidRPr="001A0A88" w:rsidRDefault="00D4390D" w:rsidP="009D6484">
            <w:pPr>
              <w:spacing w:line="276" w:lineRule="auto"/>
              <w:jc w:val="both"/>
            </w:pPr>
            <w:r w:rsidRPr="001A0A88">
              <w:t>7  (</w:t>
            </w:r>
            <w:commentRangeStart w:id="580"/>
            <w:r w:rsidRPr="001A0A88">
              <w:t>15.</w:t>
            </w:r>
            <w:r w:rsidR="00DE5832" w:rsidRPr="001A0A88">
              <w:t>6)</w:t>
            </w:r>
            <w:commentRangeEnd w:id="580"/>
            <w:r w:rsidR="00815DCA" w:rsidRPr="001A0A88">
              <w:rPr>
                <w:rStyle w:val="Marquedecommentaire"/>
              </w:rPr>
              <w:commentReference w:id="580"/>
            </w:r>
          </w:p>
          <w:p w14:paraId="4B630A4D" w14:textId="77777777" w:rsidR="00DE5832" w:rsidRDefault="00DE5832" w:rsidP="009D6484">
            <w:pPr>
              <w:spacing w:line="276" w:lineRule="auto"/>
              <w:jc w:val="both"/>
            </w:pPr>
            <w:r>
              <w:t>15 (</w:t>
            </w:r>
            <w:r w:rsidRPr="00161528">
              <w:t>9.5</w:t>
            </w:r>
            <w:r>
              <w:t>)</w:t>
            </w:r>
          </w:p>
        </w:tc>
        <w:tc>
          <w:tcPr>
            <w:tcW w:w="1173" w:type="dxa"/>
            <w:tcBorders>
              <w:top w:val="single" w:sz="4" w:space="0" w:color="auto"/>
              <w:bottom w:val="single" w:sz="4" w:space="0" w:color="auto"/>
            </w:tcBorders>
          </w:tcPr>
          <w:p w14:paraId="318F0C8E" w14:textId="77777777" w:rsidR="00DE5832" w:rsidRDefault="00DE5832" w:rsidP="009D6484">
            <w:pPr>
              <w:spacing w:line="276" w:lineRule="auto"/>
              <w:jc w:val="both"/>
            </w:pPr>
          </w:p>
          <w:p w14:paraId="57E18298" w14:textId="77777777" w:rsidR="00DE5832" w:rsidRPr="003A64ED" w:rsidRDefault="00DE5832" w:rsidP="009D6484">
            <w:pPr>
              <w:spacing w:line="276" w:lineRule="auto"/>
              <w:jc w:val="both"/>
              <w:rPr>
                <w:b/>
                <w:bCs/>
              </w:rPr>
            </w:pPr>
            <w:r w:rsidRPr="00D93685">
              <w:rPr>
                <w:b/>
                <w:bCs/>
              </w:rPr>
              <w:t>29 (5)</w:t>
            </w:r>
          </w:p>
          <w:p w14:paraId="015BE75A" w14:textId="77777777" w:rsidR="00DE5832" w:rsidRDefault="00D4390D" w:rsidP="009D6484">
            <w:pPr>
              <w:spacing w:line="276" w:lineRule="auto"/>
              <w:jc w:val="both"/>
            </w:pPr>
            <w:r>
              <w:t>27 (5.</w:t>
            </w:r>
            <w:r w:rsidR="00DE5832">
              <w:t>1)</w:t>
            </w:r>
          </w:p>
          <w:p w14:paraId="3DC70AE9" w14:textId="77777777" w:rsidR="00DE5832" w:rsidRDefault="00DE5832" w:rsidP="009D6484">
            <w:pPr>
              <w:spacing w:line="276" w:lineRule="auto"/>
              <w:jc w:val="both"/>
            </w:pPr>
            <w:r>
              <w:t>7 (</w:t>
            </w:r>
            <w:r w:rsidRPr="00D250DD">
              <w:t>13.2</w:t>
            </w:r>
            <w:r>
              <w:t>)</w:t>
            </w:r>
          </w:p>
          <w:p w14:paraId="17FA74B9" w14:textId="77777777" w:rsidR="00DE5832" w:rsidRDefault="00DE5832" w:rsidP="009D6484">
            <w:pPr>
              <w:spacing w:line="276" w:lineRule="auto"/>
              <w:jc w:val="both"/>
            </w:pPr>
            <w:r>
              <w:rPr>
                <w:rFonts w:eastAsia="Times New Roman" w:cs="Courier New"/>
                <w:lang w:eastAsia="fr-FR"/>
              </w:rPr>
              <w:t>0 (0.0)</w:t>
            </w:r>
          </w:p>
          <w:p w14:paraId="7E5CA79B" w14:textId="77777777" w:rsidR="00DE5832" w:rsidRDefault="00DE5832" w:rsidP="009D6484">
            <w:pPr>
              <w:spacing w:line="276" w:lineRule="auto"/>
              <w:jc w:val="both"/>
            </w:pPr>
            <w:r>
              <w:t>6 (</w:t>
            </w:r>
            <w:r w:rsidRPr="00D250DD">
              <w:t>6.3</w:t>
            </w:r>
            <w:r>
              <w:t>)</w:t>
            </w:r>
          </w:p>
          <w:p w14:paraId="4396F3AC" w14:textId="77777777" w:rsidR="00FC1E69" w:rsidRDefault="00FC1E69" w:rsidP="00FC1E69">
            <w:pPr>
              <w:spacing w:line="276" w:lineRule="auto"/>
              <w:jc w:val="both"/>
            </w:pPr>
            <w:r>
              <w:t>4 (3.9)</w:t>
            </w:r>
          </w:p>
          <w:p w14:paraId="110EEBD3" w14:textId="77777777" w:rsidR="00DE5832" w:rsidRDefault="00DE5832" w:rsidP="009D6484">
            <w:pPr>
              <w:spacing w:line="276" w:lineRule="auto"/>
              <w:jc w:val="both"/>
            </w:pPr>
            <w:r>
              <w:t>0 (0)</w:t>
            </w:r>
          </w:p>
          <w:p w14:paraId="0479A512" w14:textId="77777777" w:rsidR="00DE5832" w:rsidRDefault="00D4390D" w:rsidP="009D6484">
            <w:pPr>
              <w:spacing w:line="276" w:lineRule="auto"/>
              <w:jc w:val="both"/>
            </w:pPr>
            <w:r>
              <w:t>2 (4.</w:t>
            </w:r>
            <w:r w:rsidR="00DE5832">
              <w:t>4)</w:t>
            </w:r>
          </w:p>
          <w:p w14:paraId="49BE457B" w14:textId="77777777" w:rsidR="00DE5832" w:rsidRDefault="00DE5832" w:rsidP="009D6484">
            <w:pPr>
              <w:spacing w:line="276" w:lineRule="auto"/>
              <w:jc w:val="both"/>
            </w:pPr>
            <w:r>
              <w:t>7 (</w:t>
            </w:r>
            <w:r w:rsidRPr="00161528">
              <w:t>4.4</w:t>
            </w:r>
            <w:r>
              <w:t>)</w:t>
            </w:r>
          </w:p>
        </w:tc>
        <w:tc>
          <w:tcPr>
            <w:tcW w:w="1134" w:type="dxa"/>
            <w:tcBorders>
              <w:top w:val="single" w:sz="4" w:space="0" w:color="auto"/>
              <w:bottom w:val="single" w:sz="4" w:space="0" w:color="auto"/>
            </w:tcBorders>
          </w:tcPr>
          <w:p w14:paraId="237C6464" w14:textId="77777777" w:rsidR="00DE5832" w:rsidRDefault="00DE5832" w:rsidP="009D6484">
            <w:pPr>
              <w:spacing w:line="276" w:lineRule="auto"/>
              <w:jc w:val="both"/>
            </w:pPr>
          </w:p>
          <w:p w14:paraId="76240899" w14:textId="77777777" w:rsidR="00DE5832" w:rsidRPr="003A64ED" w:rsidRDefault="00DE5832" w:rsidP="009D6484">
            <w:pPr>
              <w:spacing w:line="276" w:lineRule="auto"/>
              <w:jc w:val="both"/>
              <w:rPr>
                <w:b/>
                <w:bCs/>
              </w:rPr>
            </w:pPr>
            <w:r w:rsidRPr="00D93685">
              <w:rPr>
                <w:b/>
                <w:bCs/>
              </w:rPr>
              <w:t>22 (3,8)</w:t>
            </w:r>
          </w:p>
          <w:p w14:paraId="5F6ABF3B" w14:textId="77777777" w:rsidR="00DE5832" w:rsidRDefault="00DE5832" w:rsidP="009D6484">
            <w:pPr>
              <w:spacing w:line="276" w:lineRule="auto"/>
              <w:jc w:val="both"/>
            </w:pPr>
            <w:r>
              <w:t>16 (3)</w:t>
            </w:r>
          </w:p>
          <w:p w14:paraId="1D3718C5" w14:textId="77777777" w:rsidR="00DE5832" w:rsidRDefault="00DE5832" w:rsidP="009D6484">
            <w:pPr>
              <w:spacing w:line="276" w:lineRule="auto"/>
              <w:jc w:val="both"/>
            </w:pPr>
            <w:r>
              <w:t>1 (</w:t>
            </w:r>
            <w:r w:rsidRPr="00D250DD">
              <w:t>1.9</w:t>
            </w:r>
            <w:r>
              <w:t>)</w:t>
            </w:r>
          </w:p>
          <w:p w14:paraId="65BE0B57"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1 (1.6)</w:t>
            </w:r>
          </w:p>
          <w:p w14:paraId="46C5F746" w14:textId="77777777" w:rsidR="00DE5832" w:rsidRDefault="00DE5832" w:rsidP="009D6484">
            <w:pPr>
              <w:spacing w:line="276" w:lineRule="auto"/>
              <w:jc w:val="both"/>
            </w:pPr>
            <w:r>
              <w:t>4 (</w:t>
            </w:r>
            <w:r w:rsidRPr="00D250DD">
              <w:t>4.2</w:t>
            </w:r>
            <w:r>
              <w:t>)</w:t>
            </w:r>
          </w:p>
          <w:p w14:paraId="33AC1D22" w14:textId="77777777" w:rsidR="00FC1E69" w:rsidRDefault="00FC1E69" w:rsidP="00FC1E69">
            <w:pPr>
              <w:spacing w:line="276" w:lineRule="auto"/>
              <w:jc w:val="both"/>
            </w:pPr>
            <w:r>
              <w:t>4 (2.6)</w:t>
            </w:r>
          </w:p>
          <w:p w14:paraId="6CE67FFC" w14:textId="77777777" w:rsidR="00DE5832" w:rsidRDefault="00DE5832" w:rsidP="009D6484">
            <w:pPr>
              <w:spacing w:line="276" w:lineRule="auto"/>
              <w:jc w:val="both"/>
            </w:pPr>
            <w:r>
              <w:t>0 (0</w:t>
            </w:r>
          </w:p>
          <w:p w14:paraId="61C8D032" w14:textId="77777777" w:rsidR="00DE5832" w:rsidRPr="001A0A88" w:rsidRDefault="00D4390D" w:rsidP="009D6484">
            <w:pPr>
              <w:spacing w:line="276" w:lineRule="auto"/>
              <w:jc w:val="both"/>
            </w:pPr>
            <w:r w:rsidRPr="001A0A88">
              <w:t>6 (13.</w:t>
            </w:r>
            <w:r w:rsidR="00DE5832" w:rsidRPr="001A0A88">
              <w:t>3)</w:t>
            </w:r>
          </w:p>
          <w:p w14:paraId="6FE7EC7F" w14:textId="77777777" w:rsidR="00DE5832" w:rsidRDefault="00DE5832" w:rsidP="009D6484">
            <w:pPr>
              <w:spacing w:line="276" w:lineRule="auto"/>
              <w:jc w:val="both"/>
            </w:pPr>
            <w:r>
              <w:t>13 (8.2)</w:t>
            </w:r>
          </w:p>
        </w:tc>
        <w:tc>
          <w:tcPr>
            <w:tcW w:w="992" w:type="dxa"/>
            <w:tcBorders>
              <w:top w:val="single" w:sz="4" w:space="0" w:color="auto"/>
              <w:bottom w:val="single" w:sz="4" w:space="0" w:color="auto"/>
            </w:tcBorders>
          </w:tcPr>
          <w:p w14:paraId="2F68B847" w14:textId="77777777" w:rsidR="00DE5832" w:rsidRDefault="00DE5832" w:rsidP="009D6484">
            <w:pPr>
              <w:spacing w:line="276" w:lineRule="auto"/>
              <w:jc w:val="both"/>
            </w:pPr>
          </w:p>
          <w:p w14:paraId="5F72443F" w14:textId="77777777" w:rsidR="00DE5832" w:rsidRPr="003A64ED" w:rsidRDefault="00DE5832" w:rsidP="009D6484">
            <w:pPr>
              <w:spacing w:line="276" w:lineRule="auto"/>
              <w:jc w:val="both"/>
              <w:rPr>
                <w:b/>
                <w:bCs/>
              </w:rPr>
            </w:pPr>
            <w:r w:rsidRPr="00D93685">
              <w:rPr>
                <w:b/>
                <w:bCs/>
              </w:rPr>
              <w:t>36 (6,2)</w:t>
            </w:r>
          </w:p>
          <w:p w14:paraId="3DB11787" w14:textId="77777777" w:rsidR="00DE5832" w:rsidRDefault="00DE5832" w:rsidP="009D6484">
            <w:pPr>
              <w:spacing w:line="276" w:lineRule="auto"/>
              <w:jc w:val="both"/>
            </w:pPr>
            <w:r>
              <w:t>31 (5,9)</w:t>
            </w:r>
          </w:p>
          <w:p w14:paraId="4DE06C6F" w14:textId="77777777" w:rsidR="00DE5832" w:rsidRDefault="00DE5832" w:rsidP="009D6484">
            <w:pPr>
              <w:spacing w:line="276" w:lineRule="auto"/>
              <w:jc w:val="both"/>
            </w:pPr>
            <w:r>
              <w:t>3 (</w:t>
            </w:r>
            <w:r w:rsidRPr="00D250DD">
              <w:t>5.7</w:t>
            </w:r>
            <w:r>
              <w:t>)</w:t>
            </w:r>
          </w:p>
          <w:p w14:paraId="35ACC8B9"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1 (1.6)</w:t>
            </w:r>
          </w:p>
          <w:p w14:paraId="409D3859" w14:textId="77777777" w:rsidR="00DE5832" w:rsidRPr="00D250DD" w:rsidRDefault="00DE5832" w:rsidP="009D6484">
            <w:pPr>
              <w:spacing w:line="276" w:lineRule="auto"/>
              <w:jc w:val="both"/>
              <w:rPr>
                <w:rFonts w:ascii="Lucida Console" w:hAnsi="Lucida Console"/>
                <w:color w:val="000000"/>
                <w:sz w:val="17"/>
                <w:szCs w:val="17"/>
              </w:rPr>
            </w:pPr>
            <w:r>
              <w:t>8 (</w:t>
            </w:r>
            <w:r w:rsidRPr="00D250DD">
              <w:t>8.4</w:t>
            </w:r>
            <w:r>
              <w:t>)</w:t>
            </w:r>
          </w:p>
          <w:p w14:paraId="6A8791AF" w14:textId="77777777" w:rsidR="00FC1E69" w:rsidRDefault="00FC1E69" w:rsidP="00FC1E69">
            <w:pPr>
              <w:spacing w:line="276" w:lineRule="auto"/>
              <w:jc w:val="both"/>
            </w:pPr>
            <w:r>
              <w:t>4 (6.6)</w:t>
            </w:r>
          </w:p>
          <w:p w14:paraId="6DECE13B" w14:textId="77777777" w:rsidR="00DE5832" w:rsidRDefault="00D4390D" w:rsidP="009D6484">
            <w:pPr>
              <w:spacing w:line="276" w:lineRule="auto"/>
              <w:jc w:val="both"/>
            </w:pPr>
            <w:r>
              <w:t>1 (16.</w:t>
            </w:r>
            <w:r w:rsidR="00DE5832">
              <w:t>7)</w:t>
            </w:r>
          </w:p>
          <w:p w14:paraId="33897B89" w14:textId="77777777" w:rsidR="00DE5832" w:rsidRDefault="00D4390D" w:rsidP="009D6484">
            <w:pPr>
              <w:spacing w:line="276" w:lineRule="auto"/>
              <w:jc w:val="both"/>
            </w:pPr>
            <w:r>
              <w:t>4 (8.</w:t>
            </w:r>
            <w:r w:rsidR="00DE5832">
              <w:t>9)</w:t>
            </w:r>
          </w:p>
          <w:p w14:paraId="3C550E36" w14:textId="77777777" w:rsidR="00DE5832" w:rsidRDefault="00DE5832" w:rsidP="009D6484">
            <w:pPr>
              <w:spacing w:line="276" w:lineRule="auto"/>
              <w:jc w:val="both"/>
            </w:pPr>
            <w:r>
              <w:t>10(</w:t>
            </w:r>
            <w:r w:rsidRPr="00161528">
              <w:t>6.3</w:t>
            </w:r>
            <w:r>
              <w:t>)</w:t>
            </w:r>
          </w:p>
        </w:tc>
      </w:tr>
      <w:tr w:rsidR="00DE5832" w14:paraId="11BE81B6" w14:textId="77777777" w:rsidTr="00DE5832">
        <w:trPr>
          <w:trHeight w:val="100"/>
        </w:trPr>
        <w:tc>
          <w:tcPr>
            <w:tcW w:w="2694" w:type="dxa"/>
            <w:tcBorders>
              <w:top w:val="single" w:sz="4" w:space="0" w:color="auto"/>
            </w:tcBorders>
          </w:tcPr>
          <w:p w14:paraId="297886DC" w14:textId="77777777" w:rsidR="00DE5832" w:rsidRDefault="00DE5832" w:rsidP="009D6484">
            <w:pPr>
              <w:spacing w:line="276" w:lineRule="auto"/>
              <w:jc w:val="both"/>
              <w:rPr>
                <w:b/>
                <w:bCs/>
              </w:rPr>
            </w:pPr>
          </w:p>
        </w:tc>
        <w:tc>
          <w:tcPr>
            <w:tcW w:w="1276" w:type="dxa"/>
            <w:tcBorders>
              <w:top w:val="single" w:sz="4" w:space="0" w:color="auto"/>
            </w:tcBorders>
          </w:tcPr>
          <w:p w14:paraId="0FDA6829" w14:textId="77777777" w:rsidR="00DE5832" w:rsidRDefault="00DE5832" w:rsidP="009D6484">
            <w:pPr>
              <w:spacing w:line="276" w:lineRule="auto"/>
              <w:jc w:val="both"/>
            </w:pPr>
          </w:p>
        </w:tc>
        <w:tc>
          <w:tcPr>
            <w:tcW w:w="1276" w:type="dxa"/>
            <w:tcBorders>
              <w:top w:val="single" w:sz="4" w:space="0" w:color="auto"/>
            </w:tcBorders>
          </w:tcPr>
          <w:p w14:paraId="48DAB640" w14:textId="77777777" w:rsidR="00DE5832" w:rsidRDefault="00DE5832" w:rsidP="009D6484">
            <w:pPr>
              <w:spacing w:line="276" w:lineRule="auto"/>
              <w:jc w:val="both"/>
            </w:pPr>
          </w:p>
        </w:tc>
        <w:tc>
          <w:tcPr>
            <w:tcW w:w="1095" w:type="dxa"/>
            <w:tcBorders>
              <w:top w:val="single" w:sz="4" w:space="0" w:color="auto"/>
            </w:tcBorders>
          </w:tcPr>
          <w:p w14:paraId="098E886D" w14:textId="77777777" w:rsidR="00DE5832" w:rsidRDefault="00DE5832" w:rsidP="009D6484">
            <w:pPr>
              <w:spacing w:line="276" w:lineRule="auto"/>
              <w:jc w:val="both"/>
            </w:pPr>
          </w:p>
        </w:tc>
        <w:tc>
          <w:tcPr>
            <w:tcW w:w="1173" w:type="dxa"/>
            <w:tcBorders>
              <w:top w:val="single" w:sz="4" w:space="0" w:color="auto"/>
            </w:tcBorders>
          </w:tcPr>
          <w:p w14:paraId="3C14628A" w14:textId="77777777" w:rsidR="00DE5832" w:rsidRDefault="00DE5832" w:rsidP="009D6484">
            <w:pPr>
              <w:spacing w:line="276" w:lineRule="auto"/>
              <w:jc w:val="both"/>
            </w:pPr>
          </w:p>
        </w:tc>
        <w:tc>
          <w:tcPr>
            <w:tcW w:w="1134" w:type="dxa"/>
            <w:tcBorders>
              <w:top w:val="single" w:sz="4" w:space="0" w:color="auto"/>
            </w:tcBorders>
          </w:tcPr>
          <w:p w14:paraId="751510A9" w14:textId="77777777" w:rsidR="00DE5832" w:rsidRDefault="00DE5832" w:rsidP="009D6484">
            <w:pPr>
              <w:spacing w:line="276" w:lineRule="auto"/>
              <w:jc w:val="both"/>
            </w:pPr>
          </w:p>
        </w:tc>
        <w:tc>
          <w:tcPr>
            <w:tcW w:w="992" w:type="dxa"/>
            <w:tcBorders>
              <w:top w:val="single" w:sz="4" w:space="0" w:color="auto"/>
            </w:tcBorders>
          </w:tcPr>
          <w:p w14:paraId="442D1D01" w14:textId="77777777" w:rsidR="00DE5832" w:rsidRDefault="00DE5832" w:rsidP="009D6484">
            <w:pPr>
              <w:spacing w:line="276" w:lineRule="auto"/>
              <w:jc w:val="both"/>
            </w:pPr>
          </w:p>
        </w:tc>
      </w:tr>
      <w:tr w:rsidR="00DE5832" w14:paraId="06168513" w14:textId="77777777" w:rsidTr="00DE5832">
        <w:trPr>
          <w:trHeight w:val="2393"/>
        </w:trPr>
        <w:tc>
          <w:tcPr>
            <w:tcW w:w="2694" w:type="dxa"/>
            <w:tcBorders>
              <w:bottom w:val="single" w:sz="4" w:space="0" w:color="auto"/>
            </w:tcBorders>
          </w:tcPr>
          <w:p w14:paraId="5482EE7E" w14:textId="77777777" w:rsidR="00DE5832" w:rsidRPr="003A64ED" w:rsidRDefault="00DE5832" w:rsidP="009D6484">
            <w:pPr>
              <w:spacing w:line="276" w:lineRule="auto"/>
              <w:jc w:val="both"/>
              <w:rPr>
                <w:b/>
                <w:bCs/>
              </w:rPr>
            </w:pPr>
            <w:r>
              <w:rPr>
                <w:b/>
                <w:bCs/>
              </w:rPr>
              <w:t xml:space="preserve">Agents </w:t>
            </w:r>
            <w:proofErr w:type="spellStart"/>
            <w:r>
              <w:rPr>
                <w:b/>
                <w:bCs/>
              </w:rPr>
              <w:t>dehaut</w:t>
            </w:r>
            <w:proofErr w:type="spellEnd"/>
            <w:r>
              <w:rPr>
                <w:b/>
                <w:bCs/>
              </w:rPr>
              <w:t xml:space="preserve"> </w:t>
            </w:r>
            <w:r w:rsidRPr="00D250DD">
              <w:rPr>
                <w:b/>
                <w:bCs/>
              </w:rPr>
              <w:t>PM</w:t>
            </w:r>
            <w:r w:rsidRPr="00DC72BE">
              <w:rPr>
                <w:b/>
                <w:bCs/>
              </w:rPr>
              <w:t>(n, %)</w:t>
            </w:r>
          </w:p>
          <w:p w14:paraId="3E044DA3" w14:textId="77777777" w:rsidR="00DE5832" w:rsidRDefault="00DE5832" w:rsidP="009D6484">
            <w:pPr>
              <w:spacing w:line="276" w:lineRule="auto"/>
              <w:ind w:left="176"/>
              <w:jc w:val="both"/>
            </w:pPr>
            <w:r>
              <w:t>Animale</w:t>
            </w:r>
          </w:p>
          <w:p w14:paraId="46233557" w14:textId="77777777" w:rsidR="00DE5832" w:rsidRDefault="00DE5832" w:rsidP="009D6484">
            <w:pPr>
              <w:spacing w:line="276" w:lineRule="auto"/>
              <w:ind w:left="176"/>
              <w:jc w:val="both"/>
            </w:pPr>
            <w:r>
              <w:t>Enzyme</w:t>
            </w:r>
          </w:p>
          <w:p w14:paraId="4FC21D40" w14:textId="77777777" w:rsidR="00DE5832" w:rsidRDefault="00DE5832" w:rsidP="009D6484">
            <w:pPr>
              <w:spacing w:line="276" w:lineRule="auto"/>
              <w:ind w:left="176"/>
              <w:jc w:val="both"/>
            </w:pPr>
            <w:r>
              <w:t>Poussière</w:t>
            </w:r>
          </w:p>
          <w:p w14:paraId="64E90780" w14:textId="77777777" w:rsidR="00DE5832" w:rsidRDefault="00DE5832" w:rsidP="009D6484">
            <w:pPr>
              <w:spacing w:line="276" w:lineRule="auto"/>
              <w:ind w:left="176"/>
              <w:jc w:val="both"/>
            </w:pPr>
            <w:r>
              <w:t>Végétale</w:t>
            </w:r>
          </w:p>
          <w:p w14:paraId="5AD19EE0" w14:textId="77777777" w:rsidR="00DE5832" w:rsidRPr="00D250DD"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D250DD">
              <w:t xml:space="preserve">Farine </w:t>
            </w:r>
          </w:p>
          <w:p w14:paraId="36C8EE5D" w14:textId="77777777" w:rsidR="00DE5832"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D250DD">
              <w:t>Autre végétale</w:t>
            </w:r>
          </w:p>
          <w:p w14:paraId="556D2A58" w14:textId="77777777" w:rsidR="00DE5832" w:rsidRPr="00B311DF"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jc w:val="both"/>
            </w:pPr>
            <w:r>
              <w:t>Divers agents</w:t>
            </w:r>
          </w:p>
        </w:tc>
        <w:tc>
          <w:tcPr>
            <w:tcW w:w="1276" w:type="dxa"/>
            <w:tcBorders>
              <w:bottom w:val="single" w:sz="4" w:space="0" w:color="auto"/>
            </w:tcBorders>
          </w:tcPr>
          <w:p w14:paraId="57FE5386" w14:textId="77777777" w:rsidR="00DE5832" w:rsidRPr="003A64ED" w:rsidRDefault="00DE5832" w:rsidP="009D6484">
            <w:pPr>
              <w:spacing w:line="276" w:lineRule="auto"/>
              <w:jc w:val="both"/>
              <w:rPr>
                <w:b/>
                <w:bCs/>
              </w:rPr>
            </w:pPr>
            <w:r>
              <w:rPr>
                <w:b/>
                <w:bCs/>
              </w:rPr>
              <w:t>104</w:t>
            </w:r>
            <w:r w:rsidRPr="00D250DD">
              <w:rPr>
                <w:b/>
                <w:bCs/>
              </w:rPr>
              <w:t xml:space="preserve"> (</w:t>
            </w:r>
            <w:r>
              <w:rPr>
                <w:b/>
                <w:bCs/>
              </w:rPr>
              <w:t>65</w:t>
            </w:r>
            <w:r w:rsidRPr="00D250DD">
              <w:rPr>
                <w:b/>
                <w:bCs/>
              </w:rPr>
              <w:t>)</w:t>
            </w:r>
          </w:p>
          <w:p w14:paraId="52D7288D" w14:textId="77777777" w:rsidR="00DE5832" w:rsidRDefault="004A5745" w:rsidP="009D6484">
            <w:pPr>
              <w:spacing w:line="276" w:lineRule="auto"/>
              <w:jc w:val="both"/>
            </w:pPr>
            <w:r>
              <w:t>5 (35.</w:t>
            </w:r>
            <w:r w:rsidR="00DE5832">
              <w:t>7)</w:t>
            </w:r>
          </w:p>
          <w:p w14:paraId="233B8024" w14:textId="77777777" w:rsidR="00DE5832" w:rsidRDefault="004A5745" w:rsidP="009D6484">
            <w:pPr>
              <w:spacing w:line="276" w:lineRule="auto"/>
              <w:jc w:val="both"/>
            </w:pPr>
            <w:r>
              <w:t>2(33.</w:t>
            </w:r>
            <w:r w:rsidR="00DE5832">
              <w:t>3)</w:t>
            </w:r>
          </w:p>
          <w:p w14:paraId="3CAFB387" w14:textId="77777777" w:rsidR="00DE5832" w:rsidRDefault="004A5745" w:rsidP="009D6484">
            <w:pPr>
              <w:spacing w:line="276" w:lineRule="auto"/>
              <w:jc w:val="both"/>
            </w:pPr>
            <w:r>
              <w:t>29(40.</w:t>
            </w:r>
            <w:r w:rsidR="00DE5832">
              <w:t>3)</w:t>
            </w:r>
          </w:p>
          <w:p w14:paraId="3B8722B3" w14:textId="77777777" w:rsidR="00DE5832" w:rsidRDefault="004A5745" w:rsidP="009D6484">
            <w:pPr>
              <w:spacing w:line="276" w:lineRule="auto"/>
              <w:jc w:val="both"/>
            </w:pPr>
            <w:r>
              <w:t>32 (47.</w:t>
            </w:r>
            <w:r w:rsidR="00DE5832">
              <w:t>1)</w:t>
            </w:r>
          </w:p>
          <w:p w14:paraId="4A4B1301" w14:textId="77777777" w:rsidR="00DE5832" w:rsidRDefault="00DE5832" w:rsidP="009D6484">
            <w:pPr>
              <w:spacing w:line="276" w:lineRule="auto"/>
              <w:jc w:val="both"/>
            </w:pPr>
            <w:r>
              <w:t>16 (</w:t>
            </w:r>
            <w:r w:rsidR="004A5745">
              <w:t>33.</w:t>
            </w:r>
            <w:r w:rsidRPr="00D250DD">
              <w:t>3</w:t>
            </w:r>
            <w:r>
              <w:t>)</w:t>
            </w:r>
          </w:p>
          <w:p w14:paraId="3D24EF5F" w14:textId="77777777" w:rsidR="00DE5832" w:rsidRDefault="00DE5832" w:rsidP="009D6484">
            <w:pPr>
              <w:spacing w:line="276" w:lineRule="auto"/>
              <w:jc w:val="both"/>
            </w:pPr>
            <w:r>
              <w:t>25 (</w:t>
            </w:r>
            <w:r w:rsidRPr="00D250DD">
              <w:t>60</w:t>
            </w:r>
            <w:r>
              <w:t>)</w:t>
            </w:r>
          </w:p>
          <w:p w14:paraId="4CFFD977" w14:textId="77777777" w:rsidR="00DE5832" w:rsidRPr="00D250DD" w:rsidRDefault="004A5745" w:rsidP="009D6484">
            <w:pPr>
              <w:spacing w:line="276" w:lineRule="auto"/>
              <w:jc w:val="both"/>
              <w:rPr>
                <w:b/>
                <w:bCs/>
              </w:rPr>
            </w:pPr>
            <w:r>
              <w:t>65 (68.</w:t>
            </w:r>
            <w:r w:rsidR="00DE5832">
              <w:t>4)</w:t>
            </w:r>
          </w:p>
        </w:tc>
        <w:tc>
          <w:tcPr>
            <w:tcW w:w="1276" w:type="dxa"/>
            <w:tcBorders>
              <w:bottom w:val="single" w:sz="4" w:space="0" w:color="auto"/>
            </w:tcBorders>
          </w:tcPr>
          <w:p w14:paraId="0E468ECA" w14:textId="77777777" w:rsidR="00DE5832" w:rsidRPr="003A64ED" w:rsidRDefault="00DE5832" w:rsidP="009D6484">
            <w:pPr>
              <w:spacing w:line="276" w:lineRule="auto"/>
              <w:jc w:val="both"/>
              <w:rPr>
                <w:b/>
                <w:bCs/>
              </w:rPr>
            </w:pPr>
            <w:r w:rsidRPr="00D250DD">
              <w:rPr>
                <w:b/>
                <w:bCs/>
              </w:rPr>
              <w:t>14 (8,8)</w:t>
            </w:r>
          </w:p>
          <w:p w14:paraId="43E085B8" w14:textId="77777777" w:rsidR="00DE5832" w:rsidRDefault="00DE5832" w:rsidP="009D6484">
            <w:pPr>
              <w:spacing w:line="276" w:lineRule="auto"/>
              <w:jc w:val="both"/>
            </w:pPr>
            <w:r>
              <w:t>0 (0)</w:t>
            </w:r>
          </w:p>
          <w:p w14:paraId="1776AF60" w14:textId="77777777" w:rsidR="00DE5832" w:rsidRDefault="00DE5832" w:rsidP="009D6484">
            <w:pPr>
              <w:spacing w:line="276" w:lineRule="auto"/>
              <w:jc w:val="both"/>
            </w:pPr>
            <w:r>
              <w:t>1 (16,7)</w:t>
            </w:r>
          </w:p>
          <w:p w14:paraId="3F32ACF3" w14:textId="77777777" w:rsidR="00DE5832" w:rsidRDefault="00DE5832" w:rsidP="009D6484">
            <w:pPr>
              <w:spacing w:line="276" w:lineRule="auto"/>
              <w:jc w:val="both"/>
            </w:pPr>
            <w:r>
              <w:t>9 (12,5)</w:t>
            </w:r>
          </w:p>
          <w:p w14:paraId="1621AD2A" w14:textId="77777777" w:rsidR="00DE5832" w:rsidRDefault="00DE5832" w:rsidP="009D6484">
            <w:pPr>
              <w:spacing w:line="276" w:lineRule="auto"/>
              <w:jc w:val="both"/>
            </w:pPr>
            <w:r>
              <w:t>4 (5,9)</w:t>
            </w:r>
          </w:p>
          <w:p w14:paraId="24FCD14B" w14:textId="77777777" w:rsidR="00DE5832" w:rsidRDefault="00DE5832" w:rsidP="009D6484">
            <w:pPr>
              <w:spacing w:line="276" w:lineRule="auto"/>
              <w:jc w:val="both"/>
            </w:pPr>
            <w:r>
              <w:t>2 (</w:t>
            </w:r>
            <w:r w:rsidR="001560B6">
              <w:t>6,</w:t>
            </w:r>
            <w:r w:rsidRPr="00D250DD">
              <w:t>1</w:t>
            </w:r>
            <w:r>
              <w:t>)</w:t>
            </w:r>
          </w:p>
          <w:p w14:paraId="11F5E418" w14:textId="77777777" w:rsidR="00DE5832" w:rsidRDefault="004A5745" w:rsidP="009D6484">
            <w:pPr>
              <w:spacing w:line="276" w:lineRule="auto"/>
              <w:jc w:val="both"/>
            </w:pPr>
            <w:r>
              <w:t>2 (5.</w:t>
            </w:r>
            <w:r w:rsidR="00DE5832">
              <w:t>7)</w:t>
            </w:r>
          </w:p>
          <w:p w14:paraId="213C28E3" w14:textId="77777777" w:rsidR="00DE5832" w:rsidRPr="00D250DD" w:rsidRDefault="00DE5832" w:rsidP="009D6484">
            <w:pPr>
              <w:spacing w:line="276" w:lineRule="auto"/>
              <w:jc w:val="both"/>
              <w:rPr>
                <w:b/>
                <w:bCs/>
              </w:rPr>
            </w:pPr>
            <w:r w:rsidRPr="00161528">
              <w:t>10</w:t>
            </w:r>
            <w:r>
              <w:t xml:space="preserve"> (</w:t>
            </w:r>
            <w:r w:rsidR="004A5745">
              <w:t>10.</w:t>
            </w:r>
            <w:r w:rsidRPr="00161528">
              <w:t>5</w:t>
            </w:r>
            <w:r>
              <w:t>)</w:t>
            </w:r>
          </w:p>
        </w:tc>
        <w:tc>
          <w:tcPr>
            <w:tcW w:w="1095" w:type="dxa"/>
            <w:tcBorders>
              <w:bottom w:val="single" w:sz="4" w:space="0" w:color="auto"/>
            </w:tcBorders>
          </w:tcPr>
          <w:p w14:paraId="1BF960D6" w14:textId="77777777" w:rsidR="00DE5832" w:rsidRPr="003A64ED" w:rsidRDefault="00DE5832" w:rsidP="009D6484">
            <w:pPr>
              <w:spacing w:line="276" w:lineRule="auto"/>
              <w:jc w:val="both"/>
              <w:rPr>
                <w:b/>
                <w:bCs/>
              </w:rPr>
            </w:pPr>
            <w:r w:rsidRPr="00D250DD">
              <w:rPr>
                <w:b/>
                <w:bCs/>
              </w:rPr>
              <w:t>15 (9,4)</w:t>
            </w:r>
          </w:p>
          <w:p w14:paraId="4904B973" w14:textId="77777777" w:rsidR="00DE5832" w:rsidRDefault="004A5745" w:rsidP="009D6484">
            <w:pPr>
              <w:spacing w:line="276" w:lineRule="auto"/>
              <w:jc w:val="both"/>
            </w:pPr>
            <w:r>
              <w:t>3  (21.</w:t>
            </w:r>
            <w:r w:rsidR="00DE5832">
              <w:t>4)</w:t>
            </w:r>
          </w:p>
          <w:p w14:paraId="554B4419" w14:textId="77777777" w:rsidR="00DE5832" w:rsidRDefault="00DE5832" w:rsidP="009D6484">
            <w:pPr>
              <w:spacing w:line="276" w:lineRule="auto"/>
              <w:jc w:val="both"/>
            </w:pPr>
            <w:r>
              <w:t>0  (0)</w:t>
            </w:r>
          </w:p>
          <w:p w14:paraId="43804C52" w14:textId="77777777" w:rsidR="00DE5832" w:rsidRDefault="004A5745" w:rsidP="009D6484">
            <w:pPr>
              <w:spacing w:line="276" w:lineRule="auto"/>
              <w:jc w:val="both"/>
            </w:pPr>
            <w:r>
              <w:t>5  (6.</w:t>
            </w:r>
            <w:r w:rsidR="00DE5832">
              <w:t>9)</w:t>
            </w:r>
          </w:p>
          <w:p w14:paraId="2BFCCC71" w14:textId="77777777" w:rsidR="00DE5832" w:rsidRDefault="004A5745" w:rsidP="009D6484">
            <w:pPr>
              <w:spacing w:line="276" w:lineRule="auto"/>
              <w:jc w:val="both"/>
            </w:pPr>
            <w:r>
              <w:t>7  (10,.</w:t>
            </w:r>
            <w:r w:rsidR="00DE5832">
              <w:t>)</w:t>
            </w:r>
          </w:p>
          <w:p w14:paraId="1C3BDF0C" w14:textId="77777777" w:rsidR="00DE5832" w:rsidRDefault="00DE5832" w:rsidP="009D6484">
            <w:pPr>
              <w:spacing w:line="276" w:lineRule="auto"/>
              <w:jc w:val="both"/>
            </w:pPr>
            <w:r>
              <w:t>4 (</w:t>
            </w:r>
            <w:r w:rsidR="004A5745">
              <w:t>9.</w:t>
            </w:r>
            <w:r w:rsidRPr="00D250DD">
              <w:t>1</w:t>
            </w:r>
            <w:r>
              <w:t>)</w:t>
            </w:r>
          </w:p>
          <w:p w14:paraId="3FE89A96" w14:textId="77777777" w:rsidR="00DE5832" w:rsidRDefault="00DE5832" w:rsidP="009D6484">
            <w:pPr>
              <w:spacing w:line="276" w:lineRule="auto"/>
              <w:jc w:val="both"/>
            </w:pPr>
            <w:r>
              <w:t>4 (</w:t>
            </w:r>
            <w:r w:rsidR="004A5745">
              <w:t>11.</w:t>
            </w:r>
            <w:r w:rsidRPr="00D250DD">
              <w:t>4</w:t>
            </w:r>
            <w:r>
              <w:t>)</w:t>
            </w:r>
          </w:p>
          <w:p w14:paraId="597F546B" w14:textId="77777777" w:rsidR="00DE5832" w:rsidRPr="00D250DD" w:rsidRDefault="00DE5832" w:rsidP="009D6484">
            <w:pPr>
              <w:spacing w:line="276" w:lineRule="auto"/>
              <w:jc w:val="both"/>
              <w:rPr>
                <w:b/>
                <w:bCs/>
              </w:rPr>
            </w:pPr>
            <w:r>
              <w:t>8(</w:t>
            </w:r>
            <w:r w:rsidR="004A5745">
              <w:t>8.</w:t>
            </w:r>
            <w:r w:rsidRPr="00161528">
              <w:t>4</w:t>
            </w:r>
            <w:r>
              <w:t>)</w:t>
            </w:r>
          </w:p>
        </w:tc>
        <w:tc>
          <w:tcPr>
            <w:tcW w:w="1173" w:type="dxa"/>
            <w:tcBorders>
              <w:bottom w:val="single" w:sz="4" w:space="0" w:color="auto"/>
            </w:tcBorders>
          </w:tcPr>
          <w:p w14:paraId="04D6643E" w14:textId="77777777" w:rsidR="00DE5832" w:rsidRPr="003A64ED" w:rsidRDefault="00DE5832" w:rsidP="009D6484">
            <w:pPr>
              <w:spacing w:line="276" w:lineRule="auto"/>
              <w:jc w:val="both"/>
              <w:rPr>
                <w:b/>
                <w:bCs/>
              </w:rPr>
            </w:pPr>
            <w:r w:rsidRPr="00D250DD">
              <w:rPr>
                <w:b/>
                <w:bCs/>
              </w:rPr>
              <w:t>4 (2,5)</w:t>
            </w:r>
          </w:p>
          <w:p w14:paraId="2FD04A0F" w14:textId="77777777" w:rsidR="00DE5832" w:rsidRDefault="00DE5832" w:rsidP="009D6484">
            <w:pPr>
              <w:spacing w:line="276" w:lineRule="auto"/>
              <w:jc w:val="both"/>
            </w:pPr>
            <w:r>
              <w:t>0 (0)</w:t>
            </w:r>
          </w:p>
          <w:p w14:paraId="64B5E961" w14:textId="77777777" w:rsidR="00DE5832" w:rsidRDefault="00DE5832" w:rsidP="009D6484">
            <w:pPr>
              <w:spacing w:line="276" w:lineRule="auto"/>
              <w:jc w:val="both"/>
            </w:pPr>
            <w:r>
              <w:t>0 (0)</w:t>
            </w:r>
          </w:p>
          <w:p w14:paraId="31C71677" w14:textId="77777777" w:rsidR="00DE5832" w:rsidRDefault="004A5745" w:rsidP="009D6484">
            <w:pPr>
              <w:spacing w:line="276" w:lineRule="auto"/>
              <w:jc w:val="both"/>
            </w:pPr>
            <w:r>
              <w:t>1 (1.</w:t>
            </w:r>
            <w:r w:rsidR="00DE5832">
              <w:t>4)</w:t>
            </w:r>
          </w:p>
          <w:p w14:paraId="3DB5A01B" w14:textId="77777777" w:rsidR="00DE5832" w:rsidRDefault="004A5745" w:rsidP="009D6484">
            <w:pPr>
              <w:spacing w:line="276" w:lineRule="auto"/>
              <w:jc w:val="both"/>
            </w:pPr>
            <w:r>
              <w:t>3 (4.</w:t>
            </w:r>
            <w:r w:rsidR="00DE5832">
              <w:t>4)</w:t>
            </w:r>
          </w:p>
          <w:p w14:paraId="7BCC1395" w14:textId="77777777" w:rsidR="00DE5832" w:rsidRDefault="00DE5832" w:rsidP="009D6484">
            <w:pPr>
              <w:spacing w:line="276" w:lineRule="auto"/>
              <w:jc w:val="both"/>
            </w:pPr>
            <w:r>
              <w:t>3 (</w:t>
            </w:r>
            <w:r w:rsidR="004A5745">
              <w:t>9.</w:t>
            </w:r>
            <w:r w:rsidRPr="00D250DD">
              <w:t>1</w:t>
            </w:r>
            <w:r>
              <w:t>)</w:t>
            </w:r>
          </w:p>
          <w:p w14:paraId="5F182AEC" w14:textId="77777777" w:rsidR="00DE5832" w:rsidRDefault="00DE5832" w:rsidP="009D6484">
            <w:pPr>
              <w:spacing w:line="276" w:lineRule="auto"/>
              <w:jc w:val="both"/>
            </w:pPr>
            <w:r>
              <w:t>0 (0)</w:t>
            </w:r>
          </w:p>
          <w:p w14:paraId="3D3379E0" w14:textId="77777777" w:rsidR="00DE5832" w:rsidRPr="00D250DD" w:rsidRDefault="004A5745" w:rsidP="009D6484">
            <w:pPr>
              <w:spacing w:line="276" w:lineRule="auto"/>
              <w:jc w:val="both"/>
              <w:rPr>
                <w:b/>
                <w:bCs/>
              </w:rPr>
            </w:pPr>
            <w:r>
              <w:t>1 (1.</w:t>
            </w:r>
            <w:r w:rsidR="00DE5832">
              <w:t>1)</w:t>
            </w:r>
          </w:p>
        </w:tc>
        <w:tc>
          <w:tcPr>
            <w:tcW w:w="1134" w:type="dxa"/>
            <w:tcBorders>
              <w:bottom w:val="single" w:sz="4" w:space="0" w:color="auto"/>
            </w:tcBorders>
          </w:tcPr>
          <w:p w14:paraId="7AD74D8E" w14:textId="77777777" w:rsidR="00DE5832" w:rsidRPr="003A64ED" w:rsidRDefault="00DE5832" w:rsidP="009D6484">
            <w:pPr>
              <w:spacing w:line="276" w:lineRule="auto"/>
              <w:jc w:val="both"/>
              <w:rPr>
                <w:b/>
                <w:bCs/>
              </w:rPr>
            </w:pPr>
            <w:r w:rsidRPr="00D250DD">
              <w:rPr>
                <w:b/>
                <w:bCs/>
              </w:rPr>
              <w:t>8 (5)</w:t>
            </w:r>
          </w:p>
          <w:p w14:paraId="30C72FDB" w14:textId="77777777" w:rsidR="00DE5832" w:rsidRDefault="00DE5832" w:rsidP="009D6484">
            <w:pPr>
              <w:spacing w:line="276" w:lineRule="auto"/>
              <w:jc w:val="both"/>
            </w:pPr>
            <w:r>
              <w:t>1 (7,1)</w:t>
            </w:r>
          </w:p>
          <w:p w14:paraId="6483B45B" w14:textId="77777777" w:rsidR="00DE5832" w:rsidRDefault="00DE5832" w:rsidP="009D6484">
            <w:pPr>
              <w:spacing w:line="276" w:lineRule="auto"/>
              <w:jc w:val="both"/>
            </w:pPr>
            <w:r>
              <w:t>0 (0)</w:t>
            </w:r>
          </w:p>
          <w:p w14:paraId="2BAAF20F" w14:textId="77777777" w:rsidR="00DE5832" w:rsidRDefault="004A5745" w:rsidP="009D6484">
            <w:pPr>
              <w:spacing w:line="276" w:lineRule="auto"/>
              <w:jc w:val="both"/>
            </w:pPr>
            <w:r>
              <w:t>2 (2.</w:t>
            </w:r>
            <w:r w:rsidR="00DE5832">
              <w:t>8)</w:t>
            </w:r>
          </w:p>
          <w:p w14:paraId="5814EB9C" w14:textId="77777777" w:rsidR="00DE5832" w:rsidRDefault="004A5745" w:rsidP="009D6484">
            <w:pPr>
              <w:spacing w:line="276" w:lineRule="auto"/>
              <w:jc w:val="both"/>
            </w:pPr>
            <w:r>
              <w:t>5 (7.</w:t>
            </w:r>
            <w:r w:rsidR="00DE5832">
              <w:t>4)</w:t>
            </w:r>
          </w:p>
          <w:p w14:paraId="359FA86C" w14:textId="77777777" w:rsidR="00DE5832" w:rsidRDefault="00DE5832" w:rsidP="009D6484">
            <w:pPr>
              <w:spacing w:line="276" w:lineRule="auto"/>
              <w:jc w:val="both"/>
            </w:pPr>
            <w:r>
              <w:t>4 (</w:t>
            </w:r>
            <w:r w:rsidR="004A5745">
              <w:t>12.</w:t>
            </w:r>
            <w:r w:rsidRPr="00D250DD">
              <w:t>1</w:t>
            </w:r>
            <w:r>
              <w:t>)</w:t>
            </w:r>
          </w:p>
          <w:p w14:paraId="490D0E87" w14:textId="77777777" w:rsidR="00DE5832" w:rsidRDefault="00DE5832" w:rsidP="009D6484">
            <w:pPr>
              <w:spacing w:line="276" w:lineRule="auto"/>
              <w:jc w:val="both"/>
            </w:pPr>
            <w:r>
              <w:t>14 (2.9)</w:t>
            </w:r>
          </w:p>
          <w:p w14:paraId="14F31BF9" w14:textId="77777777" w:rsidR="00DE5832" w:rsidRPr="00D250DD" w:rsidRDefault="00DE5832" w:rsidP="009D6484">
            <w:pPr>
              <w:spacing w:line="276" w:lineRule="auto"/>
              <w:jc w:val="both"/>
              <w:rPr>
                <w:b/>
                <w:bCs/>
              </w:rPr>
            </w:pPr>
            <w:r>
              <w:t>3(</w:t>
            </w:r>
            <w:r w:rsidR="001560B6">
              <w:t>3,</w:t>
            </w:r>
            <w:r w:rsidRPr="00161528">
              <w:t>2</w:t>
            </w:r>
            <w:r>
              <w:t>)</w:t>
            </w:r>
          </w:p>
        </w:tc>
        <w:tc>
          <w:tcPr>
            <w:tcW w:w="992" w:type="dxa"/>
            <w:tcBorders>
              <w:bottom w:val="single" w:sz="4" w:space="0" w:color="auto"/>
            </w:tcBorders>
          </w:tcPr>
          <w:p w14:paraId="4D84EB82" w14:textId="77777777" w:rsidR="00DE5832" w:rsidRPr="003A64ED" w:rsidRDefault="004A5745" w:rsidP="009D6484">
            <w:pPr>
              <w:spacing w:line="276" w:lineRule="auto"/>
              <w:jc w:val="both"/>
              <w:rPr>
                <w:b/>
                <w:bCs/>
              </w:rPr>
            </w:pPr>
            <w:r>
              <w:rPr>
                <w:b/>
                <w:bCs/>
              </w:rPr>
              <w:t>15 (9.</w:t>
            </w:r>
            <w:r w:rsidR="00DE5832" w:rsidRPr="00D250DD">
              <w:rPr>
                <w:b/>
                <w:bCs/>
              </w:rPr>
              <w:t>4)</w:t>
            </w:r>
          </w:p>
          <w:p w14:paraId="7F4BC213" w14:textId="77777777" w:rsidR="00DE5832" w:rsidRDefault="004A5745" w:rsidP="009D6484">
            <w:pPr>
              <w:spacing w:line="276" w:lineRule="auto"/>
              <w:jc w:val="both"/>
            </w:pPr>
            <w:r>
              <w:t>3 (21.</w:t>
            </w:r>
            <w:r w:rsidR="00DE5832">
              <w:t>4)</w:t>
            </w:r>
          </w:p>
          <w:p w14:paraId="186149AB" w14:textId="77777777" w:rsidR="00DE5832" w:rsidRDefault="00DE5832" w:rsidP="009D6484">
            <w:pPr>
              <w:spacing w:line="276" w:lineRule="auto"/>
              <w:jc w:val="both"/>
            </w:pPr>
            <w:r>
              <w:t>0 (0)</w:t>
            </w:r>
          </w:p>
          <w:p w14:paraId="6753D4D9" w14:textId="77777777" w:rsidR="00DE5832" w:rsidRDefault="004A5745" w:rsidP="009D6484">
            <w:pPr>
              <w:spacing w:line="276" w:lineRule="auto"/>
              <w:jc w:val="both"/>
            </w:pPr>
            <w:r>
              <w:t>4 (5.</w:t>
            </w:r>
            <w:r w:rsidR="00DE5832">
              <w:t>6)</w:t>
            </w:r>
          </w:p>
          <w:p w14:paraId="16197DB9" w14:textId="77777777" w:rsidR="00DE5832" w:rsidRDefault="004A5745" w:rsidP="009D6484">
            <w:pPr>
              <w:spacing w:line="276" w:lineRule="auto"/>
              <w:jc w:val="both"/>
            </w:pPr>
            <w:r>
              <w:t>8 (11.</w:t>
            </w:r>
            <w:r w:rsidR="00DE5832">
              <w:t>8)</w:t>
            </w:r>
          </w:p>
          <w:p w14:paraId="6AF8E378" w14:textId="77777777" w:rsidR="00DE5832" w:rsidRDefault="00DE5832" w:rsidP="009D6484">
            <w:pPr>
              <w:pStyle w:val="PrformatHTML"/>
              <w:shd w:val="clear" w:color="auto" w:fill="FFFFFF"/>
              <w:wordWrap w:val="0"/>
              <w:spacing w:line="276" w:lineRule="auto"/>
              <w:jc w:val="both"/>
              <w:rPr>
                <w:rFonts w:ascii="Times New Roman" w:eastAsiaTheme="minorHAnsi" w:hAnsi="Times New Roman" w:cs="Times New Roman"/>
                <w:sz w:val="22"/>
                <w:szCs w:val="22"/>
                <w:lang w:eastAsia="en-US"/>
              </w:rPr>
            </w:pPr>
            <w:r>
              <w:rPr>
                <w:rFonts w:ascii="Times New Roman" w:eastAsiaTheme="minorHAnsi" w:hAnsi="Times New Roman" w:cs="Times New Roman"/>
                <w:sz w:val="22"/>
                <w:szCs w:val="22"/>
                <w:lang w:eastAsia="en-US"/>
              </w:rPr>
              <w:t>5(</w:t>
            </w:r>
            <w:r w:rsidR="004A5745">
              <w:rPr>
                <w:rFonts w:ascii="Times New Roman" w:eastAsiaTheme="minorHAnsi" w:hAnsi="Times New Roman" w:cs="Times New Roman"/>
                <w:sz w:val="22"/>
                <w:szCs w:val="22"/>
                <w:lang w:eastAsia="en-US"/>
              </w:rPr>
              <w:t>15.</w:t>
            </w:r>
            <w:r w:rsidRPr="00D250DD">
              <w:rPr>
                <w:rFonts w:ascii="Times New Roman" w:eastAsiaTheme="minorHAnsi" w:hAnsi="Times New Roman" w:cs="Times New Roman"/>
                <w:sz w:val="22"/>
                <w:szCs w:val="22"/>
                <w:lang w:eastAsia="en-US"/>
              </w:rPr>
              <w:t>2</w:t>
            </w:r>
            <w:r>
              <w:rPr>
                <w:rFonts w:ascii="Times New Roman" w:eastAsiaTheme="minorHAnsi" w:hAnsi="Times New Roman" w:cs="Times New Roman"/>
                <w:sz w:val="22"/>
                <w:szCs w:val="22"/>
                <w:lang w:eastAsia="en-US"/>
              </w:rPr>
              <w:t>)</w:t>
            </w:r>
          </w:p>
          <w:p w14:paraId="693B5473" w14:textId="77777777" w:rsidR="00DE5832" w:rsidRDefault="00DE5832" w:rsidP="009D6484">
            <w:pPr>
              <w:pStyle w:val="PrformatHTML"/>
              <w:shd w:val="clear" w:color="auto" w:fill="FFFFFF"/>
              <w:wordWrap w:val="0"/>
              <w:spacing w:line="276" w:lineRule="auto"/>
              <w:jc w:val="both"/>
              <w:rPr>
                <w:rFonts w:ascii="Times New Roman" w:hAnsi="Times New Roman"/>
                <w:sz w:val="22"/>
                <w:szCs w:val="22"/>
              </w:rPr>
            </w:pPr>
            <w:r>
              <w:rPr>
                <w:rFonts w:ascii="Times New Roman" w:hAnsi="Times New Roman"/>
                <w:sz w:val="22"/>
                <w:szCs w:val="22"/>
              </w:rPr>
              <w:t>3 (</w:t>
            </w:r>
            <w:r w:rsidR="004A5745">
              <w:rPr>
                <w:rFonts w:ascii="Times New Roman" w:hAnsi="Times New Roman"/>
                <w:sz w:val="22"/>
                <w:szCs w:val="22"/>
              </w:rPr>
              <w:t>8.</w:t>
            </w:r>
            <w:r w:rsidRPr="00D250DD">
              <w:rPr>
                <w:rFonts w:ascii="Times New Roman" w:hAnsi="Times New Roman"/>
                <w:sz w:val="22"/>
                <w:szCs w:val="22"/>
              </w:rPr>
              <w:t>6</w:t>
            </w:r>
            <w:r>
              <w:rPr>
                <w:rFonts w:ascii="Times New Roman" w:hAnsi="Times New Roman"/>
                <w:sz w:val="22"/>
                <w:szCs w:val="22"/>
              </w:rPr>
              <w:t>)</w:t>
            </w:r>
          </w:p>
          <w:p w14:paraId="2423A24F" w14:textId="77777777" w:rsidR="00DE5832" w:rsidRPr="00D250DD" w:rsidRDefault="00DE5832" w:rsidP="009D6484">
            <w:pPr>
              <w:pStyle w:val="PrformatHTML"/>
              <w:shd w:val="clear" w:color="auto" w:fill="FFFFFF"/>
              <w:wordWrap w:val="0"/>
              <w:spacing w:line="276" w:lineRule="auto"/>
              <w:jc w:val="both"/>
              <w:rPr>
                <w:b/>
                <w:bCs/>
              </w:rPr>
            </w:pPr>
            <w:r>
              <w:rPr>
                <w:rFonts w:ascii="Times New Roman" w:hAnsi="Times New Roman"/>
                <w:sz w:val="22"/>
                <w:szCs w:val="22"/>
              </w:rPr>
              <w:t>8 (</w:t>
            </w:r>
            <w:r w:rsidR="004A5745">
              <w:rPr>
                <w:rFonts w:ascii="Times New Roman" w:hAnsi="Times New Roman"/>
                <w:sz w:val="22"/>
                <w:szCs w:val="22"/>
              </w:rPr>
              <w:t>8.</w:t>
            </w:r>
            <w:r w:rsidRPr="00161528">
              <w:rPr>
                <w:rFonts w:ascii="Times New Roman" w:hAnsi="Times New Roman"/>
                <w:sz w:val="22"/>
                <w:szCs w:val="22"/>
              </w:rPr>
              <w:t>4</w:t>
            </w:r>
            <w:r>
              <w:rPr>
                <w:rFonts w:ascii="Times New Roman" w:hAnsi="Times New Roman"/>
                <w:sz w:val="22"/>
                <w:szCs w:val="22"/>
              </w:rPr>
              <w:t>)</w:t>
            </w:r>
          </w:p>
        </w:tc>
      </w:tr>
      <w:tr w:rsidR="00DE5832" w14:paraId="008CCCFE" w14:textId="77777777" w:rsidTr="000E193F">
        <w:trPr>
          <w:trHeight w:val="2444"/>
        </w:trPr>
        <w:tc>
          <w:tcPr>
            <w:tcW w:w="2694" w:type="dxa"/>
            <w:tcBorders>
              <w:top w:val="single" w:sz="4" w:space="0" w:color="auto"/>
            </w:tcBorders>
          </w:tcPr>
          <w:p w14:paraId="28FBCB3F" w14:textId="77777777" w:rsidR="00DE5832" w:rsidRDefault="00DE5832" w:rsidP="009D6484">
            <w:pPr>
              <w:spacing w:line="276" w:lineRule="auto"/>
              <w:jc w:val="both"/>
              <w:rPr>
                <w:b/>
                <w:bCs/>
              </w:rPr>
            </w:pPr>
          </w:p>
          <w:p w14:paraId="5EB10335" w14:textId="77777777" w:rsidR="00DE5832" w:rsidRDefault="00DE5832" w:rsidP="009D6484">
            <w:pPr>
              <w:spacing w:line="276" w:lineRule="auto"/>
              <w:jc w:val="both"/>
            </w:pPr>
            <w:r>
              <w:rPr>
                <w:b/>
                <w:bCs/>
              </w:rPr>
              <w:t xml:space="preserve">Non classable </w:t>
            </w:r>
            <w:r w:rsidRPr="00DC72BE">
              <w:rPr>
                <w:b/>
                <w:bCs/>
              </w:rPr>
              <w:t>(n, %)</w:t>
            </w:r>
          </w:p>
          <w:p w14:paraId="47D4E17E" w14:textId="77777777" w:rsidR="00DE5832" w:rsidRDefault="00DE5832" w:rsidP="009D6484">
            <w:pPr>
              <w:spacing w:line="276" w:lineRule="auto"/>
              <w:ind w:left="176"/>
              <w:jc w:val="both"/>
            </w:pPr>
            <w:r>
              <w:t>Cosmétique</w:t>
            </w:r>
          </w:p>
          <w:p w14:paraId="4CDB856D" w14:textId="77777777" w:rsidR="00DE5832" w:rsidRDefault="00DE5832" w:rsidP="009D6484">
            <w:pPr>
              <w:spacing w:line="276" w:lineRule="auto"/>
              <w:ind w:left="176"/>
              <w:jc w:val="both"/>
            </w:pPr>
            <w:r>
              <w:t>Bois</w:t>
            </w:r>
          </w:p>
          <w:p w14:paraId="1C9A7A98" w14:textId="77777777" w:rsidR="00DE5832" w:rsidRDefault="00DE5832" w:rsidP="009D6484">
            <w:pPr>
              <w:spacing w:line="276" w:lineRule="auto"/>
              <w:ind w:left="176"/>
              <w:jc w:val="both"/>
            </w:pPr>
            <w:r>
              <w:t>Produit</w:t>
            </w:r>
          </w:p>
          <w:p w14:paraId="6D5DE472" w14:textId="77777777" w:rsidR="00DE5832" w:rsidRDefault="00DE5832" w:rsidP="009D6484">
            <w:pPr>
              <w:spacing w:line="276" w:lineRule="auto"/>
              <w:ind w:left="176"/>
              <w:jc w:val="both"/>
            </w:pPr>
            <w:r>
              <w:t>Médicaments</w:t>
            </w:r>
          </w:p>
          <w:p w14:paraId="4611D157" w14:textId="77777777" w:rsidR="00DE5832" w:rsidRDefault="00DE5832" w:rsidP="009D6484">
            <w:pPr>
              <w:spacing w:line="276" w:lineRule="auto"/>
              <w:ind w:left="176"/>
              <w:jc w:val="both"/>
            </w:pPr>
            <w:r>
              <w:t>Autre</w:t>
            </w:r>
          </w:p>
          <w:p w14:paraId="3498CE0C" w14:textId="77777777" w:rsidR="00DE5832" w:rsidRDefault="00DE5832" w:rsidP="009D6484">
            <w:pPr>
              <w:spacing w:line="276" w:lineRule="auto"/>
              <w:jc w:val="both"/>
            </w:pPr>
            <w:r>
              <w:t xml:space="preserve">Divers agents   </w:t>
            </w:r>
          </w:p>
        </w:tc>
        <w:tc>
          <w:tcPr>
            <w:tcW w:w="1276" w:type="dxa"/>
            <w:tcBorders>
              <w:top w:val="single" w:sz="4" w:space="0" w:color="auto"/>
            </w:tcBorders>
          </w:tcPr>
          <w:p w14:paraId="65257B39" w14:textId="77777777" w:rsidR="00DE5832" w:rsidRDefault="00DE5832" w:rsidP="009D6484">
            <w:pPr>
              <w:spacing w:line="276" w:lineRule="auto"/>
              <w:jc w:val="both"/>
              <w:rPr>
                <w:b/>
                <w:bCs/>
              </w:rPr>
            </w:pPr>
          </w:p>
          <w:p w14:paraId="69F523E1" w14:textId="77777777" w:rsidR="00DE5832" w:rsidRPr="003A64ED" w:rsidRDefault="00DE5832" w:rsidP="009D6484">
            <w:pPr>
              <w:spacing w:line="276" w:lineRule="auto"/>
              <w:jc w:val="both"/>
              <w:rPr>
                <w:b/>
                <w:bCs/>
              </w:rPr>
            </w:pPr>
            <w:r>
              <w:rPr>
                <w:b/>
                <w:bCs/>
              </w:rPr>
              <w:t>99</w:t>
            </w:r>
            <w:r w:rsidRPr="00D250DD">
              <w:rPr>
                <w:b/>
                <w:bCs/>
              </w:rPr>
              <w:t xml:space="preserve"> (</w:t>
            </w:r>
            <w:r>
              <w:rPr>
                <w:b/>
                <w:bCs/>
              </w:rPr>
              <w:t>69</w:t>
            </w:r>
            <w:r w:rsidRPr="00D250DD">
              <w:rPr>
                <w:b/>
                <w:bCs/>
              </w:rPr>
              <w:t>)</w:t>
            </w:r>
          </w:p>
          <w:p w14:paraId="7C6E5756" w14:textId="77777777" w:rsidR="00DE5832" w:rsidRDefault="004A5745" w:rsidP="009D6484">
            <w:pPr>
              <w:spacing w:line="276" w:lineRule="auto"/>
              <w:jc w:val="both"/>
            </w:pPr>
            <w:r>
              <w:t>13 (68.</w:t>
            </w:r>
            <w:r w:rsidR="00DE5832">
              <w:t>4)</w:t>
            </w:r>
          </w:p>
          <w:p w14:paraId="30196DF6" w14:textId="77777777" w:rsidR="00DE5832" w:rsidRDefault="004A5745" w:rsidP="009D6484">
            <w:pPr>
              <w:spacing w:line="276" w:lineRule="auto"/>
              <w:jc w:val="both"/>
            </w:pPr>
            <w:r>
              <w:t>38 (73.</w:t>
            </w:r>
            <w:r w:rsidR="00DE5832">
              <w:t>1)</w:t>
            </w:r>
          </w:p>
          <w:p w14:paraId="5A9C499C" w14:textId="77777777" w:rsidR="00DE5832" w:rsidRDefault="004A5745" w:rsidP="009D6484">
            <w:pPr>
              <w:spacing w:line="276" w:lineRule="auto"/>
              <w:jc w:val="both"/>
            </w:pPr>
            <w:r>
              <w:t>29 (65.</w:t>
            </w:r>
            <w:r w:rsidR="00DE5832">
              <w:t>9)</w:t>
            </w:r>
          </w:p>
          <w:p w14:paraId="38C0DE4F" w14:textId="77777777" w:rsidR="00DE5832" w:rsidRDefault="004A5745" w:rsidP="009D6484">
            <w:pPr>
              <w:spacing w:line="276" w:lineRule="auto"/>
              <w:jc w:val="both"/>
            </w:pPr>
            <w:r>
              <w:t>1 (33.</w:t>
            </w:r>
            <w:r w:rsidR="00DE5832">
              <w:t>3)</w:t>
            </w:r>
          </w:p>
          <w:p w14:paraId="5A1D411C" w14:textId="77777777" w:rsidR="00DE5832" w:rsidRDefault="00DE5832" w:rsidP="009D6484">
            <w:pPr>
              <w:spacing w:line="276" w:lineRule="auto"/>
              <w:jc w:val="both"/>
            </w:pPr>
            <w:r>
              <w:t>18 (72)</w:t>
            </w:r>
          </w:p>
          <w:p w14:paraId="2F57A2CB" w14:textId="77777777" w:rsidR="00DE5832" w:rsidRPr="00D250DD" w:rsidRDefault="00DE5832" w:rsidP="009D6484">
            <w:pPr>
              <w:spacing w:line="276" w:lineRule="auto"/>
              <w:jc w:val="both"/>
              <w:rPr>
                <w:b/>
                <w:bCs/>
              </w:rPr>
            </w:pPr>
            <w:r>
              <w:t>53 (50)</w:t>
            </w:r>
          </w:p>
        </w:tc>
        <w:tc>
          <w:tcPr>
            <w:tcW w:w="1276" w:type="dxa"/>
            <w:tcBorders>
              <w:top w:val="single" w:sz="4" w:space="0" w:color="auto"/>
            </w:tcBorders>
          </w:tcPr>
          <w:p w14:paraId="500D147F" w14:textId="77777777" w:rsidR="00DE5832" w:rsidRDefault="00DE5832" w:rsidP="009D6484">
            <w:pPr>
              <w:spacing w:line="276" w:lineRule="auto"/>
              <w:jc w:val="both"/>
              <w:rPr>
                <w:b/>
                <w:bCs/>
              </w:rPr>
            </w:pPr>
          </w:p>
          <w:p w14:paraId="20D8224E" w14:textId="77777777" w:rsidR="00DE5832" w:rsidRPr="003A64ED" w:rsidRDefault="00DE5832" w:rsidP="009D6484">
            <w:pPr>
              <w:spacing w:line="276" w:lineRule="auto"/>
              <w:jc w:val="both"/>
              <w:rPr>
                <w:b/>
                <w:bCs/>
              </w:rPr>
            </w:pPr>
            <w:r w:rsidRPr="00D250DD">
              <w:rPr>
                <w:b/>
                <w:bCs/>
              </w:rPr>
              <w:t>13 (9,1)</w:t>
            </w:r>
          </w:p>
          <w:p w14:paraId="1EA8DFD5" w14:textId="77777777" w:rsidR="00DE5832" w:rsidRDefault="004A5745" w:rsidP="009D6484">
            <w:pPr>
              <w:spacing w:line="276" w:lineRule="auto"/>
              <w:jc w:val="both"/>
            </w:pPr>
            <w:r>
              <w:t>1 (5.</w:t>
            </w:r>
            <w:r w:rsidR="00DE5832">
              <w:t>3)</w:t>
            </w:r>
          </w:p>
          <w:p w14:paraId="4F9FAB85" w14:textId="77777777" w:rsidR="00DE5832" w:rsidRDefault="004A5745" w:rsidP="009D6484">
            <w:pPr>
              <w:spacing w:line="276" w:lineRule="auto"/>
              <w:jc w:val="both"/>
            </w:pPr>
            <w:r>
              <w:t>4 (7.</w:t>
            </w:r>
            <w:r w:rsidR="00DE5832">
              <w:t>7)</w:t>
            </w:r>
          </w:p>
          <w:p w14:paraId="3B83EF8C" w14:textId="77777777" w:rsidR="00DE5832" w:rsidRDefault="004A5745" w:rsidP="009D6484">
            <w:pPr>
              <w:spacing w:line="276" w:lineRule="auto"/>
              <w:jc w:val="both"/>
            </w:pPr>
            <w:r>
              <w:t>5 (11.</w:t>
            </w:r>
            <w:r w:rsidR="00DE5832">
              <w:t>4)</w:t>
            </w:r>
          </w:p>
          <w:p w14:paraId="4F89ACB8" w14:textId="77777777" w:rsidR="00DE5832" w:rsidRDefault="004A5745" w:rsidP="009D6484">
            <w:pPr>
              <w:spacing w:line="276" w:lineRule="auto"/>
              <w:jc w:val="both"/>
            </w:pPr>
            <w:r>
              <w:t>2 (66.</w:t>
            </w:r>
            <w:r w:rsidR="00DE5832">
              <w:t>7)</w:t>
            </w:r>
          </w:p>
          <w:p w14:paraId="6FB3E708" w14:textId="77777777" w:rsidR="00DE5832" w:rsidRDefault="00DE5832" w:rsidP="009D6484">
            <w:pPr>
              <w:spacing w:line="276" w:lineRule="auto"/>
              <w:jc w:val="both"/>
            </w:pPr>
            <w:r>
              <w:t>1 (4)</w:t>
            </w:r>
          </w:p>
          <w:p w14:paraId="63B31617" w14:textId="77777777" w:rsidR="00DE5832" w:rsidRPr="00D250DD" w:rsidRDefault="004A5745" w:rsidP="009D6484">
            <w:pPr>
              <w:spacing w:line="276" w:lineRule="auto"/>
              <w:jc w:val="both"/>
              <w:rPr>
                <w:b/>
                <w:bCs/>
              </w:rPr>
            </w:pPr>
            <w:r>
              <w:t>12 (11.</w:t>
            </w:r>
            <w:r w:rsidR="00DE5832">
              <w:t>3)</w:t>
            </w:r>
          </w:p>
        </w:tc>
        <w:tc>
          <w:tcPr>
            <w:tcW w:w="1095" w:type="dxa"/>
            <w:tcBorders>
              <w:top w:val="single" w:sz="4" w:space="0" w:color="auto"/>
            </w:tcBorders>
          </w:tcPr>
          <w:p w14:paraId="686357AE" w14:textId="77777777" w:rsidR="00DE5832" w:rsidRDefault="00DE5832" w:rsidP="009D6484">
            <w:pPr>
              <w:spacing w:line="276" w:lineRule="auto"/>
              <w:jc w:val="both"/>
              <w:rPr>
                <w:b/>
                <w:bCs/>
              </w:rPr>
            </w:pPr>
          </w:p>
          <w:p w14:paraId="46279A8F" w14:textId="77777777" w:rsidR="00DE5832" w:rsidRPr="003A64ED" w:rsidRDefault="00DE5832" w:rsidP="009D6484">
            <w:pPr>
              <w:spacing w:line="276" w:lineRule="auto"/>
              <w:jc w:val="both"/>
              <w:rPr>
                <w:b/>
                <w:bCs/>
              </w:rPr>
            </w:pPr>
            <w:r w:rsidRPr="00D250DD">
              <w:rPr>
                <w:b/>
                <w:bCs/>
              </w:rPr>
              <w:t>15 (10,5)</w:t>
            </w:r>
          </w:p>
          <w:p w14:paraId="78612C73" w14:textId="77777777" w:rsidR="00DE5832" w:rsidRDefault="004A5745" w:rsidP="009D6484">
            <w:pPr>
              <w:spacing w:line="276" w:lineRule="auto"/>
              <w:jc w:val="both"/>
            </w:pPr>
            <w:r>
              <w:t>3  (15.</w:t>
            </w:r>
            <w:r w:rsidR="00DE5832">
              <w:t>8)</w:t>
            </w:r>
          </w:p>
          <w:p w14:paraId="42F32313" w14:textId="77777777" w:rsidR="00DE5832" w:rsidRDefault="004A5745" w:rsidP="009D6484">
            <w:pPr>
              <w:spacing w:line="276" w:lineRule="auto"/>
              <w:jc w:val="both"/>
            </w:pPr>
            <w:r>
              <w:t>5  (9.</w:t>
            </w:r>
            <w:r w:rsidR="00DE5832">
              <w:t>6)</w:t>
            </w:r>
          </w:p>
          <w:p w14:paraId="04956DF1" w14:textId="77777777" w:rsidR="00DE5832" w:rsidRDefault="004A5745" w:rsidP="009D6484">
            <w:pPr>
              <w:spacing w:line="276" w:lineRule="auto"/>
              <w:jc w:val="both"/>
            </w:pPr>
            <w:r>
              <w:t>5  (11.</w:t>
            </w:r>
            <w:r w:rsidR="00DE5832">
              <w:t>4)</w:t>
            </w:r>
          </w:p>
          <w:p w14:paraId="73A76873" w14:textId="77777777" w:rsidR="00DE5832" w:rsidRDefault="00DE5832" w:rsidP="009D6484">
            <w:pPr>
              <w:spacing w:line="276" w:lineRule="auto"/>
              <w:jc w:val="both"/>
            </w:pPr>
            <w:r>
              <w:t>0  (0)</w:t>
            </w:r>
          </w:p>
          <w:p w14:paraId="785F02ED" w14:textId="77777777" w:rsidR="00DE5832" w:rsidRDefault="00DE5832" w:rsidP="009D6484">
            <w:pPr>
              <w:spacing w:line="276" w:lineRule="auto"/>
              <w:jc w:val="both"/>
            </w:pPr>
            <w:r>
              <w:t>2  (8)</w:t>
            </w:r>
          </w:p>
          <w:p w14:paraId="700047BD" w14:textId="77777777" w:rsidR="00DE5832" w:rsidRPr="00D250DD" w:rsidRDefault="004A5745" w:rsidP="009D6484">
            <w:pPr>
              <w:spacing w:line="276" w:lineRule="auto"/>
              <w:jc w:val="both"/>
              <w:rPr>
                <w:b/>
                <w:bCs/>
              </w:rPr>
            </w:pPr>
            <w:r>
              <w:t>12 (11.</w:t>
            </w:r>
            <w:r w:rsidR="00DE5832">
              <w:t>3)</w:t>
            </w:r>
          </w:p>
        </w:tc>
        <w:tc>
          <w:tcPr>
            <w:tcW w:w="1173" w:type="dxa"/>
            <w:tcBorders>
              <w:top w:val="single" w:sz="4" w:space="0" w:color="auto"/>
            </w:tcBorders>
          </w:tcPr>
          <w:p w14:paraId="55CD116C" w14:textId="77777777" w:rsidR="00DE5832" w:rsidRDefault="00DE5832" w:rsidP="009D6484">
            <w:pPr>
              <w:spacing w:line="276" w:lineRule="auto"/>
              <w:jc w:val="both"/>
              <w:rPr>
                <w:b/>
                <w:bCs/>
              </w:rPr>
            </w:pPr>
          </w:p>
          <w:p w14:paraId="37224E80" w14:textId="77777777" w:rsidR="00DE5832" w:rsidRPr="003A64ED" w:rsidRDefault="00DE5832" w:rsidP="009D6484">
            <w:pPr>
              <w:spacing w:line="276" w:lineRule="auto"/>
              <w:jc w:val="both"/>
              <w:rPr>
                <w:b/>
                <w:bCs/>
              </w:rPr>
            </w:pPr>
            <w:r w:rsidRPr="00D250DD">
              <w:rPr>
                <w:b/>
                <w:bCs/>
              </w:rPr>
              <w:t>2 (1,4)</w:t>
            </w:r>
          </w:p>
          <w:p w14:paraId="3A2A5E6A" w14:textId="77777777" w:rsidR="00DE5832" w:rsidRDefault="004A5745" w:rsidP="009D6484">
            <w:pPr>
              <w:spacing w:line="276" w:lineRule="auto"/>
              <w:jc w:val="both"/>
            </w:pPr>
            <w:r>
              <w:t>1  (5.</w:t>
            </w:r>
            <w:r w:rsidR="00DE5832">
              <w:t>3)</w:t>
            </w:r>
          </w:p>
          <w:p w14:paraId="0674E127" w14:textId="77777777" w:rsidR="00DE5832" w:rsidRDefault="00DE5832" w:rsidP="009D6484">
            <w:pPr>
              <w:spacing w:line="276" w:lineRule="auto"/>
              <w:jc w:val="both"/>
            </w:pPr>
            <w:r>
              <w:t>0  (0)</w:t>
            </w:r>
          </w:p>
          <w:p w14:paraId="4CEE4413" w14:textId="77777777" w:rsidR="00DE5832" w:rsidRDefault="004A5745" w:rsidP="009D6484">
            <w:pPr>
              <w:spacing w:line="276" w:lineRule="auto"/>
              <w:jc w:val="both"/>
            </w:pPr>
            <w:r>
              <w:t>1  (2.</w:t>
            </w:r>
            <w:r w:rsidR="00DE5832">
              <w:t>3)</w:t>
            </w:r>
          </w:p>
          <w:p w14:paraId="6BB65B80" w14:textId="77777777" w:rsidR="00DE5832" w:rsidRDefault="00DE5832" w:rsidP="009D6484">
            <w:pPr>
              <w:spacing w:line="276" w:lineRule="auto"/>
              <w:jc w:val="both"/>
            </w:pPr>
            <w:r>
              <w:t>0  (0)</w:t>
            </w:r>
          </w:p>
          <w:p w14:paraId="4DE12C18" w14:textId="77777777" w:rsidR="00DE5832" w:rsidRPr="00B311DF" w:rsidRDefault="00DE5832" w:rsidP="009D6484">
            <w:pPr>
              <w:spacing w:line="276" w:lineRule="auto"/>
              <w:jc w:val="both"/>
            </w:pPr>
            <w:r>
              <w:t>0  (0)</w:t>
            </w:r>
          </w:p>
          <w:p w14:paraId="52657274" w14:textId="77777777" w:rsidR="00DE5832" w:rsidRPr="00D250DD" w:rsidRDefault="00DE5832" w:rsidP="009D6484">
            <w:pPr>
              <w:spacing w:line="276" w:lineRule="auto"/>
              <w:jc w:val="both"/>
              <w:rPr>
                <w:b/>
                <w:bCs/>
              </w:rPr>
            </w:pPr>
            <w:r>
              <w:rPr>
                <w:b/>
                <w:bCs/>
              </w:rPr>
              <w:t xml:space="preserve">2 </w:t>
            </w:r>
            <w:r>
              <w:t>(1.9)</w:t>
            </w:r>
          </w:p>
        </w:tc>
        <w:tc>
          <w:tcPr>
            <w:tcW w:w="1134" w:type="dxa"/>
            <w:tcBorders>
              <w:top w:val="single" w:sz="4" w:space="0" w:color="auto"/>
            </w:tcBorders>
          </w:tcPr>
          <w:p w14:paraId="18E4AEE6" w14:textId="77777777" w:rsidR="00DE5832" w:rsidRDefault="00DE5832" w:rsidP="009D6484">
            <w:pPr>
              <w:spacing w:line="276" w:lineRule="auto"/>
              <w:jc w:val="both"/>
              <w:rPr>
                <w:b/>
                <w:bCs/>
              </w:rPr>
            </w:pPr>
          </w:p>
          <w:p w14:paraId="18167078" w14:textId="77777777" w:rsidR="00DE5832" w:rsidRPr="003A64ED" w:rsidRDefault="003A64ED" w:rsidP="009D6484">
            <w:pPr>
              <w:spacing w:line="276" w:lineRule="auto"/>
              <w:jc w:val="both"/>
              <w:rPr>
                <w:b/>
                <w:bCs/>
              </w:rPr>
            </w:pPr>
            <w:r>
              <w:rPr>
                <w:b/>
                <w:bCs/>
              </w:rPr>
              <w:t>8 (5,</w:t>
            </w:r>
            <w:r w:rsidR="00DE5832" w:rsidRPr="00D250DD">
              <w:rPr>
                <w:b/>
                <w:bCs/>
              </w:rPr>
              <w:t>6)</w:t>
            </w:r>
          </w:p>
          <w:p w14:paraId="2FE566F0" w14:textId="77777777" w:rsidR="00DE5832" w:rsidRDefault="00DE5832" w:rsidP="009D6484">
            <w:pPr>
              <w:spacing w:line="276" w:lineRule="auto"/>
              <w:jc w:val="both"/>
            </w:pPr>
            <w:r>
              <w:t>0 (0)</w:t>
            </w:r>
          </w:p>
          <w:p w14:paraId="0EAAD9A3" w14:textId="77777777" w:rsidR="00DE5832" w:rsidRDefault="00DE5832" w:rsidP="009D6484">
            <w:pPr>
              <w:spacing w:line="276" w:lineRule="auto"/>
              <w:jc w:val="both"/>
            </w:pPr>
            <w:r>
              <w:t>3 (5</w:t>
            </w:r>
            <w:r w:rsidR="004A5745">
              <w:t>.</w:t>
            </w:r>
            <w:r>
              <w:t>8)</w:t>
            </w:r>
          </w:p>
          <w:p w14:paraId="4B6BEA87" w14:textId="77777777" w:rsidR="00DE5832" w:rsidRDefault="004A5745" w:rsidP="009D6484">
            <w:pPr>
              <w:spacing w:line="276" w:lineRule="auto"/>
              <w:jc w:val="both"/>
            </w:pPr>
            <w:r>
              <w:t>2 (4.</w:t>
            </w:r>
            <w:r w:rsidR="00DE5832">
              <w:t>5)</w:t>
            </w:r>
          </w:p>
          <w:p w14:paraId="06110C3F" w14:textId="77777777" w:rsidR="00DE5832" w:rsidRDefault="00DE5832" w:rsidP="009D6484">
            <w:pPr>
              <w:spacing w:line="276" w:lineRule="auto"/>
              <w:jc w:val="both"/>
            </w:pPr>
            <w:r>
              <w:t>0 (0)</w:t>
            </w:r>
          </w:p>
          <w:p w14:paraId="570F8023" w14:textId="77777777" w:rsidR="00DE5832" w:rsidRDefault="00DE5832" w:rsidP="009D6484">
            <w:pPr>
              <w:spacing w:line="276" w:lineRule="auto"/>
              <w:jc w:val="both"/>
            </w:pPr>
            <w:r>
              <w:t>3 (12)</w:t>
            </w:r>
          </w:p>
          <w:p w14:paraId="08B3A1D9" w14:textId="77777777" w:rsidR="00DE5832" w:rsidRPr="00D250DD" w:rsidRDefault="004A5745" w:rsidP="009D6484">
            <w:pPr>
              <w:spacing w:line="276" w:lineRule="auto"/>
              <w:jc w:val="both"/>
              <w:rPr>
                <w:b/>
                <w:bCs/>
              </w:rPr>
            </w:pPr>
            <w:r>
              <w:t>4 (3.</w:t>
            </w:r>
            <w:r w:rsidR="00DE5832">
              <w:t>8)</w:t>
            </w:r>
          </w:p>
        </w:tc>
        <w:tc>
          <w:tcPr>
            <w:tcW w:w="992" w:type="dxa"/>
            <w:tcBorders>
              <w:top w:val="single" w:sz="4" w:space="0" w:color="auto"/>
            </w:tcBorders>
          </w:tcPr>
          <w:p w14:paraId="6E54C138" w14:textId="77777777" w:rsidR="00DE5832" w:rsidRDefault="00DE5832" w:rsidP="009D6484">
            <w:pPr>
              <w:spacing w:line="276" w:lineRule="auto"/>
              <w:jc w:val="both"/>
              <w:rPr>
                <w:b/>
                <w:bCs/>
              </w:rPr>
            </w:pPr>
          </w:p>
          <w:p w14:paraId="448574CF" w14:textId="77777777" w:rsidR="00DE5832" w:rsidRPr="003A64ED" w:rsidRDefault="00DE5832" w:rsidP="009D6484">
            <w:pPr>
              <w:spacing w:line="276" w:lineRule="auto"/>
              <w:jc w:val="both"/>
              <w:rPr>
                <w:b/>
                <w:bCs/>
              </w:rPr>
            </w:pPr>
            <w:r w:rsidRPr="00D250DD">
              <w:rPr>
                <w:b/>
                <w:bCs/>
              </w:rPr>
              <w:t>6 (4,2)</w:t>
            </w:r>
          </w:p>
          <w:p w14:paraId="4EDEFF97" w14:textId="77777777" w:rsidR="00DE5832" w:rsidRDefault="004A5745" w:rsidP="009D6484">
            <w:pPr>
              <w:spacing w:line="276" w:lineRule="auto"/>
              <w:jc w:val="both"/>
            </w:pPr>
            <w:r>
              <w:t>1 (5.</w:t>
            </w:r>
            <w:r w:rsidR="00DE5832">
              <w:t>3)</w:t>
            </w:r>
          </w:p>
          <w:p w14:paraId="5C002E41" w14:textId="77777777" w:rsidR="00DE5832" w:rsidRDefault="004A5745" w:rsidP="009D6484">
            <w:pPr>
              <w:spacing w:line="276" w:lineRule="auto"/>
              <w:jc w:val="both"/>
            </w:pPr>
            <w:r>
              <w:t>2 (3.</w:t>
            </w:r>
            <w:r w:rsidR="00DE5832">
              <w:t>8)</w:t>
            </w:r>
          </w:p>
          <w:p w14:paraId="0DFB4AC2" w14:textId="77777777" w:rsidR="00DE5832" w:rsidRDefault="004A5745" w:rsidP="009D6484">
            <w:pPr>
              <w:spacing w:line="276" w:lineRule="auto"/>
              <w:jc w:val="both"/>
            </w:pPr>
            <w:r>
              <w:t>2 (4.</w:t>
            </w:r>
            <w:r w:rsidR="00DE5832">
              <w:t>5)</w:t>
            </w:r>
          </w:p>
          <w:p w14:paraId="7C6FB177" w14:textId="77777777" w:rsidR="00DE5832" w:rsidRDefault="00DE5832" w:rsidP="009D6484">
            <w:pPr>
              <w:spacing w:line="276" w:lineRule="auto"/>
              <w:jc w:val="both"/>
            </w:pPr>
            <w:r>
              <w:t>0  (0)</w:t>
            </w:r>
          </w:p>
          <w:p w14:paraId="63F81CE3" w14:textId="77777777" w:rsidR="00DE5832" w:rsidRDefault="00DE5832" w:rsidP="009D6484">
            <w:pPr>
              <w:spacing w:line="276" w:lineRule="auto"/>
              <w:jc w:val="both"/>
            </w:pPr>
            <w:r>
              <w:t>1  (4)</w:t>
            </w:r>
          </w:p>
          <w:p w14:paraId="407917A4" w14:textId="77777777" w:rsidR="00DE5832" w:rsidRPr="00D250DD" w:rsidRDefault="00DE5832" w:rsidP="009D6484">
            <w:pPr>
              <w:spacing w:line="276" w:lineRule="auto"/>
              <w:jc w:val="both"/>
              <w:rPr>
                <w:b/>
                <w:bCs/>
              </w:rPr>
            </w:pPr>
            <w:r w:rsidRPr="00161528">
              <w:t>4</w:t>
            </w:r>
            <w:r w:rsidR="004A5745">
              <w:t xml:space="preserve"> (3.</w:t>
            </w:r>
            <w:r>
              <w:t>8)</w:t>
            </w:r>
          </w:p>
        </w:tc>
      </w:tr>
    </w:tbl>
    <w:p w14:paraId="34A0DAA8" w14:textId="77777777" w:rsidR="003A64ED" w:rsidRDefault="00967F64" w:rsidP="00E54B05">
      <w:pPr>
        <w:jc w:val="both"/>
        <w:rPr>
          <w:sz w:val="20"/>
          <w:szCs w:val="20"/>
        </w:rPr>
      </w:pPr>
      <w:r w:rsidRPr="003A64ED">
        <w:rPr>
          <w:sz w:val="20"/>
          <w:szCs w:val="20"/>
        </w:rPr>
        <w:t xml:space="preserve">Abréviation : </w:t>
      </w:r>
      <w:proofErr w:type="spellStart"/>
      <w:r w:rsidRPr="003A64ED">
        <w:rPr>
          <w:sz w:val="20"/>
          <w:szCs w:val="20"/>
        </w:rPr>
        <w:t>Amm</w:t>
      </w:r>
      <w:proofErr w:type="spellEnd"/>
      <w:r w:rsidRPr="003A64ED">
        <w:rPr>
          <w:sz w:val="20"/>
          <w:szCs w:val="20"/>
        </w:rPr>
        <w:t>-Quat= ammonium quaternaire,  EDTA=: ét</w:t>
      </w:r>
      <w:r w:rsidR="00E54B05">
        <w:rPr>
          <w:sz w:val="20"/>
          <w:szCs w:val="20"/>
        </w:rPr>
        <w:t>hylène diamine tétra acétique, PM= poids moléculaire</w:t>
      </w:r>
      <w:r w:rsidRPr="003A64ED">
        <w:rPr>
          <w:sz w:val="20"/>
          <w:szCs w:val="20"/>
        </w:rPr>
        <w:t>.</w:t>
      </w:r>
    </w:p>
    <w:p w14:paraId="19F12338" w14:textId="77777777" w:rsidR="0097374B" w:rsidRPr="003A64ED" w:rsidRDefault="0097374B" w:rsidP="0097374B">
      <w:pPr>
        <w:jc w:val="both"/>
        <w:rPr>
          <w:sz w:val="20"/>
          <w:szCs w:val="20"/>
        </w:rPr>
      </w:pPr>
    </w:p>
    <w:p w14:paraId="52E0E58F" w14:textId="77777777" w:rsidR="0075309F" w:rsidRDefault="00117002" w:rsidP="005B2814">
      <w:pPr>
        <w:spacing w:line="276" w:lineRule="auto"/>
        <w:jc w:val="both"/>
      </w:pPr>
      <w:r>
        <w:t>D’après le tableau III.8,</w:t>
      </w:r>
      <w:r w:rsidR="00967F64">
        <w:t xml:space="preserve"> on remarque que pour les f</w:t>
      </w:r>
      <w:r w:rsidR="00967F64" w:rsidRPr="00476E91">
        <w:t>amilles d’agents testé BPM</w:t>
      </w:r>
      <w:r w:rsidR="00967F64">
        <w:t>, les sous famille</w:t>
      </w:r>
      <w:r>
        <w:t>s</w:t>
      </w:r>
      <w:r w:rsidR="00967F64">
        <w:t xml:space="preserve"> de chimie tel que les aldéhydes, et </w:t>
      </w:r>
      <w:proofErr w:type="spellStart"/>
      <w:r w:rsidR="00967F64">
        <w:t>Amm</w:t>
      </w:r>
      <w:proofErr w:type="spellEnd"/>
      <w:r w:rsidR="00967F64">
        <w:t xml:space="preserve"> Quat ainsi que la famille EDTA sont présentés au cours de toutes les classes de variation RN. </w:t>
      </w:r>
    </w:p>
    <w:p w14:paraId="18D388B7" w14:textId="77777777" w:rsidR="000414B5" w:rsidRDefault="00495A56" w:rsidP="002F492C">
      <w:pPr>
        <w:pStyle w:val="Titre2"/>
        <w:jc w:val="both"/>
      </w:pPr>
      <w:bookmarkStart w:id="581" w:name="_Toc112850130"/>
      <w:bookmarkStart w:id="582" w:name="_Toc113368684"/>
      <w:commentRangeStart w:id="583"/>
      <w:r w:rsidRPr="00412D31">
        <w:t>A</w:t>
      </w:r>
      <w:r w:rsidR="00736D5A" w:rsidRPr="00412D31">
        <w:t>ssociation</w:t>
      </w:r>
      <w:r w:rsidR="000414B5" w:rsidRPr="00412D31">
        <w:t xml:space="preserve"> entre</w:t>
      </w:r>
      <w:ins w:id="584" w:author="youssef" w:date="2022-09-12T16:07:00Z">
        <w:r w:rsidR="002F492C">
          <w:t xml:space="preserve"> les variables d’exposition, et les variables </w:t>
        </w:r>
      </w:ins>
      <w:ins w:id="585" w:author="youssef" w:date="2022-09-12T16:08:00Z">
        <w:r w:rsidR="002F492C">
          <w:t>démographique</w:t>
        </w:r>
      </w:ins>
      <w:r w:rsidR="000414B5" w:rsidRPr="00412D31">
        <w:t xml:space="preserve"> </w:t>
      </w:r>
      <w:commentRangeEnd w:id="583"/>
      <w:r w:rsidR="008E1F64">
        <w:rPr>
          <w:rStyle w:val="Marquedecommentaire"/>
          <w:b w:val="0"/>
        </w:rPr>
        <w:commentReference w:id="583"/>
      </w:r>
      <w:del w:id="586" w:author="youssef" w:date="2022-09-12T16:08:00Z">
        <w:r w:rsidRPr="00412D31" w:rsidDel="002F492C">
          <w:delText xml:space="preserve">les symptômes cliniques, </w:delText>
        </w:r>
        <w:r w:rsidR="000414B5" w:rsidRPr="00412D31" w:rsidDel="002F492C">
          <w:delText>les familles, les sous</w:delText>
        </w:r>
        <w:r w:rsidRPr="00412D31" w:rsidDel="002F492C">
          <w:delText xml:space="preserve"> familles, les agents</w:delText>
        </w:r>
      </w:del>
      <w:r w:rsidRPr="00412D31">
        <w:t xml:space="preserve"> </w:t>
      </w:r>
      <w:r w:rsidR="00736D5A" w:rsidRPr="00412D31">
        <w:t xml:space="preserve">en fonction </w:t>
      </w:r>
      <w:r w:rsidRPr="00412D31">
        <w:t>des deux variable</w:t>
      </w:r>
      <w:r w:rsidR="002F492C">
        <w:t>s</w:t>
      </w:r>
      <w:r w:rsidRPr="00412D31">
        <w:t xml:space="preserve"> sanitaire (Résultat du test et Variation de </w:t>
      </w:r>
      <w:r w:rsidR="00891570">
        <w:t>la résistance nasale</w:t>
      </w:r>
      <w:r w:rsidRPr="00412D31">
        <w:t>)</w:t>
      </w:r>
      <w:bookmarkEnd w:id="581"/>
      <w:bookmarkEnd w:id="582"/>
    </w:p>
    <w:p w14:paraId="0630838A" w14:textId="77777777" w:rsidR="00967F64" w:rsidRDefault="00495A56" w:rsidP="00B73972">
      <w:pPr>
        <w:pStyle w:val="Titre3"/>
        <w:jc w:val="both"/>
      </w:pPr>
      <w:bookmarkStart w:id="587" w:name="_Toc112850131"/>
      <w:bookmarkStart w:id="588" w:name="_Toc113368685"/>
      <w:r w:rsidRPr="00C605AC">
        <w:lastRenderedPageBreak/>
        <w:t xml:space="preserve">Les symptômes cliniques, les familles et les sous familles des agents en fonction </w:t>
      </w:r>
      <w:r w:rsidR="00680D94" w:rsidRPr="00C605AC">
        <w:t>du résultat</w:t>
      </w:r>
      <w:r w:rsidRPr="00C605AC">
        <w:t xml:space="preserve"> d</w:t>
      </w:r>
      <w:bookmarkEnd w:id="587"/>
      <w:r w:rsidR="00B60097">
        <w:t xml:space="preserve">u </w:t>
      </w:r>
      <w:proofErr w:type="spellStart"/>
      <w:r w:rsidR="00B60097">
        <w:t>rhinomanométrie</w:t>
      </w:r>
      <w:bookmarkEnd w:id="588"/>
      <w:proofErr w:type="spellEnd"/>
    </w:p>
    <w:p w14:paraId="0E32FB4F" w14:textId="77777777" w:rsidR="00CD1512" w:rsidRDefault="00117002" w:rsidP="005B2814">
      <w:pPr>
        <w:spacing w:line="276" w:lineRule="auto"/>
        <w:jc w:val="both"/>
      </w:pPr>
      <w:r>
        <w:t>D’après le tableau III.9 ,</w:t>
      </w:r>
      <w:r w:rsidR="005E3EAA">
        <w:t xml:space="preserve"> on a la p-value des symptômes clinique</w:t>
      </w:r>
      <w:r>
        <w:t>s</w:t>
      </w:r>
      <w:r w:rsidR="005E3EAA">
        <w:t>, et les scores clinique</w:t>
      </w:r>
      <w:r>
        <w:t>s</w:t>
      </w:r>
      <w:r w:rsidR="005E3EAA">
        <w:t xml:space="preserve"> d’un ou deux symptômes ayant une p-value significative (inférieur à 0.05) donc ils sont associé</w:t>
      </w:r>
      <w:r>
        <w:t>s</w:t>
      </w:r>
      <w:r w:rsidR="005E3EAA">
        <w:t xml:space="preserve"> significativement avec le résultat positif, ainsi que OR est supérieur à 1 donc la présence des prurits nasaux et </w:t>
      </w:r>
      <w:r w:rsidR="005E3EAA" w:rsidRPr="007D6F2E">
        <w:t>oculaire</w:t>
      </w:r>
      <w:r w:rsidR="005E3EAA">
        <w:t xml:space="preserve"> augment</w:t>
      </w:r>
      <w:r w:rsidR="001809F5">
        <w:t>e</w:t>
      </w:r>
      <w:r w:rsidR="005E3EAA">
        <w:t xml:space="preserve"> le risque d’avoir un résultat positif de 3.19 par rapport au négative, et de 3.5 avec les r</w:t>
      </w:r>
      <w:r w:rsidR="0038382E">
        <w:t>hinorrhé</w:t>
      </w:r>
      <w:r w:rsidR="005E3EAA" w:rsidRPr="00C10E34">
        <w:t>e</w:t>
      </w:r>
      <w:r w:rsidR="005E3EAA">
        <w:t xml:space="preserve"> et 2.36 avec les </w:t>
      </w:r>
      <w:r w:rsidR="005E3EAA" w:rsidRPr="00C10E34">
        <w:t>Eternuement</w:t>
      </w:r>
      <w:r w:rsidR="005E3EAA">
        <w:t xml:space="preserve">. Pour </w:t>
      </w:r>
      <w:r w:rsidR="003A64ED">
        <w:t>les autres variables</w:t>
      </w:r>
      <w:r w:rsidR="005E3EAA">
        <w:t xml:space="preserve"> il n </w:t>
      </w:r>
      <w:proofErr w:type="spellStart"/>
      <w:r w:rsidR="005E3EAA">
        <w:t>ya</w:t>
      </w:r>
      <w:proofErr w:type="spellEnd"/>
      <w:r w:rsidR="005E3EAA">
        <w:t xml:space="preserve"> pas d’association significative</w:t>
      </w:r>
      <w:r w:rsidR="005B2814">
        <w:t>.</w:t>
      </w:r>
    </w:p>
    <w:p w14:paraId="54DFC5B0" w14:textId="77777777" w:rsidR="003C6B74" w:rsidRDefault="003C6B74" w:rsidP="005B2814">
      <w:pPr>
        <w:spacing w:line="276" w:lineRule="auto"/>
        <w:jc w:val="both"/>
      </w:pPr>
    </w:p>
    <w:p w14:paraId="27AFCF6D" w14:textId="77777777" w:rsidR="003C6B74" w:rsidRDefault="003C6B74" w:rsidP="005B2814">
      <w:pPr>
        <w:spacing w:line="276" w:lineRule="auto"/>
        <w:jc w:val="both"/>
      </w:pPr>
    </w:p>
    <w:p w14:paraId="1EB53DF3" w14:textId="77777777" w:rsidR="003C6B74" w:rsidRDefault="003C6B74" w:rsidP="005B2814">
      <w:pPr>
        <w:spacing w:line="276" w:lineRule="auto"/>
        <w:jc w:val="both"/>
      </w:pPr>
    </w:p>
    <w:p w14:paraId="2A165358" w14:textId="77777777" w:rsidR="003C6B74" w:rsidRDefault="003C6B74" w:rsidP="005B2814">
      <w:pPr>
        <w:spacing w:line="276" w:lineRule="auto"/>
        <w:jc w:val="both"/>
      </w:pPr>
    </w:p>
    <w:p w14:paraId="3588160F" w14:textId="77777777" w:rsidR="003C6B74" w:rsidRDefault="003C6B74" w:rsidP="005B2814">
      <w:pPr>
        <w:spacing w:line="276" w:lineRule="auto"/>
        <w:jc w:val="both"/>
      </w:pPr>
    </w:p>
    <w:p w14:paraId="40C3150A" w14:textId="77777777" w:rsidR="003C6B74" w:rsidRDefault="003C6B74" w:rsidP="005B2814">
      <w:pPr>
        <w:spacing w:line="276" w:lineRule="auto"/>
        <w:jc w:val="both"/>
      </w:pPr>
    </w:p>
    <w:p w14:paraId="170B0770" w14:textId="77777777" w:rsidR="003C6B74" w:rsidRDefault="003C6B74" w:rsidP="005B2814">
      <w:pPr>
        <w:spacing w:line="276" w:lineRule="auto"/>
        <w:jc w:val="both"/>
      </w:pPr>
    </w:p>
    <w:p w14:paraId="1D290F42" w14:textId="77777777" w:rsidR="003C6B74" w:rsidRDefault="003C6B74" w:rsidP="005B2814">
      <w:pPr>
        <w:spacing w:line="276" w:lineRule="auto"/>
        <w:jc w:val="both"/>
      </w:pPr>
    </w:p>
    <w:p w14:paraId="4B3B19F6" w14:textId="77777777" w:rsidR="003C6B74" w:rsidRDefault="003C6B74" w:rsidP="005B2814">
      <w:pPr>
        <w:spacing w:line="276" w:lineRule="auto"/>
        <w:jc w:val="both"/>
      </w:pPr>
    </w:p>
    <w:p w14:paraId="355FDB0B" w14:textId="77777777" w:rsidR="003C6B74" w:rsidRDefault="003C6B74" w:rsidP="005B2814">
      <w:pPr>
        <w:spacing w:line="276" w:lineRule="auto"/>
        <w:jc w:val="both"/>
      </w:pPr>
    </w:p>
    <w:p w14:paraId="39630552" w14:textId="77777777" w:rsidR="003C6B74" w:rsidRDefault="003C6B74" w:rsidP="005B2814">
      <w:pPr>
        <w:spacing w:line="276" w:lineRule="auto"/>
        <w:jc w:val="both"/>
      </w:pPr>
    </w:p>
    <w:p w14:paraId="26CFE9D7" w14:textId="77777777" w:rsidR="003C6B74" w:rsidRDefault="003C6B74" w:rsidP="005B2814">
      <w:pPr>
        <w:spacing w:line="276" w:lineRule="auto"/>
        <w:jc w:val="both"/>
      </w:pPr>
    </w:p>
    <w:p w14:paraId="114AA8C9" w14:textId="77777777" w:rsidR="003C6B74" w:rsidRDefault="003C6B74" w:rsidP="005B2814">
      <w:pPr>
        <w:spacing w:line="276" w:lineRule="auto"/>
        <w:jc w:val="both"/>
      </w:pPr>
    </w:p>
    <w:p w14:paraId="7839EC06" w14:textId="77777777" w:rsidR="003C6B74" w:rsidRDefault="003C6B74" w:rsidP="005B2814">
      <w:pPr>
        <w:spacing w:line="276" w:lineRule="auto"/>
        <w:jc w:val="both"/>
      </w:pPr>
    </w:p>
    <w:p w14:paraId="6120AD8B" w14:textId="77777777" w:rsidR="00FB3A57" w:rsidRPr="0075309F" w:rsidRDefault="00FB3A57" w:rsidP="005B2814">
      <w:pPr>
        <w:spacing w:line="276" w:lineRule="auto"/>
        <w:jc w:val="both"/>
      </w:pPr>
    </w:p>
    <w:p w14:paraId="3DAEA801" w14:textId="77777777" w:rsidR="00334123" w:rsidRDefault="006612DA" w:rsidP="00117002">
      <w:pPr>
        <w:pStyle w:val="Lgende"/>
        <w:spacing w:line="360" w:lineRule="auto"/>
        <w:jc w:val="center"/>
        <w:rPr>
          <w:b w:val="0"/>
          <w:bCs w:val="0"/>
          <w:color w:val="auto"/>
          <w:sz w:val="22"/>
          <w:szCs w:val="22"/>
        </w:rPr>
      </w:pPr>
      <w:bookmarkStart w:id="589" w:name="_Toc113368743"/>
      <w:r w:rsidRPr="006612DA">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9B2985">
        <w:rPr>
          <w:noProof/>
          <w:color w:val="auto"/>
          <w:sz w:val="22"/>
          <w:szCs w:val="22"/>
        </w:rPr>
        <w:t>9</w:t>
      </w:r>
      <w:r w:rsidR="005957B2">
        <w:rPr>
          <w:color w:val="auto"/>
          <w:sz w:val="22"/>
          <w:szCs w:val="22"/>
        </w:rPr>
        <w:fldChar w:fldCharType="end"/>
      </w:r>
      <w:r w:rsidRPr="006612DA">
        <w:rPr>
          <w:b w:val="0"/>
          <w:bCs w:val="0"/>
          <w:color w:val="auto"/>
          <w:sz w:val="22"/>
          <w:szCs w:val="22"/>
        </w:rPr>
        <w:t xml:space="preserve">: Association entre </w:t>
      </w:r>
      <w:r w:rsidR="005E3EAA">
        <w:rPr>
          <w:b w:val="0"/>
          <w:bCs w:val="0"/>
          <w:color w:val="auto"/>
          <w:sz w:val="22"/>
          <w:szCs w:val="22"/>
        </w:rPr>
        <w:t>le sexe</w:t>
      </w:r>
      <w:r w:rsidRPr="006612DA">
        <w:rPr>
          <w:b w:val="0"/>
          <w:bCs w:val="0"/>
          <w:color w:val="auto"/>
          <w:sz w:val="22"/>
          <w:szCs w:val="22"/>
        </w:rPr>
        <w:t>,</w:t>
      </w:r>
      <w:r w:rsidR="005E3EAA">
        <w:rPr>
          <w:b w:val="0"/>
          <w:bCs w:val="0"/>
          <w:color w:val="auto"/>
          <w:sz w:val="22"/>
          <w:szCs w:val="22"/>
        </w:rPr>
        <w:t xml:space="preserve"> l’âge</w:t>
      </w:r>
      <w:r w:rsidRPr="006612DA">
        <w:rPr>
          <w:b w:val="0"/>
          <w:bCs w:val="0"/>
          <w:color w:val="auto"/>
          <w:sz w:val="22"/>
          <w:szCs w:val="22"/>
        </w:rPr>
        <w:t xml:space="preserve"> et </w:t>
      </w:r>
      <w:r w:rsidR="005E3EAA">
        <w:rPr>
          <w:b w:val="0"/>
          <w:bCs w:val="0"/>
          <w:color w:val="auto"/>
          <w:sz w:val="22"/>
          <w:szCs w:val="22"/>
        </w:rPr>
        <w:t>expositions</w:t>
      </w:r>
      <w:r w:rsidRPr="006612DA">
        <w:rPr>
          <w:b w:val="0"/>
          <w:bCs w:val="0"/>
          <w:color w:val="auto"/>
          <w:sz w:val="22"/>
          <w:szCs w:val="22"/>
        </w:rPr>
        <w:t xml:space="preserve"> en fonction du résultat de </w:t>
      </w:r>
      <w:proofErr w:type="spellStart"/>
      <w:r w:rsidR="00EA2465">
        <w:rPr>
          <w:b w:val="0"/>
          <w:bCs w:val="0"/>
          <w:color w:val="auto"/>
          <w:sz w:val="22"/>
          <w:szCs w:val="22"/>
        </w:rPr>
        <w:t>rihnomanométrie</w:t>
      </w:r>
      <w:bookmarkEnd w:id="589"/>
      <w:proofErr w:type="spellEnd"/>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5"/>
        <w:gridCol w:w="1943"/>
        <w:gridCol w:w="2082"/>
        <w:gridCol w:w="1756"/>
      </w:tblGrid>
      <w:tr w:rsidR="005E3EAA" w14:paraId="3236C4B9" w14:textId="77777777" w:rsidTr="007712A8">
        <w:tc>
          <w:tcPr>
            <w:tcW w:w="3652" w:type="dxa"/>
            <w:tcBorders>
              <w:bottom w:val="single" w:sz="4" w:space="0" w:color="auto"/>
            </w:tcBorders>
          </w:tcPr>
          <w:p w14:paraId="70700786" w14:textId="77777777" w:rsidR="005E3EAA" w:rsidRPr="00DC72BE" w:rsidRDefault="00535ED2" w:rsidP="009D6484">
            <w:pPr>
              <w:spacing w:line="276" w:lineRule="auto"/>
              <w:jc w:val="both"/>
              <w:rPr>
                <w:b/>
                <w:bCs/>
              </w:rPr>
            </w:pPr>
            <w:r w:rsidRPr="00DC72BE">
              <w:rPr>
                <w:b/>
                <w:bCs/>
              </w:rPr>
              <w:t>C</w:t>
            </w:r>
            <w:r w:rsidR="005E3EAA" w:rsidRPr="00DC72BE">
              <w:rPr>
                <w:b/>
                <w:bCs/>
              </w:rPr>
              <w:t>aractéristique</w:t>
            </w:r>
          </w:p>
        </w:tc>
        <w:tc>
          <w:tcPr>
            <w:tcW w:w="1985" w:type="dxa"/>
            <w:tcBorders>
              <w:bottom w:val="single" w:sz="4" w:space="0" w:color="auto"/>
            </w:tcBorders>
          </w:tcPr>
          <w:p w14:paraId="14DDA5BB" w14:textId="77777777" w:rsidR="005E3EAA" w:rsidRPr="00DC72BE" w:rsidRDefault="005E3EAA" w:rsidP="009D6484">
            <w:pPr>
              <w:spacing w:line="276" w:lineRule="auto"/>
              <w:jc w:val="both"/>
              <w:rPr>
                <w:b/>
                <w:bCs/>
              </w:rPr>
            </w:pPr>
            <w:r w:rsidRPr="00DC72BE">
              <w:rPr>
                <w:b/>
                <w:bCs/>
              </w:rPr>
              <w:t>OR</w:t>
            </w:r>
          </w:p>
        </w:tc>
        <w:tc>
          <w:tcPr>
            <w:tcW w:w="2126" w:type="dxa"/>
            <w:tcBorders>
              <w:bottom w:val="single" w:sz="4" w:space="0" w:color="auto"/>
            </w:tcBorders>
          </w:tcPr>
          <w:p w14:paraId="162BA8C4" w14:textId="77777777" w:rsidR="005E3EAA" w:rsidRPr="00DC72BE" w:rsidRDefault="005E3EAA" w:rsidP="009D6484">
            <w:pPr>
              <w:spacing w:line="276" w:lineRule="auto"/>
              <w:jc w:val="both"/>
              <w:rPr>
                <w:b/>
                <w:bCs/>
              </w:rPr>
            </w:pPr>
            <w:r w:rsidRPr="00DC72BE">
              <w:rPr>
                <w:b/>
                <w:bCs/>
              </w:rPr>
              <w:t>95% IC</w:t>
            </w:r>
          </w:p>
        </w:tc>
        <w:tc>
          <w:tcPr>
            <w:tcW w:w="1783" w:type="dxa"/>
            <w:tcBorders>
              <w:bottom w:val="single" w:sz="4" w:space="0" w:color="auto"/>
            </w:tcBorders>
          </w:tcPr>
          <w:p w14:paraId="23F612AA" w14:textId="77777777" w:rsidR="005E3EAA" w:rsidRPr="00DC72BE" w:rsidRDefault="005E3EAA" w:rsidP="009D6484">
            <w:pPr>
              <w:spacing w:line="276" w:lineRule="auto"/>
              <w:jc w:val="both"/>
              <w:rPr>
                <w:b/>
                <w:bCs/>
              </w:rPr>
            </w:pPr>
            <w:r w:rsidRPr="00DC72BE">
              <w:rPr>
                <w:b/>
                <w:bCs/>
              </w:rPr>
              <w:t>P-value</w:t>
            </w:r>
          </w:p>
        </w:tc>
      </w:tr>
      <w:tr w:rsidR="005E3EAA" w14:paraId="25891C9A" w14:textId="77777777" w:rsidTr="005E3EAA">
        <w:trPr>
          <w:trHeight w:val="265"/>
        </w:trPr>
        <w:tc>
          <w:tcPr>
            <w:tcW w:w="3652" w:type="dxa"/>
            <w:tcBorders>
              <w:top w:val="single" w:sz="4" w:space="0" w:color="auto"/>
              <w:bottom w:val="single" w:sz="4" w:space="0" w:color="auto"/>
            </w:tcBorders>
          </w:tcPr>
          <w:p w14:paraId="7A25B330" w14:textId="77777777" w:rsidR="005E3EAA" w:rsidRDefault="005E3EAA" w:rsidP="009D6484">
            <w:pPr>
              <w:spacing w:line="276" w:lineRule="auto"/>
              <w:jc w:val="both"/>
            </w:pPr>
            <w:r>
              <w:rPr>
                <w:b/>
                <w:bCs/>
              </w:rPr>
              <w:t>Sexe</w:t>
            </w:r>
          </w:p>
        </w:tc>
        <w:tc>
          <w:tcPr>
            <w:tcW w:w="1985" w:type="dxa"/>
            <w:tcBorders>
              <w:top w:val="single" w:sz="4" w:space="0" w:color="auto"/>
              <w:bottom w:val="single" w:sz="4" w:space="0" w:color="auto"/>
            </w:tcBorders>
          </w:tcPr>
          <w:p w14:paraId="13582B4E" w14:textId="77777777" w:rsidR="005E3EAA" w:rsidRDefault="005E3EAA" w:rsidP="009D6484">
            <w:pPr>
              <w:spacing w:line="276" w:lineRule="auto"/>
              <w:jc w:val="both"/>
            </w:pPr>
            <w:r>
              <w:t>2.4</w:t>
            </w:r>
          </w:p>
        </w:tc>
        <w:tc>
          <w:tcPr>
            <w:tcW w:w="2126" w:type="dxa"/>
            <w:tcBorders>
              <w:top w:val="single" w:sz="4" w:space="0" w:color="auto"/>
              <w:bottom w:val="single" w:sz="4" w:space="0" w:color="auto"/>
            </w:tcBorders>
          </w:tcPr>
          <w:p w14:paraId="38821458" w14:textId="77777777" w:rsidR="005E3EAA" w:rsidRDefault="005E3EAA" w:rsidP="009D6484">
            <w:pPr>
              <w:spacing w:line="276" w:lineRule="auto"/>
              <w:jc w:val="both"/>
            </w:pPr>
            <w:r>
              <w:t>0.4 - 5.5</w:t>
            </w:r>
          </w:p>
        </w:tc>
        <w:tc>
          <w:tcPr>
            <w:tcW w:w="1783" w:type="dxa"/>
            <w:tcBorders>
              <w:top w:val="single" w:sz="4" w:space="0" w:color="auto"/>
              <w:bottom w:val="single" w:sz="4" w:space="0" w:color="auto"/>
            </w:tcBorders>
          </w:tcPr>
          <w:p w14:paraId="715358F8" w14:textId="77777777" w:rsidR="005E3EAA" w:rsidRDefault="005E3EAA" w:rsidP="009D6484">
            <w:pPr>
              <w:spacing w:line="276" w:lineRule="auto"/>
              <w:jc w:val="both"/>
            </w:pPr>
            <w:r>
              <w:t>0.3</w:t>
            </w:r>
          </w:p>
        </w:tc>
      </w:tr>
      <w:tr w:rsidR="005E3EAA" w14:paraId="766D7FD7" w14:textId="77777777" w:rsidTr="005E3EAA">
        <w:trPr>
          <w:trHeight w:val="213"/>
        </w:trPr>
        <w:tc>
          <w:tcPr>
            <w:tcW w:w="3652" w:type="dxa"/>
            <w:tcBorders>
              <w:top w:val="single" w:sz="4" w:space="0" w:color="auto"/>
              <w:bottom w:val="single" w:sz="4" w:space="0" w:color="auto"/>
            </w:tcBorders>
          </w:tcPr>
          <w:p w14:paraId="181B1930" w14:textId="77777777" w:rsidR="005E3EAA" w:rsidRDefault="005E3EAA" w:rsidP="009D6484">
            <w:pPr>
              <w:spacing w:line="276" w:lineRule="auto"/>
              <w:jc w:val="both"/>
              <w:rPr>
                <w:b/>
                <w:bCs/>
              </w:rPr>
            </w:pPr>
            <w:r>
              <w:rPr>
                <w:b/>
                <w:bCs/>
              </w:rPr>
              <w:t>Age</w:t>
            </w:r>
          </w:p>
        </w:tc>
        <w:tc>
          <w:tcPr>
            <w:tcW w:w="1985" w:type="dxa"/>
            <w:tcBorders>
              <w:top w:val="single" w:sz="4" w:space="0" w:color="auto"/>
              <w:bottom w:val="single" w:sz="4" w:space="0" w:color="auto"/>
            </w:tcBorders>
          </w:tcPr>
          <w:p w14:paraId="62A206B9" w14:textId="77777777" w:rsidR="005E3EAA" w:rsidRDefault="005E3EAA" w:rsidP="009D6484">
            <w:pPr>
              <w:spacing w:line="276" w:lineRule="auto"/>
              <w:jc w:val="both"/>
            </w:pPr>
            <w:r>
              <w:t>3.9</w:t>
            </w:r>
          </w:p>
        </w:tc>
        <w:tc>
          <w:tcPr>
            <w:tcW w:w="2126" w:type="dxa"/>
            <w:tcBorders>
              <w:top w:val="single" w:sz="4" w:space="0" w:color="auto"/>
              <w:bottom w:val="single" w:sz="4" w:space="0" w:color="auto"/>
            </w:tcBorders>
          </w:tcPr>
          <w:p w14:paraId="7CE8E190" w14:textId="77777777" w:rsidR="005E3EAA" w:rsidRDefault="005E3EAA" w:rsidP="009D6484">
            <w:pPr>
              <w:spacing w:line="276" w:lineRule="auto"/>
              <w:jc w:val="both"/>
            </w:pPr>
            <w:r>
              <w:t>0.8 - 4.9</w:t>
            </w:r>
          </w:p>
        </w:tc>
        <w:tc>
          <w:tcPr>
            <w:tcW w:w="1783" w:type="dxa"/>
            <w:tcBorders>
              <w:top w:val="single" w:sz="4" w:space="0" w:color="auto"/>
              <w:bottom w:val="single" w:sz="4" w:space="0" w:color="auto"/>
            </w:tcBorders>
          </w:tcPr>
          <w:p w14:paraId="0D2242E8" w14:textId="77777777" w:rsidR="005E3EAA" w:rsidRDefault="005E3EAA" w:rsidP="009D6484">
            <w:pPr>
              <w:spacing w:line="276" w:lineRule="auto"/>
              <w:jc w:val="both"/>
            </w:pPr>
            <w:r>
              <w:t>0.2</w:t>
            </w:r>
          </w:p>
        </w:tc>
      </w:tr>
      <w:tr w:rsidR="005E3EAA" w14:paraId="6C4CEE2D" w14:textId="77777777" w:rsidTr="007712A8">
        <w:trPr>
          <w:trHeight w:val="1039"/>
        </w:trPr>
        <w:tc>
          <w:tcPr>
            <w:tcW w:w="3652" w:type="dxa"/>
            <w:tcBorders>
              <w:top w:val="single" w:sz="4" w:space="0" w:color="auto"/>
              <w:bottom w:val="single" w:sz="4" w:space="0" w:color="auto"/>
            </w:tcBorders>
          </w:tcPr>
          <w:p w14:paraId="61CE58D5" w14:textId="77777777" w:rsidR="005E3EAA" w:rsidRPr="00C10E34" w:rsidRDefault="005E3EAA" w:rsidP="009D6484">
            <w:pPr>
              <w:spacing w:line="276" w:lineRule="auto"/>
              <w:jc w:val="both"/>
              <w:rPr>
                <w:b/>
                <w:bCs/>
              </w:rPr>
            </w:pPr>
            <w:r w:rsidRPr="00C10E34">
              <w:rPr>
                <w:b/>
                <w:bCs/>
              </w:rPr>
              <w:t>Symptômes cliniques</w:t>
            </w:r>
          </w:p>
          <w:p w14:paraId="4432DBCA" w14:textId="77777777" w:rsidR="005E3EAA" w:rsidRDefault="005E3EAA" w:rsidP="009D6484">
            <w:pPr>
              <w:spacing w:line="276" w:lineRule="auto"/>
              <w:ind w:left="284"/>
              <w:jc w:val="both"/>
            </w:pPr>
            <w:proofErr w:type="spellStart"/>
            <w:r w:rsidRPr="007D6F2E">
              <w:t>Prurit.nasale.et.oculaire</w:t>
            </w:r>
            <w:proofErr w:type="spellEnd"/>
          </w:p>
          <w:p w14:paraId="6E26AA40" w14:textId="77777777" w:rsidR="005E3EAA" w:rsidRPr="00C10E34" w:rsidRDefault="005E3EAA" w:rsidP="009D6484">
            <w:pPr>
              <w:spacing w:line="276" w:lineRule="auto"/>
              <w:ind w:left="284"/>
              <w:jc w:val="both"/>
            </w:pPr>
            <w:proofErr w:type="spellStart"/>
            <w:r w:rsidRPr="00C10E34">
              <w:t>Rhinorrhee</w:t>
            </w:r>
            <w:proofErr w:type="spellEnd"/>
          </w:p>
          <w:p w14:paraId="5C5E393B" w14:textId="77777777" w:rsidR="005E3EAA" w:rsidRDefault="005E3EAA" w:rsidP="009D6484">
            <w:pPr>
              <w:spacing w:line="276" w:lineRule="auto"/>
              <w:ind w:left="284"/>
              <w:jc w:val="both"/>
              <w:rPr>
                <w:b/>
                <w:bCs/>
              </w:rPr>
            </w:pPr>
            <w:r w:rsidRPr="00C10E34">
              <w:t>Eternuement</w:t>
            </w:r>
          </w:p>
        </w:tc>
        <w:tc>
          <w:tcPr>
            <w:tcW w:w="1985" w:type="dxa"/>
            <w:tcBorders>
              <w:top w:val="single" w:sz="4" w:space="0" w:color="auto"/>
              <w:bottom w:val="single" w:sz="4" w:space="0" w:color="auto"/>
            </w:tcBorders>
          </w:tcPr>
          <w:p w14:paraId="25C68080" w14:textId="77777777" w:rsidR="005E3EAA" w:rsidRDefault="005E3EAA" w:rsidP="009D6484">
            <w:pPr>
              <w:spacing w:line="276" w:lineRule="auto"/>
              <w:jc w:val="both"/>
            </w:pPr>
          </w:p>
          <w:p w14:paraId="4B3C6FD6" w14:textId="77777777" w:rsidR="005E3EAA" w:rsidRDefault="005E3EAA" w:rsidP="009D6484">
            <w:pPr>
              <w:spacing w:line="276" w:lineRule="auto"/>
              <w:jc w:val="both"/>
            </w:pPr>
            <w:r>
              <w:t>3.1</w:t>
            </w:r>
          </w:p>
          <w:p w14:paraId="689B4D91" w14:textId="77777777" w:rsidR="005E3EAA" w:rsidRDefault="005E3EAA" w:rsidP="009D6484">
            <w:pPr>
              <w:spacing w:line="276" w:lineRule="auto"/>
              <w:jc w:val="both"/>
            </w:pPr>
            <w:r>
              <w:t>3.5</w:t>
            </w:r>
          </w:p>
          <w:p w14:paraId="28FB91F0" w14:textId="77777777" w:rsidR="005E3EAA" w:rsidRDefault="005E3EAA" w:rsidP="009D6484">
            <w:pPr>
              <w:spacing w:line="276" w:lineRule="auto"/>
              <w:jc w:val="both"/>
            </w:pPr>
            <w:r>
              <w:t>2.3</w:t>
            </w:r>
          </w:p>
        </w:tc>
        <w:tc>
          <w:tcPr>
            <w:tcW w:w="2126" w:type="dxa"/>
            <w:tcBorders>
              <w:top w:val="single" w:sz="4" w:space="0" w:color="auto"/>
              <w:bottom w:val="single" w:sz="4" w:space="0" w:color="auto"/>
            </w:tcBorders>
          </w:tcPr>
          <w:p w14:paraId="561A6AFE" w14:textId="77777777" w:rsidR="005E3EAA" w:rsidRDefault="005E3EAA" w:rsidP="009D6484">
            <w:pPr>
              <w:spacing w:line="276" w:lineRule="auto"/>
              <w:jc w:val="both"/>
            </w:pPr>
          </w:p>
          <w:p w14:paraId="4E878510" w14:textId="77777777" w:rsidR="005E3EAA" w:rsidRPr="00E446F0" w:rsidRDefault="005E3EAA" w:rsidP="009D6484">
            <w:pPr>
              <w:spacing w:line="276" w:lineRule="auto"/>
              <w:jc w:val="both"/>
            </w:pPr>
            <w:r>
              <w:t>2.4 - 5.5</w:t>
            </w:r>
          </w:p>
          <w:p w14:paraId="40089B24" w14:textId="77777777" w:rsidR="005E3EAA" w:rsidRDefault="005E3EAA" w:rsidP="009D6484">
            <w:pPr>
              <w:spacing w:line="276" w:lineRule="auto"/>
              <w:jc w:val="both"/>
            </w:pPr>
            <w:r>
              <w:t>2.1 - 4.3</w:t>
            </w:r>
          </w:p>
          <w:p w14:paraId="2534963C" w14:textId="77777777" w:rsidR="005E3EAA" w:rsidRDefault="005E3EAA" w:rsidP="009D6484">
            <w:pPr>
              <w:spacing w:line="276" w:lineRule="auto"/>
              <w:jc w:val="both"/>
            </w:pPr>
            <w:r>
              <w:t>2.4 - 3.7</w:t>
            </w:r>
          </w:p>
        </w:tc>
        <w:tc>
          <w:tcPr>
            <w:tcW w:w="1783" w:type="dxa"/>
            <w:tcBorders>
              <w:top w:val="single" w:sz="4" w:space="0" w:color="auto"/>
              <w:bottom w:val="single" w:sz="4" w:space="0" w:color="auto"/>
            </w:tcBorders>
          </w:tcPr>
          <w:p w14:paraId="6D7453AF" w14:textId="77777777" w:rsidR="005E3EAA" w:rsidRDefault="005E3EAA" w:rsidP="009D6484">
            <w:pPr>
              <w:spacing w:line="276" w:lineRule="auto"/>
              <w:jc w:val="both"/>
            </w:pPr>
          </w:p>
          <w:p w14:paraId="22BB6340" w14:textId="77777777" w:rsidR="005E3EAA" w:rsidRDefault="005E3EAA" w:rsidP="009D6484">
            <w:pPr>
              <w:spacing w:line="276" w:lineRule="auto"/>
              <w:jc w:val="both"/>
            </w:pPr>
            <w:r>
              <w:t>&lt;0.001</w:t>
            </w:r>
          </w:p>
          <w:p w14:paraId="09DB5FB3" w14:textId="77777777" w:rsidR="005E3EAA" w:rsidRDefault="005E3EAA" w:rsidP="009D6484">
            <w:pPr>
              <w:spacing w:line="276" w:lineRule="auto"/>
              <w:jc w:val="both"/>
            </w:pPr>
            <w:r>
              <w:t>&lt;0.001</w:t>
            </w:r>
          </w:p>
          <w:p w14:paraId="3FF31A83" w14:textId="77777777" w:rsidR="005E3EAA" w:rsidRDefault="005E3EAA" w:rsidP="009D6484">
            <w:pPr>
              <w:spacing w:line="276" w:lineRule="auto"/>
              <w:jc w:val="both"/>
            </w:pPr>
            <w:r>
              <w:t>&lt;0.001</w:t>
            </w:r>
          </w:p>
        </w:tc>
      </w:tr>
      <w:tr w:rsidR="005E3EAA" w14:paraId="299B7D07" w14:textId="77777777" w:rsidTr="007712A8">
        <w:trPr>
          <w:trHeight w:val="1383"/>
        </w:trPr>
        <w:tc>
          <w:tcPr>
            <w:tcW w:w="3652" w:type="dxa"/>
            <w:tcBorders>
              <w:top w:val="single" w:sz="4" w:space="0" w:color="auto"/>
              <w:bottom w:val="single" w:sz="4" w:space="0" w:color="auto"/>
            </w:tcBorders>
          </w:tcPr>
          <w:p w14:paraId="5E5A2557" w14:textId="77777777" w:rsidR="005E3EAA" w:rsidRDefault="005E3EAA" w:rsidP="009D6484">
            <w:pPr>
              <w:spacing w:line="276" w:lineRule="auto"/>
              <w:jc w:val="both"/>
              <w:rPr>
                <w:b/>
                <w:bCs/>
              </w:rPr>
            </w:pPr>
          </w:p>
          <w:p w14:paraId="43575126" w14:textId="77777777" w:rsidR="005E3EAA" w:rsidRPr="00C10E34" w:rsidRDefault="005E3EAA" w:rsidP="009D6484">
            <w:pPr>
              <w:spacing w:line="276" w:lineRule="auto"/>
              <w:jc w:val="both"/>
              <w:rPr>
                <w:b/>
                <w:bCs/>
              </w:rPr>
            </w:pPr>
            <w:r w:rsidRPr="00C10E34">
              <w:rPr>
                <w:b/>
                <w:bCs/>
              </w:rPr>
              <w:t>Score</w:t>
            </w:r>
            <w:r>
              <w:rPr>
                <w:b/>
                <w:bCs/>
              </w:rPr>
              <w:t>s</w:t>
            </w:r>
            <w:r w:rsidRPr="00C10E34">
              <w:rPr>
                <w:b/>
                <w:bCs/>
              </w:rPr>
              <w:t xml:space="preserve"> clinique</w:t>
            </w:r>
            <w:r>
              <w:rPr>
                <w:b/>
                <w:bCs/>
              </w:rPr>
              <w:t>s</w:t>
            </w:r>
          </w:p>
          <w:p w14:paraId="07D0F0C8" w14:textId="77777777" w:rsidR="005E3EAA" w:rsidRDefault="005E3EAA" w:rsidP="009D6484">
            <w:pPr>
              <w:spacing w:line="276" w:lineRule="auto"/>
              <w:ind w:left="284"/>
              <w:jc w:val="both"/>
            </w:pPr>
            <w:r>
              <w:t>Un seul symptôme</w:t>
            </w:r>
          </w:p>
          <w:p w14:paraId="75B1D131" w14:textId="77777777" w:rsidR="005E3EAA" w:rsidRDefault="005E3EAA" w:rsidP="009D6484">
            <w:pPr>
              <w:spacing w:line="276" w:lineRule="auto"/>
              <w:ind w:left="284"/>
              <w:jc w:val="both"/>
            </w:pPr>
            <w:r>
              <w:t>Deux symptômes</w:t>
            </w:r>
          </w:p>
          <w:p w14:paraId="41B328E8" w14:textId="77777777" w:rsidR="005E3EAA" w:rsidRPr="00C10E34" w:rsidRDefault="005E3EAA" w:rsidP="009D6484">
            <w:pPr>
              <w:spacing w:line="276" w:lineRule="auto"/>
              <w:ind w:left="284"/>
              <w:jc w:val="both"/>
              <w:rPr>
                <w:b/>
                <w:bCs/>
              </w:rPr>
            </w:pPr>
            <w:r>
              <w:t>Trois symptômes</w:t>
            </w:r>
          </w:p>
        </w:tc>
        <w:tc>
          <w:tcPr>
            <w:tcW w:w="1985" w:type="dxa"/>
            <w:tcBorders>
              <w:top w:val="single" w:sz="4" w:space="0" w:color="auto"/>
              <w:bottom w:val="single" w:sz="4" w:space="0" w:color="auto"/>
            </w:tcBorders>
          </w:tcPr>
          <w:p w14:paraId="11351989" w14:textId="77777777" w:rsidR="005E3EAA" w:rsidRDefault="005E3EAA" w:rsidP="009D6484">
            <w:pPr>
              <w:spacing w:line="276" w:lineRule="auto"/>
              <w:jc w:val="both"/>
            </w:pPr>
          </w:p>
          <w:p w14:paraId="3D215AA9" w14:textId="77777777" w:rsidR="005E3EAA" w:rsidRDefault="005E3EAA" w:rsidP="009D6484">
            <w:pPr>
              <w:spacing w:line="276" w:lineRule="auto"/>
              <w:jc w:val="both"/>
            </w:pPr>
          </w:p>
          <w:p w14:paraId="439FE095" w14:textId="77777777" w:rsidR="005E3EAA" w:rsidRDefault="005E3EAA" w:rsidP="009D6484">
            <w:pPr>
              <w:spacing w:line="276" w:lineRule="auto"/>
              <w:jc w:val="both"/>
            </w:pPr>
            <w:r>
              <w:t>3.3</w:t>
            </w:r>
          </w:p>
          <w:p w14:paraId="67779024" w14:textId="77777777" w:rsidR="005E3EAA" w:rsidRDefault="005E3EAA" w:rsidP="009D6484">
            <w:pPr>
              <w:spacing w:line="276" w:lineRule="auto"/>
              <w:jc w:val="both"/>
            </w:pPr>
            <w:r>
              <w:t>3.9</w:t>
            </w:r>
          </w:p>
          <w:p w14:paraId="70E19103" w14:textId="77777777" w:rsidR="005E3EAA" w:rsidRDefault="005E3EAA" w:rsidP="009D6484">
            <w:pPr>
              <w:spacing w:line="276" w:lineRule="auto"/>
              <w:jc w:val="both"/>
            </w:pPr>
            <w:r>
              <w:t>16.7</w:t>
            </w:r>
          </w:p>
        </w:tc>
        <w:tc>
          <w:tcPr>
            <w:tcW w:w="2126" w:type="dxa"/>
            <w:tcBorders>
              <w:top w:val="single" w:sz="4" w:space="0" w:color="auto"/>
              <w:bottom w:val="single" w:sz="4" w:space="0" w:color="auto"/>
            </w:tcBorders>
          </w:tcPr>
          <w:p w14:paraId="18851B6D" w14:textId="77777777" w:rsidR="005E3EAA" w:rsidRDefault="005E3EAA" w:rsidP="009D6484">
            <w:pPr>
              <w:spacing w:line="276" w:lineRule="auto"/>
              <w:jc w:val="both"/>
            </w:pPr>
          </w:p>
          <w:p w14:paraId="4579D779" w14:textId="77777777" w:rsidR="005E3EAA" w:rsidRDefault="005E3EAA" w:rsidP="009D6484">
            <w:pPr>
              <w:spacing w:line="276" w:lineRule="auto"/>
              <w:jc w:val="both"/>
            </w:pPr>
          </w:p>
          <w:p w14:paraId="6E4C239B" w14:textId="77777777" w:rsidR="005E3EAA" w:rsidRDefault="005E3EAA" w:rsidP="009D6484">
            <w:pPr>
              <w:spacing w:line="276" w:lineRule="auto"/>
              <w:jc w:val="both"/>
            </w:pPr>
            <w:r>
              <w:t>2.7 - 5.9</w:t>
            </w:r>
          </w:p>
          <w:p w14:paraId="79FEEBAA" w14:textId="77777777" w:rsidR="005E3EAA" w:rsidRDefault="005E3EAA" w:rsidP="009D6484">
            <w:pPr>
              <w:spacing w:line="276" w:lineRule="auto"/>
              <w:jc w:val="both"/>
            </w:pPr>
            <w:r>
              <w:t>2.8 - 4.9</w:t>
            </w:r>
          </w:p>
          <w:p w14:paraId="43A3CA6D" w14:textId="77777777" w:rsidR="005E3EAA" w:rsidRDefault="005E3EAA" w:rsidP="009D6484">
            <w:pPr>
              <w:spacing w:line="276" w:lineRule="auto"/>
              <w:jc w:val="both"/>
            </w:pPr>
            <w:r>
              <w:t>1.5 - 3.4</w:t>
            </w:r>
          </w:p>
        </w:tc>
        <w:tc>
          <w:tcPr>
            <w:tcW w:w="1783" w:type="dxa"/>
            <w:tcBorders>
              <w:top w:val="single" w:sz="4" w:space="0" w:color="auto"/>
              <w:bottom w:val="single" w:sz="4" w:space="0" w:color="auto"/>
            </w:tcBorders>
          </w:tcPr>
          <w:p w14:paraId="7D998033" w14:textId="77777777" w:rsidR="005E3EAA" w:rsidRDefault="005E3EAA" w:rsidP="009D6484">
            <w:pPr>
              <w:spacing w:line="276" w:lineRule="auto"/>
              <w:jc w:val="both"/>
            </w:pPr>
          </w:p>
          <w:p w14:paraId="04D8251C" w14:textId="77777777" w:rsidR="005E3EAA" w:rsidRDefault="005E3EAA" w:rsidP="009D6484">
            <w:pPr>
              <w:spacing w:line="276" w:lineRule="auto"/>
              <w:jc w:val="both"/>
            </w:pPr>
          </w:p>
          <w:p w14:paraId="73144AF5" w14:textId="77777777" w:rsidR="005E3EAA" w:rsidRDefault="005E3EAA" w:rsidP="009D6484">
            <w:pPr>
              <w:spacing w:line="276" w:lineRule="auto"/>
              <w:jc w:val="both"/>
            </w:pPr>
            <w:r>
              <w:t>&lt;0.001</w:t>
            </w:r>
          </w:p>
          <w:p w14:paraId="6C8C8426" w14:textId="77777777" w:rsidR="005E3EAA" w:rsidRDefault="005E3EAA" w:rsidP="009D6484">
            <w:pPr>
              <w:spacing w:line="276" w:lineRule="auto"/>
              <w:jc w:val="both"/>
            </w:pPr>
            <w:r>
              <w:t>&lt;0.001</w:t>
            </w:r>
          </w:p>
          <w:p w14:paraId="65B69C6A" w14:textId="77777777" w:rsidR="005E3EAA" w:rsidRDefault="005E3EAA" w:rsidP="009D6484">
            <w:pPr>
              <w:spacing w:line="276" w:lineRule="auto"/>
              <w:jc w:val="both"/>
            </w:pPr>
            <w:r>
              <w:t>0.79</w:t>
            </w:r>
          </w:p>
        </w:tc>
      </w:tr>
      <w:tr w:rsidR="005E3EAA" w14:paraId="5EBE3FCE" w14:textId="77777777" w:rsidTr="007712A8">
        <w:trPr>
          <w:trHeight w:val="1388"/>
        </w:trPr>
        <w:tc>
          <w:tcPr>
            <w:tcW w:w="3652" w:type="dxa"/>
            <w:tcBorders>
              <w:top w:val="single" w:sz="4" w:space="0" w:color="auto"/>
              <w:bottom w:val="single" w:sz="4" w:space="0" w:color="auto"/>
            </w:tcBorders>
          </w:tcPr>
          <w:p w14:paraId="4D184C4F" w14:textId="77777777" w:rsidR="005E3EAA" w:rsidRDefault="005E3EAA" w:rsidP="009D6484">
            <w:pPr>
              <w:spacing w:line="276" w:lineRule="auto"/>
              <w:jc w:val="both"/>
              <w:rPr>
                <w:b/>
                <w:bCs/>
              </w:rPr>
            </w:pPr>
          </w:p>
          <w:p w14:paraId="38345994" w14:textId="77777777" w:rsidR="005E3EAA" w:rsidRPr="00257A36" w:rsidRDefault="005E3EAA" w:rsidP="009D6484">
            <w:pPr>
              <w:spacing w:line="276" w:lineRule="auto"/>
              <w:jc w:val="both"/>
              <w:rPr>
                <w:b/>
                <w:bCs/>
              </w:rPr>
            </w:pPr>
            <w:r>
              <w:rPr>
                <w:b/>
                <w:bCs/>
              </w:rPr>
              <w:t xml:space="preserve">Famille des agents </w:t>
            </w:r>
            <w:r w:rsidR="00E54B05">
              <w:rPr>
                <w:b/>
                <w:bCs/>
              </w:rPr>
              <w:t xml:space="preserve">bas </w:t>
            </w:r>
            <w:r w:rsidRPr="00257A36">
              <w:rPr>
                <w:b/>
                <w:bCs/>
              </w:rPr>
              <w:t>PM</w:t>
            </w:r>
          </w:p>
          <w:p w14:paraId="4B5D454D" w14:textId="77777777" w:rsidR="005E3EAA" w:rsidRDefault="005E3EAA" w:rsidP="009D6484">
            <w:pPr>
              <w:spacing w:line="276" w:lineRule="auto"/>
              <w:ind w:left="284"/>
              <w:jc w:val="both"/>
            </w:pPr>
            <w:r>
              <w:t xml:space="preserve">Chimie </w:t>
            </w:r>
          </w:p>
          <w:p w14:paraId="54388033" w14:textId="77777777" w:rsidR="005E3EAA" w:rsidRDefault="005E3EAA" w:rsidP="009D6484">
            <w:pPr>
              <w:spacing w:line="276" w:lineRule="auto"/>
              <w:ind w:left="284"/>
              <w:jc w:val="both"/>
            </w:pPr>
            <w:r>
              <w:t>Métaux</w:t>
            </w:r>
          </w:p>
          <w:p w14:paraId="169B0D94" w14:textId="77777777" w:rsidR="005E3EAA" w:rsidRDefault="005E3EAA" w:rsidP="009D6484">
            <w:pPr>
              <w:spacing w:line="276" w:lineRule="auto"/>
              <w:ind w:left="284"/>
              <w:jc w:val="both"/>
            </w:pPr>
            <w:r>
              <w:t>EDTA</w:t>
            </w:r>
          </w:p>
        </w:tc>
        <w:tc>
          <w:tcPr>
            <w:tcW w:w="1985" w:type="dxa"/>
            <w:tcBorders>
              <w:top w:val="single" w:sz="4" w:space="0" w:color="auto"/>
              <w:bottom w:val="single" w:sz="4" w:space="0" w:color="auto"/>
            </w:tcBorders>
          </w:tcPr>
          <w:p w14:paraId="5564B391" w14:textId="77777777" w:rsidR="005E3EAA" w:rsidRDefault="005E3EAA" w:rsidP="009D6484">
            <w:pPr>
              <w:spacing w:line="276" w:lineRule="auto"/>
              <w:jc w:val="both"/>
            </w:pPr>
          </w:p>
          <w:p w14:paraId="1349A27C" w14:textId="77777777" w:rsidR="005E3EAA" w:rsidRDefault="005E3EAA" w:rsidP="009D6484">
            <w:pPr>
              <w:spacing w:line="276" w:lineRule="auto"/>
              <w:jc w:val="both"/>
            </w:pPr>
          </w:p>
          <w:p w14:paraId="0AEB3C9A" w14:textId="77777777" w:rsidR="005E3EAA" w:rsidRDefault="005E3EAA" w:rsidP="009D6484">
            <w:pPr>
              <w:spacing w:line="276" w:lineRule="auto"/>
              <w:jc w:val="both"/>
            </w:pPr>
            <w:r>
              <w:t>-1.0</w:t>
            </w:r>
          </w:p>
          <w:p w14:paraId="7D809358" w14:textId="77777777" w:rsidR="005E3EAA" w:rsidRDefault="005E3EAA" w:rsidP="009D6484">
            <w:pPr>
              <w:spacing w:line="276" w:lineRule="auto"/>
              <w:jc w:val="both"/>
            </w:pPr>
            <w:r>
              <w:t>0.2</w:t>
            </w:r>
          </w:p>
          <w:p w14:paraId="48A18809" w14:textId="77777777" w:rsidR="005E3EAA" w:rsidRDefault="005E3EAA" w:rsidP="009D6484">
            <w:pPr>
              <w:spacing w:line="276" w:lineRule="auto"/>
              <w:jc w:val="both"/>
            </w:pPr>
            <w:r>
              <w:t>0.1</w:t>
            </w:r>
          </w:p>
        </w:tc>
        <w:tc>
          <w:tcPr>
            <w:tcW w:w="2126" w:type="dxa"/>
            <w:tcBorders>
              <w:top w:val="single" w:sz="4" w:space="0" w:color="auto"/>
              <w:bottom w:val="single" w:sz="4" w:space="0" w:color="auto"/>
            </w:tcBorders>
          </w:tcPr>
          <w:p w14:paraId="77EC9EDA" w14:textId="77777777" w:rsidR="005E3EAA" w:rsidRDefault="005E3EAA" w:rsidP="009D6484">
            <w:pPr>
              <w:spacing w:line="276" w:lineRule="auto"/>
              <w:jc w:val="both"/>
            </w:pPr>
          </w:p>
          <w:p w14:paraId="4B970C61" w14:textId="77777777" w:rsidR="005E3EAA" w:rsidRDefault="005E3EAA" w:rsidP="009D6484">
            <w:pPr>
              <w:spacing w:line="276" w:lineRule="auto"/>
              <w:jc w:val="both"/>
            </w:pPr>
          </w:p>
          <w:p w14:paraId="7CC2B063" w14:textId="77777777" w:rsidR="005E3EAA" w:rsidRDefault="005E3EAA" w:rsidP="009D6484">
            <w:pPr>
              <w:spacing w:line="276" w:lineRule="auto"/>
              <w:jc w:val="both"/>
            </w:pPr>
            <w:r>
              <w:t>0.4 - 2.7</w:t>
            </w:r>
          </w:p>
          <w:p w14:paraId="53F5CD49" w14:textId="77777777" w:rsidR="005E3EAA" w:rsidRDefault="005E3EAA" w:rsidP="009D6484">
            <w:pPr>
              <w:spacing w:line="276" w:lineRule="auto"/>
              <w:jc w:val="both"/>
            </w:pPr>
            <w:r>
              <w:t>0.1 - 1.1</w:t>
            </w:r>
          </w:p>
          <w:p w14:paraId="17D14529" w14:textId="77777777" w:rsidR="005E3EAA" w:rsidRDefault="005E3EAA" w:rsidP="009D6484">
            <w:pPr>
              <w:spacing w:line="276" w:lineRule="auto"/>
              <w:jc w:val="both"/>
            </w:pPr>
            <w:r>
              <w:t>0.2 - 3.4</w:t>
            </w:r>
          </w:p>
        </w:tc>
        <w:tc>
          <w:tcPr>
            <w:tcW w:w="1783" w:type="dxa"/>
            <w:tcBorders>
              <w:top w:val="single" w:sz="4" w:space="0" w:color="auto"/>
              <w:bottom w:val="single" w:sz="4" w:space="0" w:color="auto"/>
            </w:tcBorders>
          </w:tcPr>
          <w:p w14:paraId="5256EEFD" w14:textId="77777777" w:rsidR="005E3EAA" w:rsidRDefault="005E3EAA" w:rsidP="009D6484">
            <w:pPr>
              <w:spacing w:line="276" w:lineRule="auto"/>
              <w:jc w:val="both"/>
            </w:pPr>
          </w:p>
          <w:p w14:paraId="6C1B497B" w14:textId="77777777" w:rsidR="005E3EAA" w:rsidRDefault="005E3EAA" w:rsidP="009D6484">
            <w:pPr>
              <w:spacing w:line="276" w:lineRule="auto"/>
              <w:jc w:val="both"/>
            </w:pPr>
          </w:p>
          <w:p w14:paraId="6DDEF143" w14:textId="77777777" w:rsidR="005E3EAA" w:rsidRDefault="005E3EAA" w:rsidP="009D6484">
            <w:pPr>
              <w:spacing w:line="276" w:lineRule="auto"/>
              <w:jc w:val="both"/>
            </w:pPr>
            <w:r>
              <w:t>0.1</w:t>
            </w:r>
          </w:p>
          <w:p w14:paraId="1CDA81AA" w14:textId="77777777" w:rsidR="005E3EAA" w:rsidRDefault="005E3EAA" w:rsidP="009D6484">
            <w:pPr>
              <w:spacing w:line="276" w:lineRule="auto"/>
              <w:jc w:val="both"/>
            </w:pPr>
            <w:r>
              <w:t>0.8</w:t>
            </w:r>
          </w:p>
          <w:p w14:paraId="05AD2703" w14:textId="77777777" w:rsidR="005E3EAA" w:rsidRDefault="005E3EAA" w:rsidP="009D6484">
            <w:pPr>
              <w:spacing w:line="276" w:lineRule="auto"/>
              <w:jc w:val="both"/>
            </w:pPr>
            <w:r>
              <w:t>0.8</w:t>
            </w:r>
          </w:p>
        </w:tc>
      </w:tr>
      <w:tr w:rsidR="005E3EAA" w14:paraId="3BCC506B" w14:textId="77777777" w:rsidTr="007712A8">
        <w:trPr>
          <w:trHeight w:val="1240"/>
        </w:trPr>
        <w:tc>
          <w:tcPr>
            <w:tcW w:w="3652" w:type="dxa"/>
            <w:tcBorders>
              <w:top w:val="single" w:sz="4" w:space="0" w:color="auto"/>
              <w:bottom w:val="single" w:sz="4" w:space="0" w:color="auto"/>
            </w:tcBorders>
          </w:tcPr>
          <w:p w14:paraId="43A2B7FF" w14:textId="77777777" w:rsidR="005E3EAA" w:rsidRDefault="005E3EAA" w:rsidP="009D6484">
            <w:pPr>
              <w:spacing w:line="276" w:lineRule="auto"/>
              <w:jc w:val="both"/>
              <w:rPr>
                <w:b/>
                <w:bCs/>
              </w:rPr>
            </w:pPr>
          </w:p>
          <w:p w14:paraId="54799CA2" w14:textId="77777777" w:rsidR="005E3EAA" w:rsidRPr="00257A36" w:rsidRDefault="005E3EAA" w:rsidP="009D6484">
            <w:pPr>
              <w:spacing w:line="276" w:lineRule="auto"/>
              <w:jc w:val="both"/>
              <w:rPr>
                <w:b/>
                <w:bCs/>
              </w:rPr>
            </w:pPr>
            <w:r>
              <w:rPr>
                <w:b/>
                <w:bCs/>
              </w:rPr>
              <w:t xml:space="preserve">Famille des agents </w:t>
            </w:r>
            <w:r w:rsidR="00E54B05">
              <w:rPr>
                <w:b/>
                <w:bCs/>
              </w:rPr>
              <w:t xml:space="preserve">haut </w:t>
            </w:r>
            <w:r w:rsidRPr="00257A36">
              <w:rPr>
                <w:b/>
                <w:bCs/>
              </w:rPr>
              <w:t>PM</w:t>
            </w:r>
          </w:p>
          <w:p w14:paraId="587ADB60" w14:textId="77777777" w:rsidR="005E3EAA" w:rsidRDefault="005E3EAA" w:rsidP="009D6484">
            <w:pPr>
              <w:spacing w:line="276" w:lineRule="auto"/>
              <w:ind w:left="284"/>
              <w:jc w:val="both"/>
            </w:pPr>
            <w:r>
              <w:t>Animale</w:t>
            </w:r>
          </w:p>
          <w:p w14:paraId="7C3EDA9F" w14:textId="77777777" w:rsidR="005E3EAA" w:rsidRDefault="005E3EAA" w:rsidP="009D6484">
            <w:pPr>
              <w:spacing w:line="276" w:lineRule="auto"/>
              <w:ind w:left="284"/>
              <w:jc w:val="both"/>
            </w:pPr>
            <w:r>
              <w:t>Enzyme</w:t>
            </w:r>
          </w:p>
          <w:p w14:paraId="1256036B" w14:textId="77777777" w:rsidR="005E3EAA" w:rsidRDefault="005E3EAA" w:rsidP="009D6484">
            <w:pPr>
              <w:spacing w:line="276" w:lineRule="auto"/>
              <w:ind w:left="284"/>
              <w:jc w:val="both"/>
            </w:pPr>
            <w:r>
              <w:t>Poussière</w:t>
            </w:r>
          </w:p>
          <w:p w14:paraId="08CDEAE1" w14:textId="77777777" w:rsidR="005E3EAA" w:rsidRDefault="005E3EAA" w:rsidP="009D6484">
            <w:pPr>
              <w:spacing w:line="276" w:lineRule="auto"/>
              <w:ind w:left="284"/>
              <w:jc w:val="both"/>
              <w:rPr>
                <w:b/>
                <w:bCs/>
              </w:rPr>
            </w:pPr>
            <w:r>
              <w:t>Végétale</w:t>
            </w:r>
          </w:p>
        </w:tc>
        <w:tc>
          <w:tcPr>
            <w:tcW w:w="1985" w:type="dxa"/>
            <w:tcBorders>
              <w:top w:val="single" w:sz="4" w:space="0" w:color="auto"/>
              <w:bottom w:val="single" w:sz="4" w:space="0" w:color="auto"/>
            </w:tcBorders>
          </w:tcPr>
          <w:p w14:paraId="5EB86665" w14:textId="77777777" w:rsidR="005E3EAA" w:rsidRDefault="005E3EAA" w:rsidP="009D6484">
            <w:pPr>
              <w:spacing w:line="276" w:lineRule="auto"/>
              <w:jc w:val="both"/>
            </w:pPr>
          </w:p>
          <w:p w14:paraId="633D146B" w14:textId="77777777" w:rsidR="005E3EAA" w:rsidRDefault="005E3EAA" w:rsidP="009D6484">
            <w:pPr>
              <w:spacing w:line="276" w:lineRule="auto"/>
              <w:jc w:val="both"/>
            </w:pPr>
          </w:p>
          <w:p w14:paraId="39454402" w14:textId="77777777" w:rsidR="005E3EAA" w:rsidRDefault="005E3EAA" w:rsidP="009D6484">
            <w:pPr>
              <w:spacing w:line="276" w:lineRule="auto"/>
              <w:jc w:val="both"/>
            </w:pPr>
            <w:r>
              <w:t>-16.3</w:t>
            </w:r>
          </w:p>
          <w:p w14:paraId="314ED339" w14:textId="77777777" w:rsidR="005E3EAA" w:rsidRDefault="005E3EAA" w:rsidP="009D6484">
            <w:pPr>
              <w:spacing w:line="276" w:lineRule="auto"/>
              <w:jc w:val="both"/>
            </w:pPr>
            <w:r>
              <w:t>-15.2</w:t>
            </w:r>
          </w:p>
          <w:p w14:paraId="380A0B06" w14:textId="77777777" w:rsidR="005E3EAA" w:rsidRDefault="005E3EAA" w:rsidP="009D6484">
            <w:pPr>
              <w:spacing w:line="276" w:lineRule="auto"/>
              <w:jc w:val="both"/>
            </w:pPr>
            <w:r>
              <w:t>-1.0</w:t>
            </w:r>
          </w:p>
          <w:p w14:paraId="7455AC6F" w14:textId="77777777" w:rsidR="005E3EAA" w:rsidRDefault="005E3EAA" w:rsidP="009D6484">
            <w:pPr>
              <w:spacing w:line="276" w:lineRule="auto"/>
              <w:jc w:val="both"/>
            </w:pPr>
            <w:r>
              <w:t>-0.3</w:t>
            </w:r>
          </w:p>
        </w:tc>
        <w:tc>
          <w:tcPr>
            <w:tcW w:w="2126" w:type="dxa"/>
            <w:tcBorders>
              <w:top w:val="single" w:sz="4" w:space="0" w:color="auto"/>
              <w:bottom w:val="single" w:sz="4" w:space="0" w:color="auto"/>
            </w:tcBorders>
          </w:tcPr>
          <w:p w14:paraId="15C51490" w14:textId="77777777" w:rsidR="005E3EAA" w:rsidRDefault="005E3EAA" w:rsidP="009D6484">
            <w:pPr>
              <w:spacing w:line="276" w:lineRule="auto"/>
              <w:jc w:val="both"/>
            </w:pPr>
          </w:p>
          <w:p w14:paraId="44B2A411" w14:textId="77777777" w:rsidR="005E3EAA" w:rsidRDefault="005E3EAA" w:rsidP="009D6484">
            <w:pPr>
              <w:spacing w:line="276" w:lineRule="auto"/>
              <w:jc w:val="both"/>
            </w:pPr>
          </w:p>
          <w:p w14:paraId="144CEC28" w14:textId="77777777" w:rsidR="005E3EAA" w:rsidRDefault="005E3EAA" w:rsidP="009D6484">
            <w:pPr>
              <w:spacing w:line="276" w:lineRule="auto"/>
              <w:jc w:val="both"/>
            </w:pPr>
            <w:r>
              <w:t>0.6 - 2.7</w:t>
            </w:r>
          </w:p>
          <w:p w14:paraId="660C750C" w14:textId="77777777" w:rsidR="005E3EAA" w:rsidRDefault="005E3EAA" w:rsidP="009D6484">
            <w:pPr>
              <w:spacing w:line="276" w:lineRule="auto"/>
              <w:jc w:val="both"/>
            </w:pPr>
            <w:r>
              <w:t>0.4 - 3.1</w:t>
            </w:r>
          </w:p>
          <w:p w14:paraId="06F3483F" w14:textId="77777777" w:rsidR="005E3EAA" w:rsidRDefault="005E3EAA" w:rsidP="009D6484">
            <w:pPr>
              <w:spacing w:line="276" w:lineRule="auto"/>
              <w:jc w:val="both"/>
            </w:pPr>
            <w:r>
              <w:t>0.8 - 4.4</w:t>
            </w:r>
          </w:p>
          <w:p w14:paraId="3E27482B" w14:textId="77777777" w:rsidR="005E3EAA" w:rsidRDefault="005E3EAA" w:rsidP="009D6484">
            <w:pPr>
              <w:spacing w:line="276" w:lineRule="auto"/>
              <w:jc w:val="both"/>
            </w:pPr>
            <w:r>
              <w:t>0.8 - 7.4</w:t>
            </w:r>
          </w:p>
        </w:tc>
        <w:tc>
          <w:tcPr>
            <w:tcW w:w="1783" w:type="dxa"/>
            <w:tcBorders>
              <w:top w:val="single" w:sz="4" w:space="0" w:color="auto"/>
              <w:bottom w:val="single" w:sz="4" w:space="0" w:color="auto"/>
            </w:tcBorders>
          </w:tcPr>
          <w:p w14:paraId="040864B4" w14:textId="77777777" w:rsidR="005E3EAA" w:rsidRDefault="005E3EAA" w:rsidP="009D6484">
            <w:pPr>
              <w:spacing w:line="276" w:lineRule="auto"/>
              <w:jc w:val="both"/>
            </w:pPr>
          </w:p>
          <w:p w14:paraId="510C0104" w14:textId="77777777" w:rsidR="005E3EAA" w:rsidRDefault="005E3EAA" w:rsidP="009D6484">
            <w:pPr>
              <w:spacing w:line="276" w:lineRule="auto"/>
              <w:jc w:val="both"/>
            </w:pPr>
          </w:p>
          <w:p w14:paraId="548FD610" w14:textId="77777777" w:rsidR="005E3EAA" w:rsidRDefault="005E3EAA" w:rsidP="009D6484">
            <w:pPr>
              <w:spacing w:line="276" w:lineRule="auto"/>
              <w:jc w:val="both"/>
            </w:pPr>
            <w:r>
              <w:t>0.9</w:t>
            </w:r>
          </w:p>
          <w:p w14:paraId="2D13F4F6" w14:textId="77777777" w:rsidR="005E3EAA" w:rsidRDefault="005E3EAA" w:rsidP="009D6484">
            <w:pPr>
              <w:spacing w:line="276" w:lineRule="auto"/>
              <w:jc w:val="both"/>
            </w:pPr>
            <w:r>
              <w:t>0.9</w:t>
            </w:r>
          </w:p>
          <w:p w14:paraId="71A95057" w14:textId="77777777" w:rsidR="005E3EAA" w:rsidRDefault="005E3EAA" w:rsidP="009D6484">
            <w:pPr>
              <w:spacing w:line="276" w:lineRule="auto"/>
              <w:jc w:val="both"/>
            </w:pPr>
            <w:r>
              <w:t>0.2</w:t>
            </w:r>
          </w:p>
          <w:p w14:paraId="077C04AF" w14:textId="77777777" w:rsidR="005E3EAA" w:rsidRDefault="005E3EAA" w:rsidP="009D6484">
            <w:pPr>
              <w:spacing w:line="276" w:lineRule="auto"/>
              <w:jc w:val="both"/>
            </w:pPr>
            <w:r>
              <w:t>0.6</w:t>
            </w:r>
          </w:p>
        </w:tc>
      </w:tr>
      <w:tr w:rsidR="005E3EAA" w14:paraId="7A0B7653" w14:textId="77777777" w:rsidTr="003E7619">
        <w:trPr>
          <w:trHeight w:val="850"/>
        </w:trPr>
        <w:tc>
          <w:tcPr>
            <w:tcW w:w="3652" w:type="dxa"/>
            <w:tcBorders>
              <w:top w:val="single" w:sz="4" w:space="0" w:color="auto"/>
            </w:tcBorders>
          </w:tcPr>
          <w:p w14:paraId="2835DE1B" w14:textId="77777777" w:rsidR="005E3EAA" w:rsidRDefault="005E3EAA" w:rsidP="009D6484">
            <w:pPr>
              <w:spacing w:line="276" w:lineRule="auto"/>
              <w:jc w:val="both"/>
              <w:rPr>
                <w:b/>
                <w:bCs/>
              </w:rPr>
            </w:pPr>
          </w:p>
          <w:p w14:paraId="3596855B" w14:textId="77777777" w:rsidR="005E3EAA" w:rsidRDefault="005E3EAA" w:rsidP="009D6484">
            <w:pPr>
              <w:spacing w:line="276" w:lineRule="auto"/>
              <w:jc w:val="both"/>
              <w:rPr>
                <w:b/>
                <w:bCs/>
              </w:rPr>
            </w:pPr>
            <w:r>
              <w:rPr>
                <w:b/>
                <w:bCs/>
              </w:rPr>
              <w:t xml:space="preserve">Famille </w:t>
            </w:r>
            <w:r w:rsidRPr="00257A36">
              <w:rPr>
                <w:b/>
                <w:bCs/>
              </w:rPr>
              <w:t>Autre</w:t>
            </w:r>
          </w:p>
          <w:p w14:paraId="6A86BBD6" w14:textId="77777777" w:rsidR="005E3EAA" w:rsidRPr="0045263A" w:rsidRDefault="005E3EAA" w:rsidP="009D6484">
            <w:pPr>
              <w:spacing w:line="276" w:lineRule="auto"/>
              <w:ind w:left="284"/>
              <w:jc w:val="both"/>
            </w:pPr>
            <w:r>
              <w:t>Bois</w:t>
            </w:r>
          </w:p>
          <w:p w14:paraId="4DE10165" w14:textId="77777777" w:rsidR="005E3EAA" w:rsidRDefault="005E3EAA" w:rsidP="009D6484">
            <w:pPr>
              <w:spacing w:line="276" w:lineRule="auto"/>
              <w:ind w:left="284"/>
              <w:jc w:val="both"/>
            </w:pPr>
            <w:r>
              <w:t>Médicament</w:t>
            </w:r>
          </w:p>
          <w:p w14:paraId="4BFF54CF" w14:textId="77777777" w:rsidR="005E3EAA" w:rsidRDefault="005E3EAA" w:rsidP="009D6484">
            <w:pPr>
              <w:spacing w:line="276" w:lineRule="auto"/>
              <w:ind w:left="284"/>
              <w:jc w:val="both"/>
            </w:pPr>
            <w:r>
              <w:t>Cosmétique</w:t>
            </w:r>
          </w:p>
          <w:p w14:paraId="1D65703A" w14:textId="77777777" w:rsidR="005E3EAA" w:rsidRDefault="005E3EAA" w:rsidP="009D6484">
            <w:pPr>
              <w:spacing w:line="276" w:lineRule="auto"/>
              <w:ind w:left="284"/>
              <w:jc w:val="both"/>
            </w:pPr>
            <w:r>
              <w:t>Produit</w:t>
            </w:r>
          </w:p>
          <w:p w14:paraId="578F318B" w14:textId="77777777" w:rsidR="005E3EAA" w:rsidRDefault="005E3EAA" w:rsidP="009D6484">
            <w:pPr>
              <w:spacing w:line="276" w:lineRule="auto"/>
              <w:ind w:left="284"/>
              <w:jc w:val="both"/>
              <w:rPr>
                <w:b/>
                <w:bCs/>
              </w:rPr>
            </w:pPr>
            <w:r>
              <w:t>Autres</w:t>
            </w:r>
          </w:p>
        </w:tc>
        <w:tc>
          <w:tcPr>
            <w:tcW w:w="1985" w:type="dxa"/>
            <w:tcBorders>
              <w:top w:val="single" w:sz="4" w:space="0" w:color="auto"/>
            </w:tcBorders>
          </w:tcPr>
          <w:p w14:paraId="2B6C7E7C" w14:textId="77777777" w:rsidR="005E3EAA" w:rsidRDefault="005E3EAA" w:rsidP="009D6484">
            <w:pPr>
              <w:spacing w:line="276" w:lineRule="auto"/>
              <w:jc w:val="both"/>
            </w:pPr>
          </w:p>
          <w:p w14:paraId="7C3D1E7B" w14:textId="77777777" w:rsidR="005E3EAA" w:rsidRDefault="005E3EAA" w:rsidP="009D6484">
            <w:pPr>
              <w:spacing w:line="276" w:lineRule="auto"/>
              <w:jc w:val="both"/>
            </w:pPr>
          </w:p>
          <w:p w14:paraId="4FC740CE" w14:textId="77777777" w:rsidR="005E3EAA" w:rsidRDefault="005E3EAA" w:rsidP="009D6484">
            <w:pPr>
              <w:spacing w:line="276" w:lineRule="auto"/>
              <w:jc w:val="both"/>
            </w:pPr>
            <w:r>
              <w:t>0.2</w:t>
            </w:r>
          </w:p>
          <w:p w14:paraId="2A0DFCDF" w14:textId="77777777" w:rsidR="005E3EAA" w:rsidRDefault="005E3EAA" w:rsidP="009D6484">
            <w:pPr>
              <w:spacing w:line="276" w:lineRule="auto"/>
              <w:jc w:val="both"/>
            </w:pPr>
            <w:r>
              <w:t>-16.9</w:t>
            </w:r>
          </w:p>
          <w:p w14:paraId="75AACF46" w14:textId="77777777" w:rsidR="005E3EAA" w:rsidRDefault="005E3EAA" w:rsidP="009D6484">
            <w:pPr>
              <w:spacing w:line="276" w:lineRule="auto"/>
              <w:jc w:val="both"/>
            </w:pPr>
            <w:r>
              <w:t>-0.3</w:t>
            </w:r>
          </w:p>
          <w:p w14:paraId="34DEAF96" w14:textId="77777777" w:rsidR="005E3EAA" w:rsidRDefault="005E3EAA" w:rsidP="009D6484">
            <w:pPr>
              <w:spacing w:line="276" w:lineRule="auto"/>
              <w:jc w:val="both"/>
            </w:pPr>
            <w:r>
              <w:t>-0.2</w:t>
            </w:r>
          </w:p>
          <w:p w14:paraId="5E02CA68" w14:textId="77777777" w:rsidR="005E3EAA" w:rsidRDefault="005E3EAA" w:rsidP="009D6484">
            <w:pPr>
              <w:spacing w:line="276" w:lineRule="auto"/>
              <w:jc w:val="both"/>
            </w:pPr>
            <w:r>
              <w:t>0.2</w:t>
            </w:r>
          </w:p>
        </w:tc>
        <w:tc>
          <w:tcPr>
            <w:tcW w:w="2126" w:type="dxa"/>
            <w:tcBorders>
              <w:top w:val="single" w:sz="4" w:space="0" w:color="auto"/>
            </w:tcBorders>
          </w:tcPr>
          <w:p w14:paraId="2C1BEB79" w14:textId="77777777" w:rsidR="005E3EAA" w:rsidRDefault="005E3EAA" w:rsidP="009D6484">
            <w:pPr>
              <w:spacing w:line="276" w:lineRule="auto"/>
              <w:jc w:val="both"/>
            </w:pPr>
          </w:p>
          <w:p w14:paraId="462545D1" w14:textId="77777777" w:rsidR="005E3EAA" w:rsidRDefault="005E3EAA" w:rsidP="009D6484">
            <w:pPr>
              <w:spacing w:line="276" w:lineRule="auto"/>
              <w:jc w:val="both"/>
            </w:pPr>
          </w:p>
          <w:p w14:paraId="1EF439FF" w14:textId="77777777" w:rsidR="005E3EAA" w:rsidRDefault="005E3EAA" w:rsidP="009D6484">
            <w:pPr>
              <w:spacing w:line="276" w:lineRule="auto"/>
              <w:jc w:val="both"/>
            </w:pPr>
            <w:r>
              <w:t>0.9 - 3.4</w:t>
            </w:r>
          </w:p>
          <w:p w14:paraId="1A61A1AA" w14:textId="77777777" w:rsidR="005E3EAA" w:rsidRDefault="005E3EAA" w:rsidP="009D6484">
            <w:pPr>
              <w:spacing w:line="276" w:lineRule="auto"/>
              <w:jc w:val="both"/>
            </w:pPr>
            <w:r>
              <w:t>0.5 - 1.7</w:t>
            </w:r>
          </w:p>
          <w:p w14:paraId="2E83A8D0" w14:textId="77777777" w:rsidR="005E3EAA" w:rsidRDefault="005E3EAA" w:rsidP="009D6484">
            <w:pPr>
              <w:spacing w:line="276" w:lineRule="auto"/>
              <w:jc w:val="both"/>
            </w:pPr>
            <w:r>
              <w:t>0.4 - 6.1</w:t>
            </w:r>
          </w:p>
          <w:p w14:paraId="0BEFF3EE" w14:textId="77777777" w:rsidR="005E3EAA" w:rsidRDefault="005E3EAA" w:rsidP="009D6484">
            <w:pPr>
              <w:spacing w:line="276" w:lineRule="auto"/>
              <w:jc w:val="both"/>
            </w:pPr>
            <w:r>
              <w:t>0.7 - 6.4</w:t>
            </w:r>
          </w:p>
          <w:p w14:paraId="0F6DA610" w14:textId="77777777" w:rsidR="005E3EAA" w:rsidRDefault="005E3EAA" w:rsidP="009D6484">
            <w:pPr>
              <w:spacing w:line="276" w:lineRule="auto"/>
              <w:jc w:val="both"/>
            </w:pPr>
            <w:r>
              <w:t>0.4 - 11.4</w:t>
            </w:r>
          </w:p>
        </w:tc>
        <w:tc>
          <w:tcPr>
            <w:tcW w:w="1783" w:type="dxa"/>
            <w:tcBorders>
              <w:top w:val="single" w:sz="4" w:space="0" w:color="auto"/>
            </w:tcBorders>
          </w:tcPr>
          <w:p w14:paraId="7C887AEB" w14:textId="77777777" w:rsidR="005E3EAA" w:rsidRDefault="005E3EAA" w:rsidP="009D6484">
            <w:pPr>
              <w:spacing w:line="276" w:lineRule="auto"/>
              <w:jc w:val="both"/>
            </w:pPr>
          </w:p>
          <w:p w14:paraId="1AE071AD" w14:textId="77777777" w:rsidR="005E3EAA" w:rsidRDefault="005E3EAA" w:rsidP="009D6484">
            <w:pPr>
              <w:spacing w:line="276" w:lineRule="auto"/>
              <w:jc w:val="both"/>
            </w:pPr>
          </w:p>
          <w:p w14:paraId="2F75A755" w14:textId="77777777" w:rsidR="005E3EAA" w:rsidRDefault="005E3EAA" w:rsidP="009D6484">
            <w:pPr>
              <w:spacing w:line="276" w:lineRule="auto"/>
              <w:jc w:val="both"/>
            </w:pPr>
            <w:r>
              <w:t>0.4</w:t>
            </w:r>
          </w:p>
          <w:p w14:paraId="4FA1252B" w14:textId="77777777" w:rsidR="005E3EAA" w:rsidRDefault="005E3EAA" w:rsidP="009D6484">
            <w:pPr>
              <w:spacing w:line="276" w:lineRule="auto"/>
              <w:jc w:val="both"/>
            </w:pPr>
            <w:r>
              <w:t>0.9</w:t>
            </w:r>
          </w:p>
          <w:p w14:paraId="741BD2C9" w14:textId="77777777" w:rsidR="005E3EAA" w:rsidRDefault="005E3EAA" w:rsidP="009D6484">
            <w:pPr>
              <w:spacing w:line="276" w:lineRule="auto"/>
              <w:jc w:val="both"/>
            </w:pPr>
            <w:r>
              <w:t>0.7</w:t>
            </w:r>
          </w:p>
          <w:p w14:paraId="6A7265FF" w14:textId="77777777" w:rsidR="005E3EAA" w:rsidRDefault="005E3EAA" w:rsidP="009D6484">
            <w:pPr>
              <w:spacing w:line="276" w:lineRule="auto"/>
              <w:jc w:val="both"/>
            </w:pPr>
            <w:r>
              <w:t>0.7</w:t>
            </w:r>
          </w:p>
          <w:p w14:paraId="41BFE6F1" w14:textId="77777777" w:rsidR="005E3EAA" w:rsidRDefault="005E3EAA" w:rsidP="009D6484">
            <w:pPr>
              <w:spacing w:line="276" w:lineRule="auto"/>
              <w:jc w:val="both"/>
            </w:pPr>
            <w:r>
              <w:t>0.8</w:t>
            </w:r>
          </w:p>
        </w:tc>
      </w:tr>
    </w:tbl>
    <w:p w14:paraId="24C758FF" w14:textId="77777777" w:rsidR="005E3EAA" w:rsidRPr="005E3EAA" w:rsidRDefault="005E3EAA" w:rsidP="003E7619">
      <w:pPr>
        <w:jc w:val="both"/>
        <w:rPr>
          <w:sz w:val="20"/>
          <w:szCs w:val="20"/>
        </w:rPr>
      </w:pPr>
      <w:r w:rsidRPr="005E3EAA">
        <w:rPr>
          <w:sz w:val="20"/>
          <w:szCs w:val="20"/>
        </w:rPr>
        <w:t xml:space="preserve">Abréviation : OR= </w:t>
      </w:r>
      <w:proofErr w:type="spellStart"/>
      <w:r w:rsidRPr="005E3EAA">
        <w:rPr>
          <w:sz w:val="20"/>
          <w:szCs w:val="20"/>
        </w:rPr>
        <w:t>odd</w:t>
      </w:r>
      <w:proofErr w:type="spellEnd"/>
      <w:r w:rsidRPr="005E3EAA">
        <w:rPr>
          <w:sz w:val="20"/>
          <w:szCs w:val="20"/>
        </w:rPr>
        <w:t>-ratio, IC= Intervalle de confiance, p-value= la valeur de significativité à 5%</w:t>
      </w:r>
    </w:p>
    <w:p w14:paraId="0EADF872" w14:textId="77777777" w:rsidR="00967F64" w:rsidRPr="00FB3A57" w:rsidRDefault="005E3EAA" w:rsidP="00FB3A57">
      <w:pPr>
        <w:jc w:val="both"/>
        <w:rPr>
          <w:sz w:val="22"/>
          <w:szCs w:val="22"/>
        </w:rPr>
      </w:pPr>
      <w:r>
        <w:rPr>
          <w:sz w:val="20"/>
          <w:szCs w:val="20"/>
        </w:rPr>
        <w:t xml:space="preserve">Ajustement sur le sexe, l’âge, les signes et les symptômes cliniques. </w:t>
      </w:r>
    </w:p>
    <w:p w14:paraId="4320DDAB" w14:textId="77777777" w:rsidR="00334123" w:rsidRDefault="00241722" w:rsidP="005B2814">
      <w:pPr>
        <w:pStyle w:val="Titre3"/>
        <w:spacing w:line="276" w:lineRule="auto"/>
        <w:jc w:val="both"/>
      </w:pPr>
      <w:bookmarkStart w:id="590" w:name="_Toc112850132"/>
      <w:bookmarkStart w:id="591" w:name="_Toc113368686"/>
      <w:r>
        <w:t>Etude d’association entre l</w:t>
      </w:r>
      <w:r w:rsidR="00495A56" w:rsidRPr="00495A56">
        <w:t xml:space="preserve">es </w:t>
      </w:r>
      <w:r>
        <w:t xml:space="preserve">différents </w:t>
      </w:r>
      <w:proofErr w:type="spellStart"/>
      <w:r>
        <w:t>caractéristique</w:t>
      </w:r>
      <w:r w:rsidR="00495A56" w:rsidRPr="00495A56">
        <w:t>en</w:t>
      </w:r>
      <w:proofErr w:type="spellEnd"/>
      <w:r w:rsidR="00495A56" w:rsidRPr="00495A56">
        <w:t xml:space="preserve"> fonction </w:t>
      </w:r>
      <w:bookmarkEnd w:id="590"/>
      <w:r w:rsidR="00967F64">
        <w:t xml:space="preserve">de la variation de </w:t>
      </w:r>
      <w:r w:rsidR="00891570">
        <w:t>la résistance nasale</w:t>
      </w:r>
      <w:bookmarkEnd w:id="591"/>
    </w:p>
    <w:p w14:paraId="5EE4C20F" w14:textId="77777777" w:rsidR="00241722" w:rsidRDefault="005E3EAA" w:rsidP="005B2814">
      <w:pPr>
        <w:spacing w:line="276" w:lineRule="auto"/>
        <w:jc w:val="both"/>
        <w:rPr>
          <w:color w:val="000000"/>
        </w:rPr>
      </w:pPr>
      <w:r>
        <w:rPr>
          <w:color w:val="000000"/>
        </w:rPr>
        <w:t>La présence des</w:t>
      </w:r>
      <w:r w:rsidRPr="008F53A6">
        <w:rPr>
          <w:color w:val="000000"/>
        </w:rPr>
        <w:t xml:space="preserve"> symptômes </w:t>
      </w:r>
      <w:proofErr w:type="spellStart"/>
      <w:r w:rsidRPr="008F53A6">
        <w:rPr>
          <w:color w:val="000000"/>
        </w:rPr>
        <w:t>cliniques</w:t>
      </w:r>
      <w:r w:rsidR="00241722">
        <w:rPr>
          <w:color w:val="000000"/>
        </w:rPr>
        <w:t>on</w:t>
      </w:r>
      <w:r w:rsidR="00117002">
        <w:rPr>
          <w:color w:val="000000"/>
        </w:rPr>
        <w:t>t</w:t>
      </w:r>
      <w:proofErr w:type="spellEnd"/>
      <w:r w:rsidR="00117002">
        <w:rPr>
          <w:color w:val="000000"/>
        </w:rPr>
        <w:t xml:space="preserve"> associé significativement à</w:t>
      </w:r>
      <w:r w:rsidR="00241722">
        <w:rPr>
          <w:color w:val="000000"/>
        </w:rPr>
        <w:t xml:space="preserve"> la variation de la résistance nasale de 1,45 pour les prurits nasaux et oculaire de 1,71 pour les rhino rhé et 1,08 pour les éternuements avec un p-value &lt; 0,05 et in IC ne contient pas le 1, ainsi que la présence des deux signes cliniques en même temps </w:t>
      </w:r>
      <w:r w:rsidR="00117002">
        <w:rPr>
          <w:color w:val="000000"/>
        </w:rPr>
        <w:t>(</w:t>
      </w:r>
      <w:r w:rsidR="00241722">
        <w:rPr>
          <w:color w:val="000000"/>
        </w:rPr>
        <w:t xml:space="preserve">score=2) augmentent significativement le risque d’avoir un résultat positif de 1,71.  </w:t>
      </w:r>
    </w:p>
    <w:p w14:paraId="08F5AA98" w14:textId="77777777" w:rsidR="005E3EAA" w:rsidRDefault="00241722" w:rsidP="005B2814">
      <w:pPr>
        <w:spacing w:line="276" w:lineRule="auto"/>
        <w:jc w:val="both"/>
        <w:rPr>
          <w:color w:val="000000"/>
          <w:sz w:val="23"/>
          <w:szCs w:val="23"/>
        </w:rPr>
      </w:pPr>
      <w:r w:rsidRPr="008F53A6">
        <w:rPr>
          <w:color w:val="000000"/>
        </w:rPr>
        <w:t>L’apparition</w:t>
      </w:r>
      <w:r w:rsidR="00117002">
        <w:rPr>
          <w:color w:val="000000"/>
        </w:rPr>
        <w:t xml:space="preserve"> d’un seul</w:t>
      </w:r>
      <w:r w:rsidR="005E3EAA" w:rsidRPr="008F53A6">
        <w:rPr>
          <w:color w:val="000000"/>
        </w:rPr>
        <w:t xml:space="preserve"> ou deux score</w:t>
      </w:r>
      <w:r w:rsidR="00117002">
        <w:rPr>
          <w:color w:val="000000"/>
        </w:rPr>
        <w:t>s clinique</w:t>
      </w:r>
      <w:r w:rsidR="001809F5">
        <w:rPr>
          <w:color w:val="000000"/>
        </w:rPr>
        <w:t>s</w:t>
      </w:r>
      <w:r w:rsidR="00117002">
        <w:rPr>
          <w:color w:val="000000"/>
        </w:rPr>
        <w:t>, et toutes</w:t>
      </w:r>
      <w:r w:rsidR="005E3EAA" w:rsidRPr="008F53A6">
        <w:rPr>
          <w:color w:val="000000"/>
        </w:rPr>
        <w:t xml:space="preserve"> les différentes familles des agents sauf végétale HPM </w:t>
      </w:r>
      <w:r w:rsidR="00117002">
        <w:rPr>
          <w:color w:val="000000"/>
        </w:rPr>
        <w:t>,</w:t>
      </w:r>
      <w:r w:rsidR="005E3EAA">
        <w:rPr>
          <w:color w:val="000000"/>
        </w:rPr>
        <w:t>sont associé</w:t>
      </w:r>
      <w:r w:rsidR="00117002">
        <w:rPr>
          <w:color w:val="000000"/>
        </w:rPr>
        <w:t>es significativement à</w:t>
      </w:r>
      <w:r w:rsidR="005E3EAA">
        <w:rPr>
          <w:color w:val="000000"/>
        </w:rPr>
        <w:t xml:space="preserve"> la variation de la résistance nasale (</w:t>
      </w:r>
      <w:r w:rsidR="005E3EAA" w:rsidRPr="008F53A6">
        <w:rPr>
          <w:color w:val="000000"/>
        </w:rPr>
        <w:t xml:space="preserve">une p-value </w:t>
      </w:r>
      <w:r w:rsidR="005E3EAA">
        <w:rPr>
          <w:color w:val="000000"/>
        </w:rPr>
        <w:t>(inférieur à 0.05</w:t>
      </w:r>
      <w:r w:rsidR="005E3EAA" w:rsidRPr="008F53A6">
        <w:rPr>
          <w:color w:val="000000"/>
        </w:rPr>
        <w:t xml:space="preserve"> avec un intervalle de confiance ne contient pas le 1</w:t>
      </w:r>
      <w:r w:rsidR="005E3EAA">
        <w:rPr>
          <w:color w:val="000000"/>
        </w:rPr>
        <w:t>et OR supérieur à 1)</w:t>
      </w:r>
      <w:r w:rsidR="005E3EAA" w:rsidRPr="008F53A6">
        <w:rPr>
          <w:color w:val="000000"/>
        </w:rPr>
        <w:t xml:space="preserve">, donc leurs </w:t>
      </w:r>
      <w:proofErr w:type="spellStart"/>
      <w:r w:rsidR="005E3EAA" w:rsidRPr="008F53A6">
        <w:rPr>
          <w:color w:val="000000"/>
        </w:rPr>
        <w:t>présence</w:t>
      </w:r>
      <w:r w:rsidR="00117002">
        <w:rPr>
          <w:color w:val="000000"/>
        </w:rPr>
        <w:t>s</w:t>
      </w:r>
      <w:r w:rsidR="005E3EAA">
        <w:rPr>
          <w:color w:val="000000"/>
        </w:rPr>
        <w:t>ou</w:t>
      </w:r>
      <w:proofErr w:type="spellEnd"/>
      <w:r w:rsidR="005E3EAA">
        <w:rPr>
          <w:color w:val="000000"/>
        </w:rPr>
        <w:t xml:space="preserve"> </w:t>
      </w:r>
      <w:r w:rsidR="005E3EAA" w:rsidRPr="00117002">
        <w:t>l’augment</w:t>
      </w:r>
      <w:r w:rsidR="00117002" w:rsidRPr="00117002">
        <w:t>ation de</w:t>
      </w:r>
      <w:r w:rsidR="005E3EAA" w:rsidRPr="008F53A6">
        <w:rPr>
          <w:color w:val="000000"/>
        </w:rPr>
        <w:t xml:space="preserve"> la variation de la résistance nasale</w:t>
      </w:r>
      <w:r w:rsidR="005E3EAA" w:rsidRPr="00967F64">
        <w:rPr>
          <w:color w:val="000000"/>
          <w:sz w:val="23"/>
          <w:szCs w:val="23"/>
        </w:rPr>
        <w:t>.</w:t>
      </w:r>
    </w:p>
    <w:p w14:paraId="539E4755" w14:textId="77777777" w:rsidR="005E3EAA" w:rsidRDefault="00241722" w:rsidP="005B2814">
      <w:pPr>
        <w:spacing w:line="276" w:lineRule="auto"/>
        <w:jc w:val="both"/>
        <w:rPr>
          <w:color w:val="000000"/>
          <w:sz w:val="23"/>
          <w:szCs w:val="23"/>
        </w:rPr>
      </w:pPr>
      <w:r>
        <w:rPr>
          <w:color w:val="000000"/>
          <w:sz w:val="23"/>
          <w:szCs w:val="23"/>
        </w:rPr>
        <w:t>L’exposition aux agents de bas PM augmente significativement le taux d’augmentation de la variation de la résistance nasale</w:t>
      </w:r>
      <w:r w:rsidR="00132917">
        <w:rPr>
          <w:color w:val="000000"/>
          <w:sz w:val="23"/>
          <w:szCs w:val="23"/>
        </w:rPr>
        <w:t xml:space="preserve"> de 1.</w:t>
      </w:r>
      <w:r w:rsidR="001809F5">
        <w:rPr>
          <w:color w:val="000000"/>
          <w:sz w:val="23"/>
          <w:szCs w:val="23"/>
        </w:rPr>
        <w:t xml:space="preserve">28 pour chimie de </w:t>
      </w:r>
      <w:r>
        <w:rPr>
          <w:color w:val="000000"/>
          <w:sz w:val="23"/>
          <w:szCs w:val="23"/>
        </w:rPr>
        <w:t xml:space="preserve"> 1,21 </w:t>
      </w:r>
      <w:proofErr w:type="spellStart"/>
      <w:r w:rsidRPr="00FA29E6">
        <w:rPr>
          <w:color w:val="000000"/>
          <w:sz w:val="23"/>
          <w:szCs w:val="23"/>
        </w:rPr>
        <w:t>pour</w:t>
      </w:r>
      <w:r w:rsidR="00FA29E6">
        <w:rPr>
          <w:color w:val="000000"/>
          <w:sz w:val="23"/>
          <w:szCs w:val="23"/>
        </w:rPr>
        <w:t>les</w:t>
      </w:r>
      <w:proofErr w:type="spellEnd"/>
      <w:r w:rsidR="00FA29E6">
        <w:rPr>
          <w:color w:val="000000"/>
          <w:sz w:val="23"/>
          <w:szCs w:val="23"/>
        </w:rPr>
        <w:t xml:space="preserve"> métaux </w:t>
      </w:r>
      <w:r w:rsidR="00132917">
        <w:rPr>
          <w:color w:val="000000"/>
          <w:sz w:val="23"/>
          <w:szCs w:val="23"/>
        </w:rPr>
        <w:t>et 1.</w:t>
      </w:r>
      <w:r>
        <w:rPr>
          <w:color w:val="000000"/>
          <w:sz w:val="23"/>
          <w:szCs w:val="23"/>
        </w:rPr>
        <w:t>37pour EDTA.</w:t>
      </w:r>
    </w:p>
    <w:p w14:paraId="7A2377F8" w14:textId="77777777" w:rsidR="00CD1512" w:rsidRPr="003C6B74" w:rsidRDefault="00241722" w:rsidP="003C6B74">
      <w:pPr>
        <w:spacing w:line="276" w:lineRule="auto"/>
        <w:jc w:val="both"/>
        <w:rPr>
          <w:color w:val="000000"/>
          <w:sz w:val="23"/>
          <w:szCs w:val="23"/>
        </w:rPr>
      </w:pPr>
      <w:r>
        <w:rPr>
          <w:color w:val="000000"/>
          <w:sz w:val="23"/>
          <w:szCs w:val="23"/>
        </w:rPr>
        <w:t>L’exposition aux agents de haut PM augmente significativement le taux d’augmentation de la variati</w:t>
      </w:r>
      <w:r w:rsidR="00132917">
        <w:rPr>
          <w:color w:val="000000"/>
          <w:sz w:val="23"/>
          <w:szCs w:val="23"/>
        </w:rPr>
        <w:t>on de la résistance nasale de 2.</w:t>
      </w:r>
      <w:r>
        <w:rPr>
          <w:color w:val="000000"/>
          <w:sz w:val="23"/>
          <w:szCs w:val="23"/>
        </w:rPr>
        <w:t xml:space="preserve">1 pour les agents de base </w:t>
      </w:r>
      <w:r w:rsidR="00DC538C">
        <w:rPr>
          <w:color w:val="000000"/>
          <w:sz w:val="23"/>
          <w:szCs w:val="23"/>
        </w:rPr>
        <w:t>animale, de</w:t>
      </w:r>
      <w:r>
        <w:rPr>
          <w:color w:val="000000"/>
          <w:sz w:val="23"/>
          <w:szCs w:val="23"/>
        </w:rPr>
        <w:t xml:space="preserve"> 1</w:t>
      </w:r>
      <w:r w:rsidR="00132917">
        <w:rPr>
          <w:color w:val="000000"/>
          <w:sz w:val="23"/>
          <w:szCs w:val="23"/>
        </w:rPr>
        <w:t>.</w:t>
      </w:r>
      <w:r>
        <w:rPr>
          <w:color w:val="000000"/>
          <w:sz w:val="23"/>
          <w:szCs w:val="23"/>
        </w:rPr>
        <w:t>51 pour les agents pouss</w:t>
      </w:r>
      <w:r w:rsidR="001809F5">
        <w:rPr>
          <w:color w:val="000000"/>
          <w:sz w:val="23"/>
          <w:szCs w:val="23"/>
        </w:rPr>
        <w:t xml:space="preserve">ière, </w:t>
      </w:r>
      <w:r>
        <w:rPr>
          <w:color w:val="000000"/>
          <w:sz w:val="23"/>
          <w:szCs w:val="23"/>
        </w:rPr>
        <w:t xml:space="preserve"> pour les agents de base végétale et aucun association entre l’exposition </w:t>
      </w:r>
      <w:r w:rsidRPr="00117002">
        <w:rPr>
          <w:sz w:val="23"/>
          <w:szCs w:val="23"/>
        </w:rPr>
        <w:t xml:space="preserve">aux </w:t>
      </w:r>
      <w:r w:rsidR="00117002" w:rsidRPr="00117002">
        <w:rPr>
          <w:sz w:val="23"/>
          <w:szCs w:val="23"/>
        </w:rPr>
        <w:t>enzymes</w:t>
      </w:r>
      <w:r w:rsidR="00117002">
        <w:rPr>
          <w:color w:val="000000"/>
          <w:sz w:val="23"/>
          <w:szCs w:val="23"/>
        </w:rPr>
        <w:t xml:space="preserve"> et l’augmentation</w:t>
      </w:r>
      <w:r>
        <w:rPr>
          <w:color w:val="000000"/>
          <w:sz w:val="23"/>
          <w:szCs w:val="23"/>
        </w:rPr>
        <w:t xml:space="preserve"> de la </w:t>
      </w:r>
      <w:r w:rsidR="00FB6951">
        <w:rPr>
          <w:color w:val="000000"/>
          <w:sz w:val="23"/>
          <w:szCs w:val="23"/>
        </w:rPr>
        <w:t>RVN.</w:t>
      </w:r>
    </w:p>
    <w:p w14:paraId="3DBE5B1B" w14:textId="77777777" w:rsidR="005E3EAA" w:rsidRPr="005E3EAA" w:rsidRDefault="006612DA" w:rsidP="00117002">
      <w:pPr>
        <w:pStyle w:val="Lgende"/>
        <w:spacing w:line="360" w:lineRule="auto"/>
        <w:jc w:val="center"/>
        <w:rPr>
          <w:b w:val="0"/>
          <w:bCs w:val="0"/>
          <w:color w:val="auto"/>
          <w:sz w:val="22"/>
          <w:szCs w:val="22"/>
        </w:rPr>
      </w:pPr>
      <w:bookmarkStart w:id="592" w:name="_Toc113368744"/>
      <w:r w:rsidRPr="006612DA">
        <w:rPr>
          <w:color w:val="auto"/>
          <w:sz w:val="22"/>
          <w:szCs w:val="22"/>
        </w:rPr>
        <w:t xml:space="preserve">Tableau </w:t>
      </w:r>
      <w:r w:rsidR="005957B2">
        <w:rPr>
          <w:color w:val="auto"/>
          <w:sz w:val="22"/>
          <w:szCs w:val="22"/>
        </w:rPr>
        <w:fldChar w:fldCharType="begin"/>
      </w:r>
      <w:r w:rsidR="006026F6">
        <w:rPr>
          <w:color w:val="auto"/>
          <w:sz w:val="22"/>
          <w:szCs w:val="22"/>
        </w:rPr>
        <w:instrText xml:space="preserve"> STYLEREF 1 \s </w:instrText>
      </w:r>
      <w:r w:rsidR="005957B2">
        <w:rPr>
          <w:color w:val="auto"/>
          <w:sz w:val="22"/>
          <w:szCs w:val="22"/>
        </w:rPr>
        <w:fldChar w:fldCharType="separate"/>
      </w:r>
      <w:r w:rsidR="006026F6">
        <w:rPr>
          <w:noProof/>
          <w:color w:val="auto"/>
          <w:sz w:val="22"/>
          <w:szCs w:val="22"/>
          <w:cs/>
        </w:rPr>
        <w:t>‎</w:t>
      </w:r>
      <w:r w:rsidR="006026F6">
        <w:rPr>
          <w:noProof/>
          <w:color w:val="auto"/>
          <w:sz w:val="22"/>
          <w:szCs w:val="22"/>
        </w:rPr>
        <w:t>III</w:t>
      </w:r>
      <w:r w:rsidR="005957B2">
        <w:rPr>
          <w:color w:val="auto"/>
          <w:sz w:val="22"/>
          <w:szCs w:val="22"/>
        </w:rPr>
        <w:fldChar w:fldCharType="end"/>
      </w:r>
      <w:r w:rsidR="006026F6">
        <w:rPr>
          <w:color w:val="auto"/>
          <w:sz w:val="22"/>
          <w:szCs w:val="22"/>
        </w:rPr>
        <w:t>.</w:t>
      </w:r>
      <w:r w:rsidR="005957B2">
        <w:rPr>
          <w:color w:val="auto"/>
          <w:sz w:val="22"/>
          <w:szCs w:val="22"/>
        </w:rPr>
        <w:fldChar w:fldCharType="begin"/>
      </w:r>
      <w:r w:rsidR="006026F6">
        <w:rPr>
          <w:color w:val="auto"/>
          <w:sz w:val="22"/>
          <w:szCs w:val="22"/>
        </w:rPr>
        <w:instrText xml:space="preserve"> SEQ Tableau \* ARABIC \s 1 </w:instrText>
      </w:r>
      <w:r w:rsidR="005957B2">
        <w:rPr>
          <w:color w:val="auto"/>
          <w:sz w:val="22"/>
          <w:szCs w:val="22"/>
        </w:rPr>
        <w:fldChar w:fldCharType="separate"/>
      </w:r>
      <w:r w:rsidR="009B2985">
        <w:rPr>
          <w:noProof/>
          <w:color w:val="auto"/>
          <w:sz w:val="22"/>
          <w:szCs w:val="22"/>
        </w:rPr>
        <w:t>10</w:t>
      </w:r>
      <w:r w:rsidR="005957B2">
        <w:rPr>
          <w:color w:val="auto"/>
          <w:sz w:val="22"/>
          <w:szCs w:val="22"/>
        </w:rPr>
        <w:fldChar w:fldCharType="end"/>
      </w:r>
      <w:r w:rsidRPr="006612DA">
        <w:rPr>
          <w:b w:val="0"/>
          <w:bCs w:val="0"/>
          <w:color w:val="auto"/>
          <w:sz w:val="22"/>
          <w:szCs w:val="22"/>
        </w:rPr>
        <w:t xml:space="preserve">: </w:t>
      </w:r>
      <w:r w:rsidR="005E3EAA" w:rsidRPr="006612DA">
        <w:rPr>
          <w:b w:val="0"/>
          <w:bCs w:val="0"/>
          <w:color w:val="auto"/>
          <w:sz w:val="22"/>
          <w:szCs w:val="22"/>
        </w:rPr>
        <w:t xml:space="preserve">Association entre </w:t>
      </w:r>
      <w:r w:rsidR="005E3EAA">
        <w:rPr>
          <w:b w:val="0"/>
          <w:bCs w:val="0"/>
          <w:color w:val="auto"/>
          <w:sz w:val="22"/>
          <w:szCs w:val="22"/>
        </w:rPr>
        <w:t>le sexe</w:t>
      </w:r>
      <w:r w:rsidR="005E3EAA" w:rsidRPr="006612DA">
        <w:rPr>
          <w:b w:val="0"/>
          <w:bCs w:val="0"/>
          <w:color w:val="auto"/>
          <w:sz w:val="22"/>
          <w:szCs w:val="22"/>
        </w:rPr>
        <w:t>,</w:t>
      </w:r>
      <w:r w:rsidR="005E3EAA">
        <w:rPr>
          <w:b w:val="0"/>
          <w:bCs w:val="0"/>
          <w:color w:val="auto"/>
          <w:sz w:val="22"/>
          <w:szCs w:val="22"/>
        </w:rPr>
        <w:t xml:space="preserve"> l’âge</w:t>
      </w:r>
      <w:r w:rsidR="005E3EAA" w:rsidRPr="006612DA">
        <w:rPr>
          <w:b w:val="0"/>
          <w:bCs w:val="0"/>
          <w:color w:val="auto"/>
          <w:sz w:val="22"/>
          <w:szCs w:val="22"/>
        </w:rPr>
        <w:t xml:space="preserve"> et </w:t>
      </w:r>
      <w:r w:rsidR="005E3EAA">
        <w:rPr>
          <w:b w:val="0"/>
          <w:bCs w:val="0"/>
          <w:color w:val="auto"/>
          <w:sz w:val="22"/>
          <w:szCs w:val="22"/>
        </w:rPr>
        <w:t>expositions</w:t>
      </w:r>
      <w:r w:rsidR="005E3EAA" w:rsidRPr="006612DA">
        <w:rPr>
          <w:b w:val="0"/>
          <w:bCs w:val="0"/>
          <w:color w:val="auto"/>
          <w:sz w:val="22"/>
          <w:szCs w:val="22"/>
        </w:rPr>
        <w:t xml:space="preserve"> en fonction du </w:t>
      </w:r>
      <w:r w:rsidR="005E3EAA">
        <w:rPr>
          <w:b w:val="0"/>
          <w:bCs w:val="0"/>
          <w:color w:val="auto"/>
          <w:sz w:val="22"/>
          <w:szCs w:val="22"/>
        </w:rPr>
        <w:t xml:space="preserve">la variation </w:t>
      </w:r>
      <w:r w:rsidR="00891570">
        <w:rPr>
          <w:b w:val="0"/>
          <w:bCs w:val="0"/>
          <w:color w:val="auto"/>
          <w:sz w:val="22"/>
          <w:szCs w:val="22"/>
        </w:rPr>
        <w:t>de la résistance nasale</w:t>
      </w:r>
      <w:bookmarkEnd w:id="592"/>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4"/>
        <w:gridCol w:w="1946"/>
        <w:gridCol w:w="2081"/>
        <w:gridCol w:w="1755"/>
      </w:tblGrid>
      <w:tr w:rsidR="002A71F2" w14:paraId="0EF8D876" w14:textId="77777777" w:rsidTr="005E3EAA">
        <w:trPr>
          <w:trHeight w:val="212"/>
          <w:jc w:val="center"/>
        </w:trPr>
        <w:tc>
          <w:tcPr>
            <w:tcW w:w="3652" w:type="dxa"/>
            <w:tcBorders>
              <w:bottom w:val="single" w:sz="4" w:space="0" w:color="auto"/>
            </w:tcBorders>
          </w:tcPr>
          <w:p w14:paraId="4AB9F7F2" w14:textId="77777777" w:rsidR="002A71F2" w:rsidRPr="003B115A" w:rsidRDefault="005E3EAA" w:rsidP="009D6484">
            <w:pPr>
              <w:spacing w:line="276" w:lineRule="auto"/>
              <w:jc w:val="both"/>
              <w:rPr>
                <w:b/>
                <w:bCs/>
              </w:rPr>
            </w:pPr>
            <w:r>
              <w:rPr>
                <w:b/>
                <w:bCs/>
              </w:rPr>
              <w:lastRenderedPageBreak/>
              <w:t>C</w:t>
            </w:r>
            <w:r w:rsidR="002A71F2" w:rsidRPr="003B115A">
              <w:rPr>
                <w:b/>
                <w:bCs/>
              </w:rPr>
              <w:t>aractéristique</w:t>
            </w:r>
            <w:r>
              <w:rPr>
                <w:b/>
                <w:bCs/>
              </w:rPr>
              <w:t>s</w:t>
            </w:r>
          </w:p>
        </w:tc>
        <w:tc>
          <w:tcPr>
            <w:tcW w:w="1985" w:type="dxa"/>
            <w:tcBorders>
              <w:bottom w:val="single" w:sz="4" w:space="0" w:color="auto"/>
            </w:tcBorders>
          </w:tcPr>
          <w:p w14:paraId="5B69D049" w14:textId="77777777" w:rsidR="002A71F2" w:rsidRPr="003B115A" w:rsidRDefault="002A71F2" w:rsidP="009D6484">
            <w:pPr>
              <w:spacing w:line="276" w:lineRule="auto"/>
              <w:jc w:val="both"/>
              <w:rPr>
                <w:b/>
                <w:bCs/>
              </w:rPr>
            </w:pPr>
            <w:r w:rsidRPr="003B115A">
              <w:rPr>
                <w:b/>
                <w:bCs/>
              </w:rPr>
              <w:t>OR</w:t>
            </w:r>
          </w:p>
        </w:tc>
        <w:tc>
          <w:tcPr>
            <w:tcW w:w="2126" w:type="dxa"/>
            <w:tcBorders>
              <w:bottom w:val="single" w:sz="4" w:space="0" w:color="auto"/>
            </w:tcBorders>
          </w:tcPr>
          <w:p w14:paraId="05686467" w14:textId="77777777" w:rsidR="002A71F2" w:rsidRPr="003B115A" w:rsidRDefault="002A71F2" w:rsidP="009D6484">
            <w:pPr>
              <w:spacing w:line="276" w:lineRule="auto"/>
              <w:jc w:val="both"/>
              <w:rPr>
                <w:b/>
                <w:bCs/>
              </w:rPr>
            </w:pPr>
            <w:r w:rsidRPr="003B115A">
              <w:rPr>
                <w:b/>
                <w:bCs/>
              </w:rPr>
              <w:t>95% IC</w:t>
            </w:r>
          </w:p>
        </w:tc>
        <w:tc>
          <w:tcPr>
            <w:tcW w:w="1783" w:type="dxa"/>
            <w:tcBorders>
              <w:bottom w:val="single" w:sz="4" w:space="0" w:color="auto"/>
            </w:tcBorders>
          </w:tcPr>
          <w:p w14:paraId="10E07BC4" w14:textId="77777777" w:rsidR="002A71F2" w:rsidRPr="003B115A" w:rsidRDefault="002A71F2" w:rsidP="009D6484">
            <w:pPr>
              <w:spacing w:line="276" w:lineRule="auto"/>
              <w:jc w:val="both"/>
              <w:rPr>
                <w:b/>
                <w:bCs/>
              </w:rPr>
            </w:pPr>
            <w:r w:rsidRPr="003B115A">
              <w:rPr>
                <w:b/>
                <w:bCs/>
              </w:rPr>
              <w:t>P-value</w:t>
            </w:r>
          </w:p>
        </w:tc>
      </w:tr>
      <w:tr w:rsidR="005E3EAA" w14:paraId="21DCE88B" w14:textId="77777777" w:rsidTr="005E3EAA">
        <w:trPr>
          <w:trHeight w:val="38"/>
          <w:jc w:val="center"/>
        </w:trPr>
        <w:tc>
          <w:tcPr>
            <w:tcW w:w="3652" w:type="dxa"/>
            <w:tcBorders>
              <w:top w:val="single" w:sz="4" w:space="0" w:color="auto"/>
            </w:tcBorders>
          </w:tcPr>
          <w:p w14:paraId="7B94DA90" w14:textId="77777777" w:rsidR="005E3EAA" w:rsidRDefault="005E3EAA" w:rsidP="009D6484">
            <w:pPr>
              <w:spacing w:line="276" w:lineRule="auto"/>
              <w:jc w:val="both"/>
              <w:rPr>
                <w:b/>
                <w:bCs/>
              </w:rPr>
            </w:pPr>
          </w:p>
        </w:tc>
        <w:tc>
          <w:tcPr>
            <w:tcW w:w="1985" w:type="dxa"/>
            <w:tcBorders>
              <w:top w:val="single" w:sz="4" w:space="0" w:color="auto"/>
            </w:tcBorders>
          </w:tcPr>
          <w:p w14:paraId="1891D341" w14:textId="77777777" w:rsidR="005E3EAA" w:rsidRPr="003B115A" w:rsidRDefault="005E3EAA" w:rsidP="009D6484">
            <w:pPr>
              <w:spacing w:line="276" w:lineRule="auto"/>
              <w:jc w:val="both"/>
              <w:rPr>
                <w:b/>
                <w:bCs/>
              </w:rPr>
            </w:pPr>
          </w:p>
        </w:tc>
        <w:tc>
          <w:tcPr>
            <w:tcW w:w="2126" w:type="dxa"/>
            <w:tcBorders>
              <w:top w:val="single" w:sz="4" w:space="0" w:color="auto"/>
            </w:tcBorders>
          </w:tcPr>
          <w:p w14:paraId="2D6231B7" w14:textId="77777777" w:rsidR="005E3EAA" w:rsidRPr="003B115A" w:rsidRDefault="005E3EAA" w:rsidP="009D6484">
            <w:pPr>
              <w:spacing w:line="276" w:lineRule="auto"/>
              <w:jc w:val="both"/>
              <w:rPr>
                <w:b/>
                <w:bCs/>
              </w:rPr>
            </w:pPr>
          </w:p>
        </w:tc>
        <w:tc>
          <w:tcPr>
            <w:tcW w:w="1783" w:type="dxa"/>
            <w:tcBorders>
              <w:top w:val="single" w:sz="4" w:space="0" w:color="auto"/>
            </w:tcBorders>
          </w:tcPr>
          <w:p w14:paraId="2B1A0FCD" w14:textId="77777777" w:rsidR="005E3EAA" w:rsidRPr="003B115A" w:rsidRDefault="005E3EAA" w:rsidP="009D6484">
            <w:pPr>
              <w:spacing w:line="276" w:lineRule="auto"/>
              <w:jc w:val="both"/>
              <w:rPr>
                <w:b/>
                <w:bCs/>
              </w:rPr>
            </w:pPr>
          </w:p>
        </w:tc>
      </w:tr>
      <w:tr w:rsidR="002A71F2" w14:paraId="59DC43FE" w14:textId="77777777" w:rsidTr="005E3EAA">
        <w:trPr>
          <w:trHeight w:val="308"/>
          <w:jc w:val="center"/>
        </w:trPr>
        <w:tc>
          <w:tcPr>
            <w:tcW w:w="3652" w:type="dxa"/>
            <w:tcBorders>
              <w:bottom w:val="single" w:sz="4" w:space="0" w:color="auto"/>
            </w:tcBorders>
          </w:tcPr>
          <w:p w14:paraId="32D1D166" w14:textId="77777777" w:rsidR="008F53A6" w:rsidRPr="005E3EAA" w:rsidRDefault="008F53A6" w:rsidP="009D6484">
            <w:pPr>
              <w:spacing w:line="276" w:lineRule="auto"/>
              <w:jc w:val="both"/>
              <w:rPr>
                <w:b/>
                <w:bCs/>
              </w:rPr>
            </w:pPr>
            <w:r w:rsidRPr="005E3EAA">
              <w:rPr>
                <w:b/>
                <w:bCs/>
              </w:rPr>
              <w:t>Sexe</w:t>
            </w:r>
          </w:p>
        </w:tc>
        <w:tc>
          <w:tcPr>
            <w:tcW w:w="1985" w:type="dxa"/>
            <w:tcBorders>
              <w:bottom w:val="single" w:sz="4" w:space="0" w:color="auto"/>
            </w:tcBorders>
          </w:tcPr>
          <w:p w14:paraId="365AF2AC" w14:textId="77777777" w:rsidR="002A71F2" w:rsidRDefault="008F53A6" w:rsidP="009D6484">
            <w:pPr>
              <w:spacing w:line="276" w:lineRule="auto"/>
              <w:jc w:val="both"/>
            </w:pPr>
            <w:r>
              <w:t>4.5</w:t>
            </w:r>
          </w:p>
        </w:tc>
        <w:tc>
          <w:tcPr>
            <w:tcW w:w="2126" w:type="dxa"/>
            <w:tcBorders>
              <w:bottom w:val="single" w:sz="4" w:space="0" w:color="auto"/>
            </w:tcBorders>
          </w:tcPr>
          <w:p w14:paraId="5A1C884D" w14:textId="77777777" w:rsidR="003F0572" w:rsidRDefault="008F53A6" w:rsidP="009D6484">
            <w:pPr>
              <w:spacing w:line="276" w:lineRule="auto"/>
              <w:jc w:val="both"/>
            </w:pPr>
            <w:r>
              <w:t>0.5 - 2.11</w:t>
            </w:r>
          </w:p>
        </w:tc>
        <w:tc>
          <w:tcPr>
            <w:tcW w:w="1783" w:type="dxa"/>
            <w:tcBorders>
              <w:bottom w:val="single" w:sz="4" w:space="0" w:color="auto"/>
            </w:tcBorders>
          </w:tcPr>
          <w:p w14:paraId="13A5C752" w14:textId="77777777" w:rsidR="002A71F2" w:rsidRDefault="008F53A6" w:rsidP="009D6484">
            <w:pPr>
              <w:spacing w:line="276" w:lineRule="auto"/>
              <w:jc w:val="both"/>
            </w:pPr>
            <w:r>
              <w:t>0.9</w:t>
            </w:r>
          </w:p>
        </w:tc>
      </w:tr>
      <w:tr w:rsidR="008F53A6" w14:paraId="16CFE64B" w14:textId="77777777" w:rsidTr="005E3EAA">
        <w:trPr>
          <w:trHeight w:val="303"/>
          <w:jc w:val="center"/>
        </w:trPr>
        <w:tc>
          <w:tcPr>
            <w:tcW w:w="3652" w:type="dxa"/>
            <w:tcBorders>
              <w:top w:val="single" w:sz="4" w:space="0" w:color="auto"/>
              <w:bottom w:val="single" w:sz="4" w:space="0" w:color="auto"/>
            </w:tcBorders>
          </w:tcPr>
          <w:p w14:paraId="722951BE" w14:textId="77777777" w:rsidR="008F53A6" w:rsidRPr="005E3EAA" w:rsidRDefault="008F53A6" w:rsidP="009D6484">
            <w:pPr>
              <w:spacing w:line="276" w:lineRule="auto"/>
              <w:jc w:val="both"/>
              <w:rPr>
                <w:b/>
                <w:bCs/>
              </w:rPr>
            </w:pPr>
            <w:r w:rsidRPr="005E3EAA">
              <w:rPr>
                <w:b/>
                <w:bCs/>
              </w:rPr>
              <w:t>Age</w:t>
            </w:r>
          </w:p>
        </w:tc>
        <w:tc>
          <w:tcPr>
            <w:tcW w:w="1985" w:type="dxa"/>
            <w:tcBorders>
              <w:top w:val="single" w:sz="4" w:space="0" w:color="auto"/>
              <w:bottom w:val="single" w:sz="4" w:space="0" w:color="auto"/>
            </w:tcBorders>
          </w:tcPr>
          <w:p w14:paraId="3631EA7F" w14:textId="77777777" w:rsidR="008F53A6" w:rsidRDefault="008F53A6" w:rsidP="009D6484">
            <w:pPr>
              <w:spacing w:line="276" w:lineRule="auto"/>
              <w:jc w:val="both"/>
            </w:pPr>
            <w:r>
              <w:t>1.9</w:t>
            </w:r>
          </w:p>
        </w:tc>
        <w:tc>
          <w:tcPr>
            <w:tcW w:w="2126" w:type="dxa"/>
            <w:tcBorders>
              <w:top w:val="single" w:sz="4" w:space="0" w:color="auto"/>
              <w:bottom w:val="single" w:sz="4" w:space="0" w:color="auto"/>
            </w:tcBorders>
          </w:tcPr>
          <w:p w14:paraId="33FDE95F" w14:textId="77777777" w:rsidR="008F53A6" w:rsidRDefault="005E3EAA" w:rsidP="009D6484">
            <w:pPr>
              <w:spacing w:line="276" w:lineRule="auto"/>
              <w:jc w:val="both"/>
            </w:pPr>
            <w:r>
              <w:t>1.3 - 1.87</w:t>
            </w:r>
          </w:p>
        </w:tc>
        <w:tc>
          <w:tcPr>
            <w:tcW w:w="1783" w:type="dxa"/>
            <w:tcBorders>
              <w:top w:val="single" w:sz="4" w:space="0" w:color="auto"/>
              <w:bottom w:val="single" w:sz="4" w:space="0" w:color="auto"/>
            </w:tcBorders>
          </w:tcPr>
          <w:p w14:paraId="2EEEB62F" w14:textId="77777777" w:rsidR="008F53A6" w:rsidRDefault="008F53A6" w:rsidP="009D6484">
            <w:pPr>
              <w:spacing w:line="276" w:lineRule="auto"/>
              <w:jc w:val="both"/>
            </w:pPr>
            <w:r>
              <w:t>1.4</w:t>
            </w:r>
          </w:p>
        </w:tc>
      </w:tr>
      <w:tr w:rsidR="008F53A6" w14:paraId="2298DACC" w14:textId="77777777" w:rsidTr="005E3EAA">
        <w:trPr>
          <w:trHeight w:val="1157"/>
          <w:jc w:val="center"/>
        </w:trPr>
        <w:tc>
          <w:tcPr>
            <w:tcW w:w="3652" w:type="dxa"/>
            <w:tcBorders>
              <w:top w:val="single" w:sz="4" w:space="0" w:color="auto"/>
              <w:bottom w:val="single" w:sz="4" w:space="0" w:color="auto"/>
            </w:tcBorders>
          </w:tcPr>
          <w:p w14:paraId="40C28E15" w14:textId="77777777" w:rsidR="008F53A6" w:rsidRPr="00C10E34" w:rsidRDefault="008F53A6" w:rsidP="009D6484">
            <w:pPr>
              <w:spacing w:line="276" w:lineRule="auto"/>
              <w:jc w:val="both"/>
              <w:rPr>
                <w:b/>
                <w:bCs/>
              </w:rPr>
            </w:pPr>
            <w:r w:rsidRPr="00C10E34">
              <w:rPr>
                <w:b/>
                <w:bCs/>
              </w:rPr>
              <w:t>Symptômes cliniques</w:t>
            </w:r>
          </w:p>
          <w:p w14:paraId="02D1965F" w14:textId="77777777" w:rsidR="008F53A6" w:rsidRDefault="008F53A6" w:rsidP="009D6484">
            <w:pPr>
              <w:spacing w:line="276" w:lineRule="auto"/>
              <w:ind w:left="246"/>
              <w:jc w:val="both"/>
            </w:pPr>
            <w:proofErr w:type="spellStart"/>
            <w:r w:rsidRPr="007D6F2E">
              <w:t>Prurit.nasale.et.oculaire</w:t>
            </w:r>
            <w:proofErr w:type="spellEnd"/>
          </w:p>
          <w:p w14:paraId="3D826CB7" w14:textId="77777777" w:rsidR="008F53A6" w:rsidRPr="00C10E34" w:rsidRDefault="008F53A6" w:rsidP="009D6484">
            <w:pPr>
              <w:spacing w:line="276" w:lineRule="auto"/>
              <w:ind w:left="246"/>
              <w:jc w:val="both"/>
            </w:pPr>
            <w:proofErr w:type="spellStart"/>
            <w:r w:rsidRPr="00C10E34">
              <w:t>Rhinorrhee</w:t>
            </w:r>
            <w:proofErr w:type="spellEnd"/>
          </w:p>
          <w:p w14:paraId="4F9176C8" w14:textId="77777777" w:rsidR="008F53A6" w:rsidRDefault="008F53A6" w:rsidP="009D6484">
            <w:pPr>
              <w:spacing w:line="276" w:lineRule="auto"/>
              <w:ind w:left="246"/>
              <w:jc w:val="both"/>
              <w:rPr>
                <w:b/>
                <w:bCs/>
              </w:rPr>
            </w:pPr>
            <w:r w:rsidRPr="00C10E34">
              <w:t>Eternuement</w:t>
            </w:r>
          </w:p>
        </w:tc>
        <w:tc>
          <w:tcPr>
            <w:tcW w:w="1985" w:type="dxa"/>
            <w:tcBorders>
              <w:top w:val="single" w:sz="4" w:space="0" w:color="auto"/>
              <w:bottom w:val="single" w:sz="4" w:space="0" w:color="auto"/>
            </w:tcBorders>
          </w:tcPr>
          <w:p w14:paraId="1A86C062" w14:textId="77777777" w:rsidR="008F53A6" w:rsidRDefault="008F53A6" w:rsidP="009D6484">
            <w:pPr>
              <w:spacing w:line="276" w:lineRule="auto"/>
              <w:jc w:val="both"/>
            </w:pPr>
          </w:p>
          <w:p w14:paraId="3E8F2E64" w14:textId="77777777" w:rsidR="008F53A6" w:rsidRDefault="008F53A6" w:rsidP="009D6484">
            <w:pPr>
              <w:spacing w:line="276" w:lineRule="auto"/>
              <w:jc w:val="both"/>
            </w:pPr>
            <w:r>
              <w:t>1.45</w:t>
            </w:r>
          </w:p>
          <w:p w14:paraId="15F3946A" w14:textId="77777777" w:rsidR="008F53A6" w:rsidRDefault="008F53A6" w:rsidP="009D6484">
            <w:pPr>
              <w:spacing w:line="276" w:lineRule="auto"/>
              <w:jc w:val="both"/>
            </w:pPr>
            <w:r>
              <w:t>1.71</w:t>
            </w:r>
          </w:p>
          <w:p w14:paraId="3C915111" w14:textId="77777777" w:rsidR="008F53A6" w:rsidRDefault="008F53A6" w:rsidP="009D6484">
            <w:pPr>
              <w:spacing w:line="276" w:lineRule="auto"/>
              <w:jc w:val="both"/>
            </w:pPr>
            <w:r>
              <w:t>1.08</w:t>
            </w:r>
          </w:p>
        </w:tc>
        <w:tc>
          <w:tcPr>
            <w:tcW w:w="2126" w:type="dxa"/>
            <w:tcBorders>
              <w:top w:val="single" w:sz="4" w:space="0" w:color="auto"/>
              <w:bottom w:val="single" w:sz="4" w:space="0" w:color="auto"/>
            </w:tcBorders>
          </w:tcPr>
          <w:p w14:paraId="2DDFD99C" w14:textId="77777777" w:rsidR="008F53A6" w:rsidRDefault="008F53A6" w:rsidP="009D6484">
            <w:pPr>
              <w:spacing w:line="276" w:lineRule="auto"/>
              <w:jc w:val="both"/>
            </w:pPr>
          </w:p>
          <w:p w14:paraId="7FAC06BE" w14:textId="77777777" w:rsidR="008F53A6" w:rsidRDefault="008F53A6" w:rsidP="009D6484">
            <w:pPr>
              <w:spacing w:line="276" w:lineRule="auto"/>
              <w:jc w:val="both"/>
            </w:pPr>
            <w:r>
              <w:t>1.3 - 1</w:t>
            </w:r>
            <w:r w:rsidR="005E3EAA">
              <w:t>.8</w:t>
            </w:r>
          </w:p>
          <w:p w14:paraId="058B9566" w14:textId="77777777" w:rsidR="008F53A6" w:rsidRDefault="008F53A6" w:rsidP="009D6484">
            <w:pPr>
              <w:spacing w:line="276" w:lineRule="auto"/>
              <w:jc w:val="both"/>
            </w:pPr>
            <w:r>
              <w:t>1.2 - 5.4</w:t>
            </w:r>
          </w:p>
          <w:p w14:paraId="56EF0C98" w14:textId="77777777" w:rsidR="008F53A6" w:rsidRDefault="008F53A6" w:rsidP="009D6484">
            <w:pPr>
              <w:spacing w:line="276" w:lineRule="auto"/>
              <w:jc w:val="both"/>
            </w:pPr>
            <w:r>
              <w:t>1.55 - 3.4</w:t>
            </w:r>
          </w:p>
        </w:tc>
        <w:tc>
          <w:tcPr>
            <w:tcW w:w="1783" w:type="dxa"/>
            <w:tcBorders>
              <w:top w:val="single" w:sz="4" w:space="0" w:color="auto"/>
              <w:bottom w:val="single" w:sz="4" w:space="0" w:color="auto"/>
            </w:tcBorders>
          </w:tcPr>
          <w:p w14:paraId="2BC3194F" w14:textId="77777777" w:rsidR="008F53A6" w:rsidRDefault="008F53A6" w:rsidP="009D6484">
            <w:pPr>
              <w:spacing w:line="276" w:lineRule="auto"/>
              <w:jc w:val="both"/>
              <w:rPr>
                <w:b/>
                <w:bCs/>
              </w:rPr>
            </w:pPr>
          </w:p>
          <w:p w14:paraId="76AEA95D" w14:textId="77777777" w:rsidR="008F53A6" w:rsidRPr="003A156E" w:rsidRDefault="008F53A6" w:rsidP="009D6484">
            <w:pPr>
              <w:spacing w:line="276" w:lineRule="auto"/>
              <w:jc w:val="both"/>
              <w:rPr>
                <w:b/>
                <w:bCs/>
              </w:rPr>
            </w:pPr>
            <w:r w:rsidRPr="003A156E">
              <w:rPr>
                <w:b/>
                <w:bCs/>
              </w:rPr>
              <w:t>&lt;0.001</w:t>
            </w:r>
          </w:p>
          <w:p w14:paraId="25A4416F" w14:textId="77777777" w:rsidR="008F53A6" w:rsidRPr="003A156E" w:rsidRDefault="008F53A6" w:rsidP="009D6484">
            <w:pPr>
              <w:spacing w:line="276" w:lineRule="auto"/>
              <w:jc w:val="both"/>
              <w:rPr>
                <w:b/>
                <w:bCs/>
              </w:rPr>
            </w:pPr>
            <w:r w:rsidRPr="003A156E">
              <w:rPr>
                <w:b/>
                <w:bCs/>
              </w:rPr>
              <w:t>&lt;0.001</w:t>
            </w:r>
          </w:p>
          <w:p w14:paraId="296F017D" w14:textId="77777777" w:rsidR="008F53A6" w:rsidRDefault="008F53A6" w:rsidP="009D6484">
            <w:pPr>
              <w:spacing w:line="276" w:lineRule="auto"/>
              <w:jc w:val="both"/>
            </w:pPr>
            <w:r w:rsidRPr="003A156E">
              <w:rPr>
                <w:b/>
                <w:bCs/>
              </w:rPr>
              <w:t>&lt;0.001</w:t>
            </w:r>
          </w:p>
        </w:tc>
      </w:tr>
      <w:tr w:rsidR="005E3EAA" w14:paraId="5CE3566B" w14:textId="77777777" w:rsidTr="005E3EAA">
        <w:trPr>
          <w:trHeight w:val="1087"/>
          <w:jc w:val="center"/>
        </w:trPr>
        <w:tc>
          <w:tcPr>
            <w:tcW w:w="3652" w:type="dxa"/>
            <w:tcBorders>
              <w:top w:val="single" w:sz="4" w:space="0" w:color="auto"/>
              <w:bottom w:val="single" w:sz="4" w:space="0" w:color="auto"/>
            </w:tcBorders>
          </w:tcPr>
          <w:p w14:paraId="5D0E9B66" w14:textId="77777777" w:rsidR="005E3EAA" w:rsidRPr="00C10E34" w:rsidRDefault="005E3EAA" w:rsidP="009D6484">
            <w:pPr>
              <w:spacing w:line="276" w:lineRule="auto"/>
              <w:jc w:val="both"/>
              <w:rPr>
                <w:b/>
                <w:bCs/>
              </w:rPr>
            </w:pPr>
            <w:r w:rsidRPr="00C10E34">
              <w:rPr>
                <w:b/>
                <w:bCs/>
              </w:rPr>
              <w:t>Score</w:t>
            </w:r>
            <w:r>
              <w:rPr>
                <w:b/>
                <w:bCs/>
              </w:rPr>
              <w:t>s</w:t>
            </w:r>
            <w:r w:rsidRPr="00C10E34">
              <w:rPr>
                <w:b/>
                <w:bCs/>
              </w:rPr>
              <w:t xml:space="preserve"> clinique</w:t>
            </w:r>
            <w:r>
              <w:rPr>
                <w:b/>
                <w:bCs/>
              </w:rPr>
              <w:t>s</w:t>
            </w:r>
          </w:p>
          <w:p w14:paraId="146C8959" w14:textId="77777777" w:rsidR="005E3EAA" w:rsidRDefault="005E3EAA" w:rsidP="009D6484">
            <w:pPr>
              <w:spacing w:line="276" w:lineRule="auto"/>
              <w:ind w:left="246"/>
              <w:jc w:val="both"/>
            </w:pPr>
            <w:r>
              <w:t>Un seul symptôme</w:t>
            </w:r>
          </w:p>
          <w:p w14:paraId="22DDE763" w14:textId="77777777" w:rsidR="005E3EAA" w:rsidRDefault="005E3EAA" w:rsidP="009D6484">
            <w:pPr>
              <w:spacing w:line="276" w:lineRule="auto"/>
              <w:ind w:left="246"/>
              <w:jc w:val="both"/>
            </w:pPr>
            <w:r>
              <w:t>Deux symptômes</w:t>
            </w:r>
          </w:p>
          <w:p w14:paraId="36028274" w14:textId="77777777" w:rsidR="005E3EAA" w:rsidRPr="00C10E34" w:rsidRDefault="005E3EAA" w:rsidP="009D6484">
            <w:pPr>
              <w:spacing w:line="276" w:lineRule="auto"/>
              <w:ind w:left="246"/>
              <w:jc w:val="both"/>
              <w:rPr>
                <w:b/>
                <w:bCs/>
              </w:rPr>
            </w:pPr>
            <w:r>
              <w:t>Trois symptômes</w:t>
            </w:r>
          </w:p>
        </w:tc>
        <w:tc>
          <w:tcPr>
            <w:tcW w:w="1985" w:type="dxa"/>
            <w:tcBorders>
              <w:top w:val="single" w:sz="4" w:space="0" w:color="auto"/>
              <w:bottom w:val="single" w:sz="4" w:space="0" w:color="auto"/>
            </w:tcBorders>
          </w:tcPr>
          <w:p w14:paraId="19536C8B" w14:textId="77777777" w:rsidR="005E3EAA" w:rsidRDefault="005E3EAA" w:rsidP="009D6484">
            <w:pPr>
              <w:spacing w:line="276" w:lineRule="auto"/>
              <w:jc w:val="both"/>
            </w:pPr>
          </w:p>
          <w:p w14:paraId="3077C027" w14:textId="77777777" w:rsidR="005E3EAA" w:rsidRDefault="005E3EAA" w:rsidP="009D6484">
            <w:pPr>
              <w:spacing w:line="276" w:lineRule="auto"/>
              <w:jc w:val="both"/>
            </w:pPr>
            <w:r>
              <w:t>1.39</w:t>
            </w:r>
          </w:p>
          <w:p w14:paraId="7D135FB9" w14:textId="77777777" w:rsidR="005E3EAA" w:rsidRDefault="005E3EAA" w:rsidP="009D6484">
            <w:pPr>
              <w:spacing w:line="276" w:lineRule="auto"/>
              <w:jc w:val="both"/>
            </w:pPr>
            <w:r>
              <w:t>1.93</w:t>
            </w:r>
          </w:p>
          <w:p w14:paraId="6B4C27F4" w14:textId="77777777" w:rsidR="005E3EAA" w:rsidRDefault="005E3EAA" w:rsidP="009D6484">
            <w:pPr>
              <w:spacing w:line="276" w:lineRule="auto"/>
              <w:jc w:val="both"/>
            </w:pPr>
            <w:r>
              <w:t>16.78</w:t>
            </w:r>
          </w:p>
        </w:tc>
        <w:tc>
          <w:tcPr>
            <w:tcW w:w="2126" w:type="dxa"/>
            <w:tcBorders>
              <w:top w:val="single" w:sz="4" w:space="0" w:color="auto"/>
              <w:bottom w:val="single" w:sz="4" w:space="0" w:color="auto"/>
            </w:tcBorders>
          </w:tcPr>
          <w:p w14:paraId="63A59D45" w14:textId="77777777" w:rsidR="005E3EAA" w:rsidRDefault="005E3EAA" w:rsidP="009D6484">
            <w:pPr>
              <w:spacing w:line="276" w:lineRule="auto"/>
              <w:jc w:val="both"/>
            </w:pPr>
          </w:p>
          <w:p w14:paraId="638F53FB" w14:textId="77777777" w:rsidR="005E3EAA" w:rsidRDefault="005E3EAA" w:rsidP="009D6484">
            <w:pPr>
              <w:spacing w:line="276" w:lineRule="auto"/>
              <w:jc w:val="both"/>
            </w:pPr>
            <w:r>
              <w:t>2.6 - 2.7</w:t>
            </w:r>
          </w:p>
          <w:p w14:paraId="0C959DF3" w14:textId="77777777" w:rsidR="005E3EAA" w:rsidRDefault="005E3EAA" w:rsidP="009D6484">
            <w:pPr>
              <w:spacing w:line="276" w:lineRule="auto"/>
              <w:jc w:val="both"/>
            </w:pPr>
            <w:r>
              <w:t>1.8 – 2.</w:t>
            </w:r>
          </w:p>
          <w:p w14:paraId="62D93DFB" w14:textId="77777777" w:rsidR="005E3EAA" w:rsidRDefault="005E3EAA" w:rsidP="009D6484">
            <w:pPr>
              <w:spacing w:line="276" w:lineRule="auto"/>
              <w:jc w:val="both"/>
            </w:pPr>
            <w:r>
              <w:t>0.8 - 2.1</w:t>
            </w:r>
          </w:p>
        </w:tc>
        <w:tc>
          <w:tcPr>
            <w:tcW w:w="1783" w:type="dxa"/>
            <w:tcBorders>
              <w:top w:val="single" w:sz="4" w:space="0" w:color="auto"/>
              <w:bottom w:val="single" w:sz="4" w:space="0" w:color="auto"/>
            </w:tcBorders>
          </w:tcPr>
          <w:p w14:paraId="432BA3B2" w14:textId="77777777" w:rsidR="005E3EAA" w:rsidRDefault="005E3EAA" w:rsidP="009D6484">
            <w:pPr>
              <w:spacing w:line="276" w:lineRule="auto"/>
              <w:jc w:val="both"/>
            </w:pPr>
          </w:p>
          <w:p w14:paraId="7C33B183" w14:textId="77777777" w:rsidR="005E3EAA" w:rsidRPr="003A156E" w:rsidRDefault="005E3EAA" w:rsidP="009D6484">
            <w:pPr>
              <w:spacing w:line="276" w:lineRule="auto"/>
              <w:jc w:val="both"/>
              <w:rPr>
                <w:b/>
                <w:bCs/>
              </w:rPr>
            </w:pPr>
            <w:r w:rsidRPr="003A156E">
              <w:rPr>
                <w:b/>
                <w:bCs/>
              </w:rPr>
              <w:t>&lt;0.001</w:t>
            </w:r>
          </w:p>
          <w:p w14:paraId="662DE43A" w14:textId="77777777" w:rsidR="005E3EAA" w:rsidRPr="003A156E" w:rsidRDefault="005E3EAA" w:rsidP="009D6484">
            <w:pPr>
              <w:spacing w:line="276" w:lineRule="auto"/>
              <w:jc w:val="both"/>
              <w:rPr>
                <w:b/>
                <w:bCs/>
              </w:rPr>
            </w:pPr>
            <w:r w:rsidRPr="003A156E">
              <w:rPr>
                <w:b/>
                <w:bCs/>
              </w:rPr>
              <w:t>&lt;0.001</w:t>
            </w:r>
          </w:p>
          <w:p w14:paraId="099965CE" w14:textId="77777777" w:rsidR="005E3EAA" w:rsidRDefault="005E3EAA" w:rsidP="009D6484">
            <w:pPr>
              <w:spacing w:line="276" w:lineRule="auto"/>
              <w:jc w:val="both"/>
              <w:rPr>
                <w:b/>
                <w:bCs/>
              </w:rPr>
            </w:pPr>
            <w:r>
              <w:t>0.8</w:t>
            </w:r>
          </w:p>
        </w:tc>
      </w:tr>
      <w:tr w:rsidR="002A71F2" w14:paraId="4EC9C328" w14:textId="77777777" w:rsidTr="005E3EAA">
        <w:trPr>
          <w:jc w:val="center"/>
        </w:trPr>
        <w:tc>
          <w:tcPr>
            <w:tcW w:w="3652" w:type="dxa"/>
            <w:tcBorders>
              <w:top w:val="single" w:sz="4" w:space="0" w:color="auto"/>
            </w:tcBorders>
          </w:tcPr>
          <w:p w14:paraId="187724C2" w14:textId="77777777" w:rsidR="002A71F2" w:rsidRPr="00257A36" w:rsidRDefault="00241722" w:rsidP="009D6484">
            <w:pPr>
              <w:spacing w:line="276" w:lineRule="auto"/>
              <w:jc w:val="both"/>
              <w:rPr>
                <w:b/>
                <w:bCs/>
              </w:rPr>
            </w:pPr>
            <w:r>
              <w:rPr>
                <w:b/>
                <w:bCs/>
              </w:rPr>
              <w:t>A</w:t>
            </w:r>
            <w:r w:rsidR="002A71F2">
              <w:rPr>
                <w:b/>
                <w:bCs/>
              </w:rPr>
              <w:t xml:space="preserve">gents </w:t>
            </w:r>
            <w:r>
              <w:rPr>
                <w:b/>
                <w:bCs/>
              </w:rPr>
              <w:t xml:space="preserve">de bas </w:t>
            </w:r>
            <w:r w:rsidR="002A71F2" w:rsidRPr="00257A36">
              <w:rPr>
                <w:b/>
                <w:bCs/>
              </w:rPr>
              <w:t>PM</w:t>
            </w:r>
          </w:p>
          <w:p w14:paraId="2DC9F0CF" w14:textId="77777777" w:rsidR="002A71F2" w:rsidRDefault="002A71F2" w:rsidP="009D6484">
            <w:pPr>
              <w:spacing w:line="276" w:lineRule="auto"/>
              <w:ind w:left="246"/>
              <w:jc w:val="both"/>
            </w:pPr>
            <w:r>
              <w:t xml:space="preserve">Chimie </w:t>
            </w:r>
          </w:p>
          <w:p w14:paraId="3727EFDE" w14:textId="77777777" w:rsidR="002A71F2" w:rsidRDefault="002A71F2" w:rsidP="009D6484">
            <w:pPr>
              <w:spacing w:line="276" w:lineRule="auto"/>
              <w:ind w:left="246"/>
              <w:jc w:val="both"/>
            </w:pPr>
            <w:r>
              <w:t>Métaux</w:t>
            </w:r>
          </w:p>
          <w:p w14:paraId="1229FA1B" w14:textId="77777777" w:rsidR="002A71F2" w:rsidRDefault="002A71F2" w:rsidP="009D6484">
            <w:pPr>
              <w:spacing w:line="276" w:lineRule="auto"/>
              <w:ind w:left="246"/>
              <w:jc w:val="both"/>
            </w:pPr>
            <w:r>
              <w:t>EDTA</w:t>
            </w:r>
          </w:p>
          <w:p w14:paraId="6F6CAB35" w14:textId="77777777" w:rsidR="005E3EAA" w:rsidRDefault="005E3EAA" w:rsidP="009D6484">
            <w:pPr>
              <w:spacing w:line="276" w:lineRule="auto"/>
              <w:ind w:left="246"/>
              <w:jc w:val="both"/>
            </w:pPr>
          </w:p>
          <w:p w14:paraId="36F10272" w14:textId="77777777" w:rsidR="002A71F2" w:rsidRPr="00257A36" w:rsidRDefault="00241722" w:rsidP="009D6484">
            <w:pPr>
              <w:spacing w:line="276" w:lineRule="auto"/>
              <w:jc w:val="both"/>
              <w:rPr>
                <w:b/>
                <w:bCs/>
              </w:rPr>
            </w:pPr>
            <w:r>
              <w:rPr>
                <w:b/>
                <w:bCs/>
              </w:rPr>
              <w:t>A</w:t>
            </w:r>
            <w:r w:rsidR="002A71F2">
              <w:rPr>
                <w:b/>
                <w:bCs/>
              </w:rPr>
              <w:t xml:space="preserve">gents </w:t>
            </w:r>
            <w:r>
              <w:rPr>
                <w:b/>
                <w:bCs/>
              </w:rPr>
              <w:t xml:space="preserve">de haut </w:t>
            </w:r>
            <w:r w:rsidR="002A71F2" w:rsidRPr="00257A36">
              <w:rPr>
                <w:b/>
                <w:bCs/>
              </w:rPr>
              <w:t>PM</w:t>
            </w:r>
          </w:p>
          <w:p w14:paraId="56F7A25C" w14:textId="77777777" w:rsidR="008F53A6" w:rsidRDefault="008F53A6" w:rsidP="009D6484">
            <w:pPr>
              <w:spacing w:line="276" w:lineRule="auto"/>
              <w:ind w:left="246"/>
              <w:jc w:val="both"/>
            </w:pPr>
            <w:r>
              <w:t>Animale</w:t>
            </w:r>
          </w:p>
          <w:p w14:paraId="751C802E" w14:textId="77777777" w:rsidR="002A71F2" w:rsidRDefault="003B115A" w:rsidP="009D6484">
            <w:pPr>
              <w:spacing w:line="276" w:lineRule="auto"/>
              <w:ind w:left="246"/>
              <w:jc w:val="both"/>
            </w:pPr>
            <w:r>
              <w:t>enzyme</w:t>
            </w:r>
          </w:p>
          <w:p w14:paraId="616E5FF7" w14:textId="77777777" w:rsidR="002A71F2" w:rsidRDefault="008F53A6" w:rsidP="009D6484">
            <w:pPr>
              <w:spacing w:line="276" w:lineRule="auto"/>
              <w:ind w:left="246"/>
              <w:jc w:val="both"/>
            </w:pPr>
            <w:r>
              <w:t>Poussière</w:t>
            </w:r>
          </w:p>
          <w:p w14:paraId="62647F4A" w14:textId="77777777" w:rsidR="002A71F2" w:rsidRDefault="002A71F2" w:rsidP="009D6484">
            <w:pPr>
              <w:spacing w:line="276" w:lineRule="auto"/>
              <w:ind w:left="246"/>
              <w:jc w:val="both"/>
            </w:pPr>
            <w:r>
              <w:t>Végétale</w:t>
            </w:r>
          </w:p>
          <w:p w14:paraId="44741DB0" w14:textId="77777777" w:rsidR="003B115A" w:rsidRDefault="003B115A" w:rsidP="009D6484">
            <w:pPr>
              <w:spacing w:line="276" w:lineRule="auto"/>
              <w:jc w:val="both"/>
              <w:rPr>
                <w:b/>
                <w:bCs/>
              </w:rPr>
            </w:pPr>
          </w:p>
          <w:p w14:paraId="35A3C0AE" w14:textId="77777777" w:rsidR="002A71F2" w:rsidRDefault="000906F9" w:rsidP="009D6484">
            <w:pPr>
              <w:spacing w:line="276" w:lineRule="auto"/>
              <w:jc w:val="both"/>
              <w:rPr>
                <w:b/>
                <w:bCs/>
              </w:rPr>
            </w:pPr>
            <w:r>
              <w:rPr>
                <w:b/>
                <w:bCs/>
              </w:rPr>
              <w:t>Non classable</w:t>
            </w:r>
          </w:p>
          <w:p w14:paraId="6623A195" w14:textId="77777777" w:rsidR="003B115A" w:rsidRPr="003B115A" w:rsidRDefault="003B115A" w:rsidP="009D6484">
            <w:pPr>
              <w:spacing w:line="276" w:lineRule="auto"/>
              <w:ind w:left="246"/>
              <w:jc w:val="both"/>
            </w:pPr>
            <w:r>
              <w:t>Bois</w:t>
            </w:r>
          </w:p>
          <w:p w14:paraId="7FFAD12E" w14:textId="77777777" w:rsidR="002A71F2" w:rsidRDefault="002A71F2" w:rsidP="009D6484">
            <w:pPr>
              <w:spacing w:line="276" w:lineRule="auto"/>
              <w:ind w:left="246"/>
              <w:jc w:val="both"/>
            </w:pPr>
            <w:r>
              <w:t>Médicament</w:t>
            </w:r>
          </w:p>
          <w:p w14:paraId="5437BBCF" w14:textId="77777777" w:rsidR="002A71F2" w:rsidRDefault="002A71F2" w:rsidP="009D6484">
            <w:pPr>
              <w:spacing w:line="276" w:lineRule="auto"/>
              <w:ind w:left="246"/>
              <w:jc w:val="both"/>
            </w:pPr>
            <w:r>
              <w:t>Cosmétique</w:t>
            </w:r>
          </w:p>
          <w:p w14:paraId="792CD5D4" w14:textId="77777777" w:rsidR="002A71F2" w:rsidRDefault="002A71F2" w:rsidP="009D6484">
            <w:pPr>
              <w:spacing w:line="276" w:lineRule="auto"/>
              <w:ind w:left="246"/>
              <w:jc w:val="both"/>
            </w:pPr>
            <w:r>
              <w:t xml:space="preserve">Produit </w:t>
            </w:r>
          </w:p>
          <w:p w14:paraId="481419DB" w14:textId="77777777" w:rsidR="002A71F2" w:rsidRDefault="003B115A" w:rsidP="009D6484">
            <w:pPr>
              <w:spacing w:line="276" w:lineRule="auto"/>
              <w:ind w:left="246"/>
              <w:jc w:val="both"/>
            </w:pPr>
            <w:r>
              <w:t>Autre</w:t>
            </w:r>
          </w:p>
        </w:tc>
        <w:tc>
          <w:tcPr>
            <w:tcW w:w="1985" w:type="dxa"/>
            <w:tcBorders>
              <w:top w:val="single" w:sz="4" w:space="0" w:color="auto"/>
            </w:tcBorders>
          </w:tcPr>
          <w:p w14:paraId="4630B981" w14:textId="77777777" w:rsidR="002A71F2" w:rsidRDefault="002A71F2" w:rsidP="009D6484">
            <w:pPr>
              <w:spacing w:line="276" w:lineRule="auto"/>
              <w:jc w:val="both"/>
            </w:pPr>
          </w:p>
          <w:p w14:paraId="564966A0" w14:textId="77777777" w:rsidR="0033444B" w:rsidRDefault="00CC76A6" w:rsidP="009D6484">
            <w:pPr>
              <w:spacing w:line="276" w:lineRule="auto"/>
              <w:jc w:val="both"/>
            </w:pPr>
            <w:r>
              <w:t>1</w:t>
            </w:r>
            <w:r w:rsidR="0033444B">
              <w:t>.28</w:t>
            </w:r>
          </w:p>
          <w:p w14:paraId="58F2DD04" w14:textId="77777777" w:rsidR="0033444B" w:rsidRDefault="00CC76A6" w:rsidP="009D6484">
            <w:pPr>
              <w:spacing w:line="276" w:lineRule="auto"/>
              <w:jc w:val="both"/>
            </w:pPr>
            <w:r>
              <w:t>1</w:t>
            </w:r>
            <w:r w:rsidR="0033444B">
              <w:t>.21</w:t>
            </w:r>
          </w:p>
          <w:p w14:paraId="7815DAEF" w14:textId="77777777" w:rsidR="0033444B" w:rsidRDefault="00CC76A6" w:rsidP="009D6484">
            <w:pPr>
              <w:spacing w:line="276" w:lineRule="auto"/>
              <w:jc w:val="both"/>
            </w:pPr>
            <w:r>
              <w:t>1</w:t>
            </w:r>
            <w:r w:rsidR="0033444B">
              <w:t>.37</w:t>
            </w:r>
          </w:p>
          <w:p w14:paraId="797D0605" w14:textId="77777777" w:rsidR="0033444B" w:rsidRDefault="0033444B" w:rsidP="009D6484">
            <w:pPr>
              <w:spacing w:line="276" w:lineRule="auto"/>
              <w:jc w:val="both"/>
            </w:pPr>
          </w:p>
          <w:p w14:paraId="4C5CF01E" w14:textId="77777777" w:rsidR="003B115A" w:rsidRDefault="003B115A" w:rsidP="009D6484">
            <w:pPr>
              <w:spacing w:line="276" w:lineRule="auto"/>
              <w:jc w:val="both"/>
            </w:pPr>
          </w:p>
          <w:p w14:paraId="247483F2" w14:textId="77777777" w:rsidR="008F53A6" w:rsidRDefault="008F53A6" w:rsidP="009D6484">
            <w:pPr>
              <w:spacing w:line="276" w:lineRule="auto"/>
              <w:jc w:val="both"/>
            </w:pPr>
            <w:r>
              <w:t>2.1</w:t>
            </w:r>
          </w:p>
          <w:p w14:paraId="24F6949C" w14:textId="77777777" w:rsidR="0033444B" w:rsidRDefault="00CC76A6" w:rsidP="009D6484">
            <w:pPr>
              <w:spacing w:line="276" w:lineRule="auto"/>
              <w:jc w:val="both"/>
            </w:pPr>
            <w:r>
              <w:t>1</w:t>
            </w:r>
            <w:r w:rsidR="0033444B">
              <w:t>.20</w:t>
            </w:r>
          </w:p>
          <w:p w14:paraId="22AFF945" w14:textId="77777777" w:rsidR="0033444B" w:rsidRDefault="00CC76A6" w:rsidP="009D6484">
            <w:pPr>
              <w:spacing w:line="276" w:lineRule="auto"/>
              <w:jc w:val="both"/>
            </w:pPr>
            <w:r>
              <w:t>1</w:t>
            </w:r>
            <w:r w:rsidR="0033444B">
              <w:t>.51</w:t>
            </w:r>
          </w:p>
          <w:p w14:paraId="53FA8250" w14:textId="77777777" w:rsidR="0033444B" w:rsidRDefault="00CC76A6" w:rsidP="009D6484">
            <w:pPr>
              <w:spacing w:line="276" w:lineRule="auto"/>
              <w:jc w:val="both"/>
            </w:pPr>
            <w:r>
              <w:t>1</w:t>
            </w:r>
            <w:r w:rsidR="0033444B">
              <w:t>.41</w:t>
            </w:r>
          </w:p>
          <w:p w14:paraId="4C662462" w14:textId="77777777" w:rsidR="0033444B" w:rsidRDefault="0033444B" w:rsidP="009D6484">
            <w:pPr>
              <w:spacing w:line="276" w:lineRule="auto"/>
              <w:jc w:val="both"/>
            </w:pPr>
          </w:p>
          <w:p w14:paraId="058E9DF8" w14:textId="77777777" w:rsidR="003B115A" w:rsidRDefault="003B115A" w:rsidP="009D6484">
            <w:pPr>
              <w:spacing w:line="276" w:lineRule="auto"/>
              <w:jc w:val="both"/>
            </w:pPr>
          </w:p>
          <w:p w14:paraId="4B4EE8D1" w14:textId="77777777" w:rsidR="003B115A" w:rsidRDefault="003B115A" w:rsidP="009D6484">
            <w:pPr>
              <w:spacing w:line="276" w:lineRule="auto"/>
              <w:jc w:val="both"/>
            </w:pPr>
            <w:r>
              <w:t>1.27</w:t>
            </w:r>
          </w:p>
          <w:p w14:paraId="2D467CD5" w14:textId="77777777" w:rsidR="0033444B" w:rsidRDefault="00CC76A6" w:rsidP="009D6484">
            <w:pPr>
              <w:spacing w:line="276" w:lineRule="auto"/>
              <w:jc w:val="both"/>
            </w:pPr>
            <w:r>
              <w:t>1</w:t>
            </w:r>
            <w:r w:rsidR="0033444B">
              <w:t>.24</w:t>
            </w:r>
          </w:p>
          <w:p w14:paraId="042FC83B" w14:textId="77777777" w:rsidR="0033444B" w:rsidRDefault="00CC76A6" w:rsidP="009D6484">
            <w:pPr>
              <w:spacing w:line="276" w:lineRule="auto"/>
              <w:jc w:val="both"/>
            </w:pPr>
            <w:r>
              <w:t>1</w:t>
            </w:r>
            <w:r w:rsidR="0033444B">
              <w:t>.24</w:t>
            </w:r>
          </w:p>
          <w:p w14:paraId="38213289" w14:textId="77777777" w:rsidR="0033444B" w:rsidRDefault="00CC76A6" w:rsidP="009D6484">
            <w:pPr>
              <w:spacing w:line="276" w:lineRule="auto"/>
              <w:jc w:val="both"/>
            </w:pPr>
            <w:r>
              <w:t>1</w:t>
            </w:r>
            <w:r w:rsidR="0033444B">
              <w:t>.26</w:t>
            </w:r>
          </w:p>
          <w:p w14:paraId="6C9C86F6" w14:textId="77777777" w:rsidR="0033444B" w:rsidRDefault="00CC76A6" w:rsidP="009D6484">
            <w:pPr>
              <w:spacing w:line="276" w:lineRule="auto"/>
              <w:jc w:val="both"/>
            </w:pPr>
            <w:r>
              <w:t>1</w:t>
            </w:r>
            <w:r w:rsidR="00E4023F">
              <w:t>.30</w:t>
            </w:r>
          </w:p>
        </w:tc>
        <w:tc>
          <w:tcPr>
            <w:tcW w:w="2126" w:type="dxa"/>
            <w:tcBorders>
              <w:top w:val="single" w:sz="4" w:space="0" w:color="auto"/>
            </w:tcBorders>
          </w:tcPr>
          <w:p w14:paraId="4BF2795D" w14:textId="77777777" w:rsidR="002A71F2" w:rsidRDefault="002A71F2" w:rsidP="009D6484">
            <w:pPr>
              <w:spacing w:line="276" w:lineRule="auto"/>
              <w:jc w:val="both"/>
            </w:pPr>
          </w:p>
          <w:p w14:paraId="3026B123" w14:textId="77777777" w:rsidR="008D7376" w:rsidRPr="008D7376" w:rsidRDefault="008F53A6" w:rsidP="009D6484">
            <w:pPr>
              <w:spacing w:line="276" w:lineRule="auto"/>
              <w:jc w:val="both"/>
            </w:pPr>
            <w:r>
              <w:t>1.92 - 2.9</w:t>
            </w:r>
          </w:p>
          <w:p w14:paraId="57666913" w14:textId="77777777" w:rsidR="008D7376" w:rsidRPr="008D7376" w:rsidRDefault="008F53A6" w:rsidP="009D6484">
            <w:pPr>
              <w:spacing w:line="276" w:lineRule="auto"/>
              <w:jc w:val="both"/>
            </w:pPr>
            <w:r>
              <w:t>1.9 -  3.9</w:t>
            </w:r>
          </w:p>
          <w:p w14:paraId="0ED9E42F" w14:textId="77777777" w:rsidR="008D7376" w:rsidRPr="008D7376" w:rsidRDefault="00E4023F" w:rsidP="009D6484">
            <w:pPr>
              <w:spacing w:line="276" w:lineRule="auto"/>
              <w:jc w:val="both"/>
            </w:pPr>
            <w:r>
              <w:t xml:space="preserve">4.64 </w:t>
            </w:r>
            <w:r w:rsidR="008D7376" w:rsidRPr="008D7376">
              <w:t xml:space="preserve">- </w:t>
            </w:r>
            <w:r w:rsidR="008F53A6">
              <w:t xml:space="preserve"> 5.5</w:t>
            </w:r>
          </w:p>
          <w:p w14:paraId="5813903A" w14:textId="77777777" w:rsidR="008D7376" w:rsidRDefault="008D7376" w:rsidP="009D6484">
            <w:pPr>
              <w:spacing w:line="276" w:lineRule="auto"/>
              <w:jc w:val="both"/>
            </w:pPr>
          </w:p>
          <w:p w14:paraId="0190E0E8" w14:textId="77777777" w:rsidR="003B115A" w:rsidRDefault="003B115A" w:rsidP="009D6484">
            <w:pPr>
              <w:spacing w:line="276" w:lineRule="auto"/>
              <w:jc w:val="both"/>
            </w:pPr>
          </w:p>
          <w:p w14:paraId="2E10E3F9" w14:textId="77777777" w:rsidR="008D7376" w:rsidRPr="008D7376" w:rsidRDefault="008F53A6" w:rsidP="009D6484">
            <w:pPr>
              <w:spacing w:line="276" w:lineRule="auto"/>
              <w:jc w:val="both"/>
            </w:pPr>
            <w:r>
              <w:t>0.5</w:t>
            </w:r>
            <w:r w:rsidR="008D7376" w:rsidRPr="008D7376">
              <w:t>-</w:t>
            </w:r>
            <w:r>
              <w:t xml:space="preserve"> 1.8</w:t>
            </w:r>
          </w:p>
          <w:p w14:paraId="59068A11" w14:textId="77777777" w:rsidR="008D7376" w:rsidRDefault="008F53A6" w:rsidP="009D6484">
            <w:pPr>
              <w:spacing w:line="276" w:lineRule="auto"/>
              <w:jc w:val="both"/>
            </w:pPr>
            <w:r>
              <w:t>1.4 - 3.8</w:t>
            </w:r>
          </w:p>
          <w:p w14:paraId="6AEBA5DF" w14:textId="77777777" w:rsidR="00E4023F" w:rsidRDefault="008F53A6" w:rsidP="009D6484">
            <w:pPr>
              <w:spacing w:line="276" w:lineRule="auto"/>
              <w:jc w:val="both"/>
            </w:pPr>
            <w:r>
              <w:t xml:space="preserve">1.3 - </w:t>
            </w:r>
            <w:r w:rsidR="005E3EAA">
              <w:t>2</w:t>
            </w:r>
          </w:p>
          <w:p w14:paraId="6D474F8C" w14:textId="77777777" w:rsidR="008F53A6" w:rsidRDefault="008F53A6" w:rsidP="009D6484">
            <w:pPr>
              <w:spacing w:line="276" w:lineRule="auto"/>
              <w:jc w:val="both"/>
            </w:pPr>
            <w:r>
              <w:t>1 - 2.5</w:t>
            </w:r>
          </w:p>
          <w:p w14:paraId="63C3B1A8" w14:textId="77777777" w:rsidR="00E4023F" w:rsidRDefault="00E4023F" w:rsidP="009D6484">
            <w:pPr>
              <w:spacing w:line="276" w:lineRule="auto"/>
              <w:jc w:val="both"/>
            </w:pPr>
          </w:p>
          <w:p w14:paraId="6583675A" w14:textId="77777777" w:rsidR="003B115A" w:rsidRDefault="003B115A" w:rsidP="009D6484">
            <w:pPr>
              <w:spacing w:line="276" w:lineRule="auto"/>
              <w:jc w:val="both"/>
            </w:pPr>
          </w:p>
          <w:p w14:paraId="7D20C20E" w14:textId="77777777" w:rsidR="003B115A" w:rsidRDefault="008F53A6" w:rsidP="009D6484">
            <w:pPr>
              <w:spacing w:line="276" w:lineRule="auto"/>
              <w:jc w:val="both"/>
            </w:pPr>
            <w:r>
              <w:t>1.1</w:t>
            </w:r>
            <w:r w:rsidR="005E3EAA">
              <w:t>5 - 2.5</w:t>
            </w:r>
          </w:p>
          <w:p w14:paraId="6CC19589" w14:textId="77777777" w:rsidR="00E4023F" w:rsidRDefault="008F53A6" w:rsidP="009D6484">
            <w:pPr>
              <w:spacing w:line="276" w:lineRule="auto"/>
              <w:jc w:val="both"/>
            </w:pPr>
            <w:r>
              <w:t>1.14 -</w:t>
            </w:r>
            <w:r w:rsidR="005E3EAA">
              <w:t xml:space="preserve"> 2.3</w:t>
            </w:r>
          </w:p>
          <w:p w14:paraId="59928BC0" w14:textId="77777777" w:rsidR="00E4023F" w:rsidRDefault="008F53A6" w:rsidP="009D6484">
            <w:pPr>
              <w:spacing w:line="276" w:lineRule="auto"/>
              <w:jc w:val="both"/>
            </w:pPr>
            <w:r>
              <w:t>1.15 -</w:t>
            </w:r>
            <w:r w:rsidR="005E3EAA">
              <w:t xml:space="preserve"> 4.7</w:t>
            </w:r>
          </w:p>
          <w:p w14:paraId="66081CA4" w14:textId="77777777" w:rsidR="00E4023F" w:rsidRDefault="008F53A6" w:rsidP="009D6484">
            <w:pPr>
              <w:spacing w:line="276" w:lineRule="auto"/>
              <w:jc w:val="both"/>
            </w:pPr>
            <w:r>
              <w:t>1.12 -</w:t>
            </w:r>
            <w:r w:rsidR="005E3EAA">
              <w:t xml:space="preserve"> 4.2</w:t>
            </w:r>
          </w:p>
          <w:p w14:paraId="603F9BE3" w14:textId="77777777" w:rsidR="00E4023F" w:rsidRDefault="008F53A6" w:rsidP="009D6484">
            <w:pPr>
              <w:spacing w:line="276" w:lineRule="auto"/>
              <w:jc w:val="both"/>
            </w:pPr>
            <w:r>
              <w:t>0.2 -</w:t>
            </w:r>
            <w:r w:rsidR="00E4023F">
              <w:t xml:space="preserve"> 7.8</w:t>
            </w:r>
          </w:p>
        </w:tc>
        <w:tc>
          <w:tcPr>
            <w:tcW w:w="1783" w:type="dxa"/>
            <w:tcBorders>
              <w:top w:val="single" w:sz="4" w:space="0" w:color="auto"/>
            </w:tcBorders>
          </w:tcPr>
          <w:p w14:paraId="034C4B47" w14:textId="77777777" w:rsidR="002A71F2" w:rsidRDefault="002A71F2" w:rsidP="009D6484">
            <w:pPr>
              <w:spacing w:line="276" w:lineRule="auto"/>
              <w:jc w:val="both"/>
            </w:pPr>
          </w:p>
          <w:p w14:paraId="20F0A748" w14:textId="77777777" w:rsidR="008B31A8" w:rsidRPr="003A156E" w:rsidRDefault="008B31A8" w:rsidP="009D6484">
            <w:pPr>
              <w:spacing w:line="276" w:lineRule="auto"/>
              <w:jc w:val="both"/>
              <w:rPr>
                <w:b/>
                <w:bCs/>
              </w:rPr>
            </w:pPr>
            <w:r w:rsidRPr="003A156E">
              <w:rPr>
                <w:b/>
                <w:bCs/>
              </w:rPr>
              <w:t>&lt;0.001</w:t>
            </w:r>
          </w:p>
          <w:p w14:paraId="4B4E2962" w14:textId="77777777" w:rsidR="002A71F2" w:rsidRPr="003A156E" w:rsidRDefault="008B31A8" w:rsidP="009D6484">
            <w:pPr>
              <w:spacing w:line="276" w:lineRule="auto"/>
              <w:jc w:val="both"/>
              <w:rPr>
                <w:b/>
                <w:bCs/>
              </w:rPr>
            </w:pPr>
            <w:r w:rsidRPr="003A156E">
              <w:rPr>
                <w:b/>
                <w:bCs/>
              </w:rPr>
              <w:t>0.01</w:t>
            </w:r>
          </w:p>
          <w:p w14:paraId="1096763D" w14:textId="77777777" w:rsidR="002A71F2" w:rsidRPr="003A156E" w:rsidRDefault="008B31A8" w:rsidP="009D6484">
            <w:pPr>
              <w:spacing w:line="276" w:lineRule="auto"/>
              <w:jc w:val="both"/>
              <w:rPr>
                <w:b/>
                <w:bCs/>
              </w:rPr>
            </w:pPr>
            <w:r w:rsidRPr="003A156E">
              <w:rPr>
                <w:b/>
                <w:bCs/>
              </w:rPr>
              <w:t>0.01</w:t>
            </w:r>
          </w:p>
          <w:p w14:paraId="7742A945" w14:textId="77777777" w:rsidR="008B31A8" w:rsidRDefault="008B31A8" w:rsidP="009D6484">
            <w:pPr>
              <w:spacing w:line="276" w:lineRule="auto"/>
              <w:jc w:val="both"/>
            </w:pPr>
          </w:p>
          <w:p w14:paraId="5364B539" w14:textId="77777777" w:rsidR="003B115A" w:rsidRDefault="003B115A" w:rsidP="009D6484">
            <w:pPr>
              <w:spacing w:line="276" w:lineRule="auto"/>
              <w:jc w:val="both"/>
              <w:rPr>
                <w:b/>
                <w:bCs/>
              </w:rPr>
            </w:pPr>
          </w:p>
          <w:p w14:paraId="598940F8" w14:textId="77777777" w:rsidR="002A71F2" w:rsidRPr="003A156E" w:rsidRDefault="008F53A6" w:rsidP="009D6484">
            <w:pPr>
              <w:spacing w:line="276" w:lineRule="auto"/>
              <w:jc w:val="both"/>
              <w:rPr>
                <w:b/>
                <w:bCs/>
              </w:rPr>
            </w:pPr>
            <w:r>
              <w:rPr>
                <w:b/>
                <w:bCs/>
              </w:rPr>
              <w:t>0.07</w:t>
            </w:r>
          </w:p>
          <w:p w14:paraId="018E4E34" w14:textId="77777777" w:rsidR="002A71F2" w:rsidRPr="008F53A6" w:rsidRDefault="008B31A8" w:rsidP="009D6484">
            <w:pPr>
              <w:spacing w:line="276" w:lineRule="auto"/>
              <w:jc w:val="both"/>
            </w:pPr>
            <w:r w:rsidRPr="008F53A6">
              <w:t>0.1</w:t>
            </w:r>
          </w:p>
          <w:p w14:paraId="4B5AC7C7" w14:textId="77777777" w:rsidR="008B31A8" w:rsidRPr="003A156E" w:rsidRDefault="008B31A8" w:rsidP="009D6484">
            <w:pPr>
              <w:spacing w:line="276" w:lineRule="auto"/>
              <w:jc w:val="both"/>
              <w:rPr>
                <w:b/>
                <w:bCs/>
              </w:rPr>
            </w:pPr>
            <w:r w:rsidRPr="003A156E">
              <w:rPr>
                <w:b/>
                <w:bCs/>
              </w:rPr>
              <w:t>&lt;0.001</w:t>
            </w:r>
          </w:p>
          <w:p w14:paraId="74AF018C" w14:textId="77777777" w:rsidR="003B115A" w:rsidRDefault="008F53A6" w:rsidP="009D6484">
            <w:pPr>
              <w:spacing w:line="276" w:lineRule="auto"/>
              <w:jc w:val="both"/>
            </w:pPr>
            <w:r>
              <w:t>0.</w:t>
            </w:r>
            <w:r w:rsidR="00241722">
              <w:t>0</w:t>
            </w:r>
            <w:r>
              <w:t>5</w:t>
            </w:r>
          </w:p>
          <w:p w14:paraId="78DB3E82" w14:textId="77777777" w:rsidR="003B115A" w:rsidRDefault="003B115A" w:rsidP="009D6484">
            <w:pPr>
              <w:spacing w:line="276" w:lineRule="auto"/>
              <w:jc w:val="both"/>
              <w:rPr>
                <w:b/>
                <w:bCs/>
              </w:rPr>
            </w:pPr>
          </w:p>
          <w:p w14:paraId="0DF9FBBD" w14:textId="77777777" w:rsidR="008F53A6" w:rsidRDefault="008F53A6" w:rsidP="009D6484">
            <w:pPr>
              <w:spacing w:line="276" w:lineRule="auto"/>
              <w:jc w:val="both"/>
              <w:rPr>
                <w:b/>
                <w:bCs/>
              </w:rPr>
            </w:pPr>
          </w:p>
          <w:p w14:paraId="4A3B3489" w14:textId="77777777" w:rsidR="003B115A" w:rsidRDefault="003B115A" w:rsidP="009D6484">
            <w:pPr>
              <w:spacing w:line="276" w:lineRule="auto"/>
              <w:jc w:val="both"/>
              <w:rPr>
                <w:b/>
                <w:bCs/>
              </w:rPr>
            </w:pPr>
            <w:r w:rsidRPr="003A156E">
              <w:rPr>
                <w:b/>
                <w:bCs/>
              </w:rPr>
              <w:t>0.001</w:t>
            </w:r>
          </w:p>
          <w:p w14:paraId="5C5B526B" w14:textId="77777777" w:rsidR="002A71F2" w:rsidRPr="003A156E" w:rsidRDefault="00E446F0" w:rsidP="009D6484">
            <w:pPr>
              <w:spacing w:line="276" w:lineRule="auto"/>
              <w:jc w:val="both"/>
              <w:rPr>
                <w:b/>
                <w:bCs/>
              </w:rPr>
            </w:pPr>
            <w:r w:rsidRPr="003A156E">
              <w:rPr>
                <w:b/>
                <w:bCs/>
              </w:rPr>
              <w:t>0.09</w:t>
            </w:r>
          </w:p>
          <w:p w14:paraId="3675CD3B" w14:textId="77777777" w:rsidR="002A71F2" w:rsidRPr="003A156E" w:rsidRDefault="00E446F0" w:rsidP="009D6484">
            <w:pPr>
              <w:spacing w:line="276" w:lineRule="auto"/>
              <w:jc w:val="both"/>
              <w:rPr>
                <w:b/>
                <w:bCs/>
              </w:rPr>
            </w:pPr>
            <w:r w:rsidRPr="003A156E">
              <w:rPr>
                <w:b/>
                <w:bCs/>
              </w:rPr>
              <w:t>0.002</w:t>
            </w:r>
          </w:p>
          <w:p w14:paraId="604F1BA9" w14:textId="77777777" w:rsidR="002A71F2" w:rsidRPr="003A156E" w:rsidRDefault="00E446F0" w:rsidP="009D6484">
            <w:pPr>
              <w:spacing w:line="276" w:lineRule="auto"/>
              <w:jc w:val="both"/>
              <w:rPr>
                <w:b/>
                <w:bCs/>
              </w:rPr>
            </w:pPr>
            <w:r w:rsidRPr="003A156E">
              <w:rPr>
                <w:b/>
                <w:bCs/>
              </w:rPr>
              <w:t>0.004</w:t>
            </w:r>
          </w:p>
          <w:p w14:paraId="55E50A52" w14:textId="77777777" w:rsidR="002A71F2" w:rsidRDefault="00E446F0" w:rsidP="009D6484">
            <w:pPr>
              <w:spacing w:line="276" w:lineRule="auto"/>
              <w:jc w:val="both"/>
            </w:pPr>
            <w:r>
              <w:t>0.1</w:t>
            </w:r>
          </w:p>
        </w:tc>
      </w:tr>
    </w:tbl>
    <w:p w14:paraId="2D50A76E" w14:textId="77777777" w:rsidR="00F105B3" w:rsidRPr="005E3EAA" w:rsidRDefault="008F53A6" w:rsidP="00080C50">
      <w:pPr>
        <w:jc w:val="both"/>
        <w:rPr>
          <w:sz w:val="20"/>
          <w:szCs w:val="20"/>
        </w:rPr>
      </w:pPr>
      <w:r w:rsidRPr="005E3EAA">
        <w:rPr>
          <w:sz w:val="20"/>
          <w:szCs w:val="20"/>
        </w:rPr>
        <w:t>Abréviation : OR=</w:t>
      </w:r>
      <w:proofErr w:type="spellStart"/>
      <w:r w:rsidRPr="005E3EAA">
        <w:rPr>
          <w:sz w:val="20"/>
          <w:szCs w:val="20"/>
        </w:rPr>
        <w:t>odd</w:t>
      </w:r>
      <w:proofErr w:type="spellEnd"/>
      <w:r w:rsidRPr="005E3EAA">
        <w:rPr>
          <w:sz w:val="20"/>
          <w:szCs w:val="20"/>
        </w:rPr>
        <w:t xml:space="preserve"> ratio, IC= Intervalle de confiance, p-value= la valeur de significativité à 5%</w:t>
      </w:r>
    </w:p>
    <w:p w14:paraId="0A33EEE5" w14:textId="77777777" w:rsidR="005E3EAA" w:rsidRDefault="005E3EAA" w:rsidP="00080C50">
      <w:pPr>
        <w:jc w:val="both"/>
        <w:rPr>
          <w:sz w:val="20"/>
          <w:szCs w:val="20"/>
        </w:rPr>
      </w:pPr>
      <w:r>
        <w:rPr>
          <w:sz w:val="20"/>
          <w:szCs w:val="20"/>
        </w:rPr>
        <w:t xml:space="preserve">Ajustement sur le sexe, l’âge, les signes et les symptôme clinique. </w:t>
      </w:r>
    </w:p>
    <w:p w14:paraId="0560890F" w14:textId="77777777" w:rsidR="00427D14" w:rsidRDefault="00427D14" w:rsidP="00B73972">
      <w:pPr>
        <w:spacing w:line="360" w:lineRule="auto"/>
        <w:jc w:val="both"/>
        <w:rPr>
          <w:sz w:val="22"/>
          <w:szCs w:val="22"/>
        </w:rPr>
      </w:pPr>
    </w:p>
    <w:p w14:paraId="6376AAF6" w14:textId="77777777" w:rsidR="000414B5" w:rsidRDefault="004A51C1" w:rsidP="00B73972">
      <w:pPr>
        <w:pStyle w:val="Titre1"/>
        <w:jc w:val="both"/>
      </w:pPr>
      <w:bookmarkStart w:id="593" w:name="_Toc112850133"/>
      <w:bookmarkStart w:id="594" w:name="_Toc113368687"/>
      <w:r w:rsidRPr="00412D31">
        <w:t>Discussion</w:t>
      </w:r>
      <w:bookmarkEnd w:id="593"/>
      <w:bookmarkEnd w:id="594"/>
    </w:p>
    <w:p w14:paraId="5A898724" w14:textId="77777777" w:rsidR="00C02809" w:rsidRDefault="00C02809" w:rsidP="00C02809">
      <w:pPr>
        <w:jc w:val="both"/>
      </w:pPr>
      <w:r w:rsidRPr="002B614E">
        <w:t>Nous avons mené un</w:t>
      </w:r>
      <w:r>
        <w:t xml:space="preserve">e étude sur un registre médical </w:t>
      </w:r>
      <w:r w:rsidRPr="002B614E">
        <w:t>extrait d’après le service de la</w:t>
      </w:r>
      <w:r>
        <w:t xml:space="preserve"> </w:t>
      </w:r>
      <w:r w:rsidRPr="002B614E">
        <w:t>consultation des pathologies professionnelle</w:t>
      </w:r>
      <w:r>
        <w:t>s</w:t>
      </w:r>
      <w:r w:rsidRPr="002B614E">
        <w:t xml:space="preserve">, </w:t>
      </w:r>
      <w:r>
        <w:t>inclut</w:t>
      </w:r>
      <w:r w:rsidRPr="002B614E">
        <w:t xml:space="preserve"> des patient</w:t>
      </w:r>
      <w:r>
        <w:t xml:space="preserve">s ayant </w:t>
      </w:r>
      <w:r w:rsidRPr="002B614E">
        <w:t xml:space="preserve"> la rhinite et / ou l’asthme professionnelle. </w:t>
      </w:r>
      <w:r>
        <w:t xml:space="preserve">Cette étude a pour </w:t>
      </w:r>
      <w:r w:rsidRPr="002B614E">
        <w:t xml:space="preserve">objectif de décrire et </w:t>
      </w:r>
      <w:r>
        <w:t>d’</w:t>
      </w:r>
      <w:r w:rsidRPr="002B614E">
        <w:t>examiner l’effet du s</w:t>
      </w:r>
      <w:r>
        <w:t>exe, de l’âge, des agents testés, d</w:t>
      </w:r>
      <w:r w:rsidRPr="002B614E">
        <w:t>es symptômes</w:t>
      </w:r>
      <w:r>
        <w:t xml:space="preserve"> et d</w:t>
      </w:r>
      <w:r w:rsidRPr="002B614E">
        <w:t>e</w:t>
      </w:r>
      <w:r>
        <w:t>s</w:t>
      </w:r>
      <w:r w:rsidRPr="002B614E">
        <w:t xml:space="preserve"> score</w:t>
      </w:r>
      <w:r>
        <w:t>s</w:t>
      </w:r>
      <w:r w:rsidRPr="002B614E">
        <w:t xml:space="preserve"> clinique</w:t>
      </w:r>
      <w:r>
        <w:t>s</w:t>
      </w:r>
      <w:r w:rsidRPr="002B614E">
        <w:t xml:space="preserve"> sur le résultat</w:t>
      </w:r>
      <w:r>
        <w:t xml:space="preserve"> du test</w:t>
      </w:r>
      <w:r w:rsidRPr="002B614E">
        <w:t xml:space="preserve"> </w:t>
      </w:r>
      <w:r>
        <w:t xml:space="preserve">et sur </w:t>
      </w:r>
      <w:r w:rsidRPr="002B614E">
        <w:t>la variation de RN</w:t>
      </w:r>
      <w:r>
        <w:t xml:space="preserve">. Cette étude est la première étude  faite </w:t>
      </w:r>
      <w:r w:rsidRPr="002B614E">
        <w:t xml:space="preserve">sur cette base de données. </w:t>
      </w:r>
    </w:p>
    <w:p w14:paraId="69125FDE" w14:textId="77777777" w:rsidR="00C02809" w:rsidRDefault="00C02809" w:rsidP="00C02809">
      <w:pPr>
        <w:jc w:val="both"/>
      </w:pPr>
      <w:r>
        <w:t>-</w:t>
      </w:r>
      <w:r w:rsidRPr="00E5406A">
        <w:rPr>
          <w:color w:val="000000" w:themeColor="text1"/>
        </w:rPr>
        <w:t xml:space="preserve">La première partie consiste à  décrire les données en fonction du résultat du test, les résultats de la distribution des symptômes cliniques en fonction des résultats de la </w:t>
      </w:r>
      <w:proofErr w:type="spellStart"/>
      <w:r w:rsidRPr="00E5406A">
        <w:rPr>
          <w:color w:val="000000" w:themeColor="text1"/>
        </w:rPr>
        <w:t>rhinomanométrie</w:t>
      </w:r>
      <w:proofErr w:type="spellEnd"/>
      <w:r w:rsidRPr="00E5406A">
        <w:rPr>
          <w:color w:val="000000" w:themeColor="text1"/>
        </w:rPr>
        <w:t xml:space="preserve"> (Tableau </w:t>
      </w:r>
      <w:r w:rsidRPr="00E5406A">
        <w:rPr>
          <w:color w:val="000000" w:themeColor="text1"/>
        </w:rPr>
        <w:lastRenderedPageBreak/>
        <w:t xml:space="preserve">III.2) montrent une faible présence  des signes cliniques chez les patients ayant un résultat du test positif par rapport au négatif,  (29.4%  des patients ont les prurits nasaux et oculaires, 28.9% ont les </w:t>
      </w:r>
      <w:proofErr w:type="spellStart"/>
      <w:r w:rsidRPr="00E5406A">
        <w:rPr>
          <w:color w:val="000000" w:themeColor="text1"/>
        </w:rPr>
        <w:t>rhinorhées</w:t>
      </w:r>
      <w:proofErr w:type="spellEnd"/>
      <w:r w:rsidRPr="00E5406A">
        <w:rPr>
          <w:color w:val="000000" w:themeColor="text1"/>
        </w:rPr>
        <w:t xml:space="preserve"> et 23% ont les éternuements) .Donc il reste un nombre important des patients, ayant un résultat positif,  mais ils ont pas des signes cliniques .</w:t>
      </w:r>
      <w:r>
        <w:t xml:space="preserve">Par contre l’augmentation du score clinique </w:t>
      </w:r>
      <w:r w:rsidRPr="002B614E">
        <w:t>augmente le risque d’avoir un résultat positif par rapport aux cas négatif</w:t>
      </w:r>
      <w:r>
        <w:t>s</w:t>
      </w:r>
      <w:r w:rsidRPr="002B614E">
        <w:t xml:space="preserve"> (76.5 </w:t>
      </w:r>
      <w:r>
        <w:t>%</w:t>
      </w:r>
      <w:r w:rsidRPr="002B614E">
        <w:t xml:space="preserve">des </w:t>
      </w:r>
      <w:r>
        <w:t>cas positifs ont au moins un signe</w:t>
      </w:r>
      <w:r w:rsidRPr="002B614E">
        <w:t xml:space="preserve"> clinique contre 23.5</w:t>
      </w:r>
      <w:r>
        <w:t>%</w:t>
      </w:r>
      <w:r w:rsidRPr="002B614E">
        <w:t xml:space="preserve"> chez les négatif, 84.8</w:t>
      </w:r>
      <w:r>
        <w:t>%</w:t>
      </w:r>
      <w:r w:rsidRPr="002B614E">
        <w:t xml:space="preserve"> </w:t>
      </w:r>
      <w:r>
        <w:t>ont</w:t>
      </w:r>
      <w:r w:rsidRPr="002B614E">
        <w:t xml:space="preserve"> deux signes clinique</w:t>
      </w:r>
      <w:r>
        <w:t>s</w:t>
      </w:r>
      <w:r w:rsidRPr="002B614E">
        <w:t xml:space="preserve">, et 100 % </w:t>
      </w:r>
      <w:r>
        <w:t xml:space="preserve">ont </w:t>
      </w:r>
      <w:r w:rsidRPr="002B614E">
        <w:t>3 signe</w:t>
      </w:r>
      <w:r>
        <w:t>s</w:t>
      </w:r>
      <w:r w:rsidRPr="002B614E">
        <w:t xml:space="preserve"> clinique</w:t>
      </w:r>
      <w:r>
        <w:t>s au</w:t>
      </w:r>
      <w:r w:rsidRPr="002B614E">
        <w:t xml:space="preserve"> même temps). Donc </w:t>
      </w:r>
      <w:r>
        <w:t xml:space="preserve">on peut </w:t>
      </w:r>
      <w:r w:rsidRPr="002B614E">
        <w:t xml:space="preserve"> prendre le score clinique comme </w:t>
      </w:r>
      <w:r>
        <w:t xml:space="preserve"> un indice  pour mesurer de la </w:t>
      </w:r>
      <w:r w:rsidRPr="002B614E">
        <w:t>sensibilisation allergique</w:t>
      </w:r>
      <w:r>
        <w:t xml:space="preserve">, ce qui est conforme à la littérature </w:t>
      </w:r>
      <w:r w:rsidRPr="00EA0BF1">
        <w:rPr>
          <w:rFonts w:cstheme="majorBidi"/>
          <w:color w:val="000000"/>
        </w:rPr>
        <w:t xml:space="preserve"> </w:t>
      </w:r>
      <w:r w:rsidRPr="00EB0091">
        <w:rPr>
          <w:rFonts w:cstheme="majorBidi"/>
          <w:color w:val="FF0000"/>
        </w:rPr>
        <w:t>(article)</w:t>
      </w:r>
      <w:r>
        <w:rPr>
          <w:rFonts w:cstheme="majorBidi"/>
          <w:color w:val="FF0000"/>
        </w:rPr>
        <w:t xml:space="preserve">, </w:t>
      </w:r>
      <w:r>
        <w:t>Par ailleurs,</w:t>
      </w:r>
      <w:r w:rsidRPr="002B614E">
        <w:t xml:space="preserve"> une hypothèse pour justifier la pr</w:t>
      </w:r>
      <w:r>
        <w:t xml:space="preserve">ésence des signes </w:t>
      </w:r>
      <w:proofErr w:type="spellStart"/>
      <w:r>
        <w:t>clinques</w:t>
      </w:r>
      <w:proofErr w:type="spellEnd"/>
      <w:r>
        <w:t xml:space="preserve"> chez les cas négatifs</w:t>
      </w:r>
      <w:r w:rsidRPr="002B614E">
        <w:t xml:space="preserve">, </w:t>
      </w:r>
      <w:r>
        <w:t xml:space="preserve">est leur </w:t>
      </w:r>
      <w:r w:rsidRPr="002B614E">
        <w:t>exposition à certains agents irritant</w:t>
      </w:r>
      <w:r>
        <w:t>s.</w:t>
      </w:r>
    </w:p>
    <w:p w14:paraId="00F4C828" w14:textId="77777777" w:rsidR="00C02809" w:rsidRDefault="00C02809" w:rsidP="00C02809">
      <w:pPr>
        <w:jc w:val="both"/>
        <w:rPr>
          <w:rFonts w:cstheme="majorBidi"/>
        </w:rPr>
      </w:pPr>
      <w:r w:rsidRPr="002B614E">
        <w:t>En effet les résulta</w:t>
      </w:r>
      <w:r>
        <w:t>ts du calcul</w:t>
      </w:r>
      <w:r w:rsidRPr="002B614E">
        <w:t xml:space="preserve"> de la sensibilité et la spécificité des symptômes </w:t>
      </w:r>
      <w:r>
        <w:t>et des</w:t>
      </w:r>
      <w:r w:rsidRPr="002B614E">
        <w:t xml:space="preserve"> score</w:t>
      </w:r>
      <w:r>
        <w:t>s</w:t>
      </w:r>
      <w:r w:rsidRPr="002B614E">
        <w:t xml:space="preserve"> clinique</w:t>
      </w:r>
      <w:r>
        <w:t xml:space="preserve">s </w:t>
      </w:r>
      <w:r w:rsidRPr="002B614E">
        <w:t>(tableau III.3) montrent une sensibilité qua</w:t>
      </w:r>
      <w:r>
        <w:t xml:space="preserve">si faible </w:t>
      </w:r>
      <w:r w:rsidRPr="002B614E">
        <w:t>des signe</w:t>
      </w:r>
      <w:r>
        <w:t>s</w:t>
      </w:r>
      <w:r w:rsidRPr="002B614E">
        <w:t xml:space="preserve"> clinique</w:t>
      </w:r>
      <w:r>
        <w:t>s</w:t>
      </w:r>
      <w:r w:rsidRPr="002B614E">
        <w:t>, (</w:t>
      </w:r>
      <w:r>
        <w:t>entre 23% et 29%), une</w:t>
      </w:r>
      <w:r w:rsidRPr="002B614E">
        <w:t xml:space="preserve"> spécificité très bonne (supérieure à 90%), par contre La prise en compte des signes cliniques sous forme d’un score améliore au prix d’une petite diminution de la spécificité</w:t>
      </w:r>
      <w:r w:rsidRPr="00EA0BF1">
        <w:rPr>
          <w:rFonts w:cstheme="majorBidi"/>
        </w:rPr>
        <w:t xml:space="preserve"> </w:t>
      </w:r>
      <w:r w:rsidRPr="00EB0091">
        <w:rPr>
          <w:rFonts w:cstheme="majorBidi"/>
          <w:color w:val="FF0000"/>
        </w:rPr>
        <w:t xml:space="preserve">(article score). </w:t>
      </w:r>
      <w:r>
        <w:rPr>
          <w:rFonts w:cstheme="majorBidi"/>
        </w:rPr>
        <w:t xml:space="preserve">Donc ces résultats montrent que le test devient plus sensible et spécifié, si on se base sur le calcul du score. </w:t>
      </w:r>
    </w:p>
    <w:p w14:paraId="49AF4759" w14:textId="77777777" w:rsidR="00C02809" w:rsidRPr="002B614E" w:rsidRDefault="00C02809" w:rsidP="00C02809">
      <w:pPr>
        <w:spacing w:line="276" w:lineRule="auto"/>
        <w:jc w:val="both"/>
        <w:rPr>
          <w:rFonts w:cstheme="majorBidi"/>
        </w:rPr>
      </w:pPr>
      <w:r>
        <w:rPr>
          <w:rFonts w:cstheme="majorBidi"/>
        </w:rPr>
        <w:t xml:space="preserve">Le </w:t>
      </w:r>
      <w:r w:rsidRPr="002B614E">
        <w:rPr>
          <w:rFonts w:cstheme="majorBidi"/>
        </w:rPr>
        <w:t>tableau III.5</w:t>
      </w:r>
      <w:r>
        <w:rPr>
          <w:rFonts w:cstheme="majorBidi"/>
        </w:rPr>
        <w:t xml:space="preserve"> représente la </w:t>
      </w:r>
      <w:r w:rsidRPr="002B614E">
        <w:rPr>
          <w:rFonts w:cstheme="majorBidi"/>
        </w:rPr>
        <w:t>distribution des familles et sous familles des agents testé</w:t>
      </w:r>
      <w:r>
        <w:rPr>
          <w:rFonts w:cstheme="majorBidi"/>
        </w:rPr>
        <w:t>s</w:t>
      </w:r>
      <w:r w:rsidRPr="002B614E">
        <w:rPr>
          <w:rFonts w:cstheme="majorBidi"/>
        </w:rPr>
        <w:t xml:space="preserve"> en fonction des résultats de la </w:t>
      </w:r>
      <w:proofErr w:type="spellStart"/>
      <w:r w:rsidRPr="002B614E">
        <w:rPr>
          <w:rFonts w:cstheme="majorBidi"/>
        </w:rPr>
        <w:t>rhinomanométrie</w:t>
      </w:r>
      <w:proofErr w:type="spellEnd"/>
      <w:r>
        <w:rPr>
          <w:rFonts w:cstheme="majorBidi"/>
        </w:rPr>
        <w:t>,</w:t>
      </w:r>
      <w:r w:rsidRPr="002B614E">
        <w:rPr>
          <w:rFonts w:cstheme="majorBidi"/>
        </w:rPr>
        <w:t xml:space="preserve"> </w:t>
      </w:r>
      <w:r>
        <w:rPr>
          <w:rFonts w:cstheme="majorBidi"/>
        </w:rPr>
        <w:t xml:space="preserve">les résultats </w:t>
      </w:r>
      <w:r w:rsidRPr="002B614E">
        <w:rPr>
          <w:rFonts w:cstheme="majorBidi"/>
        </w:rPr>
        <w:t>montr</w:t>
      </w:r>
      <w:r>
        <w:rPr>
          <w:rFonts w:cstheme="majorBidi"/>
        </w:rPr>
        <w:t>ent</w:t>
      </w:r>
      <w:r w:rsidRPr="002B614E">
        <w:rPr>
          <w:rFonts w:cstheme="majorBidi"/>
        </w:rPr>
        <w:t xml:space="preserve"> que la famille des agents BPM a enregistré un nombre élevé (&gt;30%) des patients qui s</w:t>
      </w:r>
      <w:r>
        <w:rPr>
          <w:rFonts w:cstheme="majorBidi"/>
        </w:rPr>
        <w:t>ont plus sensibles aux agents d’une</w:t>
      </w:r>
      <w:r w:rsidRPr="002B614E">
        <w:rPr>
          <w:rFonts w:cstheme="majorBidi"/>
        </w:rPr>
        <w:t xml:space="preserve"> base chimie et surto</w:t>
      </w:r>
      <w:r>
        <w:rPr>
          <w:rFonts w:cstheme="majorBidi"/>
        </w:rPr>
        <w:t>ut aux aldéhydes (30.2%), suivi</w:t>
      </w:r>
      <w:r w:rsidRPr="002B614E">
        <w:rPr>
          <w:rFonts w:cstheme="majorBidi"/>
        </w:rPr>
        <w:t xml:space="preserve"> par l</w:t>
      </w:r>
      <w:r>
        <w:rPr>
          <w:rFonts w:cstheme="majorBidi"/>
        </w:rPr>
        <w:t xml:space="preserve">es  métaux et ensuite  l’EDTA, </w:t>
      </w:r>
      <w:r w:rsidRPr="002B614E">
        <w:rPr>
          <w:rFonts w:cstheme="majorBidi"/>
        </w:rPr>
        <w:t>par rapport aux autres agents de la  même famille. Pour</w:t>
      </w:r>
      <w:r>
        <w:rPr>
          <w:rFonts w:cstheme="majorBidi"/>
        </w:rPr>
        <w:t xml:space="preserve"> la famille HPM, on constate que 50% des patients sont sensibles  aux </w:t>
      </w:r>
      <w:r w:rsidRPr="002B614E">
        <w:rPr>
          <w:rFonts w:cstheme="majorBidi"/>
        </w:rPr>
        <w:t>agents de base animale</w:t>
      </w:r>
      <w:r>
        <w:rPr>
          <w:rFonts w:cstheme="majorBidi"/>
        </w:rPr>
        <w:t xml:space="preserve">, 45.5% sensibles aux  agents d’une base farine  et </w:t>
      </w:r>
      <w:r w:rsidRPr="002B614E">
        <w:rPr>
          <w:rFonts w:cstheme="majorBidi"/>
        </w:rPr>
        <w:t>26.3% sensibles aux  agents de base cosmétique dans la famille non classable. Donc on peut déduire que  la rhino manométrie</w:t>
      </w:r>
      <w:r>
        <w:rPr>
          <w:rFonts w:cstheme="majorBidi"/>
        </w:rPr>
        <w:t xml:space="preserve"> est capable de détecter les</w:t>
      </w:r>
      <w:r w:rsidRPr="002B614E">
        <w:rPr>
          <w:rFonts w:cstheme="majorBidi"/>
        </w:rPr>
        <w:t xml:space="preserve"> différents agents </w:t>
      </w:r>
      <w:proofErr w:type="spellStart"/>
      <w:r w:rsidRPr="002B614E">
        <w:rPr>
          <w:rFonts w:cstheme="majorBidi"/>
        </w:rPr>
        <w:t>testés</w:t>
      </w:r>
      <w:r>
        <w:rPr>
          <w:rFonts w:cstheme="majorBidi"/>
        </w:rPr>
        <w:t>,</w:t>
      </w:r>
      <w:r w:rsidRPr="002B614E">
        <w:rPr>
          <w:rFonts w:cstheme="majorBidi"/>
        </w:rPr>
        <w:t>classé</w:t>
      </w:r>
      <w:r>
        <w:rPr>
          <w:rFonts w:cstheme="majorBidi"/>
        </w:rPr>
        <w:t>s</w:t>
      </w:r>
      <w:proofErr w:type="spellEnd"/>
      <w:r w:rsidRPr="002B614E">
        <w:rPr>
          <w:rFonts w:cstheme="majorBidi"/>
        </w:rPr>
        <w:t xml:space="preserve"> selon leur taille et leur nature chimique. [37]-[38]-[39].</w:t>
      </w:r>
    </w:p>
    <w:p w14:paraId="6451109A" w14:textId="77777777" w:rsidR="00C02809" w:rsidRPr="00736FD5" w:rsidRDefault="00C02809" w:rsidP="00C02809">
      <w:pPr>
        <w:pStyle w:val="Default"/>
        <w:jc w:val="both"/>
        <w:rPr>
          <w:rFonts w:cstheme="majorBidi"/>
          <w:color w:val="auto"/>
        </w:rPr>
      </w:pPr>
      <w:r w:rsidRPr="00E5406A">
        <w:rPr>
          <w:color w:val="000000" w:themeColor="text1"/>
        </w:rPr>
        <w:t>La</w:t>
      </w:r>
      <w:r>
        <w:rPr>
          <w:color w:val="000000" w:themeColor="text1"/>
        </w:rPr>
        <w:t xml:space="preserve"> deuxième </w:t>
      </w:r>
      <w:r w:rsidRPr="00E5406A">
        <w:rPr>
          <w:color w:val="000000" w:themeColor="text1"/>
        </w:rPr>
        <w:t xml:space="preserve"> partie consiste à  décrire l</w:t>
      </w:r>
      <w:r>
        <w:rPr>
          <w:color w:val="000000" w:themeColor="text1"/>
        </w:rPr>
        <w:t xml:space="preserve">es données en fonction </w:t>
      </w:r>
      <w:r w:rsidRPr="002B614E">
        <w:rPr>
          <w:rFonts w:cstheme="majorBidi"/>
          <w:color w:val="auto"/>
        </w:rPr>
        <w:t>de la variation de la résistance nasale</w:t>
      </w:r>
      <w:r w:rsidRPr="00E5406A">
        <w:rPr>
          <w:color w:val="000000" w:themeColor="text1"/>
        </w:rPr>
        <w:t xml:space="preserve">, </w:t>
      </w:r>
      <w:r w:rsidRPr="002B614E">
        <w:rPr>
          <w:rFonts w:cstheme="majorBidi"/>
          <w:color w:val="auto"/>
        </w:rPr>
        <w:t>les résultats de la distribution du résultat du test en fonction de la variation de la résistance nasale</w:t>
      </w:r>
      <w:r>
        <w:rPr>
          <w:rFonts w:cstheme="majorBidi"/>
          <w:color w:val="auto"/>
        </w:rPr>
        <w:t xml:space="preserve"> (tableau III.6),m</w:t>
      </w:r>
      <w:r w:rsidRPr="002B614E">
        <w:rPr>
          <w:rFonts w:cstheme="majorBidi"/>
          <w:color w:val="auto"/>
        </w:rPr>
        <w:t>ontre</w:t>
      </w:r>
      <w:r>
        <w:rPr>
          <w:rFonts w:cstheme="majorBidi"/>
          <w:color w:val="auto"/>
        </w:rPr>
        <w:t>nt que</w:t>
      </w:r>
      <w:r w:rsidRPr="002B614E">
        <w:rPr>
          <w:rFonts w:cstheme="majorBidi"/>
          <w:color w:val="auto"/>
        </w:rPr>
        <w:t xml:space="preserve"> il </w:t>
      </w:r>
      <w:proofErr w:type="spellStart"/>
      <w:r w:rsidRPr="002B614E">
        <w:rPr>
          <w:rFonts w:cstheme="majorBidi"/>
          <w:color w:val="auto"/>
        </w:rPr>
        <w:t>ya</w:t>
      </w:r>
      <w:proofErr w:type="spellEnd"/>
      <w:r w:rsidRPr="002B614E">
        <w:rPr>
          <w:rFonts w:cstheme="majorBidi"/>
          <w:color w:val="auto"/>
        </w:rPr>
        <w:t xml:space="preserve"> aucun cas positif, signalé, en dessous d’une </w:t>
      </w:r>
      <w:r>
        <w:rPr>
          <w:rFonts w:cstheme="majorBidi"/>
          <w:color w:val="auto"/>
        </w:rPr>
        <w:t>RN =</w:t>
      </w:r>
      <w:r w:rsidRPr="002B614E">
        <w:rPr>
          <w:rFonts w:cstheme="majorBidi"/>
          <w:color w:val="auto"/>
        </w:rPr>
        <w:t xml:space="preserve"> 2 et aucun cas </w:t>
      </w:r>
      <w:r>
        <w:rPr>
          <w:rFonts w:cstheme="majorBidi"/>
          <w:color w:val="auto"/>
        </w:rPr>
        <w:t xml:space="preserve">négatif détecté </w:t>
      </w:r>
      <w:r w:rsidRPr="002B614E">
        <w:rPr>
          <w:rFonts w:cstheme="majorBidi"/>
          <w:color w:val="auto"/>
        </w:rPr>
        <w:t>en</w:t>
      </w:r>
      <w:r>
        <w:rPr>
          <w:rFonts w:cstheme="majorBidi"/>
          <w:color w:val="auto"/>
        </w:rPr>
        <w:t xml:space="preserve"> dessus de RN =</w:t>
      </w:r>
      <w:r w:rsidRPr="002B614E">
        <w:rPr>
          <w:rFonts w:cstheme="majorBidi"/>
          <w:color w:val="auto"/>
        </w:rPr>
        <w:t xml:space="preserve">2 </w:t>
      </w:r>
      <w:r w:rsidRPr="00981DD8">
        <w:rPr>
          <w:rFonts w:cstheme="majorBidi"/>
          <w:color w:val="FF0000"/>
        </w:rPr>
        <w:t>[article],</w:t>
      </w:r>
      <w:r>
        <w:rPr>
          <w:rFonts w:cstheme="majorBidi"/>
          <w:color w:val="auto"/>
        </w:rPr>
        <w:t xml:space="preserve"> </w:t>
      </w:r>
      <w:r w:rsidRPr="002B614E">
        <w:rPr>
          <w:rFonts w:cstheme="majorBidi"/>
        </w:rPr>
        <w:t xml:space="preserve">ce qui indique que les patients deviennent sensibles aux agents testés  quand la variation RN  augmente de 100 % </w:t>
      </w:r>
      <w:r>
        <w:rPr>
          <w:rFonts w:cstheme="majorBidi"/>
        </w:rPr>
        <w:t xml:space="preserve"> et ce qui est </w:t>
      </w:r>
      <w:r w:rsidRPr="002B614E">
        <w:rPr>
          <w:rFonts w:cstheme="majorBidi"/>
        </w:rPr>
        <w:t xml:space="preserve"> confirmé par la plus part des auteur</w:t>
      </w:r>
      <w:r>
        <w:rPr>
          <w:rFonts w:cstheme="majorBidi"/>
        </w:rPr>
        <w:t>s dans la littérature.</w:t>
      </w:r>
      <w:r w:rsidRPr="002B614E">
        <w:rPr>
          <w:rFonts w:cstheme="majorBidi"/>
        </w:rPr>
        <w:t xml:space="preserve"> [</w:t>
      </w:r>
      <w:r w:rsidRPr="00981DD8">
        <w:rPr>
          <w:rFonts w:cstheme="majorBidi"/>
          <w:color w:val="FF0000"/>
        </w:rPr>
        <w:t>Article],</w:t>
      </w:r>
      <w:r w:rsidRPr="002B614E">
        <w:rPr>
          <w:rFonts w:cstheme="majorBidi"/>
        </w:rPr>
        <w:t xml:space="preserve"> </w:t>
      </w:r>
    </w:p>
    <w:p w14:paraId="14F6BF23" w14:textId="77777777" w:rsidR="00C02809" w:rsidRDefault="00C02809" w:rsidP="00C02809">
      <w:pPr>
        <w:spacing w:line="276" w:lineRule="auto"/>
        <w:jc w:val="both"/>
        <w:rPr>
          <w:rFonts w:cstheme="majorBidi"/>
        </w:rPr>
      </w:pPr>
      <w:r w:rsidRPr="002B614E">
        <w:rPr>
          <w:rFonts w:cstheme="majorBidi"/>
        </w:rPr>
        <w:t>Pour visualiser la présence des symptôme</w:t>
      </w:r>
      <w:r>
        <w:rPr>
          <w:rFonts w:cstheme="majorBidi"/>
        </w:rPr>
        <w:t>s</w:t>
      </w:r>
      <w:r w:rsidRPr="002B614E">
        <w:rPr>
          <w:rFonts w:cstheme="majorBidi"/>
        </w:rPr>
        <w:t xml:space="preserve"> clinique</w:t>
      </w:r>
      <w:r>
        <w:rPr>
          <w:rFonts w:cstheme="majorBidi"/>
        </w:rPr>
        <w:t>s</w:t>
      </w:r>
      <w:r w:rsidRPr="002B614E">
        <w:rPr>
          <w:rFonts w:cstheme="majorBidi"/>
        </w:rPr>
        <w:t xml:space="preserve"> au cours de l’augmentation de la variation de RN, le tableau III</w:t>
      </w:r>
      <w:r>
        <w:rPr>
          <w:rFonts w:cstheme="majorBidi"/>
        </w:rPr>
        <w:t>.7 montre les résultats  de la d</w:t>
      </w:r>
      <w:r w:rsidRPr="002B614E">
        <w:rPr>
          <w:rFonts w:cstheme="majorBidi"/>
        </w:rPr>
        <w:t xml:space="preserve">istribution de la présence ou </w:t>
      </w:r>
      <w:r>
        <w:rPr>
          <w:rFonts w:cstheme="majorBidi"/>
        </w:rPr>
        <w:t xml:space="preserve"> </w:t>
      </w:r>
      <w:r w:rsidRPr="002B614E">
        <w:rPr>
          <w:rFonts w:cstheme="majorBidi"/>
        </w:rPr>
        <w:t>l’absence des symptômes cliniques en fonction de la variation de la résistance nasale, les résultats ont montré que le passage d’</w:t>
      </w:r>
      <w:r>
        <w:rPr>
          <w:rFonts w:cstheme="majorBidi"/>
        </w:rPr>
        <w:t>une classe</w:t>
      </w:r>
      <w:r w:rsidRPr="002B614E">
        <w:rPr>
          <w:rFonts w:cstheme="majorBidi"/>
        </w:rPr>
        <w:t xml:space="preserve"> de la va</w:t>
      </w:r>
      <w:r>
        <w:rPr>
          <w:rFonts w:cstheme="majorBidi"/>
        </w:rPr>
        <w:t xml:space="preserve">riation de RN à une autre </w:t>
      </w:r>
      <w:r w:rsidRPr="002B614E">
        <w:rPr>
          <w:rFonts w:cstheme="majorBidi"/>
        </w:rPr>
        <w:t xml:space="preserve"> plus élevé</w:t>
      </w:r>
      <w:r>
        <w:rPr>
          <w:rFonts w:cstheme="majorBidi"/>
        </w:rPr>
        <w:t>e</w:t>
      </w:r>
      <w:r w:rsidRPr="002B614E">
        <w:rPr>
          <w:rFonts w:cstheme="majorBidi"/>
        </w:rPr>
        <w:t xml:space="preserve">, </w:t>
      </w:r>
      <w:r>
        <w:rPr>
          <w:rFonts w:cstheme="majorBidi"/>
        </w:rPr>
        <w:t>est associé</w:t>
      </w:r>
      <w:r w:rsidRPr="002B614E">
        <w:rPr>
          <w:rFonts w:cstheme="majorBidi"/>
        </w:rPr>
        <w:t xml:space="preserve"> </w:t>
      </w:r>
      <w:r>
        <w:rPr>
          <w:rFonts w:cstheme="majorBidi"/>
        </w:rPr>
        <w:t>à</w:t>
      </w:r>
      <w:r w:rsidRPr="002B614E">
        <w:rPr>
          <w:rFonts w:cstheme="majorBidi"/>
        </w:rPr>
        <w:t xml:space="preserve"> une augmentation de la présence de tous les symptômes cliniques,  et </w:t>
      </w:r>
      <w:r>
        <w:rPr>
          <w:rFonts w:cstheme="majorBidi"/>
        </w:rPr>
        <w:t>surtout</w:t>
      </w:r>
      <w:r w:rsidRPr="002B614E">
        <w:rPr>
          <w:rFonts w:cstheme="majorBidi"/>
        </w:rPr>
        <w:t xml:space="preserve"> quand l</w:t>
      </w:r>
      <w:r>
        <w:rPr>
          <w:rFonts w:cstheme="majorBidi"/>
        </w:rPr>
        <w:t xml:space="preserve">a variation de RN est supérieure à </w:t>
      </w:r>
      <w:r w:rsidRPr="002B614E">
        <w:rPr>
          <w:rFonts w:cstheme="majorBidi"/>
        </w:rPr>
        <w:t>3.8. De même pour les scores cliniques, l’augmentation de la variation de la résistance nasale est associée</w:t>
      </w:r>
      <w:r>
        <w:rPr>
          <w:rFonts w:cstheme="majorBidi"/>
        </w:rPr>
        <w:t xml:space="preserve"> à l</w:t>
      </w:r>
      <w:r w:rsidRPr="002B614E">
        <w:rPr>
          <w:rFonts w:cstheme="majorBidi"/>
        </w:rPr>
        <w:t>’augmentation de la présence des différents types des symptômes cliniques</w:t>
      </w:r>
      <w:r>
        <w:rPr>
          <w:rFonts w:cstheme="majorBidi"/>
        </w:rPr>
        <w:t>, e</w:t>
      </w:r>
      <w:r w:rsidRPr="002B614E">
        <w:rPr>
          <w:rFonts w:cstheme="majorBidi"/>
        </w:rPr>
        <w:t xml:space="preserve">t </w:t>
      </w:r>
      <w:r>
        <w:rPr>
          <w:rFonts w:cstheme="majorBidi"/>
        </w:rPr>
        <w:t>surtout</w:t>
      </w:r>
      <w:r w:rsidRPr="002B614E">
        <w:rPr>
          <w:rFonts w:cstheme="majorBidi"/>
        </w:rPr>
        <w:t xml:space="preserve"> quand la variation de RN est supérieure à 3.8. Donc l’apparition des différents symptômes, soit séparés ou liés entre eux </w:t>
      </w:r>
      <w:r>
        <w:rPr>
          <w:rFonts w:cstheme="majorBidi"/>
        </w:rPr>
        <w:t>est attaché à l’</w:t>
      </w:r>
      <w:r w:rsidRPr="002B614E">
        <w:rPr>
          <w:rFonts w:cstheme="majorBidi"/>
        </w:rPr>
        <w:t>augmentation de la variation nasale</w:t>
      </w:r>
      <w:r>
        <w:rPr>
          <w:rFonts w:cstheme="majorBidi"/>
        </w:rPr>
        <w:t xml:space="preserve">. </w:t>
      </w:r>
      <w:r w:rsidRPr="002B614E">
        <w:rPr>
          <w:rFonts w:cstheme="majorBidi"/>
        </w:rPr>
        <w:t xml:space="preserve">Ce qui </w:t>
      </w:r>
      <w:r>
        <w:rPr>
          <w:rFonts w:cstheme="majorBidi"/>
        </w:rPr>
        <w:t xml:space="preserve">confirme ce qui précède </w:t>
      </w:r>
      <w:r w:rsidRPr="002B614E">
        <w:rPr>
          <w:rFonts w:cstheme="majorBidi"/>
        </w:rPr>
        <w:t xml:space="preserve"> </w:t>
      </w:r>
      <w:r>
        <w:rPr>
          <w:rFonts w:cstheme="majorBidi"/>
        </w:rPr>
        <w:t xml:space="preserve">en </w:t>
      </w:r>
      <w:r w:rsidRPr="002B614E">
        <w:rPr>
          <w:rFonts w:cstheme="majorBidi"/>
        </w:rPr>
        <w:t>considér</w:t>
      </w:r>
      <w:r>
        <w:rPr>
          <w:rFonts w:cstheme="majorBidi"/>
        </w:rPr>
        <w:t>ant</w:t>
      </w:r>
      <w:r w:rsidRPr="002B614E">
        <w:rPr>
          <w:rFonts w:cstheme="majorBidi"/>
        </w:rPr>
        <w:t xml:space="preserve"> </w:t>
      </w:r>
      <w:r>
        <w:rPr>
          <w:rFonts w:cstheme="majorBidi"/>
        </w:rPr>
        <w:t>le résultat du test</w:t>
      </w:r>
      <w:r w:rsidRPr="002B614E">
        <w:rPr>
          <w:rFonts w:cstheme="majorBidi"/>
        </w:rPr>
        <w:t xml:space="preserve"> comme critère de jugement.</w:t>
      </w:r>
    </w:p>
    <w:p w14:paraId="590F575D" w14:textId="77777777" w:rsidR="00C02809" w:rsidRPr="002B614E" w:rsidRDefault="00C02809" w:rsidP="00C02809">
      <w:pPr>
        <w:spacing w:line="276" w:lineRule="auto"/>
        <w:jc w:val="both"/>
        <w:rPr>
          <w:rFonts w:cstheme="majorBidi"/>
        </w:rPr>
      </w:pPr>
      <w:r w:rsidRPr="002B614E">
        <w:rPr>
          <w:rFonts w:cstheme="majorBidi"/>
        </w:rPr>
        <w:t xml:space="preserve">Cependant </w:t>
      </w:r>
      <w:r>
        <w:rPr>
          <w:rFonts w:cstheme="majorBidi"/>
        </w:rPr>
        <w:t>les résultats de la d</w:t>
      </w:r>
      <w:r w:rsidRPr="002B614E">
        <w:rPr>
          <w:rFonts w:cstheme="majorBidi"/>
        </w:rPr>
        <w:t>istribution des familles et sous familles des agents en fonction de la variation de la résistance nasale (tableau III.8)</w:t>
      </w:r>
      <w:r>
        <w:rPr>
          <w:rFonts w:cstheme="majorBidi"/>
        </w:rPr>
        <w:t xml:space="preserve"> montrent que  presque  tous les différents agents, </w:t>
      </w:r>
      <w:r>
        <w:rPr>
          <w:rFonts w:cstheme="majorBidi"/>
        </w:rPr>
        <w:lastRenderedPageBreak/>
        <w:t>testés, sont présents au cours de l’augmentation de la variation RN et il n’</w:t>
      </w:r>
      <w:proofErr w:type="spellStart"/>
      <w:r>
        <w:rPr>
          <w:rFonts w:cstheme="majorBidi"/>
        </w:rPr>
        <w:t>ya</w:t>
      </w:r>
      <w:proofErr w:type="spellEnd"/>
      <w:r>
        <w:rPr>
          <w:rFonts w:cstheme="majorBidi"/>
        </w:rPr>
        <w:t xml:space="preserve"> pas une distinction d’une classe, ce qui confirme que l’augmentation de la variation de RN est liée à  l’exposition à ces agents( tableau III.8) </w:t>
      </w:r>
      <w:r w:rsidRPr="002B614E">
        <w:rPr>
          <w:rFonts w:cstheme="majorBidi"/>
        </w:rPr>
        <w:fldChar w:fldCharType="begin"/>
      </w:r>
      <w:r w:rsidRPr="002B614E">
        <w:rPr>
          <w:rFonts w:cstheme="majorBidi"/>
        </w:rPr>
        <w:instrText>ADDIN ZOTERO_ITEM CSL_CITATION {"citationID":"jxrwuzb3","properties":{"formattedCitation":"[4]","plainCitation":"[4]","noteIndex":0},"citationItems":[{"id":28418,"uris":["http://zotero.org/users/local/dza1zif6/items/IFFP3ACX"],"itemData":{"id":28418,"type":"article-journal","abstract":"BACKGROUND: The reliable interpretation of the nasal provocation test in allergy diagnosis requires objective and measurable monitoring parameters for clinical  practice. The clinical usefulness of the nasal provocation test has been limited by  scanty knowledge of the specificity and sensitivity of the test and a lack of  reference values. OBJECTIVE: To test and compare three objective monitoring  parameters of a nasal provocation test in occupational allergic rhinitis. To  evaluate the magnitude of the nasonasal effects in a unilateral allergen challenge.  METHODS: The monitoring parameters of the nasal reaction were derived from the  minimum cross-sectional area on acoustic rhinometry, the nasal resistance on active  anterior rhinomanometry and the amount of nasal secretion measured at 15 min  intervals for 60 min. Twenty-three bovine-allergic dairy and beef cattle farmers and  19 exposed, non-allergic control subjects were challenged first with a control  solution and then with the cow allergen. RESULTS: All the three monitoring  parameters showed high specificity and sensitivity in finding allergic and  non-allergic subjects. The secretion parameter was found to be slightly superior to  the acoustic rhinometry and rhinomanometry parameters. The side difference in the  nasal response between the allergen-challenged and the contralateral  diluent-challenged cavity was significant for all the parameters among the allergic  subjects. The contralateral secretion amount was 1/3 of the ipsilateral secretion,  indicating the magnitude of the contralateral nasonasal reflex. A nasonasal reflex  was also noted in the nasal patency monitoring. The coefficient of variation was  significantly lower for the acoustic rhinometry than for the rhinomanometry  (P=0.0001). The optimal threshold values for a positive test were a secretion amount  of 100 mg, a 15% decrease in the minimum cross-sectional area and a 50% increase in  the resistance for the observation period of 30 min and correspondingly 210 mg, 30%  and 100% for 60 min. CONCLUSION: The low-pressure aspiration of the nasal secretion  from the anterior part of the nasal cavity was found to be a reliable and practical  monitoring parameter to be used together with acoustic rhinometry or rhinomanometry  in the nasal provocation test for clinical purposes. Although significant nasonasal  effects took place in the unilateral allergen challenge, the response was more  prominent in the allergen-challenged than in the contralateral diluent-challenged  nasal cavity in most allergic subjects.","container-title":"Clinical and experimental allergy : journal of the British Society for Allergy and Clinical Immunology","DOI":"Occupational rhinitis in damp and moldy workplaces.","ISSN":"0954-7894","issue":"4","journalAbbreviation":"Clin Exp Allergy","language":"eng","note":"publisher-place: England\nPMID: 9641574","page":"468-477","title":"Acoustic rhinometry, rhinomanometry and the amount of nasal secretion in the clinical monitoring of the nasal provocation test.","volume":"28","author":[{"family":"Pirilä","given":"T."},{"family":"Nuutinen","given":"J."}],"issued":{"date-parts":[["1998",4]]}}}],"schema":"https://github.com/citation-style-language/schema/raw/master/csl-citation.json"}</w:instrText>
      </w:r>
      <w:r w:rsidRPr="002B614E">
        <w:rPr>
          <w:rFonts w:cstheme="majorBidi"/>
        </w:rPr>
        <w:fldChar w:fldCharType="separate"/>
      </w:r>
      <w:r w:rsidRPr="002B614E">
        <w:rPr>
          <w:rFonts w:cstheme="majorBidi"/>
        </w:rPr>
        <w:t>[41]</w:t>
      </w:r>
      <w:r w:rsidRPr="002B614E">
        <w:rPr>
          <w:rFonts w:cstheme="majorBidi"/>
        </w:rPr>
        <w:fldChar w:fldCharType="end"/>
      </w:r>
      <w:r>
        <w:rPr>
          <w:rFonts w:cstheme="majorBidi"/>
        </w:rPr>
        <w:t>.</w:t>
      </w:r>
    </w:p>
    <w:p w14:paraId="3C9766B9" w14:textId="77777777" w:rsidR="00C02809" w:rsidRDefault="00C02809" w:rsidP="00C02809">
      <w:pPr>
        <w:spacing w:line="276" w:lineRule="auto"/>
        <w:jc w:val="both"/>
        <w:rPr>
          <w:rFonts w:cstheme="majorBidi"/>
        </w:rPr>
      </w:pPr>
      <w:r>
        <w:rPr>
          <w:rFonts w:cstheme="majorBidi"/>
        </w:rPr>
        <w:t xml:space="preserve">Les analyses avec la régression logistique (Tableau III.9)  montrent que la présence des symptômes cliniques, augmente significativement le risque d’avoir un résultat positif 3.1 fois quand il </w:t>
      </w:r>
      <w:proofErr w:type="spellStart"/>
      <w:r>
        <w:rPr>
          <w:rFonts w:cstheme="majorBidi"/>
        </w:rPr>
        <w:t>ya</w:t>
      </w:r>
      <w:proofErr w:type="spellEnd"/>
      <w:r>
        <w:rPr>
          <w:rFonts w:cstheme="majorBidi"/>
        </w:rPr>
        <w:t xml:space="preserve"> la présence des prurits nasaux et oculaires, 3.9 fois pour la présence des  rhinorrhées et 2,3 fois pour l’apparition des éternuements, ainsi que la présence de deux symptômes en même temps augmente le  risque 3.9 fois d’avoir un résultat positif par rapport au négatif de. Pour les autres critères, tels que l’âge, le sexe et les agents testés  on remarque qu’ils n’influencent pas sur le résultat du test (pas d’association significative avec le résultat du test).</w:t>
      </w:r>
    </w:p>
    <w:p w14:paraId="174C9C2E" w14:textId="77777777" w:rsidR="00C02809" w:rsidRDefault="00C02809" w:rsidP="00C02809">
      <w:pPr>
        <w:spacing w:line="276" w:lineRule="auto"/>
        <w:jc w:val="both"/>
        <w:rPr>
          <w:rFonts w:cstheme="majorBidi"/>
        </w:rPr>
      </w:pPr>
      <w:r>
        <w:rPr>
          <w:rFonts w:cstheme="majorBidi"/>
        </w:rPr>
        <w:t xml:space="preserve">Les analyses avec la régression linaire (Tableau III.10) montrent que la présence du prurit nasal et oculaire augmente la variation de RN de 1.45 fois, de 1.71  fois avec la présence les rhinorrhées, de 1.08 par l’apparition des éternuements et de 1.93 par la présence de deux symptômes cliniques au même temps. Pour les agents BPM; une exposition aux agents chimiques augmente la variation de RN  1.28 fois, de 1.21 fois  pour l’exposition aux métaux et de 1.37 pour une exposition à l’EDTA. Pour les agents HPM : l’exposition aux agents de base animale augmente la variation nasale de 2.1, de 2.1  par l’exposition aux enzymes, de 1.51 par les poussières et de 1.41 par les agents de base végétale. </w:t>
      </w:r>
      <w:r w:rsidRPr="002B614E">
        <w:rPr>
          <w:rFonts w:cstheme="majorBidi"/>
        </w:rPr>
        <w:fldChar w:fldCharType="begin"/>
      </w:r>
      <w:r w:rsidRPr="002B614E">
        <w:rPr>
          <w:rFonts w:cstheme="majorBidi"/>
        </w:rPr>
        <w:instrText>ADDIN ZOTERO_ITEM CSL_CITATION {"citationID":"jxrwuzb3","properties":{"formattedCitation":"[4]","plainCitation":"[4]","noteIndex":0},"citationItems":[{"id":28418,"uris":["http://zotero.org/users/local/dza1zif6/items/IFFP3ACX"],"itemData":{"id":28418,"type":"article-journal","abstract":"BACKGROUND: The reliable interpretation of the nasal provocation test in allergy diagnosis requires objective and measurable monitoring parameters for clinical  practice. The clinical usefulness of the nasal provocation test has been limited by  scanty knowledge of the specificity and sensitivity of the test and a lack of  reference values. OBJECTIVE: To test and compare three objective monitoring  parameters of a nasal provocation test in occupational allergic rhinitis. To  evaluate the magnitude of the nasonasal effects in a unilateral allergen challenge.  METHODS: The monitoring parameters of the nasal reaction were derived from the  minimum cross-sectional area on acoustic rhinometry, the nasal resistance on active  anterior rhinomanometry and the amount of nasal secretion measured at 15 min  intervals for 60 min. Twenty-three bovine-allergic dairy and beef cattle farmers and  19 exposed, non-allergic control subjects were challenged first with a control  solution and then with the cow allergen. RESULTS: All the three monitoring  parameters showed high specificity and sensitivity in finding allergic and  non-allergic subjects. The secretion parameter was found to be slightly superior to  the acoustic rhinometry and rhinomanometry parameters. The side difference in the  nasal response between the allergen-challenged and the contralateral  diluent-challenged cavity was significant for all the parameters among the allergic  subjects. The contralateral secretion amount was 1/3 of the ipsilateral secretion,  indicating the magnitude of the contralateral nasonasal reflex. A nasonasal reflex  was also noted in the nasal patency monitoring. The coefficient of variation was  significantly lower for the acoustic rhinometry than for the rhinomanometry  (P=0.0001). The optimal threshold values for a positive test were a secretion amount  of 100 mg, a 15% decrease in the minimum cross-sectional area and a 50% increase in  the resistance for the observation period of 30 min and correspondingly 210 mg, 30%  and 100% for 60 min. CONCLUSION: The low-pressure aspiration of the nasal secretion  from the anterior part of the nasal cavity was found to be a reliable and practical  monitoring parameter to be used together with acoustic rhinometry or rhinomanometry  in the nasal provocation test for clinical purposes. Although significant nasonasal  effects took place in the unilateral allergen challenge, the response was more  prominent in the allergen-challenged than in the contralateral diluent-challenged  nasal cavity in most allergic subjects.","container-title":"Clinical and experimental allergy : journal of the British Society for Allergy and Clinical Immunology","DOI":"Occupational rhinitis in damp and moldy workplaces.","ISSN":"0954-7894","issue":"4","journalAbbreviation":"Clin Exp Allergy","language":"eng","note":"publisher-place: England\nPMID: 9641574","page":"468-477","title":"Acoustic rhinometry, rhinomanometry and the amount of nasal secretion in the clinical monitoring of the nasal provocation test.","volume":"28","author":[{"family":"Pirilä","given":"T."},{"family":"Nuutinen","given":"J."}],"issued":{"date-parts":[["1998",4]]}}}],"schema":"https://github.com/citation-style-language/schema/raw/master/csl-citation.json"}</w:instrText>
      </w:r>
      <w:r w:rsidRPr="002B614E">
        <w:rPr>
          <w:rFonts w:cstheme="majorBidi"/>
        </w:rPr>
        <w:fldChar w:fldCharType="separate"/>
      </w:r>
      <w:r w:rsidRPr="002B614E">
        <w:rPr>
          <w:rFonts w:cstheme="majorBidi"/>
        </w:rPr>
        <w:t>[41]</w:t>
      </w:r>
      <w:r w:rsidRPr="002B614E">
        <w:rPr>
          <w:rFonts w:cstheme="majorBidi"/>
        </w:rPr>
        <w:fldChar w:fldCharType="end"/>
      </w:r>
    </w:p>
    <w:p w14:paraId="7110436F" w14:textId="77777777" w:rsidR="00530C00" w:rsidRDefault="00530C00" w:rsidP="00530C00">
      <w:pPr>
        <w:spacing w:line="276" w:lineRule="auto"/>
        <w:jc w:val="both"/>
        <w:rPr>
          <w:rFonts w:asciiTheme="majorBidi" w:hAnsiTheme="majorBidi" w:cstheme="majorBidi"/>
        </w:rPr>
      </w:pPr>
    </w:p>
    <w:p w14:paraId="17F7F868" w14:textId="77777777" w:rsidR="00693B0A" w:rsidRPr="006C6184" w:rsidRDefault="00693B0A" w:rsidP="005B2814">
      <w:pPr>
        <w:spacing w:line="276" w:lineRule="auto"/>
        <w:jc w:val="both"/>
        <w:rPr>
          <w:b/>
          <w:bCs/>
        </w:rPr>
      </w:pPr>
      <w:r w:rsidRPr="006C6184">
        <w:rPr>
          <w:b/>
          <w:bCs/>
        </w:rPr>
        <w:t>Points forts et faibles de l’étude</w:t>
      </w:r>
    </w:p>
    <w:p w14:paraId="1F0163A8" w14:textId="77777777" w:rsidR="00693B0A" w:rsidRPr="006C6184" w:rsidRDefault="00693B0A" w:rsidP="005B2814">
      <w:pPr>
        <w:spacing w:line="276" w:lineRule="auto"/>
        <w:jc w:val="both"/>
      </w:pPr>
      <w:r w:rsidRPr="006C6184">
        <w:t xml:space="preserve">Les premières analyses de cette base de données incluent des patients ayant la RO et/ou AP diagnostiqués par la rhino manométrie, une grande diversité des agents testés (plus que 400), un nombre de données manquante </w:t>
      </w:r>
      <w:proofErr w:type="spellStart"/>
      <w:r w:rsidRPr="006C6184">
        <w:t>inferieur</w:t>
      </w:r>
      <w:proofErr w:type="spellEnd"/>
      <w:r w:rsidRPr="006C6184">
        <w:t xml:space="preserve"> à 5% sur les variable inclus dans l’étude ce qui permet d’éviter le perte des informations, on n’a pas </w:t>
      </w:r>
      <w:r w:rsidRPr="00E25DE1">
        <w:t>retraité certains  patients</w:t>
      </w:r>
      <w:r w:rsidRPr="006C6184">
        <w:t xml:space="preserve"> de l’analyse donc il</w:t>
      </w:r>
      <w:r>
        <w:t xml:space="preserve"> n’y a pas de biais d’attrition</w:t>
      </w:r>
      <w:r w:rsidRPr="006C6184">
        <w:t xml:space="preserve">. </w:t>
      </w:r>
      <w:commentRangeStart w:id="595"/>
      <w:r w:rsidRPr="006C6184">
        <w:t xml:space="preserve">Les patients </w:t>
      </w:r>
      <w:proofErr w:type="spellStart"/>
      <w:r w:rsidRPr="006C6184">
        <w:t>on</w:t>
      </w:r>
      <w:proofErr w:type="spellEnd"/>
      <w:r w:rsidRPr="006C6184">
        <w:t xml:space="preserve"> été suivi de la même manière au cours de l’essai, ainsi qu’ils sont sondées  de la même population générale </w:t>
      </w:r>
      <w:commentRangeEnd w:id="595"/>
      <w:r w:rsidR="00613E58">
        <w:rPr>
          <w:rStyle w:val="Marquedecommentaire"/>
        </w:rPr>
        <w:commentReference w:id="595"/>
      </w:r>
      <w:r w:rsidRPr="006C6184">
        <w:t>(île de France</w:t>
      </w:r>
      <w:r w:rsidR="00530C00" w:rsidRPr="006C6184">
        <w:t>).</w:t>
      </w:r>
    </w:p>
    <w:p w14:paraId="1358EE83" w14:textId="77777777" w:rsidR="00693B0A" w:rsidRPr="006C6184" w:rsidRDefault="00693B0A" w:rsidP="005B2814">
      <w:pPr>
        <w:spacing w:line="276" w:lineRule="auto"/>
        <w:jc w:val="both"/>
      </w:pPr>
    </w:p>
    <w:p w14:paraId="55C2E032" w14:textId="77777777" w:rsidR="0039659D" w:rsidRPr="0039659D" w:rsidRDefault="00693B0A" w:rsidP="005B2814">
      <w:pPr>
        <w:spacing w:line="276" w:lineRule="auto"/>
        <w:jc w:val="both"/>
        <w:rPr>
          <w:rFonts w:asciiTheme="majorBidi" w:hAnsiTheme="majorBidi" w:cstheme="majorBidi"/>
        </w:rPr>
      </w:pPr>
      <w:r w:rsidRPr="006C6184">
        <w:t xml:space="preserve">Deux </w:t>
      </w:r>
      <w:commentRangeStart w:id="596"/>
      <w:r w:rsidRPr="006C6184">
        <w:t xml:space="preserve">grande limites </w:t>
      </w:r>
      <w:commentRangeEnd w:id="596"/>
      <w:r w:rsidR="00613E58">
        <w:rPr>
          <w:rStyle w:val="Marquedecommentaire"/>
        </w:rPr>
        <w:commentReference w:id="596"/>
      </w:r>
      <w:r w:rsidRPr="006C6184">
        <w:t xml:space="preserve">peuvent être considérés pour notre </w:t>
      </w:r>
      <w:proofErr w:type="spellStart"/>
      <w:r w:rsidRPr="006C6184">
        <w:t>étude,</w:t>
      </w:r>
      <w:r w:rsidRPr="00E25DE1">
        <w:t>la</w:t>
      </w:r>
      <w:proofErr w:type="spellEnd"/>
      <w:r w:rsidRPr="00E25DE1">
        <w:t xml:space="preserve"> première</w:t>
      </w:r>
      <w:r w:rsidRPr="006C6184">
        <w:t xml:space="preserve"> était</w:t>
      </w:r>
      <w:r>
        <w:t xml:space="preserve"> sur </w:t>
      </w:r>
      <w:r w:rsidRPr="006C6184">
        <w:t xml:space="preserve">les informations sur le TPN </w:t>
      </w:r>
      <w:proofErr w:type="spellStart"/>
      <w:r w:rsidRPr="006C6184">
        <w:t>appliqué</w:t>
      </w:r>
      <w:r>
        <w:t>,qui</w:t>
      </w:r>
      <w:proofErr w:type="spellEnd"/>
      <w:r>
        <w:t xml:space="preserve"> </w:t>
      </w:r>
      <w:r w:rsidRPr="006C6184">
        <w:t>ne sont pas associé</w:t>
      </w:r>
      <w:r>
        <w:t>e</w:t>
      </w:r>
      <w:r w:rsidRPr="006C6184">
        <w:t xml:space="preserve">s avec d’autre tests </w:t>
      </w:r>
      <w:r w:rsidRPr="000475BD">
        <w:t xml:space="preserve">qui précède généralement le </w:t>
      </w:r>
      <w:r w:rsidRPr="006C6184">
        <w:t xml:space="preserve">TPN </w:t>
      </w:r>
      <w:r>
        <w:t>,</w:t>
      </w:r>
      <w:r w:rsidRPr="006C6184">
        <w:t xml:space="preserve">pour faire des comparaisons tel que le calcul de </w:t>
      </w:r>
      <w:r w:rsidRPr="009F5D50">
        <w:t>VEMS</w:t>
      </w:r>
      <w:r w:rsidRPr="006C6184">
        <w:t xml:space="preserve">, les résultats des test cutané et IgE, et </w:t>
      </w:r>
      <w:r>
        <w:t xml:space="preserve"> la deuxième était </w:t>
      </w:r>
      <w:r w:rsidRPr="006C6184">
        <w:t xml:space="preserve">le manque des article pour </w:t>
      </w:r>
      <w:proofErr w:type="spellStart"/>
      <w:r w:rsidRPr="006C6184">
        <w:t>comparé</w:t>
      </w:r>
      <w:proofErr w:type="spellEnd"/>
      <w:r w:rsidRPr="006C6184">
        <w:t xml:space="preserve"> les résultats [40]</w:t>
      </w:r>
    </w:p>
    <w:p w14:paraId="301FB861" w14:textId="77777777" w:rsidR="000906F9" w:rsidRDefault="000906F9" w:rsidP="006C1179">
      <w:pPr>
        <w:pStyle w:val="Titre1"/>
        <w:numPr>
          <w:ilvl w:val="0"/>
          <w:numId w:val="0"/>
        </w:numPr>
        <w:ind w:left="340"/>
        <w:jc w:val="center"/>
      </w:pPr>
      <w:bookmarkStart w:id="597" w:name="_Toc113368688"/>
      <w:r w:rsidRPr="00977B69">
        <w:t>Conclusion</w:t>
      </w:r>
      <w:bookmarkEnd w:id="597"/>
    </w:p>
    <w:p w14:paraId="4BF12F63" w14:textId="77777777" w:rsidR="00EE57C2" w:rsidRDefault="00EE57C2" w:rsidP="00EE57C2">
      <w:pPr>
        <w:pStyle w:val="Sansinterligne"/>
      </w:pPr>
      <w:commentRangeStart w:id="598"/>
      <w:r>
        <w:t xml:space="preserve">Les résultats présentés dans cette mémoire s’articulent essentiellement autour de la description des </w:t>
      </w:r>
      <w:r w:rsidRPr="008A025E">
        <w:t xml:space="preserve"> différentes méthodes de test de provocation nasale pour le diagnostic de l’asthme et </w:t>
      </w:r>
      <w:r>
        <w:t>la rhinite professionnelle et l’</w:t>
      </w:r>
      <w:proofErr w:type="spellStart"/>
      <w:r>
        <w:t>évalution</w:t>
      </w:r>
      <w:proofErr w:type="spellEnd"/>
      <w:r>
        <w:t xml:space="preserve"> de</w:t>
      </w:r>
      <w:r w:rsidRPr="008A025E">
        <w:t xml:space="preserve"> la rhino manométrie dans une base de données </w:t>
      </w:r>
      <w:r>
        <w:t xml:space="preserve">de pathologies professionnelles. La </w:t>
      </w:r>
      <w:r w:rsidRPr="008A4DBA">
        <w:t>description a montré que les résultats positifs et l’apparition des symptômes cliniques et  les agents testés sont liés entre eux.  ainsi qu’ils so</w:t>
      </w:r>
      <w:r>
        <w:t>nt présents</w:t>
      </w:r>
      <w:r w:rsidRPr="008A4DBA">
        <w:t xml:space="preserve"> au cours de l’augmentation de la variation de </w:t>
      </w:r>
      <w:r>
        <w:t xml:space="preserve">la </w:t>
      </w:r>
      <w:r w:rsidRPr="008A4DBA">
        <w:t>résistance nasale .L’application des deux modèles linéaire et linéaire généralisé, conduit à conclur</w:t>
      </w:r>
      <w:r>
        <w:t>e une association significative ,</w:t>
      </w:r>
      <w:r w:rsidRPr="008A4DBA">
        <w:t xml:space="preserve">entre les symptômes cliniques, </w:t>
      </w:r>
      <w:r w:rsidRPr="008A4DBA">
        <w:lastRenderedPageBreak/>
        <w:t>e</w:t>
      </w:r>
      <w:r>
        <w:t>t la plus part des agents testés ,</w:t>
      </w:r>
      <w:r w:rsidRPr="008A4DBA">
        <w:t>pour le premier modèle et une association significative seulement  avec l'apparition des signes clinique</w:t>
      </w:r>
      <w:r>
        <w:t>s pour le deuxième modèle</w:t>
      </w:r>
      <w:r w:rsidRPr="008A4DBA">
        <w:t>.</w:t>
      </w:r>
    </w:p>
    <w:p w14:paraId="7EB3D41C" w14:textId="77777777" w:rsidR="0029314F" w:rsidRPr="008A4DBA" w:rsidRDefault="00C62257" w:rsidP="005B210C">
      <w:pPr>
        <w:jc w:val="both"/>
        <w:rPr>
          <w:rFonts w:asciiTheme="majorBidi" w:hAnsiTheme="majorBidi" w:cstheme="majorBidi"/>
        </w:rPr>
      </w:pPr>
      <w:r w:rsidRPr="008A4DBA">
        <w:rPr>
          <w:rFonts w:asciiTheme="majorBidi" w:hAnsiTheme="majorBidi" w:cstheme="majorBidi"/>
        </w:rPr>
        <w:t xml:space="preserve">Les résultats </w:t>
      </w:r>
      <w:r>
        <w:rPr>
          <w:rFonts w:asciiTheme="majorBidi" w:hAnsiTheme="majorBidi" w:cstheme="majorBidi"/>
        </w:rPr>
        <w:t xml:space="preserve">sont </w:t>
      </w:r>
      <w:r w:rsidRPr="008A4DBA">
        <w:rPr>
          <w:rFonts w:asciiTheme="majorBidi" w:hAnsiTheme="majorBidi" w:cstheme="majorBidi"/>
        </w:rPr>
        <w:t xml:space="preserve"> comparés avec les analyses descriptives et les modèles d’</w:t>
      </w:r>
      <w:proofErr w:type="spellStart"/>
      <w:r w:rsidRPr="008A4DBA">
        <w:rPr>
          <w:rFonts w:asciiTheme="majorBidi" w:hAnsiTheme="majorBidi" w:cstheme="majorBidi"/>
        </w:rPr>
        <w:t>association.</w:t>
      </w:r>
      <w:r>
        <w:rPr>
          <w:rFonts w:asciiTheme="majorBidi" w:hAnsiTheme="majorBidi" w:cstheme="majorBidi"/>
        </w:rPr>
        <w:t>Pour</w:t>
      </w:r>
      <w:proofErr w:type="spellEnd"/>
      <w:r>
        <w:rPr>
          <w:rFonts w:asciiTheme="majorBidi" w:hAnsiTheme="majorBidi" w:cstheme="majorBidi"/>
        </w:rPr>
        <w:t xml:space="preserve"> la statistique descriptive des données on a trouvé les mêmes </w:t>
      </w:r>
      <w:proofErr w:type="spellStart"/>
      <w:r>
        <w:rPr>
          <w:rFonts w:asciiTheme="majorBidi" w:hAnsiTheme="majorBidi" w:cstheme="majorBidi"/>
        </w:rPr>
        <w:t>résultats,d’u</w:t>
      </w:r>
      <w:r w:rsidR="00D3418F">
        <w:rPr>
          <w:rFonts w:asciiTheme="majorBidi" w:hAnsiTheme="majorBidi" w:cstheme="majorBidi"/>
        </w:rPr>
        <w:t>ne</w:t>
      </w:r>
      <w:proofErr w:type="spellEnd"/>
      <w:r w:rsidR="00D3418F">
        <w:rPr>
          <w:rFonts w:asciiTheme="majorBidi" w:hAnsiTheme="majorBidi" w:cstheme="majorBidi"/>
        </w:rPr>
        <w:t xml:space="preserve"> part entre le résultat final</w:t>
      </w:r>
      <w:r>
        <w:rPr>
          <w:rFonts w:asciiTheme="majorBidi" w:hAnsiTheme="majorBidi" w:cstheme="majorBidi"/>
        </w:rPr>
        <w:t>, les  sympt</w:t>
      </w:r>
      <w:r w:rsidR="0029314F">
        <w:rPr>
          <w:rFonts w:asciiTheme="majorBidi" w:hAnsiTheme="majorBidi" w:cstheme="majorBidi"/>
        </w:rPr>
        <w:t>ô</w:t>
      </w:r>
      <w:r>
        <w:rPr>
          <w:rFonts w:asciiTheme="majorBidi" w:hAnsiTheme="majorBidi" w:cstheme="majorBidi"/>
        </w:rPr>
        <w:t>mes cliniques et les agents testés et d’une autre part entre la varia</w:t>
      </w:r>
      <w:r w:rsidR="00871E6F">
        <w:rPr>
          <w:rFonts w:asciiTheme="majorBidi" w:hAnsiTheme="majorBidi" w:cstheme="majorBidi"/>
        </w:rPr>
        <w:t xml:space="preserve">tion de la résistance </w:t>
      </w:r>
      <w:proofErr w:type="spellStart"/>
      <w:r w:rsidR="00871E6F">
        <w:rPr>
          <w:rFonts w:asciiTheme="majorBidi" w:hAnsiTheme="majorBidi" w:cstheme="majorBidi"/>
        </w:rPr>
        <w:t>nasale,</w:t>
      </w:r>
      <w:r>
        <w:rPr>
          <w:rFonts w:asciiTheme="majorBidi" w:hAnsiTheme="majorBidi" w:cstheme="majorBidi"/>
        </w:rPr>
        <w:t>les</w:t>
      </w:r>
      <w:proofErr w:type="spellEnd"/>
      <w:r>
        <w:rPr>
          <w:rFonts w:asciiTheme="majorBidi" w:hAnsiTheme="majorBidi" w:cstheme="majorBidi"/>
        </w:rPr>
        <w:t xml:space="preserve">  sympt</w:t>
      </w:r>
      <w:r w:rsidR="0029314F">
        <w:rPr>
          <w:rFonts w:asciiTheme="majorBidi" w:hAnsiTheme="majorBidi" w:cstheme="majorBidi"/>
        </w:rPr>
        <w:t>ô</w:t>
      </w:r>
      <w:r>
        <w:rPr>
          <w:rFonts w:asciiTheme="majorBidi" w:hAnsiTheme="majorBidi" w:cstheme="majorBidi"/>
        </w:rPr>
        <w:t xml:space="preserve">mes cliniques et les agents </w:t>
      </w:r>
      <w:r w:rsidR="00B37771">
        <w:rPr>
          <w:rFonts w:asciiTheme="majorBidi" w:hAnsiTheme="majorBidi" w:cstheme="majorBidi"/>
        </w:rPr>
        <w:t>testés. Pour</w:t>
      </w:r>
      <w:r>
        <w:rPr>
          <w:rFonts w:asciiTheme="majorBidi" w:hAnsiTheme="majorBidi" w:cstheme="majorBidi"/>
        </w:rPr>
        <w:t xml:space="preserve"> les résultats des modèles de régression</w:t>
      </w:r>
      <w:r w:rsidR="005B210C">
        <w:rPr>
          <w:rFonts w:asciiTheme="majorBidi" w:hAnsiTheme="majorBidi" w:cstheme="majorBidi"/>
        </w:rPr>
        <w:t xml:space="preserve"> logistique</w:t>
      </w:r>
      <w:r>
        <w:rPr>
          <w:rFonts w:asciiTheme="majorBidi" w:hAnsiTheme="majorBidi" w:cstheme="majorBidi"/>
        </w:rPr>
        <w:t xml:space="preserve"> on a trouvé </w:t>
      </w:r>
      <w:r w:rsidR="00871E6F">
        <w:rPr>
          <w:rFonts w:asciiTheme="majorBidi" w:hAnsiTheme="majorBidi" w:cstheme="majorBidi"/>
        </w:rPr>
        <w:t>,</w:t>
      </w:r>
      <w:r w:rsidR="00D3418F">
        <w:rPr>
          <w:rFonts w:asciiTheme="majorBidi" w:hAnsiTheme="majorBidi" w:cstheme="majorBidi"/>
        </w:rPr>
        <w:t xml:space="preserve">dans le cas </w:t>
      </w:r>
      <w:proofErr w:type="spellStart"/>
      <w:r w:rsidR="00D3418F">
        <w:rPr>
          <w:rFonts w:asciiTheme="majorBidi" w:hAnsiTheme="majorBidi" w:cstheme="majorBidi"/>
        </w:rPr>
        <w:t>ou</w:t>
      </w:r>
      <w:proofErr w:type="spellEnd"/>
      <w:r>
        <w:rPr>
          <w:rFonts w:asciiTheme="majorBidi" w:hAnsiTheme="majorBidi" w:cstheme="majorBidi"/>
        </w:rPr>
        <w:t xml:space="preserve"> le critère de jugement</w:t>
      </w:r>
      <w:r w:rsidR="00871E6F">
        <w:rPr>
          <w:rFonts w:asciiTheme="majorBidi" w:hAnsiTheme="majorBidi" w:cstheme="majorBidi"/>
        </w:rPr>
        <w:t xml:space="preserve"> représente le</w:t>
      </w:r>
      <w:r>
        <w:rPr>
          <w:rFonts w:asciiTheme="majorBidi" w:hAnsiTheme="majorBidi" w:cstheme="majorBidi"/>
        </w:rPr>
        <w:t xml:space="preserve"> résultat du test</w:t>
      </w:r>
      <w:r w:rsidR="00871E6F">
        <w:rPr>
          <w:rFonts w:asciiTheme="majorBidi" w:hAnsiTheme="majorBidi" w:cstheme="majorBidi"/>
        </w:rPr>
        <w:t>,</w:t>
      </w:r>
      <w:r>
        <w:rPr>
          <w:rFonts w:asciiTheme="majorBidi" w:hAnsiTheme="majorBidi" w:cstheme="majorBidi"/>
        </w:rPr>
        <w:t xml:space="preserve"> une association significative </w:t>
      </w:r>
      <w:r w:rsidR="005B210C">
        <w:rPr>
          <w:rFonts w:asciiTheme="majorBidi" w:hAnsiTheme="majorBidi" w:cstheme="majorBidi"/>
        </w:rPr>
        <w:t xml:space="preserve">juste </w:t>
      </w:r>
      <w:r>
        <w:rPr>
          <w:rFonts w:asciiTheme="majorBidi" w:hAnsiTheme="majorBidi" w:cstheme="majorBidi"/>
        </w:rPr>
        <w:t xml:space="preserve">entre notre </w:t>
      </w:r>
      <w:proofErr w:type="spellStart"/>
      <w:r>
        <w:rPr>
          <w:rFonts w:asciiTheme="majorBidi" w:hAnsiTheme="majorBidi" w:cstheme="majorBidi"/>
        </w:rPr>
        <w:t>critèrede</w:t>
      </w:r>
      <w:proofErr w:type="spellEnd"/>
      <w:r>
        <w:rPr>
          <w:rFonts w:asciiTheme="majorBidi" w:hAnsiTheme="majorBidi" w:cstheme="majorBidi"/>
        </w:rPr>
        <w:t xml:space="preserve"> jugement </w:t>
      </w:r>
      <w:r w:rsidR="0029314F">
        <w:rPr>
          <w:rFonts w:asciiTheme="majorBidi" w:hAnsiTheme="majorBidi" w:cstheme="majorBidi"/>
        </w:rPr>
        <w:t>et les agents testés</w:t>
      </w:r>
      <w:r w:rsidR="00871E6F">
        <w:rPr>
          <w:rFonts w:asciiTheme="majorBidi" w:hAnsiTheme="majorBidi" w:cstheme="majorBidi"/>
        </w:rPr>
        <w:t xml:space="preserve"> en faisant un ajustement </w:t>
      </w:r>
      <w:r w:rsidR="0029314F">
        <w:rPr>
          <w:rFonts w:asciiTheme="majorBidi" w:hAnsiTheme="majorBidi" w:cstheme="majorBidi"/>
        </w:rPr>
        <w:t xml:space="preserve">sur le sexe l’âge, </w:t>
      </w:r>
      <w:r>
        <w:rPr>
          <w:rFonts w:asciiTheme="majorBidi" w:hAnsiTheme="majorBidi" w:cstheme="majorBidi"/>
        </w:rPr>
        <w:t>les symptômes cliniques</w:t>
      </w:r>
      <w:r w:rsidR="00871E6F">
        <w:rPr>
          <w:rFonts w:asciiTheme="majorBidi" w:hAnsiTheme="majorBidi" w:cstheme="majorBidi"/>
        </w:rPr>
        <w:t xml:space="preserve"> et </w:t>
      </w:r>
      <w:r>
        <w:rPr>
          <w:rFonts w:asciiTheme="majorBidi" w:hAnsiTheme="majorBidi" w:cstheme="majorBidi"/>
        </w:rPr>
        <w:t>les scores des sympt</w:t>
      </w:r>
      <w:r w:rsidR="0029314F">
        <w:rPr>
          <w:rFonts w:asciiTheme="majorBidi" w:hAnsiTheme="majorBidi" w:cstheme="majorBidi"/>
        </w:rPr>
        <w:t xml:space="preserve">ômes, </w:t>
      </w:r>
      <w:r w:rsidR="0029314F" w:rsidRPr="00871E6F">
        <w:rPr>
          <w:rFonts w:asciiTheme="majorBidi" w:hAnsiTheme="majorBidi" w:cstheme="majorBidi"/>
        </w:rPr>
        <w:t>par contre</w:t>
      </w:r>
      <w:r w:rsidR="00B37771">
        <w:rPr>
          <w:rFonts w:asciiTheme="majorBidi" w:hAnsiTheme="majorBidi" w:cstheme="majorBidi"/>
        </w:rPr>
        <w:t xml:space="preserve"> si </w:t>
      </w:r>
      <w:r w:rsidR="0029314F">
        <w:rPr>
          <w:rFonts w:asciiTheme="majorBidi" w:hAnsiTheme="majorBidi" w:cstheme="majorBidi"/>
        </w:rPr>
        <w:t>le critère de jugement</w:t>
      </w:r>
      <w:r w:rsidR="00871E6F">
        <w:rPr>
          <w:rFonts w:asciiTheme="majorBidi" w:hAnsiTheme="majorBidi" w:cstheme="majorBidi"/>
        </w:rPr>
        <w:t xml:space="preserve"> représente la </w:t>
      </w:r>
      <w:r w:rsidR="0029314F">
        <w:rPr>
          <w:rFonts w:asciiTheme="majorBidi" w:hAnsiTheme="majorBidi" w:cstheme="majorBidi"/>
        </w:rPr>
        <w:t xml:space="preserve"> variation de la RN </w:t>
      </w:r>
      <w:r w:rsidR="005B210C">
        <w:rPr>
          <w:rFonts w:asciiTheme="majorBidi" w:hAnsiTheme="majorBidi" w:cstheme="majorBidi"/>
        </w:rPr>
        <w:t xml:space="preserve">(modèle linéaire) </w:t>
      </w:r>
      <w:r w:rsidR="0029314F">
        <w:rPr>
          <w:rFonts w:asciiTheme="majorBidi" w:hAnsiTheme="majorBidi" w:cstheme="majorBidi"/>
        </w:rPr>
        <w:t>on a trouvé les mêm</w:t>
      </w:r>
      <w:r w:rsidR="00B37771">
        <w:rPr>
          <w:rFonts w:asciiTheme="majorBidi" w:hAnsiTheme="majorBidi" w:cstheme="majorBidi"/>
        </w:rPr>
        <w:t xml:space="preserve">e résultats, de plus une </w:t>
      </w:r>
      <w:r w:rsidR="0029314F">
        <w:rPr>
          <w:rFonts w:asciiTheme="majorBidi" w:hAnsiTheme="majorBidi" w:cstheme="majorBidi"/>
        </w:rPr>
        <w:t xml:space="preserve">association significative entre le taux de la variation RN et  les agents </w:t>
      </w:r>
      <w:r w:rsidR="00B37771">
        <w:rPr>
          <w:rFonts w:asciiTheme="majorBidi" w:hAnsiTheme="majorBidi" w:cstheme="majorBidi"/>
        </w:rPr>
        <w:t>testés.</w:t>
      </w:r>
      <w:commentRangeEnd w:id="598"/>
      <w:r w:rsidR="00613E58">
        <w:rPr>
          <w:rStyle w:val="Marquedecommentaire"/>
        </w:rPr>
        <w:commentReference w:id="598"/>
      </w:r>
    </w:p>
    <w:p w14:paraId="53DD2CA2" w14:textId="77777777" w:rsidR="00C62257" w:rsidRPr="00EE57C2" w:rsidRDefault="00C62257" w:rsidP="00EE57C2">
      <w:pPr>
        <w:pStyle w:val="Sansinterligne"/>
      </w:pPr>
    </w:p>
    <w:p w14:paraId="6706236F" w14:textId="77777777" w:rsidR="000906F9" w:rsidRDefault="000906F9" w:rsidP="000906F9"/>
    <w:p w14:paraId="718A3855" w14:textId="77777777" w:rsidR="00A7675C" w:rsidRDefault="00A7675C" w:rsidP="00B73972">
      <w:pPr>
        <w:spacing w:line="360" w:lineRule="auto"/>
        <w:jc w:val="both"/>
      </w:pPr>
    </w:p>
    <w:p w14:paraId="5E9FFB01" w14:textId="77777777" w:rsidR="006A6D80" w:rsidRDefault="006A6D80" w:rsidP="006A6D80">
      <w:pPr>
        <w:pStyle w:val="Titre1"/>
        <w:numPr>
          <w:ilvl w:val="0"/>
          <w:numId w:val="0"/>
        </w:numPr>
        <w:ind w:left="340"/>
        <w:jc w:val="center"/>
      </w:pPr>
    </w:p>
    <w:p w14:paraId="3A6D4562" w14:textId="77777777" w:rsidR="006A6D80" w:rsidRDefault="006A6D80" w:rsidP="006A6D80">
      <w:pPr>
        <w:pStyle w:val="Titre1"/>
        <w:numPr>
          <w:ilvl w:val="0"/>
          <w:numId w:val="0"/>
        </w:numPr>
        <w:ind w:left="340"/>
        <w:jc w:val="center"/>
      </w:pPr>
    </w:p>
    <w:p w14:paraId="0D0B8949" w14:textId="77777777" w:rsidR="006A6D80" w:rsidRDefault="006A6D80">
      <w:pPr>
        <w:autoSpaceDE/>
        <w:autoSpaceDN/>
        <w:adjustRightInd/>
        <w:spacing w:after="200" w:line="276" w:lineRule="auto"/>
        <w:rPr>
          <w:rFonts w:eastAsiaTheme="majorEastAsia" w:cstheme="majorBidi"/>
          <w:b/>
          <w:bCs/>
          <w:szCs w:val="28"/>
        </w:rPr>
      </w:pPr>
      <w:r>
        <w:br w:type="page"/>
      </w:r>
    </w:p>
    <w:p w14:paraId="0E9E7057" w14:textId="77777777" w:rsidR="005E2052" w:rsidRPr="006A6D80" w:rsidRDefault="005E2052" w:rsidP="006A6D80">
      <w:pPr>
        <w:pStyle w:val="Titre1"/>
        <w:numPr>
          <w:ilvl w:val="0"/>
          <w:numId w:val="0"/>
        </w:numPr>
        <w:ind w:left="340"/>
        <w:jc w:val="center"/>
      </w:pPr>
      <w:bookmarkStart w:id="599" w:name="_Toc113368689"/>
      <w:r w:rsidRPr="006A6D80">
        <w:lastRenderedPageBreak/>
        <w:t>A</w:t>
      </w:r>
      <w:r w:rsidR="00B5534A">
        <w:t>nnexe</w:t>
      </w:r>
      <w:bookmarkEnd w:id="599"/>
    </w:p>
    <w:p w14:paraId="6F4883A2" w14:textId="77777777" w:rsidR="005E2052" w:rsidRPr="00586F19" w:rsidRDefault="006612DA" w:rsidP="00586F19">
      <w:pPr>
        <w:pStyle w:val="Lgende"/>
        <w:spacing w:line="360" w:lineRule="auto"/>
        <w:jc w:val="center"/>
        <w:rPr>
          <w:b w:val="0"/>
          <w:bCs w:val="0"/>
          <w:color w:val="auto"/>
          <w:sz w:val="22"/>
          <w:szCs w:val="22"/>
        </w:rPr>
      </w:pPr>
      <w:bookmarkStart w:id="600" w:name="_Toc113313876"/>
      <w:r w:rsidRPr="00586F19">
        <w:rPr>
          <w:color w:val="auto"/>
          <w:sz w:val="22"/>
          <w:szCs w:val="22"/>
        </w:rPr>
        <w:t>Tableau A.</w:t>
      </w:r>
      <w:r w:rsidR="005957B2" w:rsidRPr="00586F19">
        <w:rPr>
          <w:color w:val="auto"/>
          <w:sz w:val="22"/>
          <w:szCs w:val="22"/>
        </w:rPr>
        <w:fldChar w:fldCharType="begin"/>
      </w:r>
      <w:r w:rsidR="00D2727E" w:rsidRPr="00586F19">
        <w:rPr>
          <w:color w:val="auto"/>
          <w:sz w:val="22"/>
          <w:szCs w:val="22"/>
        </w:rPr>
        <w:instrText xml:space="preserve"> SEQ Tableau_A. \* ARABIC </w:instrText>
      </w:r>
      <w:r w:rsidR="005957B2" w:rsidRPr="00586F19">
        <w:rPr>
          <w:color w:val="auto"/>
          <w:sz w:val="22"/>
          <w:szCs w:val="22"/>
        </w:rPr>
        <w:fldChar w:fldCharType="separate"/>
      </w:r>
      <w:r w:rsidRPr="00586F19">
        <w:rPr>
          <w:noProof/>
          <w:color w:val="auto"/>
          <w:sz w:val="22"/>
          <w:szCs w:val="22"/>
        </w:rPr>
        <w:t>1</w:t>
      </w:r>
      <w:r w:rsidR="005957B2" w:rsidRPr="00586F19">
        <w:rPr>
          <w:color w:val="auto"/>
          <w:sz w:val="22"/>
          <w:szCs w:val="22"/>
        </w:rPr>
        <w:fldChar w:fldCharType="end"/>
      </w:r>
      <w:r w:rsidR="00586F19" w:rsidRPr="00586F19">
        <w:rPr>
          <w:b w:val="0"/>
          <w:bCs w:val="0"/>
          <w:color w:val="auto"/>
          <w:sz w:val="22"/>
          <w:szCs w:val="22"/>
        </w:rPr>
        <w:t xml:space="preserve">: </w:t>
      </w:r>
      <w:proofErr w:type="spellStart"/>
      <w:r w:rsidR="00586F19" w:rsidRPr="00586F19">
        <w:rPr>
          <w:b w:val="0"/>
          <w:bCs w:val="0"/>
          <w:color w:val="auto"/>
          <w:sz w:val="22"/>
          <w:szCs w:val="22"/>
        </w:rPr>
        <w:t>Autressymptômes</w:t>
      </w:r>
      <w:bookmarkEnd w:id="600"/>
      <w:proofErr w:type="spellEnd"/>
    </w:p>
    <w:tbl>
      <w:tblPr>
        <w:tblStyle w:val="Grilledutableau"/>
        <w:tblW w:w="0" w:type="auto"/>
        <w:jc w:val="center"/>
        <w:tblLook w:val="04A0" w:firstRow="1" w:lastRow="0" w:firstColumn="1" w:lastColumn="0" w:noHBand="0" w:noVBand="1"/>
      </w:tblPr>
      <w:tblGrid>
        <w:gridCol w:w="2376"/>
        <w:gridCol w:w="1560"/>
        <w:gridCol w:w="1701"/>
        <w:gridCol w:w="3575"/>
      </w:tblGrid>
      <w:tr w:rsidR="005E2052" w14:paraId="22B03487" w14:textId="77777777" w:rsidTr="005E2052">
        <w:trPr>
          <w:jc w:val="center"/>
        </w:trPr>
        <w:tc>
          <w:tcPr>
            <w:tcW w:w="9212" w:type="dxa"/>
            <w:gridSpan w:val="4"/>
          </w:tcPr>
          <w:p w14:paraId="4BEEC960" w14:textId="77777777" w:rsidR="005E2052" w:rsidRPr="008C724F" w:rsidRDefault="005E2052" w:rsidP="00B73972">
            <w:pPr>
              <w:spacing w:line="360" w:lineRule="auto"/>
              <w:jc w:val="both"/>
              <w:rPr>
                <w:b/>
                <w:bCs/>
              </w:rPr>
            </w:pPr>
            <w:r w:rsidRPr="008C724F">
              <w:rPr>
                <w:b/>
                <w:bCs/>
              </w:rPr>
              <w:t>Autre symptôme= 88</w:t>
            </w:r>
          </w:p>
        </w:tc>
      </w:tr>
      <w:tr w:rsidR="005E2052" w14:paraId="45DF2FE4" w14:textId="77777777" w:rsidTr="005E2052">
        <w:trPr>
          <w:jc w:val="center"/>
        </w:trPr>
        <w:tc>
          <w:tcPr>
            <w:tcW w:w="2376" w:type="dxa"/>
            <w:tcBorders>
              <w:right w:val="single" w:sz="4" w:space="0" w:color="auto"/>
            </w:tcBorders>
          </w:tcPr>
          <w:p w14:paraId="5CDBF1EA" w14:textId="77777777" w:rsidR="00415E47" w:rsidRPr="008C724F" w:rsidRDefault="00415E47" w:rsidP="00B73972">
            <w:pPr>
              <w:spacing w:line="360" w:lineRule="auto"/>
              <w:jc w:val="both"/>
              <w:rPr>
                <w:sz w:val="20"/>
                <w:szCs w:val="20"/>
              </w:rPr>
            </w:pPr>
            <w:r>
              <w:rPr>
                <w:sz w:val="20"/>
                <w:szCs w:val="20"/>
              </w:rPr>
              <w:t>Irritation nasale pharyngée</w:t>
            </w:r>
          </w:p>
        </w:tc>
        <w:tc>
          <w:tcPr>
            <w:tcW w:w="1560" w:type="dxa"/>
            <w:tcBorders>
              <w:left w:val="single" w:sz="4" w:space="0" w:color="auto"/>
              <w:right w:val="single" w:sz="4" w:space="0" w:color="auto"/>
            </w:tcBorders>
          </w:tcPr>
          <w:p w14:paraId="7CDC73CC" w14:textId="77777777" w:rsidR="005E2052" w:rsidRPr="008C724F" w:rsidRDefault="005E2052" w:rsidP="00B73972">
            <w:pPr>
              <w:spacing w:line="360" w:lineRule="auto"/>
              <w:jc w:val="both"/>
              <w:rPr>
                <w:sz w:val="20"/>
                <w:szCs w:val="20"/>
              </w:rPr>
            </w:pPr>
            <w:r w:rsidRPr="008C724F">
              <w:rPr>
                <w:sz w:val="20"/>
                <w:szCs w:val="20"/>
              </w:rPr>
              <w:t>chute du VEMS</w:t>
            </w:r>
          </w:p>
        </w:tc>
        <w:tc>
          <w:tcPr>
            <w:tcW w:w="1701" w:type="dxa"/>
            <w:tcBorders>
              <w:left w:val="single" w:sz="4" w:space="0" w:color="auto"/>
              <w:right w:val="single" w:sz="4" w:space="0" w:color="auto"/>
            </w:tcBorders>
          </w:tcPr>
          <w:p w14:paraId="3053587D" w14:textId="77777777" w:rsidR="005E2052" w:rsidRPr="008C724F" w:rsidRDefault="00415E47" w:rsidP="00B73972">
            <w:pPr>
              <w:spacing w:line="360" w:lineRule="auto"/>
              <w:jc w:val="both"/>
              <w:rPr>
                <w:sz w:val="20"/>
                <w:szCs w:val="20"/>
              </w:rPr>
            </w:pPr>
            <w:proofErr w:type="spellStart"/>
            <w:r w:rsidRPr="008C724F">
              <w:rPr>
                <w:sz w:val="20"/>
                <w:szCs w:val="20"/>
              </w:rPr>
              <w:t>Hyperréactivité</w:t>
            </w:r>
            <w:proofErr w:type="spellEnd"/>
            <w:r>
              <w:rPr>
                <w:sz w:val="20"/>
                <w:szCs w:val="20"/>
              </w:rPr>
              <w:t xml:space="preserve"> nasale</w:t>
            </w:r>
          </w:p>
        </w:tc>
        <w:tc>
          <w:tcPr>
            <w:tcW w:w="3575" w:type="dxa"/>
            <w:tcBorders>
              <w:left w:val="single" w:sz="4" w:space="0" w:color="auto"/>
            </w:tcBorders>
          </w:tcPr>
          <w:p w14:paraId="08768529" w14:textId="77777777" w:rsidR="005E2052" w:rsidRPr="008C724F" w:rsidRDefault="00415E47" w:rsidP="00B73972">
            <w:pPr>
              <w:spacing w:line="360" w:lineRule="auto"/>
              <w:jc w:val="both"/>
              <w:rPr>
                <w:sz w:val="20"/>
                <w:szCs w:val="20"/>
              </w:rPr>
            </w:pPr>
            <w:r w:rsidRPr="008C724F">
              <w:rPr>
                <w:sz w:val="20"/>
                <w:szCs w:val="20"/>
              </w:rPr>
              <w:t xml:space="preserve">hyperventilation </w:t>
            </w:r>
            <w:r w:rsidR="008E1369" w:rsidRPr="008C724F">
              <w:rPr>
                <w:sz w:val="20"/>
                <w:szCs w:val="20"/>
              </w:rPr>
              <w:t>céphalée</w:t>
            </w:r>
            <w:r w:rsidRPr="008C724F">
              <w:rPr>
                <w:sz w:val="20"/>
                <w:szCs w:val="20"/>
              </w:rPr>
              <w:t xml:space="preserve"> frontale</w:t>
            </w:r>
          </w:p>
        </w:tc>
      </w:tr>
      <w:tr w:rsidR="005E2052" w14:paraId="47A9C2D0" w14:textId="77777777" w:rsidTr="005E2052">
        <w:trPr>
          <w:jc w:val="center"/>
        </w:trPr>
        <w:tc>
          <w:tcPr>
            <w:tcW w:w="2376" w:type="dxa"/>
            <w:tcBorders>
              <w:right w:val="single" w:sz="4" w:space="0" w:color="auto"/>
            </w:tcBorders>
          </w:tcPr>
          <w:p w14:paraId="1E3D07EF" w14:textId="77777777" w:rsidR="005E2052" w:rsidRPr="008C724F" w:rsidRDefault="005E2052" w:rsidP="00B73972">
            <w:pPr>
              <w:spacing w:line="360" w:lineRule="auto"/>
              <w:jc w:val="both"/>
              <w:rPr>
                <w:sz w:val="20"/>
                <w:szCs w:val="20"/>
              </w:rPr>
            </w:pPr>
            <w:r w:rsidRPr="008C724F">
              <w:rPr>
                <w:sz w:val="20"/>
                <w:szCs w:val="20"/>
              </w:rPr>
              <w:t>Toux</w:t>
            </w:r>
          </w:p>
        </w:tc>
        <w:tc>
          <w:tcPr>
            <w:tcW w:w="1560" w:type="dxa"/>
            <w:tcBorders>
              <w:left w:val="single" w:sz="4" w:space="0" w:color="auto"/>
              <w:right w:val="single" w:sz="4" w:space="0" w:color="auto"/>
            </w:tcBorders>
          </w:tcPr>
          <w:p w14:paraId="266627F4" w14:textId="77777777" w:rsidR="005E2052" w:rsidRPr="008C724F" w:rsidRDefault="005E2052" w:rsidP="00B73972">
            <w:pPr>
              <w:spacing w:line="360" w:lineRule="auto"/>
              <w:jc w:val="both"/>
              <w:rPr>
                <w:sz w:val="20"/>
                <w:szCs w:val="20"/>
              </w:rPr>
            </w:pPr>
            <w:r w:rsidRPr="008C724F">
              <w:rPr>
                <w:sz w:val="20"/>
                <w:szCs w:val="20"/>
              </w:rPr>
              <w:t>Obstruction nasale</w:t>
            </w:r>
          </w:p>
        </w:tc>
        <w:tc>
          <w:tcPr>
            <w:tcW w:w="1701" w:type="dxa"/>
            <w:tcBorders>
              <w:left w:val="single" w:sz="4" w:space="0" w:color="auto"/>
              <w:right w:val="single" w:sz="4" w:space="0" w:color="auto"/>
            </w:tcBorders>
          </w:tcPr>
          <w:p w14:paraId="38178419" w14:textId="77777777" w:rsidR="005E2052" w:rsidRPr="008C724F" w:rsidRDefault="008E1369" w:rsidP="008C724F">
            <w:pPr>
              <w:spacing w:line="360" w:lineRule="auto"/>
              <w:jc w:val="both"/>
              <w:rPr>
                <w:sz w:val="20"/>
                <w:szCs w:val="20"/>
              </w:rPr>
            </w:pPr>
            <w:r w:rsidRPr="008C724F">
              <w:rPr>
                <w:sz w:val="20"/>
                <w:szCs w:val="20"/>
              </w:rPr>
              <w:t>Prurit</w:t>
            </w:r>
            <w:r>
              <w:rPr>
                <w:sz w:val="20"/>
                <w:szCs w:val="20"/>
              </w:rPr>
              <w:t xml:space="preserve"> </w:t>
            </w:r>
            <w:r w:rsidRPr="008C724F">
              <w:rPr>
                <w:sz w:val="20"/>
                <w:szCs w:val="20"/>
              </w:rPr>
              <w:t>pharyngé</w:t>
            </w:r>
          </w:p>
        </w:tc>
        <w:tc>
          <w:tcPr>
            <w:tcW w:w="3575" w:type="dxa"/>
            <w:tcBorders>
              <w:left w:val="single" w:sz="4" w:space="0" w:color="auto"/>
            </w:tcBorders>
          </w:tcPr>
          <w:p w14:paraId="79337F5B" w14:textId="77777777" w:rsidR="005E2052" w:rsidRPr="008C724F" w:rsidRDefault="00415E47" w:rsidP="00B73972">
            <w:pPr>
              <w:spacing w:line="360" w:lineRule="auto"/>
              <w:jc w:val="both"/>
              <w:rPr>
                <w:sz w:val="20"/>
                <w:szCs w:val="20"/>
              </w:rPr>
            </w:pPr>
            <w:proofErr w:type="spellStart"/>
            <w:r w:rsidRPr="008C724F">
              <w:rPr>
                <w:sz w:val="20"/>
                <w:szCs w:val="20"/>
              </w:rPr>
              <w:t>bruleur</w:t>
            </w:r>
            <w:proofErr w:type="spellEnd"/>
            <w:r w:rsidRPr="008C724F">
              <w:rPr>
                <w:sz w:val="20"/>
                <w:szCs w:val="20"/>
              </w:rPr>
              <w:t xml:space="preserve"> nasale/ </w:t>
            </w:r>
            <w:r w:rsidR="008E1369" w:rsidRPr="008C724F">
              <w:rPr>
                <w:sz w:val="20"/>
                <w:szCs w:val="20"/>
              </w:rPr>
              <w:t>pharyngé</w:t>
            </w:r>
          </w:p>
        </w:tc>
      </w:tr>
      <w:tr w:rsidR="005E2052" w14:paraId="2BEC86B5" w14:textId="77777777" w:rsidTr="005E2052">
        <w:trPr>
          <w:jc w:val="center"/>
        </w:trPr>
        <w:tc>
          <w:tcPr>
            <w:tcW w:w="2376" w:type="dxa"/>
          </w:tcPr>
          <w:p w14:paraId="56A39009" w14:textId="77777777" w:rsidR="005E2052" w:rsidRPr="008E1369" w:rsidRDefault="00415E47" w:rsidP="00B73972">
            <w:pPr>
              <w:spacing w:line="360" w:lineRule="auto"/>
              <w:jc w:val="both"/>
            </w:pPr>
            <w:r w:rsidRPr="008C724F">
              <w:rPr>
                <w:sz w:val="20"/>
                <w:szCs w:val="20"/>
              </w:rPr>
              <w:t>picotement nasal</w:t>
            </w:r>
          </w:p>
        </w:tc>
        <w:tc>
          <w:tcPr>
            <w:tcW w:w="1560" w:type="dxa"/>
          </w:tcPr>
          <w:p w14:paraId="5BD98761" w14:textId="77777777" w:rsidR="005E2052" w:rsidRPr="008E1369" w:rsidRDefault="008E1369" w:rsidP="00B73972">
            <w:pPr>
              <w:spacing w:line="360" w:lineRule="auto"/>
              <w:jc w:val="both"/>
            </w:pPr>
            <w:r w:rsidRPr="008C724F">
              <w:rPr>
                <w:sz w:val="20"/>
                <w:szCs w:val="20"/>
              </w:rPr>
              <w:t>dyspnées</w:t>
            </w:r>
          </w:p>
        </w:tc>
        <w:tc>
          <w:tcPr>
            <w:tcW w:w="1701" w:type="dxa"/>
          </w:tcPr>
          <w:p w14:paraId="432B7379" w14:textId="77777777" w:rsidR="005E2052" w:rsidRPr="008E1369" w:rsidRDefault="008E1369" w:rsidP="00B73972">
            <w:pPr>
              <w:spacing w:line="360" w:lineRule="auto"/>
              <w:jc w:val="both"/>
            </w:pPr>
            <w:r w:rsidRPr="008C724F">
              <w:rPr>
                <w:sz w:val="20"/>
                <w:szCs w:val="20"/>
              </w:rPr>
              <w:t>picotement</w:t>
            </w:r>
            <w:r w:rsidR="00415E47" w:rsidRPr="008C724F">
              <w:rPr>
                <w:sz w:val="20"/>
                <w:szCs w:val="20"/>
              </w:rPr>
              <w:t xml:space="preserve"> nasal</w:t>
            </w:r>
          </w:p>
        </w:tc>
        <w:tc>
          <w:tcPr>
            <w:tcW w:w="3575" w:type="dxa"/>
          </w:tcPr>
          <w:p w14:paraId="74F9BDA0" w14:textId="77777777" w:rsidR="005E2052" w:rsidRPr="008E1369" w:rsidRDefault="008E1369" w:rsidP="00B73972">
            <w:pPr>
              <w:spacing w:line="360" w:lineRule="auto"/>
              <w:jc w:val="both"/>
            </w:pPr>
            <w:proofErr w:type="spellStart"/>
            <w:r w:rsidRPr="008C724F">
              <w:rPr>
                <w:sz w:val="20"/>
                <w:szCs w:val="20"/>
              </w:rPr>
              <w:t>gène</w:t>
            </w:r>
            <w:proofErr w:type="spellEnd"/>
            <w:r w:rsidR="00415E47" w:rsidRPr="008C724F">
              <w:rPr>
                <w:sz w:val="20"/>
                <w:szCs w:val="20"/>
              </w:rPr>
              <w:t xml:space="preserve"> respiratoire</w:t>
            </w:r>
          </w:p>
        </w:tc>
      </w:tr>
    </w:tbl>
    <w:p w14:paraId="2BF890AB" w14:textId="77777777" w:rsidR="005E2052" w:rsidRPr="005E2052" w:rsidRDefault="005E2052" w:rsidP="00B73972">
      <w:pPr>
        <w:spacing w:line="360" w:lineRule="auto"/>
        <w:jc w:val="both"/>
      </w:pPr>
    </w:p>
    <w:p w14:paraId="79D2AB76" w14:textId="77777777" w:rsidR="00767377" w:rsidRDefault="00767377" w:rsidP="00B73972">
      <w:pPr>
        <w:spacing w:line="360" w:lineRule="auto"/>
        <w:jc w:val="both"/>
      </w:pPr>
    </w:p>
    <w:p w14:paraId="2208C8AD" w14:textId="77777777" w:rsidR="0025544E" w:rsidRDefault="00967F64" w:rsidP="00B73972">
      <w:pPr>
        <w:spacing w:line="360" w:lineRule="auto"/>
        <w:jc w:val="both"/>
      </w:pPr>
      <w:r w:rsidRPr="00967F64">
        <w:rPr>
          <w:noProof/>
          <w:lang w:eastAsia="fr-FR"/>
        </w:rPr>
        <w:drawing>
          <wp:inline distT="0" distB="0" distL="0" distR="0" wp14:anchorId="36A2AEEE" wp14:editId="1A1DB5CF">
            <wp:extent cx="5972810" cy="3306153"/>
            <wp:effectExtent l="19050" t="0" r="889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972810" cy="3306153"/>
                    </a:xfrm>
                    <a:prstGeom prst="rect">
                      <a:avLst/>
                    </a:prstGeom>
                    <a:noFill/>
                    <a:ln w="9525">
                      <a:noFill/>
                      <a:miter lim="800000"/>
                      <a:headEnd/>
                      <a:tailEnd/>
                    </a:ln>
                  </pic:spPr>
                </pic:pic>
              </a:graphicData>
            </a:graphic>
          </wp:inline>
        </w:drawing>
      </w:r>
    </w:p>
    <w:p w14:paraId="46076399" w14:textId="77777777" w:rsidR="00967F64" w:rsidRPr="00FB45A8" w:rsidRDefault="00FB45A8" w:rsidP="00FB45A8">
      <w:pPr>
        <w:pStyle w:val="Lgende"/>
        <w:jc w:val="center"/>
        <w:rPr>
          <w:b w:val="0"/>
          <w:bCs w:val="0"/>
          <w:color w:val="auto"/>
          <w:sz w:val="22"/>
          <w:szCs w:val="22"/>
        </w:rPr>
      </w:pPr>
      <w:bookmarkStart w:id="601" w:name="_Toc113194041"/>
      <w:bookmarkStart w:id="602" w:name="_Toc113313920"/>
      <w:r w:rsidRPr="00FB45A8">
        <w:rPr>
          <w:color w:val="auto"/>
          <w:sz w:val="22"/>
          <w:szCs w:val="22"/>
        </w:rPr>
        <w:t>Figure A.</w:t>
      </w:r>
      <w:r w:rsidR="005957B2" w:rsidRPr="00FB45A8">
        <w:rPr>
          <w:color w:val="auto"/>
          <w:sz w:val="22"/>
          <w:szCs w:val="22"/>
        </w:rPr>
        <w:fldChar w:fldCharType="begin"/>
      </w:r>
      <w:r w:rsidRPr="00FB45A8">
        <w:rPr>
          <w:color w:val="auto"/>
          <w:sz w:val="22"/>
          <w:szCs w:val="22"/>
        </w:rPr>
        <w:instrText xml:space="preserve"> SEQ Figure_A. \* ARABIC </w:instrText>
      </w:r>
      <w:r w:rsidR="005957B2" w:rsidRPr="00FB45A8">
        <w:rPr>
          <w:color w:val="auto"/>
          <w:sz w:val="22"/>
          <w:szCs w:val="22"/>
        </w:rPr>
        <w:fldChar w:fldCharType="separate"/>
      </w:r>
      <w:r w:rsidR="00750CEF">
        <w:rPr>
          <w:noProof/>
          <w:color w:val="auto"/>
          <w:sz w:val="22"/>
          <w:szCs w:val="22"/>
        </w:rPr>
        <w:t>1</w:t>
      </w:r>
      <w:r w:rsidR="005957B2" w:rsidRPr="00FB45A8">
        <w:rPr>
          <w:color w:val="auto"/>
          <w:sz w:val="22"/>
          <w:szCs w:val="22"/>
        </w:rPr>
        <w:fldChar w:fldCharType="end"/>
      </w:r>
      <w:r w:rsidRPr="00FB45A8">
        <w:rPr>
          <w:b w:val="0"/>
          <w:bCs w:val="0"/>
          <w:color w:val="auto"/>
          <w:sz w:val="22"/>
          <w:szCs w:val="22"/>
        </w:rPr>
        <w:t>:1Boxplot</w:t>
      </w:r>
      <w:del w:id="603" w:author="h lc" w:date="2022-09-06T19:30:00Z">
        <w:r w:rsidRPr="00FB45A8" w:rsidDel="00613E58">
          <w:rPr>
            <w:b w:val="0"/>
            <w:bCs w:val="0"/>
            <w:color w:val="auto"/>
            <w:sz w:val="22"/>
            <w:szCs w:val="22"/>
          </w:rPr>
          <w:delText>e</w:delText>
        </w:r>
      </w:del>
      <w:r w:rsidRPr="00FB45A8">
        <w:rPr>
          <w:b w:val="0"/>
          <w:bCs w:val="0"/>
          <w:color w:val="auto"/>
          <w:sz w:val="22"/>
          <w:szCs w:val="22"/>
        </w:rPr>
        <w:t xml:space="preserve"> des familles des agents testé</w:t>
      </w:r>
      <w:r w:rsidR="00100C9A">
        <w:rPr>
          <w:b w:val="0"/>
          <w:bCs w:val="0"/>
          <w:color w:val="auto"/>
          <w:sz w:val="22"/>
          <w:szCs w:val="22"/>
        </w:rPr>
        <w:t>s</w:t>
      </w:r>
      <w:r w:rsidRPr="00FB45A8">
        <w:rPr>
          <w:b w:val="0"/>
          <w:bCs w:val="0"/>
          <w:color w:val="auto"/>
          <w:sz w:val="22"/>
          <w:szCs w:val="22"/>
        </w:rPr>
        <w:t xml:space="preserve"> en fonction de la variation de RN</w:t>
      </w:r>
      <w:bookmarkEnd w:id="601"/>
      <w:bookmarkEnd w:id="602"/>
    </w:p>
    <w:p w14:paraId="2484BAC0" w14:textId="77777777" w:rsidR="00967F64" w:rsidRDefault="00967F64" w:rsidP="00B73972">
      <w:pPr>
        <w:spacing w:line="360" w:lineRule="auto"/>
        <w:jc w:val="both"/>
      </w:pPr>
    </w:p>
    <w:p w14:paraId="12FD2D3F" w14:textId="77777777" w:rsidR="00967F64" w:rsidRDefault="00D22E5E" w:rsidP="00B73972">
      <w:pPr>
        <w:spacing w:line="360" w:lineRule="auto"/>
        <w:jc w:val="both"/>
      </w:pPr>
      <w:r>
        <w:rPr>
          <w:noProof/>
          <w:lang w:eastAsia="fr-FR"/>
        </w:rPr>
        <w:lastRenderedPageBreak/>
        <w:drawing>
          <wp:inline distT="0" distB="0" distL="0" distR="0" wp14:anchorId="00D47569" wp14:editId="71A8DAE3">
            <wp:extent cx="5972810" cy="3000049"/>
            <wp:effectExtent l="19050" t="0" r="8890" b="0"/>
            <wp:docPr id="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5972810" cy="3000049"/>
                    </a:xfrm>
                    <a:prstGeom prst="rect">
                      <a:avLst/>
                    </a:prstGeom>
                    <a:noFill/>
                    <a:ln w="9525">
                      <a:noFill/>
                      <a:miter lim="800000"/>
                      <a:headEnd/>
                      <a:tailEnd/>
                    </a:ln>
                  </pic:spPr>
                </pic:pic>
              </a:graphicData>
            </a:graphic>
          </wp:inline>
        </w:drawing>
      </w:r>
    </w:p>
    <w:p w14:paraId="15BD8708" w14:textId="77777777" w:rsidR="00967F64" w:rsidRPr="00750CEF" w:rsidRDefault="00750CEF" w:rsidP="00750CEF">
      <w:pPr>
        <w:pStyle w:val="Lgende"/>
        <w:jc w:val="center"/>
        <w:rPr>
          <w:b w:val="0"/>
          <w:bCs w:val="0"/>
          <w:color w:val="auto"/>
          <w:sz w:val="22"/>
          <w:szCs w:val="22"/>
        </w:rPr>
      </w:pPr>
      <w:bookmarkStart w:id="604" w:name="_Toc113194042"/>
      <w:bookmarkStart w:id="605" w:name="_Toc113313921"/>
      <w:r w:rsidRPr="00750CEF">
        <w:rPr>
          <w:color w:val="auto"/>
          <w:sz w:val="22"/>
          <w:szCs w:val="22"/>
        </w:rPr>
        <w:t>Figure A.</w:t>
      </w:r>
      <w:r w:rsidR="005957B2" w:rsidRPr="00750CEF">
        <w:rPr>
          <w:color w:val="auto"/>
          <w:sz w:val="22"/>
          <w:szCs w:val="22"/>
        </w:rPr>
        <w:fldChar w:fldCharType="begin"/>
      </w:r>
      <w:r w:rsidRPr="00750CEF">
        <w:rPr>
          <w:color w:val="auto"/>
          <w:sz w:val="22"/>
          <w:szCs w:val="22"/>
        </w:rPr>
        <w:instrText xml:space="preserve"> SEQ Figure_A. \* ARABIC </w:instrText>
      </w:r>
      <w:r w:rsidR="005957B2" w:rsidRPr="00750CEF">
        <w:rPr>
          <w:color w:val="auto"/>
          <w:sz w:val="22"/>
          <w:szCs w:val="22"/>
        </w:rPr>
        <w:fldChar w:fldCharType="separate"/>
      </w:r>
      <w:r w:rsidRPr="00750CEF">
        <w:rPr>
          <w:noProof/>
          <w:color w:val="auto"/>
          <w:sz w:val="22"/>
          <w:szCs w:val="22"/>
        </w:rPr>
        <w:t>2</w:t>
      </w:r>
      <w:r w:rsidR="005957B2" w:rsidRPr="00750CEF">
        <w:rPr>
          <w:color w:val="auto"/>
          <w:sz w:val="22"/>
          <w:szCs w:val="22"/>
        </w:rPr>
        <w:fldChar w:fldCharType="end"/>
      </w:r>
      <w:r w:rsidRPr="00750CEF">
        <w:rPr>
          <w:b w:val="0"/>
          <w:bCs w:val="0"/>
          <w:color w:val="auto"/>
          <w:sz w:val="22"/>
          <w:szCs w:val="22"/>
        </w:rPr>
        <w:t>: variation de la résistance nasale  en fonction des résultats du test</w:t>
      </w:r>
      <w:bookmarkEnd w:id="604"/>
      <w:bookmarkEnd w:id="605"/>
    </w:p>
    <w:p w14:paraId="22F1F9C7" w14:textId="77777777" w:rsidR="00D4229F" w:rsidRDefault="00D4229F" w:rsidP="00B73972">
      <w:pPr>
        <w:spacing w:line="360" w:lineRule="auto"/>
        <w:jc w:val="both"/>
      </w:pPr>
    </w:p>
    <w:p w14:paraId="3807FFCA" w14:textId="77777777" w:rsidR="00D4229F" w:rsidRDefault="00D4229F" w:rsidP="00B73972">
      <w:pPr>
        <w:spacing w:line="360" w:lineRule="auto"/>
        <w:jc w:val="both"/>
      </w:pPr>
    </w:p>
    <w:p w14:paraId="25ECC093" w14:textId="77777777" w:rsidR="00D4229F" w:rsidRDefault="00D4229F" w:rsidP="00B73972">
      <w:pPr>
        <w:spacing w:line="360" w:lineRule="auto"/>
        <w:jc w:val="both"/>
      </w:pPr>
    </w:p>
    <w:p w14:paraId="06A4993A" w14:textId="77777777" w:rsidR="00D4229F" w:rsidRDefault="00D4229F" w:rsidP="00B73972">
      <w:pPr>
        <w:spacing w:line="360" w:lineRule="auto"/>
        <w:jc w:val="both"/>
      </w:pPr>
    </w:p>
    <w:p w14:paraId="73970708" w14:textId="77777777" w:rsidR="00D4229F" w:rsidRDefault="00D4229F" w:rsidP="00B73972">
      <w:pPr>
        <w:spacing w:line="360" w:lineRule="auto"/>
        <w:jc w:val="both"/>
      </w:pPr>
    </w:p>
    <w:p w14:paraId="03F5AA42" w14:textId="77777777" w:rsidR="00D4229F" w:rsidRDefault="00D4229F" w:rsidP="00B73972">
      <w:pPr>
        <w:spacing w:line="360" w:lineRule="auto"/>
        <w:jc w:val="both"/>
      </w:pPr>
    </w:p>
    <w:p w14:paraId="02914C45" w14:textId="77777777" w:rsidR="00D4229F" w:rsidRDefault="00D4229F" w:rsidP="00B73972">
      <w:pPr>
        <w:spacing w:line="360" w:lineRule="auto"/>
        <w:jc w:val="both"/>
      </w:pPr>
    </w:p>
    <w:p w14:paraId="1B279F94" w14:textId="77777777" w:rsidR="00D4229F" w:rsidRDefault="00D4229F" w:rsidP="00B73972">
      <w:pPr>
        <w:spacing w:line="360" w:lineRule="auto"/>
        <w:jc w:val="both"/>
      </w:pPr>
    </w:p>
    <w:p w14:paraId="5A21A032" w14:textId="77777777" w:rsidR="00D4229F" w:rsidRDefault="00D4229F" w:rsidP="00B73972">
      <w:pPr>
        <w:spacing w:line="360" w:lineRule="auto"/>
        <w:jc w:val="both"/>
      </w:pPr>
    </w:p>
    <w:p w14:paraId="570B8E2E" w14:textId="77777777" w:rsidR="00D4229F" w:rsidRDefault="00D4229F" w:rsidP="00B73972">
      <w:pPr>
        <w:spacing w:line="360" w:lineRule="auto"/>
        <w:jc w:val="both"/>
      </w:pPr>
    </w:p>
    <w:p w14:paraId="715A69C1" w14:textId="77777777" w:rsidR="00D4229F" w:rsidRDefault="00D4229F" w:rsidP="00B73972">
      <w:pPr>
        <w:spacing w:line="360" w:lineRule="auto"/>
        <w:jc w:val="both"/>
      </w:pPr>
    </w:p>
    <w:p w14:paraId="3497F24C" w14:textId="77777777" w:rsidR="00D4229F" w:rsidRDefault="00D4229F" w:rsidP="00B73972">
      <w:pPr>
        <w:spacing w:line="360" w:lineRule="auto"/>
        <w:jc w:val="both"/>
      </w:pPr>
    </w:p>
    <w:p w14:paraId="443717B7" w14:textId="77777777" w:rsidR="00D4229F" w:rsidRDefault="00D4229F" w:rsidP="00B73972">
      <w:pPr>
        <w:spacing w:line="360" w:lineRule="auto"/>
        <w:jc w:val="both"/>
      </w:pPr>
    </w:p>
    <w:p w14:paraId="1095939C" w14:textId="77777777" w:rsidR="00D4229F" w:rsidRDefault="00D4229F" w:rsidP="00B73972">
      <w:pPr>
        <w:spacing w:line="360" w:lineRule="auto"/>
        <w:jc w:val="both"/>
      </w:pPr>
    </w:p>
    <w:p w14:paraId="554C9020" w14:textId="77777777" w:rsidR="00D4229F" w:rsidRDefault="00D4229F" w:rsidP="00B73972">
      <w:pPr>
        <w:spacing w:line="360" w:lineRule="auto"/>
        <w:jc w:val="both"/>
      </w:pPr>
    </w:p>
    <w:p w14:paraId="75420E43" w14:textId="77777777" w:rsidR="00D4229F" w:rsidRDefault="00D4229F" w:rsidP="00B73972">
      <w:pPr>
        <w:spacing w:line="360" w:lineRule="auto"/>
        <w:jc w:val="both"/>
      </w:pPr>
    </w:p>
    <w:p w14:paraId="022A1D19" w14:textId="77777777" w:rsidR="00D4229F" w:rsidRDefault="00D4229F" w:rsidP="00B73972">
      <w:pPr>
        <w:spacing w:line="360" w:lineRule="auto"/>
        <w:jc w:val="both"/>
      </w:pPr>
    </w:p>
    <w:p w14:paraId="24AB0C32" w14:textId="77777777" w:rsidR="00D4229F" w:rsidRDefault="00D4229F" w:rsidP="00B73972">
      <w:pPr>
        <w:spacing w:line="360" w:lineRule="auto"/>
        <w:jc w:val="both"/>
      </w:pPr>
    </w:p>
    <w:p w14:paraId="50FF91EA" w14:textId="77777777" w:rsidR="00014902" w:rsidRPr="003B7C6C" w:rsidRDefault="00117659" w:rsidP="001450E2">
      <w:pPr>
        <w:pStyle w:val="Titre1"/>
        <w:numPr>
          <w:ilvl w:val="0"/>
          <w:numId w:val="0"/>
        </w:numPr>
        <w:jc w:val="center"/>
        <w:rPr>
          <w:lang w:val="en-US"/>
        </w:rPr>
      </w:pPr>
      <w:bookmarkStart w:id="606" w:name="_Toc113368690"/>
      <w:commentRangeStart w:id="607"/>
      <w:r w:rsidRPr="003B7C6C">
        <w:rPr>
          <w:lang w:val="en-US"/>
        </w:rPr>
        <w:lastRenderedPageBreak/>
        <w:t>References</w:t>
      </w:r>
      <w:bookmarkEnd w:id="606"/>
      <w:commentRangeEnd w:id="607"/>
      <w:r w:rsidR="004B3885">
        <w:rPr>
          <w:rStyle w:val="Marquedecommentaire"/>
          <w:rFonts w:eastAsiaTheme="minorHAnsi" w:cs="Times New Roman"/>
          <w:b w:val="0"/>
          <w:bCs w:val="0"/>
        </w:rPr>
        <w:commentReference w:id="607"/>
      </w:r>
    </w:p>
    <w:p w14:paraId="778D8DE1" w14:textId="77777777" w:rsidR="00014902" w:rsidRPr="00014902" w:rsidRDefault="00014902" w:rsidP="00B73972">
      <w:pPr>
        <w:tabs>
          <w:tab w:val="left" w:pos="384"/>
        </w:tabs>
        <w:ind w:left="384" w:hanging="384"/>
        <w:jc w:val="both"/>
        <w:rPr>
          <w:lang w:val="en-US"/>
        </w:rPr>
      </w:pPr>
      <w:r w:rsidRPr="00034B8E">
        <w:rPr>
          <w:lang w:val="en-US"/>
        </w:rPr>
        <w:t>[1]</w:t>
      </w:r>
      <w:r w:rsidRPr="00034B8E">
        <w:rPr>
          <w:lang w:val="en-US"/>
        </w:rPr>
        <w:tab/>
        <w:t xml:space="preserve">M. J. Page </w:t>
      </w:r>
      <w:r w:rsidRPr="00034B8E">
        <w:rPr>
          <w:i/>
          <w:iCs/>
          <w:lang w:val="en-US"/>
        </w:rPr>
        <w:t>et al.</w:t>
      </w:r>
      <w:r w:rsidRPr="00034B8E">
        <w:rPr>
          <w:lang w:val="en-US"/>
        </w:rPr>
        <w:t xml:space="preserve">, « The PRISMA 2020 statement: </w:t>
      </w:r>
      <w:r w:rsidRPr="00014902">
        <w:rPr>
          <w:lang w:val="en-US"/>
        </w:rPr>
        <w:t xml:space="preserve">an updated guideline for reporting systematic reviews », </w:t>
      </w:r>
      <w:r w:rsidRPr="00014902">
        <w:rPr>
          <w:i/>
          <w:iCs/>
          <w:lang w:val="en-US"/>
        </w:rPr>
        <w:t>BMJ</w:t>
      </w:r>
      <w:r w:rsidRPr="00014902">
        <w:rPr>
          <w:lang w:val="en-US"/>
        </w:rPr>
        <w:t xml:space="preserve">, p. n71, mars 2021, </w:t>
      </w:r>
      <w:proofErr w:type="spellStart"/>
      <w:r w:rsidRPr="00014902">
        <w:rPr>
          <w:lang w:val="en-US"/>
        </w:rPr>
        <w:t>doi</w:t>
      </w:r>
      <w:proofErr w:type="spellEnd"/>
      <w:r w:rsidRPr="00014902">
        <w:rPr>
          <w:lang w:val="en-US"/>
        </w:rPr>
        <w:t>: 10.1136/bmj.n71.</w:t>
      </w:r>
    </w:p>
    <w:p w14:paraId="0C88E2B5" w14:textId="77777777" w:rsidR="00014902" w:rsidRPr="00B834E8" w:rsidRDefault="00014902" w:rsidP="00B73972">
      <w:pPr>
        <w:tabs>
          <w:tab w:val="left" w:pos="384"/>
        </w:tabs>
        <w:ind w:left="384" w:hanging="384"/>
        <w:jc w:val="both"/>
        <w:rPr>
          <w:lang w:val="en-US"/>
        </w:rPr>
      </w:pPr>
      <w:r w:rsidRPr="00014902">
        <w:rPr>
          <w:lang w:val="en-US"/>
        </w:rPr>
        <w:t>[2]</w:t>
      </w:r>
      <w:r w:rsidRPr="00014902">
        <w:rPr>
          <w:lang w:val="en-US"/>
        </w:rPr>
        <w:tab/>
        <w:t xml:space="preserve">V. Doyen, J. J. Braun, C. Lutz, N. </w:t>
      </w:r>
      <w:proofErr w:type="spellStart"/>
      <w:r w:rsidRPr="00014902">
        <w:rPr>
          <w:lang w:val="en-US"/>
        </w:rPr>
        <w:t>Khayath</w:t>
      </w:r>
      <w:proofErr w:type="spellEnd"/>
      <w:r w:rsidRPr="00014902">
        <w:rPr>
          <w:lang w:val="en-US"/>
        </w:rPr>
        <w:t xml:space="preserve">, et F. de Blay, « The usefulness of nasal provocation tests for respiratory physicians », </w:t>
      </w:r>
      <w:r w:rsidRPr="00014902">
        <w:rPr>
          <w:i/>
          <w:iCs/>
          <w:lang w:val="en-US"/>
        </w:rPr>
        <w:t xml:space="preserve">Rev. Mal. </w:t>
      </w:r>
      <w:r w:rsidRPr="00B834E8">
        <w:rPr>
          <w:i/>
          <w:iCs/>
          <w:lang w:val="en-US"/>
        </w:rPr>
        <w:t>Respir.</w:t>
      </w:r>
      <w:r w:rsidRPr="00B834E8">
        <w:rPr>
          <w:lang w:val="en-US"/>
        </w:rPr>
        <w:t>, vol. 35, n</w:t>
      </w:r>
      <w:r w:rsidRPr="00B834E8">
        <w:rPr>
          <w:vertAlign w:val="superscript"/>
          <w:lang w:val="en-US"/>
        </w:rPr>
        <w:t>o</w:t>
      </w:r>
      <w:r w:rsidRPr="00B834E8">
        <w:rPr>
          <w:lang w:val="en-US"/>
        </w:rPr>
        <w:t xml:space="preserve"> 8, p. 788</w:t>
      </w:r>
      <w:r w:rsidRPr="00B834E8">
        <w:rPr>
          <w:lang w:val="en-US"/>
        </w:rPr>
        <w:noBreakHyphen/>
        <w:t xml:space="preserve">795, oct. 2018, </w:t>
      </w:r>
      <w:proofErr w:type="spellStart"/>
      <w:r w:rsidRPr="00B834E8">
        <w:rPr>
          <w:lang w:val="en-US"/>
        </w:rPr>
        <w:t>doi</w:t>
      </w:r>
      <w:proofErr w:type="spellEnd"/>
      <w:r w:rsidRPr="00B834E8">
        <w:rPr>
          <w:lang w:val="en-US"/>
        </w:rPr>
        <w:t>: 10.1016/j.rmr.2018.06.001.</w:t>
      </w:r>
    </w:p>
    <w:p w14:paraId="7A6DF7DE" w14:textId="77777777" w:rsidR="00014902" w:rsidRPr="00014902" w:rsidRDefault="00014902" w:rsidP="00B73972">
      <w:pPr>
        <w:tabs>
          <w:tab w:val="left" w:pos="384"/>
        </w:tabs>
        <w:ind w:left="384" w:hanging="384"/>
        <w:jc w:val="both"/>
        <w:rPr>
          <w:lang w:val="en-US"/>
        </w:rPr>
      </w:pPr>
      <w:r w:rsidRPr="00014902">
        <w:rPr>
          <w:lang w:val="en-US"/>
        </w:rPr>
        <w:t>[3]</w:t>
      </w:r>
      <w:r w:rsidRPr="00014902">
        <w:rPr>
          <w:lang w:val="en-US"/>
        </w:rPr>
        <w:tab/>
        <w:t xml:space="preserve">Y. H. Kim, « Appropriate Antigen Concentrations and Timing of a Nasal Provocation Test », </w:t>
      </w:r>
      <w:r w:rsidRPr="00014902">
        <w:rPr>
          <w:i/>
          <w:iCs/>
          <w:lang w:val="en-US"/>
        </w:rPr>
        <w:t>Yonsei Med. J.</w:t>
      </w:r>
      <w:r w:rsidRPr="00014902">
        <w:rPr>
          <w:lang w:val="en-US"/>
        </w:rPr>
        <w:t>, vol. 62, n</w:t>
      </w:r>
      <w:r w:rsidRPr="00014902">
        <w:rPr>
          <w:vertAlign w:val="superscript"/>
          <w:lang w:val="en-US"/>
        </w:rPr>
        <w:t>o</w:t>
      </w:r>
      <w:r w:rsidRPr="00014902">
        <w:rPr>
          <w:lang w:val="en-US"/>
        </w:rPr>
        <w:t xml:space="preserve"> 8, p. 750</w:t>
      </w:r>
      <w:r w:rsidRPr="00014902">
        <w:rPr>
          <w:lang w:val="en-US"/>
        </w:rPr>
        <w:noBreakHyphen/>
        <w:t xml:space="preserve">757, </w:t>
      </w:r>
      <w:proofErr w:type="spellStart"/>
      <w:r w:rsidRPr="00014902">
        <w:rPr>
          <w:lang w:val="en-US"/>
        </w:rPr>
        <w:t>août</w:t>
      </w:r>
      <w:proofErr w:type="spellEnd"/>
      <w:r w:rsidRPr="00014902">
        <w:rPr>
          <w:lang w:val="en-US"/>
        </w:rPr>
        <w:t xml:space="preserve"> 2021, </w:t>
      </w:r>
      <w:proofErr w:type="spellStart"/>
      <w:r w:rsidRPr="00014902">
        <w:rPr>
          <w:lang w:val="en-US"/>
        </w:rPr>
        <w:t>doi</w:t>
      </w:r>
      <w:proofErr w:type="spellEnd"/>
      <w:r w:rsidRPr="00014902">
        <w:rPr>
          <w:lang w:val="en-US"/>
        </w:rPr>
        <w:t>: 10.3349/ymj.2021.62.8.750.</w:t>
      </w:r>
    </w:p>
    <w:p w14:paraId="67CAEFBD" w14:textId="77777777" w:rsidR="00014902" w:rsidRPr="00014902" w:rsidRDefault="00014902" w:rsidP="00B73972">
      <w:pPr>
        <w:tabs>
          <w:tab w:val="left" w:pos="384"/>
        </w:tabs>
        <w:ind w:left="384" w:hanging="384"/>
        <w:jc w:val="both"/>
        <w:rPr>
          <w:lang w:val="en-US"/>
        </w:rPr>
      </w:pPr>
      <w:r w:rsidRPr="00014902">
        <w:rPr>
          <w:lang w:val="en-US"/>
        </w:rPr>
        <w:t>[4]</w:t>
      </w:r>
      <w:r w:rsidRPr="00014902">
        <w:rPr>
          <w:lang w:val="en-US"/>
        </w:rPr>
        <w:tab/>
        <w:t xml:space="preserve">J. </w:t>
      </w:r>
      <w:proofErr w:type="spellStart"/>
      <w:r w:rsidRPr="00014902">
        <w:rPr>
          <w:lang w:val="en-US"/>
        </w:rPr>
        <w:t>Gosepath</w:t>
      </w:r>
      <w:proofErr w:type="spellEnd"/>
      <w:r w:rsidRPr="00014902">
        <w:rPr>
          <w:lang w:val="en-US"/>
        </w:rPr>
        <w:t xml:space="preserve">, R. G. </w:t>
      </w:r>
      <w:proofErr w:type="spellStart"/>
      <w:r w:rsidRPr="00014902">
        <w:rPr>
          <w:lang w:val="en-US"/>
        </w:rPr>
        <w:t>Amedee</w:t>
      </w:r>
      <w:proofErr w:type="spellEnd"/>
      <w:r w:rsidRPr="00014902">
        <w:rPr>
          <w:lang w:val="en-US"/>
        </w:rPr>
        <w:t xml:space="preserve">, et W. J. Mann, « Nasal provocation testing as an international standard for evaluation of allergic and nonallergic rhinitis », </w:t>
      </w:r>
      <w:r w:rsidRPr="00014902">
        <w:rPr>
          <w:i/>
          <w:iCs/>
          <w:lang w:val="en-US"/>
        </w:rPr>
        <w:t>The Laryngoscope</w:t>
      </w:r>
      <w:r w:rsidRPr="00014902">
        <w:rPr>
          <w:lang w:val="en-US"/>
        </w:rPr>
        <w:t>, vol. 115, n</w:t>
      </w:r>
      <w:r w:rsidRPr="00014902">
        <w:rPr>
          <w:vertAlign w:val="superscript"/>
          <w:lang w:val="en-US"/>
        </w:rPr>
        <w:t>o</w:t>
      </w:r>
      <w:r w:rsidRPr="00014902">
        <w:rPr>
          <w:lang w:val="en-US"/>
        </w:rPr>
        <w:t xml:space="preserve"> 3, p. 512</w:t>
      </w:r>
      <w:r w:rsidRPr="00014902">
        <w:rPr>
          <w:lang w:val="en-US"/>
        </w:rPr>
        <w:noBreakHyphen/>
        <w:t xml:space="preserve">516, mars 2005, </w:t>
      </w:r>
      <w:proofErr w:type="spellStart"/>
      <w:r w:rsidRPr="00014902">
        <w:rPr>
          <w:lang w:val="en-US"/>
        </w:rPr>
        <w:t>doi</w:t>
      </w:r>
      <w:proofErr w:type="spellEnd"/>
      <w:r w:rsidRPr="00014902">
        <w:rPr>
          <w:lang w:val="en-US"/>
        </w:rPr>
        <w:t>: 10.1097/01.MLG.0000149682.56426.6B.</w:t>
      </w:r>
    </w:p>
    <w:p w14:paraId="6F5C1BAB" w14:textId="77777777" w:rsidR="00014902" w:rsidRPr="00014902" w:rsidRDefault="00014902" w:rsidP="00B73972">
      <w:pPr>
        <w:tabs>
          <w:tab w:val="left" w:pos="384"/>
        </w:tabs>
        <w:ind w:left="384" w:hanging="384"/>
        <w:jc w:val="both"/>
        <w:rPr>
          <w:lang w:val="en-US"/>
        </w:rPr>
      </w:pPr>
      <w:r w:rsidRPr="00014902">
        <w:rPr>
          <w:lang w:val="en-US"/>
        </w:rPr>
        <w:t>[5]</w:t>
      </w:r>
      <w:r w:rsidRPr="00014902">
        <w:rPr>
          <w:lang w:val="en-US"/>
        </w:rPr>
        <w:tab/>
        <w:t xml:space="preserve">L. I. </w:t>
      </w:r>
      <w:proofErr w:type="spellStart"/>
      <w:r w:rsidRPr="00014902">
        <w:rPr>
          <w:lang w:val="en-US"/>
        </w:rPr>
        <w:t>Litvyakova</w:t>
      </w:r>
      <w:proofErr w:type="spellEnd"/>
      <w:r w:rsidRPr="00014902">
        <w:rPr>
          <w:lang w:val="en-US"/>
        </w:rPr>
        <w:t xml:space="preserve"> et J. N. </w:t>
      </w:r>
      <w:proofErr w:type="spellStart"/>
      <w:r w:rsidRPr="00014902">
        <w:rPr>
          <w:lang w:val="en-US"/>
        </w:rPr>
        <w:t>Baraniuk</w:t>
      </w:r>
      <w:proofErr w:type="spellEnd"/>
      <w:r w:rsidRPr="00014902">
        <w:rPr>
          <w:lang w:val="en-US"/>
        </w:rPr>
        <w:t xml:space="preserve">, « Nasal provocation testing: a review », </w:t>
      </w:r>
      <w:r w:rsidRPr="00014902">
        <w:rPr>
          <w:i/>
          <w:iCs/>
          <w:lang w:val="en-US"/>
        </w:rPr>
        <w:t xml:space="preserve">Ann. Allergy Asthma Immunol. Off. Publ. Am. </w:t>
      </w:r>
      <w:r w:rsidRPr="00B834E8">
        <w:rPr>
          <w:i/>
          <w:iCs/>
          <w:lang w:val="en-US"/>
        </w:rPr>
        <w:t xml:space="preserve">Coll. </w:t>
      </w:r>
      <w:r w:rsidRPr="00014902">
        <w:rPr>
          <w:i/>
          <w:iCs/>
          <w:lang w:val="en-US"/>
        </w:rPr>
        <w:t>Allergy Asthma Immunol.</w:t>
      </w:r>
      <w:r w:rsidRPr="00014902">
        <w:rPr>
          <w:lang w:val="en-US"/>
        </w:rPr>
        <w:t>, vol. 86, n</w:t>
      </w:r>
      <w:r w:rsidRPr="00014902">
        <w:rPr>
          <w:vertAlign w:val="superscript"/>
          <w:lang w:val="en-US"/>
        </w:rPr>
        <w:t>o</w:t>
      </w:r>
      <w:r w:rsidRPr="00014902">
        <w:rPr>
          <w:lang w:val="en-US"/>
        </w:rPr>
        <w:t xml:space="preserve"> 4, p. 355</w:t>
      </w:r>
      <w:r w:rsidRPr="00014902">
        <w:rPr>
          <w:lang w:val="en-US"/>
        </w:rPr>
        <w:noBreakHyphen/>
        <w:t>364; quiz 364</w:t>
      </w:r>
      <w:r w:rsidRPr="00014902">
        <w:rPr>
          <w:lang w:val="en-US"/>
        </w:rPr>
        <w:noBreakHyphen/>
        <w:t xml:space="preserve">365, 386, </w:t>
      </w:r>
      <w:proofErr w:type="spellStart"/>
      <w:r w:rsidRPr="00014902">
        <w:rPr>
          <w:lang w:val="en-US"/>
        </w:rPr>
        <w:t>avr</w:t>
      </w:r>
      <w:proofErr w:type="spellEnd"/>
      <w:r w:rsidRPr="00014902">
        <w:rPr>
          <w:lang w:val="en-US"/>
        </w:rPr>
        <w:t xml:space="preserve">. 2001, </w:t>
      </w:r>
      <w:proofErr w:type="spellStart"/>
      <w:r w:rsidRPr="00014902">
        <w:rPr>
          <w:lang w:val="en-US"/>
        </w:rPr>
        <w:t>doi</w:t>
      </w:r>
      <w:proofErr w:type="spellEnd"/>
      <w:r w:rsidRPr="00014902">
        <w:rPr>
          <w:lang w:val="en-US"/>
        </w:rPr>
        <w:t>: 10.1016/S1081-1206(10)62478-7.</w:t>
      </w:r>
    </w:p>
    <w:p w14:paraId="3B9E728C" w14:textId="77777777" w:rsidR="00014902" w:rsidRPr="00014902" w:rsidRDefault="00014902" w:rsidP="00B73972">
      <w:pPr>
        <w:tabs>
          <w:tab w:val="left" w:pos="384"/>
        </w:tabs>
        <w:ind w:left="384" w:hanging="384"/>
        <w:jc w:val="both"/>
        <w:rPr>
          <w:lang w:val="en-US"/>
        </w:rPr>
      </w:pPr>
      <w:r w:rsidRPr="00014902">
        <w:rPr>
          <w:lang w:val="en-US"/>
        </w:rPr>
        <w:t>[6]</w:t>
      </w:r>
      <w:r w:rsidRPr="00014902">
        <w:rPr>
          <w:lang w:val="en-US"/>
        </w:rPr>
        <w:tab/>
        <w:t xml:space="preserve">K.-S. Kim, T. Y. Jang, et Y. H. Kim, « Usefulness of </w:t>
      </w:r>
      <w:proofErr w:type="spellStart"/>
      <w:r w:rsidRPr="00014902">
        <w:rPr>
          <w:lang w:val="en-US"/>
        </w:rPr>
        <w:t>Allerkin</w:t>
      </w:r>
      <w:proofErr w:type="spellEnd"/>
      <w:r w:rsidRPr="00014902">
        <w:rPr>
          <w:lang w:val="en-US"/>
        </w:rPr>
        <w:t xml:space="preserve"> House Dust Mite Extract for Nasal Provocation Testing », </w:t>
      </w:r>
      <w:r w:rsidRPr="00014902">
        <w:rPr>
          <w:i/>
          <w:iCs/>
          <w:lang w:val="en-US"/>
        </w:rPr>
        <w:t xml:space="preserve">Clin. Exp. </w:t>
      </w:r>
      <w:proofErr w:type="spellStart"/>
      <w:r w:rsidRPr="00014902">
        <w:rPr>
          <w:i/>
          <w:iCs/>
          <w:lang w:val="en-US"/>
        </w:rPr>
        <w:t>Otorhinolaryngol</w:t>
      </w:r>
      <w:proofErr w:type="spellEnd"/>
      <w:r w:rsidRPr="00014902">
        <w:rPr>
          <w:i/>
          <w:iCs/>
          <w:lang w:val="en-US"/>
        </w:rPr>
        <w:t>.</w:t>
      </w:r>
      <w:r w:rsidRPr="00014902">
        <w:rPr>
          <w:lang w:val="en-US"/>
        </w:rPr>
        <w:t>, vol. 10, n</w:t>
      </w:r>
      <w:r w:rsidRPr="00014902">
        <w:rPr>
          <w:vertAlign w:val="superscript"/>
          <w:lang w:val="en-US"/>
        </w:rPr>
        <w:t>o</w:t>
      </w:r>
      <w:r w:rsidRPr="00014902">
        <w:rPr>
          <w:lang w:val="en-US"/>
        </w:rPr>
        <w:t xml:space="preserve"> 3, p. 254</w:t>
      </w:r>
      <w:r w:rsidRPr="00014902">
        <w:rPr>
          <w:lang w:val="en-US"/>
        </w:rPr>
        <w:noBreakHyphen/>
        <w:t xml:space="preserve">258, sept. 2017, </w:t>
      </w:r>
      <w:proofErr w:type="spellStart"/>
      <w:r w:rsidRPr="00014902">
        <w:rPr>
          <w:lang w:val="en-US"/>
        </w:rPr>
        <w:t>doi</w:t>
      </w:r>
      <w:proofErr w:type="spellEnd"/>
      <w:r w:rsidRPr="00014902">
        <w:rPr>
          <w:lang w:val="en-US"/>
        </w:rPr>
        <w:t>: 10.21053/ceo.2016.01137.</w:t>
      </w:r>
    </w:p>
    <w:p w14:paraId="489D2F6A" w14:textId="77777777" w:rsidR="00014902" w:rsidRPr="00014902" w:rsidRDefault="00014902" w:rsidP="00B73972">
      <w:pPr>
        <w:tabs>
          <w:tab w:val="left" w:pos="384"/>
        </w:tabs>
        <w:ind w:left="384" w:hanging="384"/>
        <w:jc w:val="both"/>
        <w:rPr>
          <w:lang w:val="en-US"/>
        </w:rPr>
      </w:pPr>
      <w:r w:rsidRPr="00014902">
        <w:rPr>
          <w:lang w:val="en-US"/>
        </w:rPr>
        <w:t>[7]</w:t>
      </w:r>
      <w:r w:rsidRPr="00014902">
        <w:rPr>
          <w:lang w:val="en-US"/>
        </w:rPr>
        <w:tab/>
        <w:t xml:space="preserve">Y. H. Kim et T. Y. Jang, « Nasal provocation test using allergen extract versus cold dry air provocation test: Which and when? », </w:t>
      </w:r>
      <w:r w:rsidRPr="00014902">
        <w:rPr>
          <w:i/>
          <w:iCs/>
          <w:lang w:val="en-US"/>
        </w:rPr>
        <w:t xml:space="preserve">Am. J. </w:t>
      </w:r>
      <w:proofErr w:type="spellStart"/>
      <w:r w:rsidRPr="00014902">
        <w:rPr>
          <w:i/>
          <w:iCs/>
          <w:lang w:val="en-US"/>
        </w:rPr>
        <w:t>Rhinol</w:t>
      </w:r>
      <w:proofErr w:type="spellEnd"/>
      <w:r w:rsidRPr="00014902">
        <w:rPr>
          <w:i/>
          <w:iCs/>
          <w:lang w:val="en-US"/>
        </w:rPr>
        <w:t>. Allergy</w:t>
      </w:r>
      <w:r w:rsidRPr="00014902">
        <w:rPr>
          <w:lang w:val="en-US"/>
        </w:rPr>
        <w:t>, vol. 27, n</w:t>
      </w:r>
      <w:r w:rsidRPr="00014902">
        <w:rPr>
          <w:vertAlign w:val="superscript"/>
          <w:lang w:val="en-US"/>
        </w:rPr>
        <w:t>o</w:t>
      </w:r>
      <w:r w:rsidRPr="00014902">
        <w:rPr>
          <w:lang w:val="en-US"/>
        </w:rPr>
        <w:t xml:space="preserve"> 2, p. 113</w:t>
      </w:r>
      <w:r w:rsidRPr="00014902">
        <w:rPr>
          <w:lang w:val="en-US"/>
        </w:rPr>
        <w:noBreakHyphen/>
        <w:t xml:space="preserve">117, </w:t>
      </w:r>
      <w:proofErr w:type="spellStart"/>
      <w:r w:rsidRPr="00014902">
        <w:rPr>
          <w:lang w:val="en-US"/>
        </w:rPr>
        <w:t>avr</w:t>
      </w:r>
      <w:proofErr w:type="spellEnd"/>
      <w:r w:rsidRPr="00014902">
        <w:rPr>
          <w:lang w:val="en-US"/>
        </w:rPr>
        <w:t xml:space="preserve">. 2013, </w:t>
      </w:r>
      <w:proofErr w:type="spellStart"/>
      <w:r w:rsidRPr="00014902">
        <w:rPr>
          <w:lang w:val="en-US"/>
        </w:rPr>
        <w:t>doi</w:t>
      </w:r>
      <w:proofErr w:type="spellEnd"/>
      <w:r w:rsidRPr="00014902">
        <w:rPr>
          <w:lang w:val="en-US"/>
        </w:rPr>
        <w:t>: 10.2500/ajra.2013.27.3870.</w:t>
      </w:r>
    </w:p>
    <w:p w14:paraId="5130C515" w14:textId="77777777" w:rsidR="00014902" w:rsidRPr="00014902" w:rsidRDefault="00014902" w:rsidP="00B73972">
      <w:pPr>
        <w:tabs>
          <w:tab w:val="left" w:pos="384"/>
        </w:tabs>
        <w:ind w:left="384" w:hanging="384"/>
        <w:jc w:val="both"/>
        <w:rPr>
          <w:lang w:val="en-US"/>
        </w:rPr>
      </w:pPr>
      <w:r w:rsidRPr="00014902">
        <w:rPr>
          <w:lang w:val="en-US"/>
        </w:rPr>
        <w:t>[8]</w:t>
      </w:r>
      <w:r w:rsidRPr="00014902">
        <w:rPr>
          <w:lang w:val="en-US"/>
        </w:rPr>
        <w:tab/>
        <w:t xml:space="preserve">Z. Zhu </w:t>
      </w:r>
      <w:r w:rsidRPr="00014902">
        <w:rPr>
          <w:i/>
          <w:iCs/>
          <w:lang w:val="en-US"/>
        </w:rPr>
        <w:t>et al.</w:t>
      </w:r>
      <w:r w:rsidRPr="00014902">
        <w:rPr>
          <w:lang w:val="en-US"/>
        </w:rPr>
        <w:t xml:space="preserve">, « Leukotriene D4 nasal provocation test: Rationale, methodology and diagnostic value », </w:t>
      </w:r>
      <w:r w:rsidRPr="00014902">
        <w:rPr>
          <w:i/>
          <w:iCs/>
          <w:lang w:val="en-US"/>
        </w:rPr>
        <w:t xml:space="preserve">Exp. </w:t>
      </w:r>
      <w:proofErr w:type="spellStart"/>
      <w:r w:rsidRPr="00014902">
        <w:rPr>
          <w:i/>
          <w:iCs/>
          <w:lang w:val="en-US"/>
        </w:rPr>
        <w:t>Ther</w:t>
      </w:r>
      <w:proofErr w:type="spellEnd"/>
      <w:r w:rsidRPr="00014902">
        <w:rPr>
          <w:i/>
          <w:iCs/>
          <w:lang w:val="en-US"/>
        </w:rPr>
        <w:t>. Med.</w:t>
      </w:r>
      <w:r w:rsidRPr="00014902">
        <w:rPr>
          <w:lang w:val="en-US"/>
        </w:rPr>
        <w:t>, vol. 12, n</w:t>
      </w:r>
      <w:r w:rsidRPr="00014902">
        <w:rPr>
          <w:vertAlign w:val="superscript"/>
          <w:lang w:val="en-US"/>
        </w:rPr>
        <w:t>o</w:t>
      </w:r>
      <w:r w:rsidRPr="00014902">
        <w:rPr>
          <w:lang w:val="en-US"/>
        </w:rPr>
        <w:t xml:space="preserve"> 1, p. 525</w:t>
      </w:r>
      <w:r w:rsidRPr="00014902">
        <w:rPr>
          <w:lang w:val="en-US"/>
        </w:rPr>
        <w:noBreakHyphen/>
        <w:t xml:space="preserve">529, </w:t>
      </w:r>
      <w:proofErr w:type="spellStart"/>
      <w:r w:rsidRPr="00014902">
        <w:rPr>
          <w:lang w:val="en-US"/>
        </w:rPr>
        <w:t>juill</w:t>
      </w:r>
      <w:proofErr w:type="spellEnd"/>
      <w:r w:rsidRPr="00014902">
        <w:rPr>
          <w:lang w:val="en-US"/>
        </w:rPr>
        <w:t xml:space="preserve">. 2016, </w:t>
      </w:r>
      <w:proofErr w:type="spellStart"/>
      <w:r w:rsidRPr="00014902">
        <w:rPr>
          <w:lang w:val="en-US"/>
        </w:rPr>
        <w:t>doi</w:t>
      </w:r>
      <w:proofErr w:type="spellEnd"/>
      <w:r w:rsidRPr="00014902">
        <w:rPr>
          <w:lang w:val="en-US"/>
        </w:rPr>
        <w:t>: 10.3892/etm.2016.3324.</w:t>
      </w:r>
    </w:p>
    <w:p w14:paraId="57058CB8" w14:textId="77777777" w:rsidR="00014902" w:rsidRPr="00014902" w:rsidRDefault="00014902" w:rsidP="00B73972">
      <w:pPr>
        <w:tabs>
          <w:tab w:val="left" w:pos="384"/>
        </w:tabs>
        <w:ind w:left="384" w:hanging="384"/>
        <w:jc w:val="both"/>
        <w:rPr>
          <w:lang w:val="en-US"/>
        </w:rPr>
      </w:pPr>
      <w:r w:rsidRPr="00014902">
        <w:rPr>
          <w:lang w:val="en-US"/>
        </w:rPr>
        <w:t>[9]</w:t>
      </w:r>
      <w:r w:rsidRPr="00014902">
        <w:rPr>
          <w:lang w:val="en-US"/>
        </w:rPr>
        <w:tab/>
        <w:t xml:space="preserve">H. </w:t>
      </w:r>
      <w:proofErr w:type="spellStart"/>
      <w:r w:rsidRPr="00014902">
        <w:rPr>
          <w:lang w:val="en-US"/>
        </w:rPr>
        <w:t>Suojalehto</w:t>
      </w:r>
      <w:r w:rsidRPr="00014902">
        <w:rPr>
          <w:i/>
          <w:iCs/>
          <w:lang w:val="en-US"/>
        </w:rPr>
        <w:t>et</w:t>
      </w:r>
      <w:proofErr w:type="spellEnd"/>
      <w:r w:rsidRPr="00014902">
        <w:rPr>
          <w:i/>
          <w:iCs/>
          <w:lang w:val="en-US"/>
        </w:rPr>
        <w:t xml:space="preserve"> al.</w:t>
      </w:r>
      <w:r w:rsidRPr="00014902">
        <w:rPr>
          <w:lang w:val="en-US"/>
        </w:rPr>
        <w:t>, « 3-(Bromomethyl)-2-chloro-4-(</w:t>
      </w:r>
      <w:proofErr w:type="spellStart"/>
      <w:r w:rsidRPr="00014902">
        <w:rPr>
          <w:lang w:val="en-US"/>
        </w:rPr>
        <w:t>methylsulfonyl</w:t>
      </w:r>
      <w:proofErr w:type="spellEnd"/>
      <w:r w:rsidRPr="00014902">
        <w:rPr>
          <w:lang w:val="en-US"/>
        </w:rPr>
        <w:t xml:space="preserve">)- benzoic acid: a new cause of </w:t>
      </w:r>
      <w:proofErr w:type="spellStart"/>
      <w:r w:rsidRPr="00014902">
        <w:rPr>
          <w:lang w:val="en-US"/>
        </w:rPr>
        <w:t>sensitiser</w:t>
      </w:r>
      <w:proofErr w:type="spellEnd"/>
      <w:r w:rsidRPr="00014902">
        <w:rPr>
          <w:lang w:val="en-US"/>
        </w:rPr>
        <w:t xml:space="preserve"> induced occupational asthma, rhinitis and urticaria », </w:t>
      </w:r>
      <w:proofErr w:type="spellStart"/>
      <w:r w:rsidRPr="00014902">
        <w:rPr>
          <w:i/>
          <w:iCs/>
          <w:lang w:val="en-US"/>
        </w:rPr>
        <w:t>Occup</w:t>
      </w:r>
      <w:proofErr w:type="spellEnd"/>
      <w:r w:rsidRPr="00014902">
        <w:rPr>
          <w:i/>
          <w:iCs/>
          <w:lang w:val="en-US"/>
        </w:rPr>
        <w:t>. Environ. Med.</w:t>
      </w:r>
      <w:r w:rsidRPr="00014902">
        <w:rPr>
          <w:lang w:val="en-US"/>
        </w:rPr>
        <w:t>, vol. 75, n</w:t>
      </w:r>
      <w:r w:rsidRPr="00014902">
        <w:rPr>
          <w:vertAlign w:val="superscript"/>
          <w:lang w:val="en-US"/>
        </w:rPr>
        <w:t>o</w:t>
      </w:r>
      <w:r w:rsidRPr="00014902">
        <w:rPr>
          <w:lang w:val="en-US"/>
        </w:rPr>
        <w:t xml:space="preserve"> 4, p. 277</w:t>
      </w:r>
      <w:r w:rsidRPr="00014902">
        <w:rPr>
          <w:lang w:val="en-US"/>
        </w:rPr>
        <w:noBreakHyphen/>
        <w:t xml:space="preserve">282, </w:t>
      </w:r>
      <w:proofErr w:type="spellStart"/>
      <w:r w:rsidRPr="00014902">
        <w:rPr>
          <w:lang w:val="en-US"/>
        </w:rPr>
        <w:t>avr</w:t>
      </w:r>
      <w:proofErr w:type="spellEnd"/>
      <w:r w:rsidRPr="00014902">
        <w:rPr>
          <w:lang w:val="en-US"/>
        </w:rPr>
        <w:t xml:space="preserve">. 2018, </w:t>
      </w:r>
      <w:proofErr w:type="spellStart"/>
      <w:r w:rsidRPr="00014902">
        <w:rPr>
          <w:lang w:val="en-US"/>
        </w:rPr>
        <w:t>doi</w:t>
      </w:r>
      <w:proofErr w:type="spellEnd"/>
      <w:r w:rsidRPr="00014902">
        <w:rPr>
          <w:lang w:val="en-US"/>
        </w:rPr>
        <w:t>: 10.1136/oemed-2017-104505.</w:t>
      </w:r>
    </w:p>
    <w:p w14:paraId="0AF463BC" w14:textId="77777777" w:rsidR="00014902" w:rsidRPr="00014902" w:rsidRDefault="00014902" w:rsidP="00B73972">
      <w:pPr>
        <w:tabs>
          <w:tab w:val="left" w:pos="384"/>
        </w:tabs>
        <w:ind w:left="384" w:hanging="384"/>
        <w:jc w:val="both"/>
        <w:rPr>
          <w:lang w:val="en-US"/>
        </w:rPr>
      </w:pPr>
      <w:r w:rsidRPr="00014902">
        <w:rPr>
          <w:lang w:val="en-US"/>
        </w:rPr>
        <w:t>[10]</w:t>
      </w:r>
      <w:r w:rsidRPr="00014902">
        <w:rPr>
          <w:lang w:val="en-US"/>
        </w:rPr>
        <w:tab/>
        <w:t xml:space="preserve">E. </w:t>
      </w:r>
      <w:proofErr w:type="spellStart"/>
      <w:r w:rsidRPr="00014902">
        <w:rPr>
          <w:lang w:val="en-US"/>
        </w:rPr>
        <w:t>Nucera</w:t>
      </w:r>
      <w:r w:rsidRPr="00014902">
        <w:rPr>
          <w:i/>
          <w:iCs/>
          <w:lang w:val="en-US"/>
        </w:rPr>
        <w:t>et</w:t>
      </w:r>
      <w:proofErr w:type="spellEnd"/>
      <w:r w:rsidRPr="00014902">
        <w:rPr>
          <w:i/>
          <w:iCs/>
          <w:lang w:val="en-US"/>
        </w:rPr>
        <w:t xml:space="preserve"> al.</w:t>
      </w:r>
      <w:r w:rsidRPr="00014902">
        <w:rPr>
          <w:lang w:val="en-US"/>
        </w:rPr>
        <w:t xml:space="preserve">, « Challenge Tests in the Diagnosis of Latex Allergy », </w:t>
      </w:r>
      <w:r w:rsidRPr="00014902">
        <w:rPr>
          <w:i/>
          <w:iCs/>
          <w:lang w:val="en-US"/>
        </w:rPr>
        <w:t xml:space="preserve">Int. J. </w:t>
      </w:r>
      <w:proofErr w:type="spellStart"/>
      <w:r w:rsidRPr="00014902">
        <w:rPr>
          <w:i/>
          <w:iCs/>
          <w:lang w:val="en-US"/>
        </w:rPr>
        <w:t>Immunopathol</w:t>
      </w:r>
      <w:proofErr w:type="spellEnd"/>
      <w:r w:rsidRPr="00014902">
        <w:rPr>
          <w:i/>
          <w:iCs/>
          <w:lang w:val="en-US"/>
        </w:rPr>
        <w:t xml:space="preserve">. </w:t>
      </w:r>
      <w:proofErr w:type="spellStart"/>
      <w:r w:rsidRPr="00014902">
        <w:rPr>
          <w:i/>
          <w:iCs/>
          <w:lang w:val="en-US"/>
        </w:rPr>
        <w:t>Pharmacol</w:t>
      </w:r>
      <w:proofErr w:type="spellEnd"/>
      <w:r w:rsidRPr="00014902">
        <w:rPr>
          <w:i/>
          <w:iCs/>
          <w:lang w:val="en-US"/>
        </w:rPr>
        <w:t>.</w:t>
      </w:r>
      <w:r w:rsidRPr="00014902">
        <w:rPr>
          <w:lang w:val="en-US"/>
        </w:rPr>
        <w:t>, vol. 23, n</w:t>
      </w:r>
      <w:r w:rsidRPr="00014902">
        <w:rPr>
          <w:vertAlign w:val="superscript"/>
          <w:lang w:val="en-US"/>
        </w:rPr>
        <w:t>o</w:t>
      </w:r>
      <w:r w:rsidRPr="00014902">
        <w:rPr>
          <w:lang w:val="en-US"/>
        </w:rPr>
        <w:t xml:space="preserve"> 2, p. 543</w:t>
      </w:r>
      <w:r w:rsidRPr="00014902">
        <w:rPr>
          <w:lang w:val="en-US"/>
        </w:rPr>
        <w:noBreakHyphen/>
        <w:t xml:space="preserve">552, </w:t>
      </w:r>
      <w:proofErr w:type="spellStart"/>
      <w:r w:rsidRPr="00014902">
        <w:rPr>
          <w:lang w:val="en-US"/>
        </w:rPr>
        <w:t>avr</w:t>
      </w:r>
      <w:proofErr w:type="spellEnd"/>
      <w:r w:rsidRPr="00014902">
        <w:rPr>
          <w:lang w:val="en-US"/>
        </w:rPr>
        <w:t xml:space="preserve">. 2010, </w:t>
      </w:r>
      <w:proofErr w:type="spellStart"/>
      <w:r w:rsidRPr="00014902">
        <w:rPr>
          <w:lang w:val="en-US"/>
        </w:rPr>
        <w:t>doi</w:t>
      </w:r>
      <w:proofErr w:type="spellEnd"/>
      <w:r w:rsidRPr="00014902">
        <w:rPr>
          <w:lang w:val="en-US"/>
        </w:rPr>
        <w:t>: 10.1177/039463201002300216.</w:t>
      </w:r>
    </w:p>
    <w:p w14:paraId="5CA2E48F" w14:textId="77777777" w:rsidR="00014902" w:rsidRPr="00014902" w:rsidRDefault="00014902" w:rsidP="00B73972">
      <w:pPr>
        <w:tabs>
          <w:tab w:val="left" w:pos="384"/>
        </w:tabs>
        <w:ind w:left="384" w:hanging="384"/>
        <w:jc w:val="both"/>
        <w:rPr>
          <w:lang w:val="en-US"/>
        </w:rPr>
      </w:pPr>
      <w:r w:rsidRPr="00014902">
        <w:rPr>
          <w:lang w:val="en-US"/>
        </w:rPr>
        <w:t>[11]</w:t>
      </w:r>
      <w:r w:rsidRPr="00014902">
        <w:rPr>
          <w:lang w:val="en-US"/>
        </w:rPr>
        <w:tab/>
        <w:t xml:space="preserve">S. H. </w:t>
      </w:r>
      <w:proofErr w:type="spellStart"/>
      <w:r w:rsidRPr="00014902">
        <w:rPr>
          <w:lang w:val="en-US"/>
        </w:rPr>
        <w:t>Joo</w:t>
      </w:r>
      <w:proofErr w:type="spellEnd"/>
      <w:r w:rsidRPr="00014902">
        <w:rPr>
          <w:lang w:val="en-US"/>
        </w:rPr>
        <w:t xml:space="preserve">, K. J. Hyun, et Y. H. Kim, « Korean Modification of the Nasal Provocation Test With House Dust Mite Antigen Following the EAACI Guidelines », </w:t>
      </w:r>
      <w:r w:rsidRPr="00014902">
        <w:rPr>
          <w:i/>
          <w:iCs/>
          <w:lang w:val="en-US"/>
        </w:rPr>
        <w:t xml:space="preserve">Clin. Exp. </w:t>
      </w:r>
      <w:proofErr w:type="spellStart"/>
      <w:r w:rsidRPr="00014902">
        <w:rPr>
          <w:i/>
          <w:iCs/>
          <w:lang w:val="en-US"/>
        </w:rPr>
        <w:t>Otorhinolaryngol</w:t>
      </w:r>
      <w:proofErr w:type="spellEnd"/>
      <w:r w:rsidRPr="00014902">
        <w:rPr>
          <w:i/>
          <w:iCs/>
          <w:lang w:val="en-US"/>
        </w:rPr>
        <w:t>.</w:t>
      </w:r>
      <w:r w:rsidRPr="00014902">
        <w:rPr>
          <w:lang w:val="en-US"/>
        </w:rPr>
        <w:t>, vol. 14, n</w:t>
      </w:r>
      <w:r w:rsidRPr="00014902">
        <w:rPr>
          <w:vertAlign w:val="superscript"/>
          <w:lang w:val="en-US"/>
        </w:rPr>
        <w:t>o</w:t>
      </w:r>
      <w:r w:rsidRPr="00014902">
        <w:rPr>
          <w:lang w:val="en-US"/>
        </w:rPr>
        <w:t xml:space="preserve"> 4, p. 382</w:t>
      </w:r>
      <w:r w:rsidRPr="00014902">
        <w:rPr>
          <w:lang w:val="en-US"/>
        </w:rPr>
        <w:noBreakHyphen/>
        <w:t xml:space="preserve">389, </w:t>
      </w:r>
      <w:proofErr w:type="spellStart"/>
      <w:r w:rsidRPr="00014902">
        <w:rPr>
          <w:lang w:val="en-US"/>
        </w:rPr>
        <w:t>nov.</w:t>
      </w:r>
      <w:proofErr w:type="spellEnd"/>
      <w:r w:rsidRPr="00014902">
        <w:rPr>
          <w:lang w:val="en-US"/>
        </w:rPr>
        <w:t xml:space="preserve"> 2021, </w:t>
      </w:r>
      <w:proofErr w:type="spellStart"/>
      <w:r w:rsidRPr="00014902">
        <w:rPr>
          <w:lang w:val="en-US"/>
        </w:rPr>
        <w:t>doi</w:t>
      </w:r>
      <w:proofErr w:type="spellEnd"/>
      <w:r w:rsidRPr="00014902">
        <w:rPr>
          <w:lang w:val="en-US"/>
        </w:rPr>
        <w:t>: 10.21053/ceo.2020.00563.</w:t>
      </w:r>
    </w:p>
    <w:p w14:paraId="702723CE" w14:textId="77777777" w:rsidR="00014902" w:rsidRPr="00014902" w:rsidRDefault="00014902" w:rsidP="00B73972">
      <w:pPr>
        <w:tabs>
          <w:tab w:val="left" w:pos="384"/>
        </w:tabs>
        <w:ind w:left="384" w:hanging="384"/>
        <w:jc w:val="both"/>
        <w:rPr>
          <w:lang w:val="en-US"/>
        </w:rPr>
      </w:pPr>
      <w:r w:rsidRPr="00014902">
        <w:rPr>
          <w:lang w:val="en-US"/>
        </w:rPr>
        <w:t>[12]</w:t>
      </w:r>
      <w:r w:rsidRPr="00014902">
        <w:rPr>
          <w:lang w:val="en-US"/>
        </w:rPr>
        <w:tab/>
        <w:t xml:space="preserve">J.-H. Kim </w:t>
      </w:r>
      <w:r w:rsidRPr="00014902">
        <w:rPr>
          <w:i/>
          <w:iCs/>
          <w:lang w:val="en-US"/>
        </w:rPr>
        <w:t>et al.</w:t>
      </w:r>
      <w:r w:rsidRPr="00014902">
        <w:rPr>
          <w:lang w:val="en-US"/>
        </w:rPr>
        <w:t xml:space="preserve">, « A case of occupational rhinitis caused by rice powder in the grain industry », </w:t>
      </w:r>
      <w:r w:rsidRPr="00014902">
        <w:rPr>
          <w:i/>
          <w:iCs/>
          <w:lang w:val="en-US"/>
        </w:rPr>
        <w:t>Allergy Asthma Immunol. Res.</w:t>
      </w:r>
      <w:r w:rsidRPr="00014902">
        <w:rPr>
          <w:lang w:val="en-US"/>
        </w:rPr>
        <w:t>, vol. 2, n</w:t>
      </w:r>
      <w:r w:rsidRPr="00014902">
        <w:rPr>
          <w:vertAlign w:val="superscript"/>
          <w:lang w:val="en-US"/>
        </w:rPr>
        <w:t>o</w:t>
      </w:r>
      <w:r w:rsidRPr="00014902">
        <w:rPr>
          <w:lang w:val="en-US"/>
        </w:rPr>
        <w:t xml:space="preserve"> 2, p. 141</w:t>
      </w:r>
      <w:r w:rsidRPr="00014902">
        <w:rPr>
          <w:lang w:val="en-US"/>
        </w:rPr>
        <w:noBreakHyphen/>
        <w:t xml:space="preserve">143, </w:t>
      </w:r>
      <w:proofErr w:type="spellStart"/>
      <w:r w:rsidRPr="00014902">
        <w:rPr>
          <w:lang w:val="en-US"/>
        </w:rPr>
        <w:t>avr</w:t>
      </w:r>
      <w:proofErr w:type="spellEnd"/>
      <w:r w:rsidRPr="00014902">
        <w:rPr>
          <w:lang w:val="en-US"/>
        </w:rPr>
        <w:t xml:space="preserve">. 2010, </w:t>
      </w:r>
      <w:proofErr w:type="spellStart"/>
      <w:r w:rsidRPr="00014902">
        <w:rPr>
          <w:lang w:val="en-US"/>
        </w:rPr>
        <w:t>doi</w:t>
      </w:r>
      <w:proofErr w:type="spellEnd"/>
      <w:r w:rsidRPr="00014902">
        <w:rPr>
          <w:lang w:val="en-US"/>
        </w:rPr>
        <w:t>: 10.4168/aair.2010.2.2.141.</w:t>
      </w:r>
    </w:p>
    <w:p w14:paraId="28957838" w14:textId="77777777" w:rsidR="00014902" w:rsidRPr="00014902" w:rsidRDefault="00014902" w:rsidP="00B73972">
      <w:pPr>
        <w:tabs>
          <w:tab w:val="left" w:pos="384"/>
        </w:tabs>
        <w:ind w:left="384" w:hanging="384"/>
        <w:jc w:val="both"/>
        <w:rPr>
          <w:lang w:val="en-US"/>
        </w:rPr>
      </w:pPr>
      <w:r w:rsidRPr="00014902">
        <w:rPr>
          <w:lang w:val="en-US"/>
        </w:rPr>
        <w:t>[13]</w:t>
      </w:r>
      <w:r w:rsidRPr="00014902">
        <w:rPr>
          <w:lang w:val="en-US"/>
        </w:rPr>
        <w:tab/>
        <w:t xml:space="preserve">S.-Y. Sung </w:t>
      </w:r>
      <w:r w:rsidRPr="00014902">
        <w:rPr>
          <w:i/>
          <w:iCs/>
          <w:lang w:val="en-US"/>
        </w:rPr>
        <w:t>et al.</w:t>
      </w:r>
      <w:r w:rsidRPr="00014902">
        <w:rPr>
          <w:lang w:val="en-US"/>
        </w:rPr>
        <w:t xml:space="preserve">, « A Case of Occupational Rhinitis Induced by Maize Pollen Exposure in a Farmer: Detection of </w:t>
      </w:r>
      <w:proofErr w:type="spellStart"/>
      <w:r w:rsidRPr="00014902">
        <w:rPr>
          <w:lang w:val="en-US"/>
        </w:rPr>
        <w:t>IgE</w:t>
      </w:r>
      <w:proofErr w:type="spellEnd"/>
      <w:r w:rsidRPr="00014902">
        <w:rPr>
          <w:lang w:val="en-US"/>
        </w:rPr>
        <w:t xml:space="preserve">-Binding Components », </w:t>
      </w:r>
      <w:r w:rsidRPr="00014902">
        <w:rPr>
          <w:i/>
          <w:iCs/>
          <w:lang w:val="en-US"/>
        </w:rPr>
        <w:t>Allergy Asthma Immunol. Res.</w:t>
      </w:r>
      <w:r w:rsidRPr="00014902">
        <w:rPr>
          <w:lang w:val="en-US"/>
        </w:rPr>
        <w:t>, vol. 4, n</w:t>
      </w:r>
      <w:r w:rsidRPr="00014902">
        <w:rPr>
          <w:vertAlign w:val="superscript"/>
          <w:lang w:val="en-US"/>
        </w:rPr>
        <w:t>o</w:t>
      </w:r>
      <w:r w:rsidRPr="00014902">
        <w:rPr>
          <w:lang w:val="en-US"/>
        </w:rPr>
        <w:t xml:space="preserve"> 1, p. 49</w:t>
      </w:r>
      <w:r w:rsidRPr="00014902">
        <w:rPr>
          <w:lang w:val="en-US"/>
        </w:rPr>
        <w:noBreakHyphen/>
        <w:t xml:space="preserve">51, </w:t>
      </w:r>
      <w:proofErr w:type="spellStart"/>
      <w:r w:rsidRPr="00014902">
        <w:rPr>
          <w:lang w:val="en-US"/>
        </w:rPr>
        <w:t>janv</w:t>
      </w:r>
      <w:proofErr w:type="spellEnd"/>
      <w:r w:rsidRPr="00014902">
        <w:rPr>
          <w:lang w:val="en-US"/>
        </w:rPr>
        <w:t xml:space="preserve">. 2012, </w:t>
      </w:r>
      <w:proofErr w:type="spellStart"/>
      <w:r w:rsidRPr="00014902">
        <w:rPr>
          <w:lang w:val="en-US"/>
        </w:rPr>
        <w:t>doi</w:t>
      </w:r>
      <w:proofErr w:type="spellEnd"/>
      <w:r w:rsidRPr="00014902">
        <w:rPr>
          <w:lang w:val="en-US"/>
        </w:rPr>
        <w:t>: 10.4168/aair.2012.4.1.49.</w:t>
      </w:r>
    </w:p>
    <w:p w14:paraId="0931C2DB" w14:textId="77777777" w:rsidR="00014902" w:rsidRPr="00014902" w:rsidRDefault="00014902" w:rsidP="00B73972">
      <w:pPr>
        <w:tabs>
          <w:tab w:val="left" w:pos="384"/>
        </w:tabs>
        <w:ind w:left="384" w:hanging="384"/>
        <w:jc w:val="both"/>
        <w:rPr>
          <w:lang w:val="en-US"/>
        </w:rPr>
      </w:pPr>
      <w:r w:rsidRPr="00014902">
        <w:rPr>
          <w:lang w:val="en-US"/>
        </w:rPr>
        <w:t>[14]</w:t>
      </w:r>
      <w:r w:rsidRPr="00014902">
        <w:rPr>
          <w:lang w:val="en-US"/>
        </w:rPr>
        <w:tab/>
        <w:t xml:space="preserve">A. Laukkanen, P. </w:t>
      </w:r>
      <w:proofErr w:type="spellStart"/>
      <w:r w:rsidRPr="00014902">
        <w:rPr>
          <w:lang w:val="en-US"/>
        </w:rPr>
        <w:t>Ruoppi</w:t>
      </w:r>
      <w:proofErr w:type="spellEnd"/>
      <w:r w:rsidRPr="00014902">
        <w:rPr>
          <w:lang w:val="en-US"/>
        </w:rPr>
        <w:t xml:space="preserve">, et S. </w:t>
      </w:r>
      <w:proofErr w:type="spellStart"/>
      <w:r w:rsidRPr="00014902">
        <w:rPr>
          <w:lang w:val="en-US"/>
        </w:rPr>
        <w:t>Mäkinen-Kiljunen</w:t>
      </w:r>
      <w:proofErr w:type="spellEnd"/>
      <w:r w:rsidRPr="00014902">
        <w:rPr>
          <w:lang w:val="en-US"/>
        </w:rPr>
        <w:t xml:space="preserve">, « Deer ked-induced occupational allergic </w:t>
      </w:r>
      <w:proofErr w:type="spellStart"/>
      <w:r w:rsidRPr="00014902">
        <w:rPr>
          <w:lang w:val="en-US"/>
        </w:rPr>
        <w:t>rhinoconjunctivitis</w:t>
      </w:r>
      <w:proofErr w:type="spellEnd"/>
      <w:r w:rsidRPr="00014902">
        <w:rPr>
          <w:lang w:val="en-US"/>
        </w:rPr>
        <w:t xml:space="preserve"> », </w:t>
      </w:r>
      <w:r w:rsidRPr="00014902">
        <w:rPr>
          <w:i/>
          <w:iCs/>
          <w:lang w:val="en-US"/>
        </w:rPr>
        <w:t xml:space="preserve">Ann. </w:t>
      </w:r>
      <w:r w:rsidRPr="00B834E8">
        <w:rPr>
          <w:i/>
          <w:iCs/>
          <w:lang w:val="en-US"/>
        </w:rPr>
        <w:t xml:space="preserve">Allergy Asthma Immunol. </w:t>
      </w:r>
      <w:r w:rsidRPr="00014902">
        <w:rPr>
          <w:i/>
          <w:iCs/>
          <w:lang w:val="en-US"/>
        </w:rPr>
        <w:t>Off. Publ. Am. Coll. Allergy Asthma Immunol.</w:t>
      </w:r>
      <w:r w:rsidRPr="00014902">
        <w:rPr>
          <w:lang w:val="en-US"/>
        </w:rPr>
        <w:t>, vol. 94, n</w:t>
      </w:r>
      <w:r w:rsidRPr="00014902">
        <w:rPr>
          <w:vertAlign w:val="superscript"/>
          <w:lang w:val="en-US"/>
        </w:rPr>
        <w:t>o</w:t>
      </w:r>
      <w:r w:rsidRPr="00014902">
        <w:rPr>
          <w:lang w:val="en-US"/>
        </w:rPr>
        <w:t xml:space="preserve"> 5, p. 604</w:t>
      </w:r>
      <w:r w:rsidRPr="00014902">
        <w:rPr>
          <w:lang w:val="en-US"/>
        </w:rPr>
        <w:noBreakHyphen/>
        <w:t xml:space="preserve">608, </w:t>
      </w:r>
      <w:proofErr w:type="spellStart"/>
      <w:r w:rsidRPr="00014902">
        <w:rPr>
          <w:lang w:val="en-US"/>
        </w:rPr>
        <w:t>mai</w:t>
      </w:r>
      <w:proofErr w:type="spellEnd"/>
      <w:r w:rsidRPr="00014902">
        <w:rPr>
          <w:lang w:val="en-US"/>
        </w:rPr>
        <w:t xml:space="preserve"> 2005, </w:t>
      </w:r>
      <w:proofErr w:type="spellStart"/>
      <w:r w:rsidRPr="00014902">
        <w:rPr>
          <w:lang w:val="en-US"/>
        </w:rPr>
        <w:t>doi</w:t>
      </w:r>
      <w:proofErr w:type="spellEnd"/>
      <w:r w:rsidRPr="00014902">
        <w:rPr>
          <w:lang w:val="en-US"/>
        </w:rPr>
        <w:t>: 10.1016/S1081-1206(10)61141-6.</w:t>
      </w:r>
    </w:p>
    <w:p w14:paraId="550CFC1C" w14:textId="77777777" w:rsidR="00014902" w:rsidRPr="00436EB5" w:rsidRDefault="00014902" w:rsidP="00B73972">
      <w:pPr>
        <w:tabs>
          <w:tab w:val="left" w:pos="384"/>
        </w:tabs>
        <w:ind w:left="384" w:hanging="384"/>
        <w:jc w:val="both"/>
        <w:rPr>
          <w:lang w:val="it-IT"/>
        </w:rPr>
      </w:pPr>
      <w:r w:rsidRPr="00014902">
        <w:rPr>
          <w:lang w:val="en-US"/>
        </w:rPr>
        <w:t>[15]</w:t>
      </w:r>
      <w:r w:rsidRPr="00014902">
        <w:rPr>
          <w:lang w:val="en-US"/>
        </w:rPr>
        <w:tab/>
        <w:t xml:space="preserve">S. </w:t>
      </w:r>
      <w:proofErr w:type="spellStart"/>
      <w:r w:rsidRPr="00014902">
        <w:rPr>
          <w:lang w:val="en-US"/>
        </w:rPr>
        <w:t>Ronsmans</w:t>
      </w:r>
      <w:proofErr w:type="spellEnd"/>
      <w:r w:rsidRPr="00014902">
        <w:rPr>
          <w:lang w:val="en-US"/>
        </w:rPr>
        <w:t xml:space="preserve">, B. </w:t>
      </w:r>
      <w:proofErr w:type="spellStart"/>
      <w:r w:rsidRPr="00014902">
        <w:rPr>
          <w:lang w:val="en-US"/>
        </w:rPr>
        <w:t>Steelant</w:t>
      </w:r>
      <w:proofErr w:type="spellEnd"/>
      <w:r w:rsidRPr="00014902">
        <w:rPr>
          <w:lang w:val="en-US"/>
        </w:rPr>
        <w:t xml:space="preserve">, W. </w:t>
      </w:r>
      <w:proofErr w:type="spellStart"/>
      <w:r w:rsidRPr="00014902">
        <w:rPr>
          <w:lang w:val="en-US"/>
        </w:rPr>
        <w:t>Backaert</w:t>
      </w:r>
      <w:proofErr w:type="spellEnd"/>
      <w:r w:rsidRPr="00014902">
        <w:rPr>
          <w:lang w:val="en-US"/>
        </w:rPr>
        <w:t xml:space="preserve">, B. </w:t>
      </w:r>
      <w:proofErr w:type="spellStart"/>
      <w:r w:rsidRPr="00014902">
        <w:rPr>
          <w:lang w:val="en-US"/>
        </w:rPr>
        <w:t>Nemery</w:t>
      </w:r>
      <w:proofErr w:type="spellEnd"/>
      <w:r w:rsidRPr="00014902">
        <w:rPr>
          <w:lang w:val="en-US"/>
        </w:rPr>
        <w:t xml:space="preserve">, et L. Van </w:t>
      </w:r>
      <w:proofErr w:type="spellStart"/>
      <w:r w:rsidRPr="00014902">
        <w:rPr>
          <w:lang w:val="en-US"/>
        </w:rPr>
        <w:t>Gerven</w:t>
      </w:r>
      <w:proofErr w:type="spellEnd"/>
      <w:r w:rsidRPr="00014902">
        <w:rPr>
          <w:lang w:val="en-US"/>
        </w:rPr>
        <w:t xml:space="preserve">, « Diagnostic approach to occupational rhinitis: the role of nasal provocation tests », </w:t>
      </w:r>
      <w:proofErr w:type="spellStart"/>
      <w:r w:rsidRPr="00014902">
        <w:rPr>
          <w:i/>
          <w:iCs/>
          <w:lang w:val="en-US"/>
        </w:rPr>
        <w:t>Curr</w:t>
      </w:r>
      <w:proofErr w:type="spellEnd"/>
      <w:r w:rsidRPr="00014902">
        <w:rPr>
          <w:i/>
          <w:iCs/>
          <w:lang w:val="en-US"/>
        </w:rPr>
        <w:t xml:space="preserve">. </w:t>
      </w:r>
      <w:r w:rsidRPr="00436EB5">
        <w:rPr>
          <w:i/>
          <w:iCs/>
          <w:lang w:val="it-IT"/>
        </w:rPr>
        <w:t>Opin. AllergyClin. Immunol.</w:t>
      </w:r>
      <w:r w:rsidRPr="00436EB5">
        <w:rPr>
          <w:lang w:val="it-IT"/>
        </w:rPr>
        <w:t>, vol. 20, n</w:t>
      </w:r>
      <w:r w:rsidRPr="00436EB5">
        <w:rPr>
          <w:vertAlign w:val="superscript"/>
          <w:lang w:val="it-IT"/>
        </w:rPr>
        <w:t>o</w:t>
      </w:r>
      <w:r w:rsidRPr="00436EB5">
        <w:rPr>
          <w:lang w:val="it-IT"/>
        </w:rPr>
        <w:t xml:space="preserve"> 2, p. 122</w:t>
      </w:r>
      <w:r w:rsidRPr="00436EB5">
        <w:rPr>
          <w:lang w:val="it-IT"/>
        </w:rPr>
        <w:noBreakHyphen/>
        <w:t>130, avr. 2020, doi: 10.1097/ACI.0000000000000608.</w:t>
      </w:r>
    </w:p>
    <w:p w14:paraId="6E30B2FC" w14:textId="77777777" w:rsidR="00014902" w:rsidRPr="00436EB5" w:rsidRDefault="00014902" w:rsidP="00B73972">
      <w:pPr>
        <w:tabs>
          <w:tab w:val="left" w:pos="384"/>
        </w:tabs>
        <w:ind w:left="384" w:hanging="384"/>
        <w:jc w:val="both"/>
        <w:rPr>
          <w:lang w:val="it-IT"/>
        </w:rPr>
      </w:pPr>
      <w:r w:rsidRPr="00436EB5">
        <w:rPr>
          <w:lang w:val="it-IT"/>
        </w:rPr>
        <w:t>[16]</w:t>
      </w:r>
      <w:r w:rsidRPr="00436EB5">
        <w:rPr>
          <w:lang w:val="it-IT"/>
        </w:rPr>
        <w:tab/>
        <w:t xml:space="preserve">A. Krajewska-Wojtys, J. Jarzab, K. Zawadzinska, K. Pyrkosz, et A. Bozek, « Local AllergicRhinitis in AdultPatients with ChronicNasalSymptoms », </w:t>
      </w:r>
      <w:r w:rsidRPr="00436EB5">
        <w:rPr>
          <w:i/>
          <w:iCs/>
          <w:lang w:val="it-IT"/>
        </w:rPr>
        <w:t>Int. Arch. AllergyImmunol.</w:t>
      </w:r>
      <w:r w:rsidRPr="00436EB5">
        <w:rPr>
          <w:lang w:val="it-IT"/>
        </w:rPr>
        <w:t>, vol. 173, n</w:t>
      </w:r>
      <w:r w:rsidRPr="00436EB5">
        <w:rPr>
          <w:vertAlign w:val="superscript"/>
          <w:lang w:val="it-IT"/>
        </w:rPr>
        <w:t>o</w:t>
      </w:r>
      <w:r w:rsidRPr="00436EB5">
        <w:rPr>
          <w:lang w:val="it-IT"/>
        </w:rPr>
        <w:t xml:space="preserve"> 3, p. 165</w:t>
      </w:r>
      <w:r w:rsidRPr="00436EB5">
        <w:rPr>
          <w:lang w:val="it-IT"/>
        </w:rPr>
        <w:noBreakHyphen/>
        <w:t>170, 2017, doi: 10.1159/000478656.</w:t>
      </w:r>
    </w:p>
    <w:p w14:paraId="5D4F4E34" w14:textId="77777777" w:rsidR="00014902" w:rsidRPr="00014902" w:rsidRDefault="00014902" w:rsidP="00B73972">
      <w:pPr>
        <w:tabs>
          <w:tab w:val="left" w:pos="384"/>
        </w:tabs>
        <w:ind w:left="384" w:hanging="384"/>
        <w:jc w:val="both"/>
        <w:rPr>
          <w:lang w:val="en-US"/>
        </w:rPr>
      </w:pPr>
      <w:r w:rsidRPr="00436EB5">
        <w:rPr>
          <w:lang w:val="it-IT"/>
        </w:rPr>
        <w:lastRenderedPageBreak/>
        <w:t>[17]</w:t>
      </w:r>
      <w:r w:rsidRPr="00436EB5">
        <w:rPr>
          <w:lang w:val="it-IT"/>
        </w:rPr>
        <w:tab/>
        <w:t xml:space="preserve">L. Klimek, C. Bardenhewer, M. Spielhaupter, C. Harai, K. Becker, et O. Pfaar, « Local allergicrhinitis to Alternaria alternata. </w:t>
      </w:r>
      <w:r w:rsidRPr="00014902">
        <w:rPr>
          <w:lang w:val="en-US"/>
        </w:rPr>
        <w:t xml:space="preserve">Evidence for local </w:t>
      </w:r>
      <w:proofErr w:type="spellStart"/>
      <w:r w:rsidRPr="00014902">
        <w:rPr>
          <w:lang w:val="en-US"/>
        </w:rPr>
        <w:t>IgE</w:t>
      </w:r>
      <w:proofErr w:type="spellEnd"/>
      <w:r w:rsidRPr="00014902">
        <w:rPr>
          <w:lang w:val="en-US"/>
        </w:rPr>
        <w:t xml:space="preserve"> production exclusively in the nasal mucosa », </w:t>
      </w:r>
      <w:proofErr w:type="spellStart"/>
      <w:r w:rsidRPr="00014902">
        <w:rPr>
          <w:i/>
          <w:iCs/>
          <w:lang w:val="en-US"/>
        </w:rPr>
        <w:t>Hno</w:t>
      </w:r>
      <w:proofErr w:type="spellEnd"/>
      <w:r w:rsidRPr="00014902">
        <w:rPr>
          <w:lang w:val="en-US"/>
        </w:rPr>
        <w:t>, vol. 63, n</w:t>
      </w:r>
      <w:r w:rsidRPr="00014902">
        <w:rPr>
          <w:vertAlign w:val="superscript"/>
          <w:lang w:val="en-US"/>
        </w:rPr>
        <w:t>o</w:t>
      </w:r>
      <w:r w:rsidRPr="00014902">
        <w:rPr>
          <w:lang w:val="en-US"/>
        </w:rPr>
        <w:t xml:space="preserve"> 5, p. 364</w:t>
      </w:r>
      <w:r w:rsidRPr="00014902">
        <w:rPr>
          <w:lang w:val="en-US"/>
        </w:rPr>
        <w:noBreakHyphen/>
        <w:t xml:space="preserve">372, </w:t>
      </w:r>
      <w:proofErr w:type="spellStart"/>
      <w:r w:rsidRPr="00014902">
        <w:rPr>
          <w:lang w:val="en-US"/>
        </w:rPr>
        <w:t>mai</w:t>
      </w:r>
      <w:proofErr w:type="spellEnd"/>
      <w:r w:rsidRPr="00014902">
        <w:rPr>
          <w:lang w:val="en-US"/>
        </w:rPr>
        <w:t xml:space="preserve"> 2015, </w:t>
      </w:r>
      <w:proofErr w:type="spellStart"/>
      <w:r w:rsidRPr="00014902">
        <w:rPr>
          <w:lang w:val="en-US"/>
        </w:rPr>
        <w:t>doi</w:t>
      </w:r>
      <w:proofErr w:type="spellEnd"/>
      <w:r w:rsidRPr="00014902">
        <w:rPr>
          <w:lang w:val="en-US"/>
        </w:rPr>
        <w:t>: 10.1007/s00106-015-0005-x.</w:t>
      </w:r>
    </w:p>
    <w:p w14:paraId="46780705" w14:textId="77777777" w:rsidR="00014902" w:rsidRPr="00014902" w:rsidRDefault="00014902" w:rsidP="00B73972">
      <w:pPr>
        <w:tabs>
          <w:tab w:val="left" w:pos="384"/>
        </w:tabs>
        <w:ind w:left="384" w:hanging="384"/>
        <w:jc w:val="both"/>
        <w:rPr>
          <w:lang w:val="en-US"/>
        </w:rPr>
      </w:pPr>
      <w:r w:rsidRPr="00014902">
        <w:rPr>
          <w:lang w:val="en-US"/>
        </w:rPr>
        <w:t>[18]</w:t>
      </w:r>
      <w:r w:rsidRPr="00014902">
        <w:rPr>
          <w:lang w:val="en-US"/>
        </w:rPr>
        <w:tab/>
        <w:t xml:space="preserve">S. </w:t>
      </w:r>
      <w:proofErr w:type="spellStart"/>
      <w:r w:rsidRPr="00014902">
        <w:rPr>
          <w:lang w:val="en-US"/>
        </w:rPr>
        <w:t>Balland</w:t>
      </w:r>
      <w:proofErr w:type="spellEnd"/>
      <w:r w:rsidRPr="00014902">
        <w:rPr>
          <w:lang w:val="en-US"/>
        </w:rPr>
        <w:t xml:space="preserve">, M. </w:t>
      </w:r>
      <w:proofErr w:type="spellStart"/>
      <w:r w:rsidRPr="00014902">
        <w:rPr>
          <w:lang w:val="en-US"/>
        </w:rPr>
        <w:t>Grosclaude</w:t>
      </w:r>
      <w:proofErr w:type="spellEnd"/>
      <w:r w:rsidRPr="00014902">
        <w:rPr>
          <w:lang w:val="en-US"/>
        </w:rPr>
        <w:t xml:space="preserve">, E. </w:t>
      </w:r>
      <w:proofErr w:type="spellStart"/>
      <w:r w:rsidRPr="00014902">
        <w:rPr>
          <w:lang w:val="en-US"/>
        </w:rPr>
        <w:t>Jarsaillon</w:t>
      </w:r>
      <w:proofErr w:type="spellEnd"/>
      <w:r w:rsidRPr="00014902">
        <w:rPr>
          <w:lang w:val="en-US"/>
        </w:rPr>
        <w:t xml:space="preserve">, F. </w:t>
      </w:r>
      <w:proofErr w:type="spellStart"/>
      <w:r w:rsidRPr="00014902">
        <w:rPr>
          <w:lang w:val="en-US"/>
        </w:rPr>
        <w:t>Gormand</w:t>
      </w:r>
      <w:proofErr w:type="spellEnd"/>
      <w:r w:rsidRPr="00014902">
        <w:rPr>
          <w:lang w:val="en-US"/>
        </w:rPr>
        <w:t xml:space="preserve">, M. T. </w:t>
      </w:r>
      <w:proofErr w:type="spellStart"/>
      <w:r w:rsidRPr="00014902">
        <w:rPr>
          <w:lang w:val="en-US"/>
        </w:rPr>
        <w:t>Chambe</w:t>
      </w:r>
      <w:proofErr w:type="spellEnd"/>
      <w:r w:rsidRPr="00014902">
        <w:rPr>
          <w:lang w:val="en-US"/>
        </w:rPr>
        <w:t xml:space="preserve">, et M. Perrin </w:t>
      </w:r>
      <w:proofErr w:type="spellStart"/>
      <w:r w:rsidRPr="00014902">
        <w:rPr>
          <w:lang w:val="en-US"/>
        </w:rPr>
        <w:t>Fayolle</w:t>
      </w:r>
      <w:proofErr w:type="spellEnd"/>
      <w:r w:rsidRPr="00014902">
        <w:rPr>
          <w:lang w:val="en-US"/>
        </w:rPr>
        <w:t xml:space="preserve">, « [Challenge provocation tests and non-specific bronchial hyperactivity in occupational asthma] », </w:t>
      </w:r>
      <w:r w:rsidRPr="00014902">
        <w:rPr>
          <w:i/>
          <w:iCs/>
          <w:lang w:val="en-US"/>
        </w:rPr>
        <w:t xml:space="preserve">J. </w:t>
      </w:r>
      <w:proofErr w:type="spellStart"/>
      <w:r w:rsidRPr="00014902">
        <w:rPr>
          <w:i/>
          <w:iCs/>
          <w:lang w:val="en-US"/>
        </w:rPr>
        <w:t>Toxicol</w:t>
      </w:r>
      <w:proofErr w:type="spellEnd"/>
      <w:r w:rsidRPr="00014902">
        <w:rPr>
          <w:i/>
          <w:iCs/>
          <w:lang w:val="en-US"/>
        </w:rPr>
        <w:t>. Clin. Exp.</w:t>
      </w:r>
      <w:r w:rsidRPr="00014902">
        <w:rPr>
          <w:lang w:val="en-US"/>
        </w:rPr>
        <w:t>, vol. 9, n</w:t>
      </w:r>
      <w:r w:rsidRPr="00014902">
        <w:rPr>
          <w:vertAlign w:val="superscript"/>
          <w:lang w:val="en-US"/>
        </w:rPr>
        <w:t>o</w:t>
      </w:r>
      <w:r w:rsidRPr="00014902">
        <w:rPr>
          <w:lang w:val="en-US"/>
        </w:rPr>
        <w:t xml:space="preserve"> 1 Suppl Pt 2, p. 15</w:t>
      </w:r>
      <w:r w:rsidRPr="00014902">
        <w:rPr>
          <w:lang w:val="en-US"/>
        </w:rPr>
        <w:noBreakHyphen/>
        <w:t>23, 1989.</w:t>
      </w:r>
    </w:p>
    <w:p w14:paraId="05B21466" w14:textId="77777777" w:rsidR="00014902" w:rsidRPr="00014902" w:rsidRDefault="00014902" w:rsidP="00B73972">
      <w:pPr>
        <w:tabs>
          <w:tab w:val="left" w:pos="384"/>
        </w:tabs>
        <w:ind w:left="384" w:hanging="384"/>
        <w:jc w:val="both"/>
        <w:rPr>
          <w:lang w:val="en-US"/>
        </w:rPr>
      </w:pPr>
      <w:r w:rsidRPr="00014902">
        <w:rPr>
          <w:lang w:val="en-US"/>
        </w:rPr>
        <w:t>[19]</w:t>
      </w:r>
      <w:r w:rsidRPr="00014902">
        <w:rPr>
          <w:lang w:val="en-US"/>
        </w:rPr>
        <w:tab/>
        <w:t xml:space="preserve">A. </w:t>
      </w:r>
      <w:proofErr w:type="spellStart"/>
      <w:r w:rsidRPr="00014902">
        <w:rPr>
          <w:lang w:val="en-US"/>
        </w:rPr>
        <w:t>Krajewska-Wojtys</w:t>
      </w:r>
      <w:proofErr w:type="spellEnd"/>
      <w:r w:rsidRPr="00014902">
        <w:rPr>
          <w:lang w:val="en-US"/>
        </w:rPr>
        <w:t xml:space="preserve">, J. </w:t>
      </w:r>
      <w:proofErr w:type="spellStart"/>
      <w:r w:rsidRPr="00014902">
        <w:rPr>
          <w:lang w:val="en-US"/>
        </w:rPr>
        <w:t>Jarzab</w:t>
      </w:r>
      <w:proofErr w:type="spellEnd"/>
      <w:r w:rsidRPr="00014902">
        <w:rPr>
          <w:lang w:val="en-US"/>
        </w:rPr>
        <w:t xml:space="preserve">, R. </w:t>
      </w:r>
      <w:proofErr w:type="spellStart"/>
      <w:r w:rsidRPr="00014902">
        <w:rPr>
          <w:lang w:val="en-US"/>
        </w:rPr>
        <w:t>Gawlik</w:t>
      </w:r>
      <w:proofErr w:type="spellEnd"/>
      <w:r w:rsidRPr="00014902">
        <w:rPr>
          <w:lang w:val="en-US"/>
        </w:rPr>
        <w:t xml:space="preserve">, et A. </w:t>
      </w:r>
      <w:proofErr w:type="spellStart"/>
      <w:r w:rsidRPr="00014902">
        <w:rPr>
          <w:lang w:val="en-US"/>
        </w:rPr>
        <w:t>Bozek</w:t>
      </w:r>
      <w:proofErr w:type="spellEnd"/>
      <w:r w:rsidRPr="00014902">
        <w:rPr>
          <w:lang w:val="en-US"/>
        </w:rPr>
        <w:t xml:space="preserve">, « Local allergic rhinitis to pollens is underdiagnosed in young patients », </w:t>
      </w:r>
      <w:r w:rsidRPr="00014902">
        <w:rPr>
          <w:i/>
          <w:iCs/>
          <w:lang w:val="en-US"/>
        </w:rPr>
        <w:t xml:space="preserve">Am. J. </w:t>
      </w:r>
      <w:proofErr w:type="spellStart"/>
      <w:r w:rsidRPr="00014902">
        <w:rPr>
          <w:i/>
          <w:iCs/>
          <w:lang w:val="en-US"/>
        </w:rPr>
        <w:t>Rhinol</w:t>
      </w:r>
      <w:proofErr w:type="spellEnd"/>
      <w:r w:rsidRPr="00014902">
        <w:rPr>
          <w:i/>
          <w:iCs/>
          <w:lang w:val="en-US"/>
        </w:rPr>
        <w:t>. Allergy</w:t>
      </w:r>
      <w:r w:rsidRPr="00014902">
        <w:rPr>
          <w:lang w:val="en-US"/>
        </w:rPr>
        <w:t>, vol. 30, n</w:t>
      </w:r>
      <w:r w:rsidRPr="00014902">
        <w:rPr>
          <w:vertAlign w:val="superscript"/>
          <w:lang w:val="en-US"/>
        </w:rPr>
        <w:t>o</w:t>
      </w:r>
      <w:r w:rsidRPr="00014902">
        <w:rPr>
          <w:lang w:val="en-US"/>
        </w:rPr>
        <w:t xml:space="preserve"> 6, p. E198</w:t>
      </w:r>
      <w:r w:rsidRPr="00014902">
        <w:rPr>
          <w:lang w:val="en-US"/>
        </w:rPr>
        <w:noBreakHyphen/>
        <w:t xml:space="preserve">E201, </w:t>
      </w:r>
      <w:proofErr w:type="spellStart"/>
      <w:r w:rsidRPr="00014902">
        <w:rPr>
          <w:lang w:val="en-US"/>
        </w:rPr>
        <w:t>déc</w:t>
      </w:r>
      <w:proofErr w:type="spellEnd"/>
      <w:r w:rsidRPr="00014902">
        <w:rPr>
          <w:lang w:val="en-US"/>
        </w:rPr>
        <w:t xml:space="preserve">. 2016, </w:t>
      </w:r>
      <w:proofErr w:type="spellStart"/>
      <w:r w:rsidRPr="00014902">
        <w:rPr>
          <w:lang w:val="en-US"/>
        </w:rPr>
        <w:t>doi</w:t>
      </w:r>
      <w:proofErr w:type="spellEnd"/>
      <w:r w:rsidRPr="00014902">
        <w:rPr>
          <w:lang w:val="en-US"/>
        </w:rPr>
        <w:t>: 10.2500/ajra.2016.30.4369.</w:t>
      </w:r>
    </w:p>
    <w:p w14:paraId="1BC54EC5" w14:textId="77777777" w:rsidR="00014902" w:rsidRPr="00436EB5" w:rsidRDefault="00014902" w:rsidP="00B73972">
      <w:pPr>
        <w:tabs>
          <w:tab w:val="left" w:pos="384"/>
        </w:tabs>
        <w:ind w:left="384" w:hanging="384"/>
        <w:jc w:val="both"/>
        <w:rPr>
          <w:lang w:val="it-IT"/>
        </w:rPr>
      </w:pPr>
      <w:r w:rsidRPr="00014902">
        <w:rPr>
          <w:lang w:val="en-US"/>
        </w:rPr>
        <w:t>[20]</w:t>
      </w:r>
      <w:r w:rsidRPr="00014902">
        <w:rPr>
          <w:lang w:val="en-US"/>
        </w:rPr>
        <w:tab/>
        <w:t xml:space="preserve">F. Gómez, C. </w:t>
      </w:r>
      <w:proofErr w:type="spellStart"/>
      <w:r w:rsidRPr="00014902">
        <w:rPr>
          <w:lang w:val="en-US"/>
        </w:rPr>
        <w:t>Rondón</w:t>
      </w:r>
      <w:proofErr w:type="spellEnd"/>
      <w:r w:rsidRPr="00014902">
        <w:rPr>
          <w:lang w:val="en-US"/>
        </w:rPr>
        <w:t xml:space="preserve">, M. Salas, et P. Campo, « Local allergic rhinitis: mechanisms, diagnosis and relevance for occupational rhinitis », </w:t>
      </w:r>
      <w:proofErr w:type="spellStart"/>
      <w:r w:rsidRPr="00014902">
        <w:rPr>
          <w:i/>
          <w:iCs/>
          <w:lang w:val="en-US"/>
        </w:rPr>
        <w:t>Curr</w:t>
      </w:r>
      <w:proofErr w:type="spellEnd"/>
      <w:r w:rsidRPr="00014902">
        <w:rPr>
          <w:i/>
          <w:iCs/>
          <w:lang w:val="en-US"/>
        </w:rPr>
        <w:t xml:space="preserve">. </w:t>
      </w:r>
      <w:r w:rsidRPr="00436EB5">
        <w:rPr>
          <w:i/>
          <w:iCs/>
          <w:lang w:val="it-IT"/>
        </w:rPr>
        <w:t>Opin. AllergyClin. Immunol.</w:t>
      </w:r>
      <w:r w:rsidRPr="00436EB5">
        <w:rPr>
          <w:lang w:val="it-IT"/>
        </w:rPr>
        <w:t>, vol. 15, n</w:t>
      </w:r>
      <w:r w:rsidRPr="00436EB5">
        <w:rPr>
          <w:vertAlign w:val="superscript"/>
          <w:lang w:val="it-IT"/>
        </w:rPr>
        <w:t>o</w:t>
      </w:r>
      <w:r w:rsidRPr="00436EB5">
        <w:rPr>
          <w:lang w:val="it-IT"/>
        </w:rPr>
        <w:t xml:space="preserve"> 2, p. 111</w:t>
      </w:r>
      <w:r w:rsidRPr="00436EB5">
        <w:rPr>
          <w:lang w:val="it-IT"/>
        </w:rPr>
        <w:noBreakHyphen/>
        <w:t>116, avr. 2015, doi: 10.1097/ACI.0000000000000150.</w:t>
      </w:r>
    </w:p>
    <w:p w14:paraId="7B6B9A81" w14:textId="77777777" w:rsidR="00014902" w:rsidRPr="00436EB5" w:rsidRDefault="00014902" w:rsidP="00B73972">
      <w:pPr>
        <w:tabs>
          <w:tab w:val="left" w:pos="384"/>
        </w:tabs>
        <w:ind w:left="384" w:hanging="384"/>
        <w:jc w:val="both"/>
        <w:rPr>
          <w:lang w:val="it-IT"/>
        </w:rPr>
      </w:pPr>
      <w:r w:rsidRPr="00436EB5">
        <w:rPr>
          <w:lang w:val="it-IT"/>
        </w:rPr>
        <w:t>[21]</w:t>
      </w:r>
      <w:r w:rsidRPr="00436EB5">
        <w:rPr>
          <w:lang w:val="it-IT"/>
        </w:rPr>
        <w:tab/>
        <w:t xml:space="preserve">O. Vandenplas, V. Hox, et D. Bernstein, « OccupationalRhinitis », </w:t>
      </w:r>
      <w:r w:rsidRPr="00436EB5">
        <w:rPr>
          <w:i/>
          <w:iCs/>
          <w:lang w:val="it-IT"/>
        </w:rPr>
        <w:t>J. AllergyClin. Immunol.- Pract.</w:t>
      </w:r>
      <w:r w:rsidRPr="00436EB5">
        <w:rPr>
          <w:lang w:val="it-IT"/>
        </w:rPr>
        <w:t>, vol. 8, n</w:t>
      </w:r>
      <w:r w:rsidRPr="00436EB5">
        <w:rPr>
          <w:vertAlign w:val="superscript"/>
          <w:lang w:val="it-IT"/>
        </w:rPr>
        <w:t>o</w:t>
      </w:r>
      <w:r w:rsidRPr="00436EB5">
        <w:rPr>
          <w:lang w:val="it-IT"/>
        </w:rPr>
        <w:t xml:space="preserve"> 10, p. 3311</w:t>
      </w:r>
      <w:r w:rsidRPr="00436EB5">
        <w:rPr>
          <w:lang w:val="it-IT"/>
        </w:rPr>
        <w:noBreakHyphen/>
        <w:t>3321, déc. 2020, doi: 10.1016/j.jaip.2020.06.047.</w:t>
      </w:r>
    </w:p>
    <w:p w14:paraId="6A1336E1" w14:textId="77777777" w:rsidR="00014902" w:rsidRPr="00014902" w:rsidRDefault="00014902" w:rsidP="00B73972">
      <w:pPr>
        <w:tabs>
          <w:tab w:val="left" w:pos="384"/>
        </w:tabs>
        <w:ind w:left="384" w:hanging="384"/>
        <w:jc w:val="both"/>
        <w:rPr>
          <w:lang w:val="en-US"/>
        </w:rPr>
      </w:pPr>
      <w:r w:rsidRPr="00014902">
        <w:rPr>
          <w:lang w:val="en-US"/>
        </w:rPr>
        <w:t>[22]</w:t>
      </w:r>
      <w:r w:rsidRPr="00014902">
        <w:rPr>
          <w:lang w:val="en-US"/>
        </w:rPr>
        <w:tab/>
        <w:t xml:space="preserve">R. Castano, C. Trudeau, et H. </w:t>
      </w:r>
      <w:proofErr w:type="spellStart"/>
      <w:r w:rsidRPr="00014902">
        <w:rPr>
          <w:lang w:val="en-US"/>
        </w:rPr>
        <w:t>Ghezzo</w:t>
      </w:r>
      <w:proofErr w:type="spellEnd"/>
      <w:r w:rsidRPr="00014902">
        <w:rPr>
          <w:lang w:val="en-US"/>
        </w:rPr>
        <w:t xml:space="preserve">, « Correlation between acoustic rhinometry and subjective nasal patency during nasal challenge test in subjects with suspected occupational rhinitis; a prospective controlled study », </w:t>
      </w:r>
      <w:r w:rsidRPr="00014902">
        <w:rPr>
          <w:i/>
          <w:iCs/>
          <w:lang w:val="en-US"/>
        </w:rPr>
        <w:t xml:space="preserve">Clin. </w:t>
      </w:r>
      <w:proofErr w:type="spellStart"/>
      <w:r w:rsidRPr="00014902">
        <w:rPr>
          <w:i/>
          <w:iCs/>
          <w:lang w:val="en-US"/>
        </w:rPr>
        <w:t>Otolaryngol</w:t>
      </w:r>
      <w:proofErr w:type="spellEnd"/>
      <w:r w:rsidRPr="00014902">
        <w:rPr>
          <w:i/>
          <w:iCs/>
          <w:lang w:val="en-US"/>
        </w:rPr>
        <w:t>. Off. J. ENT-UK Off. J. Neth. Soc. Oto-Rhino-</w:t>
      </w:r>
      <w:proofErr w:type="spellStart"/>
      <w:r w:rsidRPr="00014902">
        <w:rPr>
          <w:i/>
          <w:iCs/>
          <w:lang w:val="en-US"/>
        </w:rPr>
        <w:t>Laryngol</w:t>
      </w:r>
      <w:proofErr w:type="spellEnd"/>
      <w:r w:rsidRPr="00014902">
        <w:rPr>
          <w:i/>
          <w:iCs/>
          <w:lang w:val="en-US"/>
        </w:rPr>
        <w:t xml:space="preserve">. </w:t>
      </w:r>
      <w:proofErr w:type="spellStart"/>
      <w:r w:rsidRPr="00014902">
        <w:rPr>
          <w:i/>
          <w:iCs/>
          <w:lang w:val="en-US"/>
        </w:rPr>
        <w:t>Cervico</w:t>
      </w:r>
      <w:proofErr w:type="spellEnd"/>
      <w:r w:rsidRPr="00014902">
        <w:rPr>
          <w:i/>
          <w:iCs/>
          <w:lang w:val="en-US"/>
        </w:rPr>
        <w:t>-Facial Surg.</w:t>
      </w:r>
      <w:r w:rsidRPr="00014902">
        <w:rPr>
          <w:lang w:val="en-US"/>
        </w:rPr>
        <w:t>, vol. 35, n</w:t>
      </w:r>
      <w:r w:rsidRPr="00014902">
        <w:rPr>
          <w:vertAlign w:val="superscript"/>
          <w:lang w:val="en-US"/>
        </w:rPr>
        <w:t>o</w:t>
      </w:r>
      <w:r w:rsidRPr="00014902">
        <w:rPr>
          <w:lang w:val="en-US"/>
        </w:rPr>
        <w:t xml:space="preserve"> 6, p. 462</w:t>
      </w:r>
      <w:r w:rsidRPr="00014902">
        <w:rPr>
          <w:lang w:val="en-US"/>
        </w:rPr>
        <w:noBreakHyphen/>
        <w:t xml:space="preserve">467, </w:t>
      </w:r>
      <w:proofErr w:type="spellStart"/>
      <w:r w:rsidRPr="00014902">
        <w:rPr>
          <w:lang w:val="en-US"/>
        </w:rPr>
        <w:t>déc</w:t>
      </w:r>
      <w:proofErr w:type="spellEnd"/>
      <w:r w:rsidRPr="00014902">
        <w:rPr>
          <w:lang w:val="en-US"/>
        </w:rPr>
        <w:t xml:space="preserve">. 2010, </w:t>
      </w:r>
      <w:proofErr w:type="spellStart"/>
      <w:r w:rsidRPr="00014902">
        <w:rPr>
          <w:lang w:val="en-US"/>
        </w:rPr>
        <w:t>doi</w:t>
      </w:r>
      <w:proofErr w:type="spellEnd"/>
      <w:r w:rsidRPr="00014902">
        <w:rPr>
          <w:lang w:val="en-US"/>
        </w:rPr>
        <w:t>: 10.1111/j.1749-4486.2010.02223.x.</w:t>
      </w:r>
    </w:p>
    <w:p w14:paraId="7E2D44DA" w14:textId="77777777" w:rsidR="00014902" w:rsidRPr="00014902" w:rsidRDefault="00014902" w:rsidP="00B73972">
      <w:pPr>
        <w:tabs>
          <w:tab w:val="left" w:pos="384"/>
        </w:tabs>
        <w:ind w:left="384" w:hanging="384"/>
        <w:jc w:val="both"/>
        <w:rPr>
          <w:lang w:val="en-US"/>
        </w:rPr>
      </w:pPr>
      <w:r w:rsidRPr="00014902">
        <w:rPr>
          <w:lang w:val="en-US"/>
        </w:rPr>
        <w:t>[23]</w:t>
      </w:r>
      <w:r w:rsidRPr="00014902">
        <w:rPr>
          <w:lang w:val="en-US"/>
        </w:rPr>
        <w:tab/>
        <w:t xml:space="preserve">A. </w:t>
      </w:r>
      <w:proofErr w:type="spellStart"/>
      <w:r w:rsidRPr="00014902">
        <w:rPr>
          <w:lang w:val="en-US"/>
        </w:rPr>
        <w:t>Bozek</w:t>
      </w:r>
      <w:proofErr w:type="spellEnd"/>
      <w:r w:rsidRPr="00014902">
        <w:rPr>
          <w:lang w:val="en-US"/>
        </w:rPr>
        <w:t xml:space="preserve">, W. </w:t>
      </w:r>
      <w:proofErr w:type="spellStart"/>
      <w:r w:rsidRPr="00014902">
        <w:rPr>
          <w:lang w:val="en-US"/>
        </w:rPr>
        <w:t>Scierski</w:t>
      </w:r>
      <w:proofErr w:type="spellEnd"/>
      <w:r w:rsidRPr="00014902">
        <w:rPr>
          <w:lang w:val="en-US"/>
        </w:rPr>
        <w:t xml:space="preserve">, B. </w:t>
      </w:r>
      <w:proofErr w:type="spellStart"/>
      <w:r w:rsidRPr="00014902">
        <w:rPr>
          <w:lang w:val="en-US"/>
        </w:rPr>
        <w:t>Ignasiak</w:t>
      </w:r>
      <w:proofErr w:type="spellEnd"/>
      <w:r w:rsidRPr="00014902">
        <w:rPr>
          <w:lang w:val="en-US"/>
        </w:rPr>
        <w:t xml:space="preserve">, J. </w:t>
      </w:r>
      <w:proofErr w:type="spellStart"/>
      <w:r w:rsidRPr="00014902">
        <w:rPr>
          <w:lang w:val="en-US"/>
        </w:rPr>
        <w:t>Jarzab</w:t>
      </w:r>
      <w:proofErr w:type="spellEnd"/>
      <w:r w:rsidRPr="00014902">
        <w:rPr>
          <w:lang w:val="en-US"/>
        </w:rPr>
        <w:t xml:space="preserve">, et M. </w:t>
      </w:r>
      <w:proofErr w:type="spellStart"/>
      <w:r w:rsidRPr="00014902">
        <w:rPr>
          <w:lang w:val="en-US"/>
        </w:rPr>
        <w:t>Misiolek</w:t>
      </w:r>
      <w:proofErr w:type="spellEnd"/>
      <w:r w:rsidRPr="00014902">
        <w:rPr>
          <w:lang w:val="en-US"/>
        </w:rPr>
        <w:t xml:space="preserve">, « The prevalence and characteristics of local allergic rhinitis in Poland », </w:t>
      </w:r>
      <w:r w:rsidRPr="00014902">
        <w:rPr>
          <w:i/>
          <w:iCs/>
          <w:lang w:val="en-US"/>
        </w:rPr>
        <w:t>Rhinology</w:t>
      </w:r>
      <w:r w:rsidRPr="00014902">
        <w:rPr>
          <w:lang w:val="en-US"/>
        </w:rPr>
        <w:t>, vol. 57, n</w:t>
      </w:r>
      <w:r w:rsidRPr="00014902">
        <w:rPr>
          <w:vertAlign w:val="superscript"/>
          <w:lang w:val="en-US"/>
        </w:rPr>
        <w:t>o</w:t>
      </w:r>
      <w:r w:rsidRPr="00014902">
        <w:rPr>
          <w:lang w:val="en-US"/>
        </w:rPr>
        <w:t xml:space="preserve"> 3, p. 213</w:t>
      </w:r>
      <w:r w:rsidRPr="00014902">
        <w:rPr>
          <w:lang w:val="en-US"/>
        </w:rPr>
        <w:noBreakHyphen/>
        <w:t xml:space="preserve">218, 2019, </w:t>
      </w:r>
      <w:proofErr w:type="spellStart"/>
      <w:r w:rsidRPr="00014902">
        <w:rPr>
          <w:lang w:val="en-US"/>
        </w:rPr>
        <w:t>doi</w:t>
      </w:r>
      <w:proofErr w:type="spellEnd"/>
      <w:r w:rsidRPr="00014902">
        <w:rPr>
          <w:lang w:val="en-US"/>
        </w:rPr>
        <w:t>: 10.4193/Rhin18.137.</w:t>
      </w:r>
    </w:p>
    <w:p w14:paraId="29B76DB6" w14:textId="77777777" w:rsidR="00014902" w:rsidRDefault="00014902" w:rsidP="00B73972">
      <w:pPr>
        <w:tabs>
          <w:tab w:val="left" w:pos="384"/>
        </w:tabs>
        <w:ind w:left="384" w:hanging="384"/>
        <w:jc w:val="both"/>
      </w:pPr>
      <w:r w:rsidRPr="00014902">
        <w:rPr>
          <w:lang w:val="en-US"/>
        </w:rPr>
        <w:t>[24]</w:t>
      </w:r>
      <w:r w:rsidRPr="00014902">
        <w:rPr>
          <w:lang w:val="en-US"/>
        </w:rPr>
        <w:tab/>
      </w:r>
      <w:proofErr w:type="spellStart"/>
      <w:r w:rsidRPr="00014902">
        <w:rPr>
          <w:lang w:val="en-US"/>
        </w:rPr>
        <w:t>PirilÄ</w:t>
      </w:r>
      <w:proofErr w:type="spellEnd"/>
      <w:r w:rsidRPr="00014902">
        <w:rPr>
          <w:lang w:val="en-US"/>
        </w:rPr>
        <w:t xml:space="preserve"> et </w:t>
      </w:r>
      <w:proofErr w:type="spellStart"/>
      <w:r w:rsidRPr="00014902">
        <w:rPr>
          <w:lang w:val="en-US"/>
        </w:rPr>
        <w:t>Nuutinen</w:t>
      </w:r>
      <w:proofErr w:type="spellEnd"/>
      <w:r w:rsidRPr="00014902">
        <w:rPr>
          <w:lang w:val="en-US"/>
        </w:rPr>
        <w:t xml:space="preserve">, « Acoustic rhinometry, rhinomanometry and the amount of nasal secretion in the clinical monitoring of the nasal provocation test: Acoustic rhinometry, rhinomanometry and nasal secretion in the nasal provocation test », </w:t>
      </w:r>
      <w:r w:rsidRPr="00014902">
        <w:rPr>
          <w:i/>
          <w:iCs/>
          <w:lang w:val="en-US"/>
        </w:rPr>
        <w:t xml:space="preserve">Clin. Exp. </w:t>
      </w:r>
      <w:proofErr w:type="spellStart"/>
      <w:r>
        <w:rPr>
          <w:i/>
          <w:iCs/>
        </w:rPr>
        <w:t>Allergy</w:t>
      </w:r>
      <w:proofErr w:type="spellEnd"/>
      <w:r>
        <w:t>, vol. 28, n</w:t>
      </w:r>
      <w:r>
        <w:rPr>
          <w:vertAlign w:val="superscript"/>
        </w:rPr>
        <w:t>o</w:t>
      </w:r>
      <w:r>
        <w:t xml:space="preserve"> 4, p. 468</w:t>
      </w:r>
      <w:r>
        <w:noBreakHyphen/>
        <w:t xml:space="preserve">477, avr. 1998, </w:t>
      </w:r>
      <w:proofErr w:type="spellStart"/>
      <w:r>
        <w:t>doi</w:t>
      </w:r>
      <w:proofErr w:type="spellEnd"/>
      <w:r>
        <w:t>: 10.1046/j.1365-2222.1998.00247.x.</w:t>
      </w:r>
    </w:p>
    <w:p w14:paraId="7CF8A52C" w14:textId="77777777" w:rsidR="00014902" w:rsidRPr="00436EB5" w:rsidRDefault="00014902" w:rsidP="00B73972">
      <w:pPr>
        <w:tabs>
          <w:tab w:val="left" w:pos="384"/>
        </w:tabs>
        <w:ind w:left="384" w:hanging="384"/>
        <w:jc w:val="both"/>
        <w:rPr>
          <w:lang w:val="it-IT"/>
        </w:rPr>
      </w:pPr>
      <w:r>
        <w:t>[25]</w:t>
      </w:r>
      <w:r>
        <w:tab/>
        <w:t xml:space="preserve">X. Dufour, C. </w:t>
      </w:r>
      <w:proofErr w:type="spellStart"/>
      <w:r>
        <w:t>Gohler</w:t>
      </w:r>
      <w:proofErr w:type="spellEnd"/>
      <w:r>
        <w:t xml:space="preserve">, A. </w:t>
      </w:r>
      <w:proofErr w:type="spellStart"/>
      <w:r>
        <w:t>Delagranda</w:t>
      </w:r>
      <w:proofErr w:type="spellEnd"/>
      <w:r>
        <w:t xml:space="preserve">, J.-P. Fontanel, et J.-M. </w:t>
      </w:r>
      <w:proofErr w:type="spellStart"/>
      <w:r>
        <w:t>Klossek</w:t>
      </w:r>
      <w:proofErr w:type="spellEnd"/>
      <w:r>
        <w:t xml:space="preserve">, « Peak Nasal </w:t>
      </w:r>
      <w:proofErr w:type="spellStart"/>
      <w:r>
        <w:t>InspiratoryFlow</w:t>
      </w:r>
      <w:proofErr w:type="spellEnd"/>
      <w:r>
        <w:t xml:space="preserve">: apprentissage de la méthode de mesure et reproductibilité », </w:t>
      </w:r>
      <w:r>
        <w:rPr>
          <w:i/>
          <w:iCs/>
        </w:rPr>
        <w:t xml:space="preserve">Ann. </w:t>
      </w:r>
      <w:r w:rsidRPr="00436EB5">
        <w:rPr>
          <w:i/>
          <w:iCs/>
          <w:lang w:val="it-IT"/>
        </w:rPr>
        <w:t>Otolaryngol. Chir. Cervico-Faciale</w:t>
      </w:r>
      <w:r w:rsidRPr="00436EB5">
        <w:rPr>
          <w:lang w:val="it-IT"/>
        </w:rPr>
        <w:t>, vol. 124, n</w:t>
      </w:r>
      <w:r w:rsidRPr="00436EB5">
        <w:rPr>
          <w:vertAlign w:val="superscript"/>
          <w:lang w:val="it-IT"/>
        </w:rPr>
        <w:t>o</w:t>
      </w:r>
      <w:r w:rsidRPr="00436EB5">
        <w:rPr>
          <w:lang w:val="it-IT"/>
        </w:rPr>
        <w:t xml:space="preserve"> 3, p. 115</w:t>
      </w:r>
      <w:r w:rsidRPr="00436EB5">
        <w:rPr>
          <w:lang w:val="it-IT"/>
        </w:rPr>
        <w:noBreakHyphen/>
        <w:t>119, juill. 2007, doi: 10.1016/j.aorl.2007.03.002.</w:t>
      </w:r>
    </w:p>
    <w:p w14:paraId="69E582D1" w14:textId="77777777" w:rsidR="00014902" w:rsidRPr="00014902" w:rsidRDefault="00014902" w:rsidP="00B73972">
      <w:pPr>
        <w:tabs>
          <w:tab w:val="left" w:pos="384"/>
        </w:tabs>
        <w:ind w:left="384" w:hanging="384"/>
        <w:jc w:val="both"/>
        <w:rPr>
          <w:lang w:val="en-US"/>
        </w:rPr>
      </w:pPr>
      <w:r w:rsidRPr="00014902">
        <w:rPr>
          <w:lang w:val="en-US"/>
        </w:rPr>
        <w:t>[26]</w:t>
      </w:r>
      <w:r w:rsidRPr="00014902">
        <w:rPr>
          <w:lang w:val="en-US"/>
        </w:rPr>
        <w:tab/>
        <w:t xml:space="preserve">G. </w:t>
      </w:r>
      <w:proofErr w:type="spellStart"/>
      <w:r w:rsidRPr="00014902">
        <w:rPr>
          <w:lang w:val="en-US"/>
        </w:rPr>
        <w:t>Ottaviano</w:t>
      </w:r>
      <w:proofErr w:type="spellEnd"/>
      <w:r w:rsidRPr="00014902">
        <w:rPr>
          <w:lang w:val="en-US"/>
        </w:rPr>
        <w:t xml:space="preserve"> et W. J. </w:t>
      </w:r>
      <w:proofErr w:type="spellStart"/>
      <w:r w:rsidRPr="00014902">
        <w:rPr>
          <w:lang w:val="en-US"/>
        </w:rPr>
        <w:t>Fokkens</w:t>
      </w:r>
      <w:proofErr w:type="spellEnd"/>
      <w:r w:rsidRPr="00014902">
        <w:rPr>
          <w:lang w:val="en-US"/>
        </w:rPr>
        <w:t xml:space="preserve">, « Measurements of nasal airflow and patency: a critical review with emphasis on the use of peak nasal inspiratory flow in daily practice », </w:t>
      </w:r>
      <w:r w:rsidRPr="00014902">
        <w:rPr>
          <w:i/>
          <w:iCs/>
          <w:lang w:val="en-US"/>
        </w:rPr>
        <w:t>Allergy</w:t>
      </w:r>
      <w:r w:rsidRPr="00014902">
        <w:rPr>
          <w:lang w:val="en-US"/>
        </w:rPr>
        <w:t>, vol. 71, n</w:t>
      </w:r>
      <w:r w:rsidRPr="00014902">
        <w:rPr>
          <w:vertAlign w:val="superscript"/>
          <w:lang w:val="en-US"/>
        </w:rPr>
        <w:t>o</w:t>
      </w:r>
      <w:r w:rsidRPr="00014902">
        <w:rPr>
          <w:lang w:val="en-US"/>
        </w:rPr>
        <w:t xml:space="preserve"> 2, p. 162</w:t>
      </w:r>
      <w:r w:rsidRPr="00014902">
        <w:rPr>
          <w:lang w:val="en-US"/>
        </w:rPr>
        <w:noBreakHyphen/>
        <w:t xml:space="preserve">174, 2016, </w:t>
      </w:r>
      <w:proofErr w:type="spellStart"/>
      <w:r w:rsidRPr="00014902">
        <w:rPr>
          <w:lang w:val="en-US"/>
        </w:rPr>
        <w:t>doi</w:t>
      </w:r>
      <w:proofErr w:type="spellEnd"/>
      <w:r w:rsidRPr="00014902">
        <w:rPr>
          <w:lang w:val="en-US"/>
        </w:rPr>
        <w:t>: 10.1111/all.12778.</w:t>
      </w:r>
    </w:p>
    <w:p w14:paraId="24D87341" w14:textId="77777777" w:rsidR="00014902" w:rsidRPr="00014902" w:rsidRDefault="00014902" w:rsidP="00B73972">
      <w:pPr>
        <w:tabs>
          <w:tab w:val="left" w:pos="384"/>
        </w:tabs>
        <w:ind w:left="384" w:hanging="384"/>
        <w:jc w:val="both"/>
        <w:rPr>
          <w:lang w:val="en-US"/>
        </w:rPr>
      </w:pPr>
      <w:r w:rsidRPr="00014902">
        <w:rPr>
          <w:lang w:val="en-US"/>
        </w:rPr>
        <w:t>[27]</w:t>
      </w:r>
      <w:r w:rsidRPr="00014902">
        <w:rPr>
          <w:lang w:val="en-US"/>
        </w:rPr>
        <w:tab/>
        <w:t xml:space="preserve">P. A. Clement et C. Hirsch, « Rhinomanometry--a review », </w:t>
      </w:r>
      <w:r w:rsidRPr="00014902">
        <w:rPr>
          <w:i/>
          <w:iCs/>
          <w:lang w:val="en-US"/>
        </w:rPr>
        <w:t>ORL J. Oto-Rhino-</w:t>
      </w:r>
      <w:proofErr w:type="spellStart"/>
      <w:r w:rsidRPr="00014902">
        <w:rPr>
          <w:i/>
          <w:iCs/>
          <w:lang w:val="en-US"/>
        </w:rPr>
        <w:t>Laryngol</w:t>
      </w:r>
      <w:proofErr w:type="spellEnd"/>
      <w:r w:rsidRPr="00014902">
        <w:rPr>
          <w:i/>
          <w:iCs/>
          <w:lang w:val="en-US"/>
        </w:rPr>
        <w:t xml:space="preserve">. Its </w:t>
      </w:r>
      <w:proofErr w:type="spellStart"/>
      <w:r w:rsidRPr="00014902">
        <w:rPr>
          <w:i/>
          <w:iCs/>
          <w:lang w:val="en-US"/>
        </w:rPr>
        <w:t>Relat</w:t>
      </w:r>
      <w:proofErr w:type="spellEnd"/>
      <w:r w:rsidRPr="00014902">
        <w:rPr>
          <w:i/>
          <w:iCs/>
          <w:lang w:val="en-US"/>
        </w:rPr>
        <w:t>. Spec.</w:t>
      </w:r>
      <w:r w:rsidRPr="00014902">
        <w:rPr>
          <w:lang w:val="en-US"/>
        </w:rPr>
        <w:t>, vol. 46, n</w:t>
      </w:r>
      <w:r w:rsidRPr="00014902">
        <w:rPr>
          <w:vertAlign w:val="superscript"/>
          <w:lang w:val="en-US"/>
        </w:rPr>
        <w:t>o</w:t>
      </w:r>
      <w:r w:rsidRPr="00014902">
        <w:rPr>
          <w:lang w:val="en-US"/>
        </w:rPr>
        <w:t xml:space="preserve"> 4, p. 173</w:t>
      </w:r>
      <w:r w:rsidRPr="00014902">
        <w:rPr>
          <w:lang w:val="en-US"/>
        </w:rPr>
        <w:noBreakHyphen/>
        <w:t xml:space="preserve">191, 1984, </w:t>
      </w:r>
      <w:proofErr w:type="spellStart"/>
      <w:r w:rsidRPr="00014902">
        <w:rPr>
          <w:lang w:val="en-US"/>
        </w:rPr>
        <w:t>doi</w:t>
      </w:r>
      <w:proofErr w:type="spellEnd"/>
      <w:r w:rsidRPr="00014902">
        <w:rPr>
          <w:lang w:val="en-US"/>
        </w:rPr>
        <w:t>: 10.1159/000275707.</w:t>
      </w:r>
    </w:p>
    <w:p w14:paraId="1ECA4A99" w14:textId="77777777" w:rsidR="00014902" w:rsidRDefault="00014902" w:rsidP="00B73972">
      <w:pPr>
        <w:tabs>
          <w:tab w:val="left" w:pos="384"/>
        </w:tabs>
        <w:ind w:left="384" w:hanging="384"/>
        <w:jc w:val="both"/>
      </w:pPr>
      <w:r w:rsidRPr="00014902">
        <w:rPr>
          <w:lang w:val="en-US"/>
        </w:rPr>
        <w:t>[28]</w:t>
      </w:r>
      <w:r w:rsidRPr="00014902">
        <w:rPr>
          <w:lang w:val="en-US"/>
        </w:rPr>
        <w:tab/>
        <w:t xml:space="preserve">H. J. </w:t>
      </w:r>
      <w:proofErr w:type="spellStart"/>
      <w:r w:rsidRPr="00014902">
        <w:rPr>
          <w:lang w:val="en-US"/>
        </w:rPr>
        <w:t>Welkoborsky</w:t>
      </w:r>
      <w:proofErr w:type="spellEnd"/>
      <w:r w:rsidRPr="00014902">
        <w:rPr>
          <w:lang w:val="en-US"/>
        </w:rPr>
        <w:t>, C. Rose-</w:t>
      </w:r>
      <w:proofErr w:type="spellStart"/>
      <w:r w:rsidRPr="00014902">
        <w:rPr>
          <w:lang w:val="en-US"/>
        </w:rPr>
        <w:t>Diekmann</w:t>
      </w:r>
      <w:proofErr w:type="spellEnd"/>
      <w:r w:rsidRPr="00014902">
        <w:rPr>
          <w:lang w:val="en-US"/>
        </w:rPr>
        <w:t>, A. P. V. der </w:t>
      </w:r>
      <w:proofErr w:type="spellStart"/>
      <w:r w:rsidRPr="00014902">
        <w:rPr>
          <w:lang w:val="en-US"/>
        </w:rPr>
        <w:t>Holte</w:t>
      </w:r>
      <w:proofErr w:type="spellEnd"/>
      <w:r w:rsidRPr="00014902">
        <w:rPr>
          <w:lang w:val="en-US"/>
        </w:rPr>
        <w:t xml:space="preserve">, et H. Ott, « Clinical parameters influencing the results of anterior rhinomanometry in children », </w:t>
      </w:r>
      <w:r w:rsidRPr="00014902">
        <w:rPr>
          <w:i/>
          <w:iCs/>
          <w:lang w:val="en-US"/>
        </w:rPr>
        <w:t xml:space="preserve">Eur. </w:t>
      </w:r>
      <w:r>
        <w:rPr>
          <w:i/>
          <w:iCs/>
        </w:rPr>
        <w:t xml:space="preserve">Arch. </w:t>
      </w:r>
      <w:proofErr w:type="spellStart"/>
      <w:r>
        <w:rPr>
          <w:i/>
          <w:iCs/>
        </w:rPr>
        <w:t>Otorhinolaryngol</w:t>
      </w:r>
      <w:proofErr w:type="spellEnd"/>
      <w:r>
        <w:rPr>
          <w:i/>
          <w:iCs/>
        </w:rPr>
        <w:t>.</w:t>
      </w:r>
      <w:r>
        <w:t>, vol. 279, n</w:t>
      </w:r>
      <w:r>
        <w:rPr>
          <w:vertAlign w:val="superscript"/>
        </w:rPr>
        <w:t>o</w:t>
      </w:r>
      <w:r>
        <w:t xml:space="preserve"> 8, p. 3963</w:t>
      </w:r>
      <w:r>
        <w:noBreakHyphen/>
        <w:t xml:space="preserve">3972, août 2022, </w:t>
      </w:r>
      <w:proofErr w:type="spellStart"/>
      <w:r>
        <w:t>doi</w:t>
      </w:r>
      <w:proofErr w:type="spellEnd"/>
      <w:r>
        <w:t>: 10.1007/s00405-021-07218-1.</w:t>
      </w:r>
    </w:p>
    <w:p w14:paraId="519C9C15" w14:textId="77777777" w:rsidR="00014902" w:rsidRDefault="00014902" w:rsidP="00B73972">
      <w:pPr>
        <w:tabs>
          <w:tab w:val="left" w:pos="384"/>
        </w:tabs>
        <w:ind w:left="384" w:hanging="384"/>
        <w:jc w:val="both"/>
      </w:pPr>
      <w:r>
        <w:t>[29]</w:t>
      </w:r>
      <w:r>
        <w:tab/>
        <w:t>« </w:t>
      </w:r>
      <w:proofErr w:type="spellStart"/>
      <w:r>
        <w:t>Rhinomanométrie</w:t>
      </w:r>
      <w:proofErr w:type="spellEnd"/>
      <w:r>
        <w:t xml:space="preserve"> - un aperçu | Sujets de </w:t>
      </w:r>
      <w:proofErr w:type="spellStart"/>
      <w:r>
        <w:t>ScienceDirect</w:t>
      </w:r>
      <w:proofErr w:type="spellEnd"/>
      <w:r>
        <w:t xml:space="preserve"> ». </w:t>
      </w:r>
      <w:hyperlink r:id="rId30" w:history="1">
        <w:r>
          <w:t>https://www.sciencedirect.com/topics/medicine-and-dentistry/rhinomanometry</w:t>
        </w:r>
      </w:hyperlink>
      <w:r>
        <w:t xml:space="preserve"> (consulté le 14 août 2022).</w:t>
      </w:r>
    </w:p>
    <w:p w14:paraId="001CBCEE" w14:textId="77777777" w:rsidR="00014902" w:rsidRPr="00014902" w:rsidRDefault="00014902" w:rsidP="00B73972">
      <w:pPr>
        <w:tabs>
          <w:tab w:val="left" w:pos="384"/>
        </w:tabs>
        <w:ind w:left="384" w:hanging="384"/>
        <w:jc w:val="both"/>
        <w:rPr>
          <w:lang w:val="en-US"/>
        </w:rPr>
      </w:pPr>
      <w:r w:rsidRPr="00014902">
        <w:rPr>
          <w:lang w:val="en-US"/>
        </w:rPr>
        <w:t>[30]</w:t>
      </w:r>
      <w:r w:rsidRPr="00014902">
        <w:rPr>
          <w:lang w:val="en-US"/>
        </w:rPr>
        <w:tab/>
        <w:t xml:space="preserve">R. Munoz-Cano, J. </w:t>
      </w:r>
      <w:proofErr w:type="spellStart"/>
      <w:r w:rsidRPr="00014902">
        <w:rPr>
          <w:lang w:val="en-US"/>
        </w:rPr>
        <w:t>Bartra</w:t>
      </w:r>
      <w:proofErr w:type="spellEnd"/>
      <w:r w:rsidRPr="00014902">
        <w:rPr>
          <w:lang w:val="en-US"/>
        </w:rPr>
        <w:t xml:space="preserve">, J. Sanchez-Lopez, C. Picado, I. </w:t>
      </w:r>
      <w:proofErr w:type="spellStart"/>
      <w:r w:rsidRPr="00014902">
        <w:rPr>
          <w:lang w:val="en-US"/>
        </w:rPr>
        <w:t>Bissinger</w:t>
      </w:r>
      <w:proofErr w:type="spellEnd"/>
      <w:r w:rsidRPr="00014902">
        <w:rPr>
          <w:lang w:val="en-US"/>
        </w:rPr>
        <w:t xml:space="preserve">, et A. Valero, « Acoustic Rhinometry and Aspirin Nasal Challenge in the Diagnosis of Aspirin-Intolerant Asthma: Clinical Finding and Safety Aspects », </w:t>
      </w:r>
      <w:r w:rsidRPr="00014902">
        <w:rPr>
          <w:i/>
          <w:iCs/>
          <w:lang w:val="en-US"/>
        </w:rPr>
        <w:t>Int. Arch. Allergy Immunol.</w:t>
      </w:r>
      <w:r w:rsidRPr="00014902">
        <w:rPr>
          <w:lang w:val="en-US"/>
        </w:rPr>
        <w:t>, vol. 160, n</w:t>
      </w:r>
      <w:r w:rsidRPr="00014902">
        <w:rPr>
          <w:vertAlign w:val="superscript"/>
          <w:lang w:val="en-US"/>
        </w:rPr>
        <w:t>o</w:t>
      </w:r>
      <w:r w:rsidRPr="00014902">
        <w:rPr>
          <w:lang w:val="en-US"/>
        </w:rPr>
        <w:t xml:space="preserve"> 3, p. 307</w:t>
      </w:r>
      <w:r w:rsidRPr="00014902">
        <w:rPr>
          <w:lang w:val="en-US"/>
        </w:rPr>
        <w:noBreakHyphen/>
        <w:t xml:space="preserve">312, 2013, </w:t>
      </w:r>
      <w:proofErr w:type="spellStart"/>
      <w:r w:rsidRPr="00014902">
        <w:rPr>
          <w:lang w:val="en-US"/>
        </w:rPr>
        <w:t>doi</w:t>
      </w:r>
      <w:proofErr w:type="spellEnd"/>
      <w:r w:rsidRPr="00014902">
        <w:rPr>
          <w:lang w:val="en-US"/>
        </w:rPr>
        <w:t>: 10.1159/000341635.</w:t>
      </w:r>
    </w:p>
    <w:p w14:paraId="6988AE21" w14:textId="77777777" w:rsidR="00014902" w:rsidRPr="00014902" w:rsidRDefault="00014902" w:rsidP="00B73972">
      <w:pPr>
        <w:tabs>
          <w:tab w:val="left" w:pos="384"/>
        </w:tabs>
        <w:ind w:left="384" w:hanging="384"/>
        <w:jc w:val="both"/>
        <w:rPr>
          <w:lang w:val="en-US"/>
        </w:rPr>
      </w:pPr>
      <w:r w:rsidRPr="00014902">
        <w:rPr>
          <w:lang w:val="en-US"/>
        </w:rPr>
        <w:lastRenderedPageBreak/>
        <w:t>[31]</w:t>
      </w:r>
      <w:r w:rsidRPr="00014902">
        <w:rPr>
          <w:lang w:val="en-US"/>
        </w:rPr>
        <w:tab/>
        <w:t xml:space="preserve">A. C. C. de Melo, A. de O. de C. Gomes, A. S. Cavalcanti, et H. J. da Silva, « Acoustic rhinometry in mouth breathing patients: a systematic review », </w:t>
      </w:r>
      <w:r w:rsidRPr="00014902">
        <w:rPr>
          <w:i/>
          <w:iCs/>
          <w:lang w:val="en-US"/>
        </w:rPr>
        <w:t xml:space="preserve">Braz. J. </w:t>
      </w:r>
      <w:proofErr w:type="spellStart"/>
      <w:r w:rsidRPr="00014902">
        <w:rPr>
          <w:i/>
          <w:iCs/>
          <w:lang w:val="en-US"/>
        </w:rPr>
        <w:t>Otorhinolaryngol</w:t>
      </w:r>
      <w:proofErr w:type="spellEnd"/>
      <w:r w:rsidRPr="00014902">
        <w:rPr>
          <w:i/>
          <w:iCs/>
          <w:lang w:val="en-US"/>
        </w:rPr>
        <w:t>.</w:t>
      </w:r>
      <w:r w:rsidRPr="00014902">
        <w:rPr>
          <w:lang w:val="en-US"/>
        </w:rPr>
        <w:t>, vol. 81, n</w:t>
      </w:r>
      <w:r w:rsidRPr="00014902">
        <w:rPr>
          <w:vertAlign w:val="superscript"/>
          <w:lang w:val="en-US"/>
        </w:rPr>
        <w:t>o</w:t>
      </w:r>
      <w:r w:rsidRPr="00014902">
        <w:rPr>
          <w:lang w:val="en-US"/>
        </w:rPr>
        <w:t xml:space="preserve"> 2, p. 212</w:t>
      </w:r>
      <w:r w:rsidRPr="00014902">
        <w:rPr>
          <w:lang w:val="en-US"/>
        </w:rPr>
        <w:noBreakHyphen/>
        <w:t xml:space="preserve">218, </w:t>
      </w:r>
      <w:proofErr w:type="spellStart"/>
      <w:r w:rsidRPr="00014902">
        <w:rPr>
          <w:lang w:val="en-US"/>
        </w:rPr>
        <w:t>avr</w:t>
      </w:r>
      <w:proofErr w:type="spellEnd"/>
      <w:r w:rsidRPr="00014902">
        <w:rPr>
          <w:lang w:val="en-US"/>
        </w:rPr>
        <w:t xml:space="preserve">. 2015, </w:t>
      </w:r>
      <w:proofErr w:type="spellStart"/>
      <w:r w:rsidRPr="00014902">
        <w:rPr>
          <w:lang w:val="en-US"/>
        </w:rPr>
        <w:t>doi</w:t>
      </w:r>
      <w:proofErr w:type="spellEnd"/>
      <w:r w:rsidRPr="00014902">
        <w:rPr>
          <w:lang w:val="en-US"/>
        </w:rPr>
        <w:t>: 10.1016/j.bjorl.2014.12.007.</w:t>
      </w:r>
    </w:p>
    <w:p w14:paraId="3B8D269F" w14:textId="77777777" w:rsidR="00014902" w:rsidRPr="00014902" w:rsidRDefault="00014902" w:rsidP="00B73972">
      <w:pPr>
        <w:tabs>
          <w:tab w:val="left" w:pos="384"/>
        </w:tabs>
        <w:ind w:left="384" w:hanging="384"/>
        <w:jc w:val="both"/>
        <w:rPr>
          <w:lang w:val="en-US"/>
        </w:rPr>
      </w:pPr>
      <w:r w:rsidRPr="00014902">
        <w:rPr>
          <w:lang w:val="en-US"/>
        </w:rPr>
        <w:t>[32]</w:t>
      </w:r>
      <w:r w:rsidRPr="00014902">
        <w:rPr>
          <w:lang w:val="en-US"/>
        </w:rPr>
        <w:tab/>
        <w:t xml:space="preserve">G. F. </w:t>
      </w:r>
      <w:proofErr w:type="spellStart"/>
      <w:r w:rsidRPr="00014902">
        <w:rPr>
          <w:lang w:val="en-US"/>
        </w:rPr>
        <w:t>Wandalsen</w:t>
      </w:r>
      <w:proofErr w:type="spellEnd"/>
      <w:r w:rsidRPr="00014902">
        <w:rPr>
          <w:lang w:val="en-US"/>
        </w:rPr>
        <w:t xml:space="preserve">, A. L. Mendes, F. Matsumoto, et D. Sole, « Acoustic Rhinometry in Nasal Provocation Tests in Children and Adolescents », </w:t>
      </w:r>
      <w:r w:rsidRPr="00014902">
        <w:rPr>
          <w:i/>
          <w:iCs/>
          <w:lang w:val="en-US"/>
        </w:rPr>
        <w:t xml:space="preserve">J. </w:t>
      </w:r>
      <w:proofErr w:type="spellStart"/>
      <w:r w:rsidRPr="00014902">
        <w:rPr>
          <w:i/>
          <w:iCs/>
          <w:lang w:val="en-US"/>
        </w:rPr>
        <w:t>Investig</w:t>
      </w:r>
      <w:proofErr w:type="spellEnd"/>
      <w:r w:rsidRPr="00014902">
        <w:rPr>
          <w:i/>
          <w:iCs/>
          <w:lang w:val="en-US"/>
        </w:rPr>
        <w:t xml:space="preserve">. </w:t>
      </w:r>
      <w:proofErr w:type="spellStart"/>
      <w:r w:rsidRPr="00014902">
        <w:rPr>
          <w:i/>
          <w:iCs/>
          <w:lang w:val="en-US"/>
        </w:rPr>
        <w:t>Allergol</w:t>
      </w:r>
      <w:proofErr w:type="spellEnd"/>
      <w:r w:rsidRPr="00014902">
        <w:rPr>
          <w:i/>
          <w:iCs/>
          <w:lang w:val="en-US"/>
        </w:rPr>
        <w:t>. Clin. Immunol.</w:t>
      </w:r>
      <w:r w:rsidRPr="00014902">
        <w:rPr>
          <w:lang w:val="en-US"/>
        </w:rPr>
        <w:t>, vol. 26, n</w:t>
      </w:r>
      <w:r w:rsidRPr="00014902">
        <w:rPr>
          <w:vertAlign w:val="superscript"/>
          <w:lang w:val="en-US"/>
        </w:rPr>
        <w:t>o</w:t>
      </w:r>
      <w:r w:rsidRPr="00014902">
        <w:rPr>
          <w:lang w:val="en-US"/>
        </w:rPr>
        <w:t xml:space="preserve"> 3, p. 156</w:t>
      </w:r>
      <w:r w:rsidRPr="00014902">
        <w:rPr>
          <w:lang w:val="en-US"/>
        </w:rPr>
        <w:noBreakHyphen/>
        <w:t xml:space="preserve">160, 2016, </w:t>
      </w:r>
      <w:proofErr w:type="spellStart"/>
      <w:r w:rsidRPr="00014902">
        <w:rPr>
          <w:lang w:val="en-US"/>
        </w:rPr>
        <w:t>doi</w:t>
      </w:r>
      <w:proofErr w:type="spellEnd"/>
      <w:r w:rsidRPr="00014902">
        <w:rPr>
          <w:lang w:val="en-US"/>
        </w:rPr>
        <w:t>: 10.18176/jiaci.0036.</w:t>
      </w:r>
    </w:p>
    <w:p w14:paraId="310F6293" w14:textId="77777777" w:rsidR="00014902" w:rsidRPr="00014902" w:rsidRDefault="00014902" w:rsidP="00B73972">
      <w:pPr>
        <w:tabs>
          <w:tab w:val="left" w:pos="384"/>
        </w:tabs>
        <w:ind w:left="384" w:hanging="384"/>
        <w:jc w:val="both"/>
        <w:rPr>
          <w:lang w:val="en-US"/>
        </w:rPr>
      </w:pPr>
      <w:r w:rsidRPr="00014902">
        <w:rPr>
          <w:lang w:val="en-US"/>
        </w:rPr>
        <w:t>[33]</w:t>
      </w:r>
      <w:r w:rsidRPr="00014902">
        <w:rPr>
          <w:lang w:val="en-US"/>
        </w:rPr>
        <w:tab/>
        <w:t xml:space="preserve">A. </w:t>
      </w:r>
      <w:proofErr w:type="spellStart"/>
      <w:r w:rsidRPr="00014902">
        <w:rPr>
          <w:lang w:val="en-US"/>
        </w:rPr>
        <w:t>Uzzaman</w:t>
      </w:r>
      <w:proofErr w:type="spellEnd"/>
      <w:r w:rsidRPr="00014902">
        <w:rPr>
          <w:lang w:val="en-US"/>
        </w:rPr>
        <w:t xml:space="preserve">, D. D. Metcalfe, et H. D. </w:t>
      </w:r>
      <w:proofErr w:type="spellStart"/>
      <w:r w:rsidRPr="00014902">
        <w:rPr>
          <w:lang w:val="en-US"/>
        </w:rPr>
        <w:t>Komarow</w:t>
      </w:r>
      <w:proofErr w:type="spellEnd"/>
      <w:r w:rsidRPr="00014902">
        <w:rPr>
          <w:lang w:val="en-US"/>
        </w:rPr>
        <w:t xml:space="preserve">, « Acoustic rhinometry in the practice of allergy », </w:t>
      </w:r>
      <w:r w:rsidRPr="00014902">
        <w:rPr>
          <w:i/>
          <w:iCs/>
          <w:lang w:val="en-US"/>
        </w:rPr>
        <w:t>Ann. Allergy. Asthma. Immunol.</w:t>
      </w:r>
      <w:r w:rsidRPr="00014902">
        <w:rPr>
          <w:lang w:val="en-US"/>
        </w:rPr>
        <w:t>, vol. 97, n</w:t>
      </w:r>
      <w:r w:rsidRPr="00014902">
        <w:rPr>
          <w:vertAlign w:val="superscript"/>
          <w:lang w:val="en-US"/>
        </w:rPr>
        <w:t>o</w:t>
      </w:r>
      <w:r w:rsidRPr="00014902">
        <w:rPr>
          <w:lang w:val="en-US"/>
        </w:rPr>
        <w:t xml:space="preserve"> 6, p. 745</w:t>
      </w:r>
      <w:r w:rsidRPr="00014902">
        <w:rPr>
          <w:lang w:val="en-US"/>
        </w:rPr>
        <w:noBreakHyphen/>
        <w:t xml:space="preserve">752, </w:t>
      </w:r>
      <w:proofErr w:type="spellStart"/>
      <w:r w:rsidRPr="00014902">
        <w:rPr>
          <w:lang w:val="en-US"/>
        </w:rPr>
        <w:t>déc</w:t>
      </w:r>
      <w:proofErr w:type="spellEnd"/>
      <w:r w:rsidRPr="00014902">
        <w:rPr>
          <w:lang w:val="en-US"/>
        </w:rPr>
        <w:t xml:space="preserve">. 2006, </w:t>
      </w:r>
      <w:proofErr w:type="spellStart"/>
      <w:r w:rsidRPr="00014902">
        <w:rPr>
          <w:lang w:val="en-US"/>
        </w:rPr>
        <w:t>doi</w:t>
      </w:r>
      <w:proofErr w:type="spellEnd"/>
      <w:r w:rsidRPr="00014902">
        <w:rPr>
          <w:lang w:val="en-US"/>
        </w:rPr>
        <w:t>: 10.1016/S1081-1206(10)60964-7.</w:t>
      </w:r>
    </w:p>
    <w:p w14:paraId="36457FD0" w14:textId="77777777" w:rsidR="00014902" w:rsidRPr="00014902" w:rsidRDefault="00014902" w:rsidP="00B73972">
      <w:pPr>
        <w:tabs>
          <w:tab w:val="left" w:pos="384"/>
        </w:tabs>
        <w:ind w:left="384" w:hanging="384"/>
        <w:jc w:val="both"/>
        <w:rPr>
          <w:lang w:val="en-US"/>
        </w:rPr>
      </w:pPr>
      <w:r w:rsidRPr="00014902">
        <w:rPr>
          <w:lang w:val="en-US"/>
        </w:rPr>
        <w:t>[34]</w:t>
      </w:r>
      <w:r w:rsidRPr="00014902">
        <w:rPr>
          <w:lang w:val="en-US"/>
        </w:rPr>
        <w:tab/>
        <w:t xml:space="preserve">R. Castano, G. </w:t>
      </w:r>
      <w:proofErr w:type="spellStart"/>
      <w:r w:rsidRPr="00014902">
        <w:rPr>
          <w:lang w:val="en-US"/>
        </w:rPr>
        <w:t>Thériault</w:t>
      </w:r>
      <w:proofErr w:type="spellEnd"/>
      <w:r w:rsidRPr="00014902">
        <w:rPr>
          <w:lang w:val="en-US"/>
        </w:rPr>
        <w:t xml:space="preserve">, D. </w:t>
      </w:r>
      <w:proofErr w:type="spellStart"/>
      <w:r w:rsidRPr="00014902">
        <w:rPr>
          <w:lang w:val="en-US"/>
        </w:rPr>
        <w:t>Gautrin</w:t>
      </w:r>
      <w:proofErr w:type="spellEnd"/>
      <w:r w:rsidRPr="00014902">
        <w:rPr>
          <w:lang w:val="en-US"/>
        </w:rPr>
        <w:t xml:space="preserve">, H. </w:t>
      </w:r>
      <w:proofErr w:type="spellStart"/>
      <w:r w:rsidRPr="00014902">
        <w:rPr>
          <w:lang w:val="en-US"/>
        </w:rPr>
        <w:t>Ghezzo</w:t>
      </w:r>
      <w:proofErr w:type="spellEnd"/>
      <w:r w:rsidRPr="00014902">
        <w:rPr>
          <w:lang w:val="en-US"/>
        </w:rPr>
        <w:t xml:space="preserve">, C. Trudeau, et J.-L. Malo, « Reproducibility of acoustic rhinometry in the investigation of occupational rhinitis », </w:t>
      </w:r>
      <w:r w:rsidRPr="00014902">
        <w:rPr>
          <w:i/>
          <w:iCs/>
          <w:lang w:val="en-US"/>
        </w:rPr>
        <w:t xml:space="preserve">Am. J. </w:t>
      </w:r>
      <w:proofErr w:type="spellStart"/>
      <w:r w:rsidRPr="00014902">
        <w:rPr>
          <w:i/>
          <w:iCs/>
          <w:lang w:val="en-US"/>
        </w:rPr>
        <w:t>Rhinol</w:t>
      </w:r>
      <w:proofErr w:type="spellEnd"/>
      <w:r w:rsidRPr="00014902">
        <w:rPr>
          <w:i/>
          <w:iCs/>
          <w:lang w:val="en-US"/>
        </w:rPr>
        <w:t>.</w:t>
      </w:r>
      <w:r w:rsidRPr="00014902">
        <w:rPr>
          <w:lang w:val="en-US"/>
        </w:rPr>
        <w:t>, vol. 21, n</w:t>
      </w:r>
      <w:r w:rsidRPr="00014902">
        <w:rPr>
          <w:vertAlign w:val="superscript"/>
          <w:lang w:val="en-US"/>
        </w:rPr>
        <w:t>o</w:t>
      </w:r>
      <w:r w:rsidRPr="00014902">
        <w:rPr>
          <w:lang w:val="en-US"/>
        </w:rPr>
        <w:t xml:space="preserve"> 4, p. 474</w:t>
      </w:r>
      <w:r w:rsidRPr="00014902">
        <w:rPr>
          <w:lang w:val="en-US"/>
        </w:rPr>
        <w:noBreakHyphen/>
        <w:t xml:space="preserve">477, </w:t>
      </w:r>
      <w:proofErr w:type="spellStart"/>
      <w:r w:rsidRPr="00014902">
        <w:rPr>
          <w:lang w:val="en-US"/>
        </w:rPr>
        <w:t>août</w:t>
      </w:r>
      <w:proofErr w:type="spellEnd"/>
      <w:r w:rsidRPr="00014902">
        <w:rPr>
          <w:lang w:val="en-US"/>
        </w:rPr>
        <w:t xml:space="preserve"> 2007, </w:t>
      </w:r>
      <w:proofErr w:type="spellStart"/>
      <w:r w:rsidRPr="00014902">
        <w:rPr>
          <w:lang w:val="en-US"/>
        </w:rPr>
        <w:t>doi</w:t>
      </w:r>
      <w:proofErr w:type="spellEnd"/>
      <w:r w:rsidRPr="00014902">
        <w:rPr>
          <w:lang w:val="en-US"/>
        </w:rPr>
        <w:t>: 10.2500/ajr.2007.21.3039.</w:t>
      </w:r>
    </w:p>
    <w:p w14:paraId="2345234F" w14:textId="77777777" w:rsidR="00014902" w:rsidRDefault="00014902" w:rsidP="00B73972">
      <w:pPr>
        <w:tabs>
          <w:tab w:val="left" w:pos="384"/>
        </w:tabs>
        <w:ind w:left="384" w:hanging="384"/>
        <w:jc w:val="both"/>
        <w:rPr>
          <w:lang w:val="en-US"/>
        </w:rPr>
      </w:pPr>
      <w:r w:rsidRPr="00014902">
        <w:rPr>
          <w:lang w:val="en-US"/>
        </w:rPr>
        <w:t>[35]</w:t>
      </w:r>
      <w:r w:rsidRPr="00014902">
        <w:rPr>
          <w:lang w:val="en-US"/>
        </w:rPr>
        <w:tab/>
        <w:t xml:space="preserve">O. </w:t>
      </w:r>
      <w:proofErr w:type="spellStart"/>
      <w:r w:rsidRPr="00014902">
        <w:rPr>
          <w:lang w:val="en-US"/>
        </w:rPr>
        <w:t>Wojas</w:t>
      </w:r>
      <w:proofErr w:type="spellEnd"/>
      <w:r w:rsidRPr="00014902">
        <w:rPr>
          <w:lang w:val="en-US"/>
        </w:rPr>
        <w:t xml:space="preserve">, P. </w:t>
      </w:r>
      <w:proofErr w:type="spellStart"/>
      <w:r w:rsidRPr="00014902">
        <w:rPr>
          <w:lang w:val="en-US"/>
        </w:rPr>
        <w:t>Szczesnowicz-Dabrowska</w:t>
      </w:r>
      <w:proofErr w:type="spellEnd"/>
      <w:r w:rsidRPr="00014902">
        <w:rPr>
          <w:lang w:val="en-US"/>
        </w:rPr>
        <w:t xml:space="preserve">, E. </w:t>
      </w:r>
      <w:proofErr w:type="spellStart"/>
      <w:r w:rsidRPr="00014902">
        <w:rPr>
          <w:lang w:val="en-US"/>
        </w:rPr>
        <w:t>Krzych</w:t>
      </w:r>
      <w:proofErr w:type="spellEnd"/>
      <w:r w:rsidRPr="00014902">
        <w:rPr>
          <w:lang w:val="en-US"/>
        </w:rPr>
        <w:t xml:space="preserve">-Falta, P. </w:t>
      </w:r>
      <w:proofErr w:type="spellStart"/>
      <w:r w:rsidRPr="00014902">
        <w:rPr>
          <w:lang w:val="en-US"/>
        </w:rPr>
        <w:t>Samel-Kowalik</w:t>
      </w:r>
      <w:proofErr w:type="spellEnd"/>
      <w:r w:rsidRPr="00014902">
        <w:rPr>
          <w:lang w:val="en-US"/>
        </w:rPr>
        <w:t xml:space="preserve">, B. </w:t>
      </w:r>
      <w:proofErr w:type="spellStart"/>
      <w:r w:rsidRPr="00014902">
        <w:rPr>
          <w:lang w:val="en-US"/>
        </w:rPr>
        <w:t>Samolinski</w:t>
      </w:r>
      <w:proofErr w:type="spellEnd"/>
      <w:r w:rsidRPr="00014902">
        <w:rPr>
          <w:lang w:val="en-US"/>
        </w:rPr>
        <w:t xml:space="preserve">, et A. </w:t>
      </w:r>
      <w:proofErr w:type="spellStart"/>
      <w:r w:rsidRPr="00014902">
        <w:rPr>
          <w:lang w:val="en-US"/>
        </w:rPr>
        <w:t>Grzanka</w:t>
      </w:r>
      <w:proofErr w:type="spellEnd"/>
      <w:r w:rsidRPr="00014902">
        <w:rPr>
          <w:lang w:val="en-US"/>
        </w:rPr>
        <w:t xml:space="preserve">, « Changes in the cross-sections of the nasal cavity assessed by acoustic rhinometry in the study population as a guideline for attempts to standardize nasal provocation tests », </w:t>
      </w:r>
      <w:proofErr w:type="spellStart"/>
      <w:r w:rsidRPr="00014902">
        <w:rPr>
          <w:i/>
          <w:iCs/>
          <w:lang w:val="en-US"/>
        </w:rPr>
        <w:t>Postepy</w:t>
      </w:r>
      <w:proofErr w:type="spellEnd"/>
      <w:r w:rsidRPr="00014902">
        <w:rPr>
          <w:i/>
          <w:iCs/>
          <w:lang w:val="en-US"/>
        </w:rPr>
        <w:t xml:space="preserve"> Dermatol. </w:t>
      </w:r>
      <w:proofErr w:type="spellStart"/>
      <w:r w:rsidRPr="0096183B">
        <w:rPr>
          <w:i/>
          <w:iCs/>
          <w:lang w:val="en-US"/>
        </w:rPr>
        <w:t>Alergol</w:t>
      </w:r>
      <w:proofErr w:type="spellEnd"/>
      <w:r w:rsidRPr="0096183B">
        <w:rPr>
          <w:i/>
          <w:iCs/>
          <w:lang w:val="en-US"/>
        </w:rPr>
        <w:t>.</w:t>
      </w:r>
      <w:r w:rsidRPr="0096183B">
        <w:rPr>
          <w:lang w:val="en-US"/>
        </w:rPr>
        <w:t>, vol. 39, n</w:t>
      </w:r>
      <w:r w:rsidRPr="0096183B">
        <w:rPr>
          <w:vertAlign w:val="superscript"/>
          <w:lang w:val="en-US"/>
        </w:rPr>
        <w:t>o</w:t>
      </w:r>
      <w:r w:rsidRPr="0096183B">
        <w:rPr>
          <w:lang w:val="en-US"/>
        </w:rPr>
        <w:t xml:space="preserve"> 2, p. 347</w:t>
      </w:r>
      <w:r w:rsidRPr="0096183B">
        <w:rPr>
          <w:lang w:val="en-US"/>
        </w:rPr>
        <w:noBreakHyphen/>
        <w:t xml:space="preserve">352, 2022, </w:t>
      </w:r>
      <w:proofErr w:type="spellStart"/>
      <w:r w:rsidRPr="0096183B">
        <w:rPr>
          <w:lang w:val="en-US"/>
        </w:rPr>
        <w:t>doi</w:t>
      </w:r>
      <w:proofErr w:type="spellEnd"/>
      <w:r w:rsidRPr="0096183B">
        <w:rPr>
          <w:lang w:val="en-US"/>
        </w:rPr>
        <w:t>: 10.5114/ada.2021.105361.</w:t>
      </w:r>
    </w:p>
    <w:p w14:paraId="2E6851E3" w14:textId="77777777" w:rsidR="006152A2" w:rsidRDefault="00A51E61" w:rsidP="006152A2">
      <w:pPr>
        <w:tabs>
          <w:tab w:val="left" w:pos="709"/>
        </w:tabs>
        <w:ind w:left="384" w:hanging="384"/>
        <w:jc w:val="both"/>
        <w:rPr>
          <w:lang w:val="en-US"/>
        </w:rPr>
      </w:pPr>
      <w:r>
        <w:rPr>
          <w:lang w:val="en-US"/>
        </w:rPr>
        <w:t>[36</w:t>
      </w:r>
      <w:r w:rsidR="006152A2" w:rsidRPr="00014902">
        <w:rPr>
          <w:lang w:val="en-US"/>
        </w:rPr>
        <w:t>]</w:t>
      </w:r>
      <w:r w:rsidR="006152A2" w:rsidRPr="008D05C3">
        <w:rPr>
          <w:rFonts w:ascii="Calibri" w:hAnsi="Calibri" w:cs="Calibri"/>
          <w:sz w:val="22"/>
          <w:lang w:val="en-US"/>
        </w:rPr>
        <w:t xml:space="preserve">M. T. </w:t>
      </w:r>
      <w:proofErr w:type="spellStart"/>
      <w:r w:rsidR="006152A2" w:rsidRPr="008D05C3">
        <w:rPr>
          <w:rFonts w:ascii="Calibri" w:hAnsi="Calibri" w:cs="Calibri"/>
          <w:sz w:val="22"/>
          <w:lang w:val="en-US"/>
        </w:rPr>
        <w:t>Dordal</w:t>
      </w:r>
      <w:proofErr w:type="spellEnd"/>
      <w:r w:rsidR="006152A2" w:rsidRPr="008D05C3">
        <w:rPr>
          <w:rFonts w:ascii="Calibri" w:hAnsi="Calibri" w:cs="Calibri"/>
          <w:sz w:val="22"/>
          <w:lang w:val="en-US"/>
        </w:rPr>
        <w:t xml:space="preserve"> </w:t>
      </w:r>
      <w:r w:rsidR="006152A2" w:rsidRPr="008D05C3">
        <w:rPr>
          <w:rFonts w:ascii="Calibri" w:hAnsi="Calibri" w:cs="Calibri"/>
          <w:i/>
          <w:iCs/>
          <w:sz w:val="22"/>
          <w:lang w:val="en-US"/>
        </w:rPr>
        <w:t>et al.</w:t>
      </w:r>
      <w:r w:rsidR="006152A2" w:rsidRPr="008D05C3">
        <w:rPr>
          <w:rFonts w:ascii="Calibri" w:hAnsi="Calibri" w:cs="Calibri"/>
          <w:sz w:val="22"/>
          <w:lang w:val="en-US"/>
        </w:rPr>
        <w:t xml:space="preserve">, « Allergen-specific nasal provocation testing: review by the </w:t>
      </w:r>
      <w:proofErr w:type="spellStart"/>
      <w:r w:rsidR="006152A2" w:rsidRPr="008D05C3">
        <w:rPr>
          <w:rFonts w:ascii="Calibri" w:hAnsi="Calibri" w:cs="Calibri"/>
          <w:sz w:val="22"/>
          <w:lang w:val="en-US"/>
        </w:rPr>
        <w:t>rhinoconjunctivitis</w:t>
      </w:r>
      <w:proofErr w:type="spellEnd"/>
      <w:r w:rsidR="006152A2" w:rsidRPr="008D05C3">
        <w:rPr>
          <w:rFonts w:ascii="Calibri" w:hAnsi="Calibri" w:cs="Calibri"/>
          <w:sz w:val="22"/>
          <w:lang w:val="en-US"/>
        </w:rPr>
        <w:t xml:space="preserve"> committee of the Spanish Society of Allergy and Clinical Immunology. », </w:t>
      </w:r>
      <w:r w:rsidR="006152A2" w:rsidRPr="008D05C3">
        <w:rPr>
          <w:rFonts w:ascii="Calibri" w:hAnsi="Calibri" w:cs="Calibri"/>
          <w:i/>
          <w:iCs/>
          <w:sz w:val="22"/>
          <w:lang w:val="en-US"/>
        </w:rPr>
        <w:t xml:space="preserve">J </w:t>
      </w:r>
      <w:proofErr w:type="spellStart"/>
      <w:r w:rsidR="006152A2" w:rsidRPr="008D05C3">
        <w:rPr>
          <w:rFonts w:ascii="Calibri" w:hAnsi="Calibri" w:cs="Calibri"/>
          <w:i/>
          <w:iCs/>
          <w:sz w:val="22"/>
          <w:lang w:val="en-US"/>
        </w:rPr>
        <w:t>InvestigAllergol</w:t>
      </w:r>
      <w:proofErr w:type="spellEnd"/>
      <w:r w:rsidR="006152A2" w:rsidRPr="008D05C3">
        <w:rPr>
          <w:rFonts w:ascii="Calibri" w:hAnsi="Calibri" w:cs="Calibri"/>
          <w:i/>
          <w:iCs/>
          <w:sz w:val="22"/>
          <w:lang w:val="en-US"/>
        </w:rPr>
        <w:t xml:space="preserve"> Clin Immunol</w:t>
      </w:r>
      <w:r w:rsidR="006152A2" w:rsidRPr="008D05C3">
        <w:rPr>
          <w:rFonts w:ascii="Calibri" w:hAnsi="Calibri" w:cs="Calibri"/>
          <w:sz w:val="22"/>
          <w:lang w:val="en-US"/>
        </w:rPr>
        <w:t>, vol. 21, n</w:t>
      </w:r>
      <w:r w:rsidR="006152A2" w:rsidRPr="008D05C3">
        <w:rPr>
          <w:rFonts w:ascii="Calibri" w:hAnsi="Calibri" w:cs="Calibri"/>
          <w:sz w:val="22"/>
          <w:vertAlign w:val="superscript"/>
          <w:lang w:val="en-US"/>
        </w:rPr>
        <w:t>o</w:t>
      </w:r>
      <w:r w:rsidR="006152A2" w:rsidRPr="008D05C3">
        <w:rPr>
          <w:rFonts w:ascii="Calibri" w:hAnsi="Calibri" w:cs="Calibri"/>
          <w:sz w:val="22"/>
          <w:lang w:val="en-US"/>
        </w:rPr>
        <w:t xml:space="preserve"> 1, p. 1‑12; quiz follow 12, 2011.</w:t>
      </w:r>
    </w:p>
    <w:p w14:paraId="731A302D" w14:textId="77777777" w:rsidR="006152A2" w:rsidRDefault="006152A2" w:rsidP="00B73972">
      <w:pPr>
        <w:tabs>
          <w:tab w:val="left" w:pos="384"/>
        </w:tabs>
        <w:ind w:left="384" w:hanging="384"/>
        <w:jc w:val="both"/>
        <w:rPr>
          <w:lang w:val="en-US"/>
        </w:rPr>
      </w:pPr>
    </w:p>
    <w:p w14:paraId="4EB72FD3" w14:textId="77777777" w:rsidR="004939B1" w:rsidRPr="00D06955" w:rsidRDefault="005957B2" w:rsidP="009B52D5">
      <w:pPr>
        <w:pStyle w:val="Bibliographie"/>
        <w:tabs>
          <w:tab w:val="clear" w:pos="384"/>
          <w:tab w:val="left" w:pos="709"/>
        </w:tabs>
        <w:rPr>
          <w:lang w:val="en-US"/>
        </w:rPr>
      </w:pPr>
      <w:r w:rsidRPr="00D06955">
        <w:rPr>
          <w:lang w:val="en-US"/>
        </w:rPr>
        <w:fldChar w:fldCharType="begin"/>
      </w:r>
      <w:r w:rsidR="004939B1" w:rsidRPr="00D06955">
        <w:rPr>
          <w:lang w:val="en-US"/>
        </w:rPr>
        <w:instrText xml:space="preserve"> ADDIN ZOTERO_BIBL {"uncited":[],"omitted":[],"custom":[]} CSL_BIBLIOGRAPHY </w:instrText>
      </w:r>
      <w:r w:rsidRPr="00D06955">
        <w:rPr>
          <w:lang w:val="en-US"/>
        </w:rPr>
        <w:fldChar w:fldCharType="separate"/>
      </w:r>
      <w:r w:rsidR="004939B1" w:rsidRPr="00D06955">
        <w:rPr>
          <w:lang w:val="en-US"/>
        </w:rPr>
        <w:t>[37]</w:t>
      </w:r>
      <w:r w:rsidR="004939B1" w:rsidRPr="00D06955">
        <w:rPr>
          <w:lang w:val="en-US"/>
        </w:rPr>
        <w:tab/>
        <w:t>H. Laborde-Castérot, A. F. Villa, N. Rosenberg, P. Dupont, H. M. Lee, et R. Garnier, « Occupational rhinitis and asthma due to EDTA-containing detergents or disinfectants », American Journal of Industrial Medicine, vol. 55, no 8, p. 677‑682, 2012, doi: 10.1002/ajim.22036.</w:t>
      </w:r>
    </w:p>
    <w:p w14:paraId="64B286B2" w14:textId="77777777" w:rsidR="004939B1" w:rsidRPr="00D06955" w:rsidRDefault="004939B1" w:rsidP="004939B1">
      <w:pPr>
        <w:pStyle w:val="Bibliographie"/>
        <w:rPr>
          <w:lang w:val="en-US"/>
        </w:rPr>
      </w:pPr>
      <w:r w:rsidRPr="00D06955">
        <w:rPr>
          <w:lang w:val="en-US"/>
        </w:rPr>
        <w:t>[38]</w:t>
      </w:r>
      <w:r w:rsidRPr="00D06955">
        <w:rPr>
          <w:lang w:val="en-US"/>
        </w:rPr>
        <w:tab/>
        <w:t>E. Beaudouin, G. Kanny, R. Jankowski, R. Stringini, et D. A. Moneret-Vautrin, « [Occupational allergic rhinitis]. », Ann Otolaryngol Chir Cervicofac, vol. 111, no 3, p. 115‑119, 1994.</w:t>
      </w:r>
    </w:p>
    <w:p w14:paraId="2FE63AB9" w14:textId="77777777" w:rsidR="004939B1" w:rsidRPr="00D06955" w:rsidRDefault="004939B1" w:rsidP="004939B1">
      <w:pPr>
        <w:pStyle w:val="Bibliographie"/>
        <w:rPr>
          <w:lang w:val="en-US"/>
        </w:rPr>
      </w:pPr>
      <w:r w:rsidRPr="00D06955">
        <w:rPr>
          <w:lang w:val="en-US"/>
        </w:rPr>
        <w:t>[39]</w:t>
      </w:r>
      <w:r w:rsidRPr="00D06955">
        <w:rPr>
          <w:lang w:val="en-US"/>
        </w:rPr>
        <w:tab/>
        <w:t>J. L. Anguita et al., « An occupational respiratory allergy caused by Sinapis alba pollen in olive farmers », Allergy: European Journal of Allergy and Clinical Immunology, vol. 62, no 4, p. 447‑450, 2007, doi: 10.1111/j.1398-9995.2006.01306.x.</w:t>
      </w:r>
    </w:p>
    <w:p w14:paraId="2E679FCD" w14:textId="77777777" w:rsidR="006152A2" w:rsidRPr="00D06955" w:rsidRDefault="005957B2" w:rsidP="004939B1">
      <w:pPr>
        <w:tabs>
          <w:tab w:val="left" w:pos="384"/>
        </w:tabs>
        <w:ind w:left="384" w:hanging="384"/>
        <w:jc w:val="both"/>
        <w:rPr>
          <w:lang w:val="en-US"/>
        </w:rPr>
      </w:pPr>
      <w:r w:rsidRPr="00D06955">
        <w:rPr>
          <w:lang w:val="en-US"/>
        </w:rPr>
        <w:fldChar w:fldCharType="end"/>
      </w:r>
      <w:r w:rsidR="009B52D5" w:rsidRPr="00D06955">
        <w:rPr>
          <w:lang w:val="en-US"/>
        </w:rPr>
        <w:t>[40]</w:t>
      </w:r>
      <w:r w:rsidR="009B52D5" w:rsidRPr="00D06955">
        <w:rPr>
          <w:lang w:val="en-US"/>
        </w:rPr>
        <w:tab/>
        <w:t xml:space="preserve">Á. Ferrer, J. </w:t>
      </w:r>
      <w:proofErr w:type="spellStart"/>
      <w:r w:rsidR="009B52D5" w:rsidRPr="00D06955">
        <w:rPr>
          <w:lang w:val="en-US"/>
        </w:rPr>
        <w:t>Carnés</w:t>
      </w:r>
      <w:proofErr w:type="spellEnd"/>
      <w:r w:rsidR="009B52D5" w:rsidRPr="00D06955">
        <w:rPr>
          <w:lang w:val="en-US"/>
        </w:rPr>
        <w:t xml:space="preserve">, F. M. Marco, C. </w:t>
      </w:r>
      <w:proofErr w:type="spellStart"/>
      <w:r w:rsidR="009B52D5" w:rsidRPr="00D06955">
        <w:rPr>
          <w:lang w:val="en-US"/>
        </w:rPr>
        <w:t>Andréu</w:t>
      </w:r>
      <w:proofErr w:type="spellEnd"/>
      <w:r w:rsidR="009B52D5" w:rsidRPr="00D06955">
        <w:rPr>
          <w:lang w:val="en-US"/>
        </w:rPr>
        <w:t xml:space="preserve">, et E. Fernández-Caldas, « Occupational allergic </w:t>
      </w:r>
      <w:proofErr w:type="spellStart"/>
      <w:r w:rsidR="009B52D5" w:rsidRPr="00D06955">
        <w:rPr>
          <w:lang w:val="en-US"/>
        </w:rPr>
        <w:t>rhinoconjunctivitis</w:t>
      </w:r>
      <w:proofErr w:type="spellEnd"/>
      <w:r w:rsidR="009B52D5" w:rsidRPr="00D06955">
        <w:rPr>
          <w:lang w:val="en-US"/>
        </w:rPr>
        <w:t xml:space="preserve"> and asthma to goat and cross-reactivity with cow epithelium », Annals of Allergy, Asthma and Immunology, vol. 96, no 4, p. 579‑585, 2006, </w:t>
      </w:r>
      <w:proofErr w:type="spellStart"/>
      <w:r w:rsidR="009B52D5" w:rsidRPr="00D06955">
        <w:rPr>
          <w:lang w:val="en-US"/>
        </w:rPr>
        <w:t>doi</w:t>
      </w:r>
      <w:proofErr w:type="spellEnd"/>
      <w:r w:rsidR="009B52D5" w:rsidRPr="00D06955">
        <w:rPr>
          <w:lang w:val="en-US"/>
        </w:rPr>
        <w:t>: 10.1016/S1081-1206(10)63553-3.</w:t>
      </w:r>
    </w:p>
    <w:p w14:paraId="586A5815" w14:textId="77777777" w:rsidR="00FD0FFA" w:rsidRPr="00D06955" w:rsidRDefault="005957B2" w:rsidP="007F1AF9">
      <w:pPr>
        <w:pStyle w:val="Bibliographie"/>
        <w:ind w:left="0" w:firstLine="0"/>
        <w:rPr>
          <w:lang w:val="en-US"/>
        </w:rPr>
      </w:pPr>
      <w:r w:rsidRPr="00D06955">
        <w:rPr>
          <w:lang w:val="en-US"/>
        </w:rPr>
        <w:fldChar w:fldCharType="begin"/>
      </w:r>
      <w:r w:rsidR="00FD0FFA">
        <w:rPr>
          <w:lang w:val="en-US"/>
        </w:rPr>
        <w:instrText xml:space="preserve"> ADDIN ZOTERO_BIBL {"uncited":[],"omitted":[],"custom":[]} CSL_BIBLIOGRAPHY </w:instrText>
      </w:r>
      <w:r w:rsidRPr="00D06955">
        <w:rPr>
          <w:lang w:val="en-US"/>
        </w:rPr>
        <w:fldChar w:fldCharType="separate"/>
      </w:r>
    </w:p>
    <w:p w14:paraId="02C20AF4" w14:textId="77777777" w:rsidR="00FD0FFA" w:rsidRDefault="00FD0FFA" w:rsidP="00FD0FFA">
      <w:pPr>
        <w:pStyle w:val="Bibliographie"/>
        <w:rPr>
          <w:lang w:val="en-US"/>
        </w:rPr>
      </w:pPr>
      <w:r w:rsidRPr="00FD0FFA">
        <w:rPr>
          <w:lang w:val="en-US"/>
        </w:rPr>
        <w:t>[4</w:t>
      </w:r>
      <w:r w:rsidR="007F1AF9">
        <w:rPr>
          <w:lang w:val="en-US"/>
        </w:rPr>
        <w:t>1</w:t>
      </w:r>
      <w:r w:rsidRPr="00FD0FFA">
        <w:rPr>
          <w:lang w:val="en-US"/>
        </w:rPr>
        <w:t>]</w:t>
      </w:r>
      <w:r w:rsidRPr="00FD0FFA">
        <w:rPr>
          <w:lang w:val="en-US"/>
        </w:rPr>
        <w:tab/>
        <w:t xml:space="preserve">T. Pirilä et J. Nuutinen, « Acoustic rhinometry, rhinomanometry and the amount of nasal secretion in the clinical monitoring of the nasal provocation test. », </w:t>
      </w:r>
      <w:r w:rsidRPr="00D06955">
        <w:rPr>
          <w:lang w:val="en-US"/>
        </w:rPr>
        <w:t>Clin. Exp. Allergy J. Br. Soc. Allergy Clin. Immunol.</w:t>
      </w:r>
      <w:r w:rsidRPr="00FD0FFA">
        <w:rPr>
          <w:lang w:val="en-US"/>
        </w:rPr>
        <w:t>, vol. 28, n</w:t>
      </w:r>
      <w:r w:rsidRPr="00D06955">
        <w:rPr>
          <w:lang w:val="en-US"/>
        </w:rPr>
        <w:t>o</w:t>
      </w:r>
      <w:r w:rsidRPr="00FD0FFA">
        <w:rPr>
          <w:lang w:val="en-US"/>
        </w:rPr>
        <w:t xml:space="preserve"> 4, p. 468‑477, avr. 1998, doi: Occupational rhinitis in damp and moldy workplaces.</w:t>
      </w:r>
    </w:p>
    <w:p w14:paraId="692AE6A4" w14:textId="77777777" w:rsidR="003F387C" w:rsidRPr="003F387C" w:rsidRDefault="003F387C" w:rsidP="003F387C">
      <w:pPr>
        <w:rPr>
          <w:lang w:val="en-US"/>
        </w:rPr>
      </w:pPr>
      <w:r w:rsidRPr="00D06955">
        <w:rPr>
          <w:lang w:val="en-US"/>
        </w:rPr>
        <w:t>[42]</w:t>
      </w:r>
      <w:r w:rsidRPr="00D06955">
        <w:rPr>
          <w:lang w:val="en-US"/>
        </w:rPr>
        <w:tab/>
        <w:t>H. Laborde-Castérot, N. Rosenberg, P. Dupont, et R. Garnier, « Is the incidence of aliphatic amine-induced occupational rhinitis and asthma underestimated? », Am J Ind Med, vol. 57, no 12, p. 1303‑1310, déc. 2014, doi: 10.1002/ajim.22373</w:t>
      </w:r>
    </w:p>
    <w:p w14:paraId="2DDEFDAB" w14:textId="77777777" w:rsidR="00DB228C" w:rsidRPr="00D06955" w:rsidRDefault="005957B2" w:rsidP="00096582">
      <w:pPr>
        <w:pStyle w:val="Bibliographie"/>
        <w:rPr>
          <w:lang w:val="en-US"/>
        </w:rPr>
      </w:pPr>
      <w:r w:rsidRPr="00D06955">
        <w:rPr>
          <w:lang w:val="en-US"/>
        </w:rPr>
        <w:fldChar w:fldCharType="end"/>
      </w:r>
    </w:p>
    <w:p w14:paraId="5EB65CAA" w14:textId="77777777" w:rsidR="00451FE9" w:rsidRPr="00451FE9" w:rsidRDefault="00451FE9" w:rsidP="00451FE9">
      <w:pPr>
        <w:rPr>
          <w:lang w:val="en-US"/>
        </w:rPr>
      </w:pPr>
    </w:p>
    <w:p w14:paraId="150DD3E8" w14:textId="77777777" w:rsidR="00CA3B8F" w:rsidRPr="003124F1" w:rsidRDefault="005957B2" w:rsidP="00CA3B8F">
      <w:pPr>
        <w:pStyle w:val="Bibliographie"/>
        <w:rPr>
          <w:rPrChange w:id="608" w:author="youssef" w:date="2022-09-14T10:15:00Z">
            <w:rPr>
              <w:lang w:val="en-US"/>
            </w:rPr>
          </w:rPrChange>
        </w:rPr>
      </w:pPr>
      <w:r w:rsidRPr="00D06955">
        <w:rPr>
          <w:lang w:val="en-US"/>
        </w:rPr>
        <w:fldChar w:fldCharType="begin"/>
      </w:r>
      <w:r w:rsidR="00CA3B8F" w:rsidRPr="00055AED">
        <w:rPr>
          <w:lang w:val="en-US"/>
        </w:rPr>
        <w:instrText xml:space="preserve"> ADDIN ZOTERO_BIBL {"uncited":[],"omitted":[],"custom":[]} CSL_BIBLIOGRAPHY </w:instrText>
      </w:r>
      <w:r w:rsidRPr="00D06955">
        <w:rPr>
          <w:lang w:val="en-US"/>
        </w:rPr>
        <w:fldChar w:fldCharType="separate"/>
      </w:r>
      <w:r w:rsidR="00CA3B8F" w:rsidRPr="00D06955">
        <w:rPr>
          <w:lang w:val="en-US"/>
        </w:rPr>
        <w:t>[</w:t>
      </w:r>
      <w:r w:rsidR="0056628F" w:rsidRPr="00D06955">
        <w:rPr>
          <w:lang w:val="en-US"/>
        </w:rPr>
        <w:t>43</w:t>
      </w:r>
      <w:r w:rsidR="00CA3B8F" w:rsidRPr="00D06955">
        <w:rPr>
          <w:lang w:val="en-US"/>
        </w:rPr>
        <w:t>]</w:t>
      </w:r>
      <w:r w:rsidR="00CA3B8F" w:rsidRPr="00D06955">
        <w:rPr>
          <w:lang w:val="en-US"/>
        </w:rPr>
        <w:tab/>
        <w:t xml:space="preserve">A. Krakowiak, U. Ruta, P. Górski, S. Kowalska, et C. Pałczyński, « Nasal lavage fluid examination and rhinomanometry in the diagnostics of occupational airway allergy to </w:t>
      </w:r>
      <w:r w:rsidR="00CA3B8F" w:rsidRPr="00D06955">
        <w:rPr>
          <w:lang w:val="en-US"/>
        </w:rPr>
        <w:lastRenderedPageBreak/>
        <w:t xml:space="preserve">laboratory animals », International Journal of Occupational Medicine and Environmental Health, vol. 16, no 2, p. 125‑132, 2003. </w:t>
      </w:r>
      <w:r w:rsidRPr="005957B2">
        <w:rPr>
          <w:rPrChange w:id="609" w:author="youssef" w:date="2022-09-14T10:15:00Z">
            <w:rPr>
              <w:lang w:val="en-US"/>
            </w:rPr>
          </w:rPrChange>
        </w:rPr>
        <w:t>(refernce de correlation entre les score et la résistance asale)</w:t>
      </w:r>
    </w:p>
    <w:p w14:paraId="4E871F35" w14:textId="77777777" w:rsidR="00C7355B" w:rsidRPr="003124F1" w:rsidRDefault="00C7355B">
      <w:pPr>
        <w:rPr>
          <w:rPrChange w:id="610" w:author="youssef" w:date="2022-09-14T10:15:00Z">
            <w:rPr>
              <w:lang w:val="en-US"/>
            </w:rPr>
          </w:rPrChange>
        </w:rPr>
      </w:pPr>
    </w:p>
    <w:p w14:paraId="30C50960" w14:textId="77777777" w:rsidR="00C7355B" w:rsidRDefault="00CA037F">
      <w:pPr>
        <w:rPr>
          <w:lang w:val="en-US"/>
        </w:rPr>
      </w:pPr>
      <w:r w:rsidRPr="00D06955">
        <w:rPr>
          <w:lang w:val="en-US"/>
        </w:rPr>
        <w:t>[</w:t>
      </w:r>
      <w:r w:rsidR="0056628F" w:rsidRPr="00D06955">
        <w:rPr>
          <w:lang w:val="en-US"/>
        </w:rPr>
        <w:t>44</w:t>
      </w:r>
      <w:r w:rsidRPr="00D06955">
        <w:rPr>
          <w:lang w:val="en-US"/>
        </w:rPr>
        <w:t>]</w:t>
      </w:r>
      <w:r w:rsidRPr="00D06955">
        <w:rPr>
          <w:lang w:val="en-US"/>
        </w:rPr>
        <w:tab/>
        <w:t>M. Desrosiers, B. Nguyen, H. Ghezzo, C. Leblanc, et J.-L. Malo, « Nasal response in subjects undergoing challenges by inhaling occupational agents causing asthma through the nose and mouth », Allergy: European Journal of Allergy and Clinical Immunology, vol. 53, no 9, p. 840‑848, 1998, doi: 10.1111/j.1398-9995.1998.tb03989.x ( article presente que l'augme</w:t>
      </w:r>
      <w:r w:rsidR="00835951" w:rsidRPr="00D06955">
        <w:rPr>
          <w:lang w:val="en-US"/>
        </w:rPr>
        <w:t>ntation de RN Est associé avec H</w:t>
      </w:r>
      <w:r w:rsidRPr="00D06955">
        <w:rPr>
          <w:lang w:val="en-US"/>
        </w:rPr>
        <w:t>PM)</w:t>
      </w:r>
    </w:p>
    <w:p w14:paraId="1205688B" w14:textId="77777777" w:rsidR="00C7355B" w:rsidRDefault="005957B2">
      <w:pPr>
        <w:rPr>
          <w:lang w:val="en-US"/>
        </w:rPr>
      </w:pPr>
      <w:r w:rsidRPr="00D06955">
        <w:rPr>
          <w:lang w:val="en-US"/>
        </w:rPr>
        <w:fldChar w:fldCharType="end"/>
      </w:r>
    </w:p>
    <w:p w14:paraId="7488469A" w14:textId="77777777" w:rsidR="006F784D" w:rsidRPr="003124F1" w:rsidRDefault="00D33D54" w:rsidP="00B73972">
      <w:pPr>
        <w:spacing w:after="160" w:line="276" w:lineRule="auto"/>
        <w:jc w:val="both"/>
        <w:rPr>
          <w:rPrChange w:id="611" w:author="youssef" w:date="2022-09-14T09:41:00Z">
            <w:rPr>
              <w:lang w:val="en-US"/>
            </w:rPr>
          </w:rPrChange>
        </w:rPr>
      </w:pPr>
      <w:r w:rsidRPr="00D06955">
        <w:rPr>
          <w:lang w:val="en-US"/>
        </w:rPr>
        <w:t>[</w:t>
      </w:r>
      <w:r w:rsidR="0056628F" w:rsidRPr="00D06955">
        <w:rPr>
          <w:lang w:val="en-US"/>
        </w:rPr>
        <w:t>45</w:t>
      </w:r>
      <w:r w:rsidRPr="00D06955">
        <w:rPr>
          <w:lang w:val="en-US"/>
        </w:rPr>
        <w:t xml:space="preserve">]         I. M. Sánchez-Guerrero, A. I. Escudero, B. Bartolomé, et R. Palacios, « Occupational allergy caused by carnation (Dianthus </w:t>
      </w:r>
      <w:proofErr w:type="spellStart"/>
      <w:r w:rsidRPr="00D06955">
        <w:rPr>
          <w:lang w:val="en-US"/>
        </w:rPr>
        <w:t>caryophyllus</w:t>
      </w:r>
      <w:proofErr w:type="spellEnd"/>
      <w:r w:rsidRPr="00D06955">
        <w:rPr>
          <w:lang w:val="en-US"/>
        </w:rPr>
        <w:t xml:space="preserve">) », Journal of Allergy and Clinical Immunology, vol. 104, no 1, p. 181‑185, 1999, </w:t>
      </w:r>
      <w:proofErr w:type="spellStart"/>
      <w:r w:rsidRPr="00D06955">
        <w:rPr>
          <w:lang w:val="en-US"/>
        </w:rPr>
        <w:t>doi</w:t>
      </w:r>
      <w:proofErr w:type="spellEnd"/>
      <w:r w:rsidRPr="00D06955">
        <w:rPr>
          <w:lang w:val="en-US"/>
        </w:rPr>
        <w:t xml:space="preserve">: 10.1016/S0091-6749(99)70132-6. </w:t>
      </w:r>
      <w:r w:rsidR="005957B2" w:rsidRPr="005957B2">
        <w:rPr>
          <w:rPrChange w:id="612" w:author="youssef" w:date="2022-09-14T09:41:00Z">
            <w:rPr>
              <w:lang w:val="en-US"/>
            </w:rPr>
          </w:rPrChange>
        </w:rPr>
        <w:t>(</w:t>
      </w:r>
      <w:proofErr w:type="spellStart"/>
      <w:r w:rsidR="005957B2" w:rsidRPr="005957B2">
        <w:rPr>
          <w:rPrChange w:id="613" w:author="youssef" w:date="2022-09-14T09:41:00Z">
            <w:rPr>
              <w:lang w:val="en-US"/>
            </w:rPr>
          </w:rPrChange>
        </w:rPr>
        <w:t>comparaisonr</w:t>
      </w:r>
      <w:proofErr w:type="spellEnd"/>
      <w:r w:rsidR="005957B2" w:rsidRPr="005957B2">
        <w:rPr>
          <w:rPrChange w:id="614" w:author="youssef" w:date="2022-09-14T09:41:00Z">
            <w:rPr>
              <w:lang w:val="en-US"/>
            </w:rPr>
          </w:rPrChange>
        </w:rPr>
        <w:t xml:space="preserve"> entre les </w:t>
      </w:r>
      <w:proofErr w:type="spellStart"/>
      <w:r w:rsidR="005957B2" w:rsidRPr="005957B2">
        <w:rPr>
          <w:rPrChange w:id="615" w:author="youssef" w:date="2022-09-14T09:41:00Z">
            <w:rPr>
              <w:lang w:val="en-US"/>
            </w:rPr>
          </w:rPrChange>
        </w:rPr>
        <w:t>resultats</w:t>
      </w:r>
      <w:proofErr w:type="spellEnd"/>
      <w:r w:rsidR="005957B2" w:rsidRPr="005957B2">
        <w:rPr>
          <w:rPrChange w:id="616" w:author="youssef" w:date="2022-09-14T09:41:00Z">
            <w:rPr>
              <w:lang w:val="en-US"/>
            </w:rPr>
          </w:rPrChange>
        </w:rPr>
        <w:t xml:space="preserve"> des teste cutané </w:t>
      </w:r>
      <w:proofErr w:type="spellStart"/>
      <w:r w:rsidR="005957B2" w:rsidRPr="005957B2">
        <w:rPr>
          <w:rPrChange w:id="617" w:author="youssef" w:date="2022-09-14T09:41:00Z">
            <w:rPr>
              <w:lang w:val="en-US"/>
            </w:rPr>
          </w:rPrChange>
        </w:rPr>
        <w:t>rast</w:t>
      </w:r>
      <w:proofErr w:type="spellEnd"/>
      <w:r w:rsidR="005957B2" w:rsidRPr="005957B2">
        <w:rPr>
          <w:rPrChange w:id="618" w:author="youssef" w:date="2022-09-14T09:41:00Z">
            <w:rPr>
              <w:lang w:val="en-US"/>
            </w:rPr>
          </w:rPrChange>
        </w:rPr>
        <w:t xml:space="preserve"> et </w:t>
      </w:r>
      <w:proofErr w:type="spellStart"/>
      <w:r w:rsidR="005957B2" w:rsidRPr="005957B2">
        <w:rPr>
          <w:rPrChange w:id="619" w:author="youssef" w:date="2022-09-14T09:41:00Z">
            <w:rPr>
              <w:lang w:val="en-US"/>
            </w:rPr>
          </w:rPrChange>
        </w:rPr>
        <w:t>tpn</w:t>
      </w:r>
      <w:proofErr w:type="spellEnd"/>
      <w:r w:rsidR="005957B2" w:rsidRPr="005957B2">
        <w:rPr>
          <w:rPrChange w:id="620" w:author="youssef" w:date="2022-09-14T09:41:00Z">
            <w:rPr>
              <w:lang w:val="en-US"/>
            </w:rPr>
          </w:rPrChange>
        </w:rPr>
        <w:t xml:space="preserve"> et étude des association</w:t>
      </w:r>
    </w:p>
    <w:p w14:paraId="2B09854C" w14:textId="77777777" w:rsidR="00FD0FFA" w:rsidRPr="003124F1" w:rsidRDefault="005957B2" w:rsidP="00C7355B">
      <w:pPr>
        <w:spacing w:after="160" w:line="276" w:lineRule="auto"/>
        <w:jc w:val="both"/>
        <w:rPr>
          <w:rPrChange w:id="621" w:author="youssef" w:date="2022-09-14T09:40:00Z">
            <w:rPr>
              <w:lang w:val="en-US"/>
            </w:rPr>
          </w:rPrChange>
        </w:rPr>
      </w:pPr>
      <w:r w:rsidRPr="005957B2">
        <w:rPr>
          <w:rPrChange w:id="622" w:author="youssef" w:date="2022-09-14T09:40:00Z">
            <w:rPr>
              <w:lang w:val="en-US"/>
            </w:rPr>
          </w:rPrChange>
        </w:rPr>
        <w:t xml:space="preserve">[46]       M. </w:t>
      </w:r>
      <w:proofErr w:type="spellStart"/>
      <w:r w:rsidRPr="005957B2">
        <w:rPr>
          <w:rPrChange w:id="623" w:author="youssef" w:date="2022-09-14T09:40:00Z">
            <w:rPr>
              <w:lang w:val="en-US"/>
            </w:rPr>
          </w:rPrChange>
        </w:rPr>
        <w:t>Hytönen</w:t>
      </w:r>
      <w:proofErr w:type="spellEnd"/>
      <w:r w:rsidRPr="005957B2">
        <w:rPr>
          <w:rPrChange w:id="624" w:author="youssef" w:date="2022-09-14T09:40:00Z">
            <w:rPr>
              <w:lang w:val="en-US"/>
            </w:rPr>
          </w:rPrChange>
        </w:rPr>
        <w:t xml:space="preserve"> et E. Sala, « Nasal provocation test in the diagnostics of </w:t>
      </w:r>
      <w:proofErr w:type="spellStart"/>
      <w:r w:rsidRPr="005957B2">
        <w:rPr>
          <w:rPrChange w:id="625" w:author="youssef" w:date="2022-09-14T09:40:00Z">
            <w:rPr>
              <w:lang w:val="en-US"/>
            </w:rPr>
          </w:rPrChange>
        </w:rPr>
        <w:t>occupational</w:t>
      </w:r>
      <w:proofErr w:type="spellEnd"/>
      <w:r w:rsidRPr="005957B2">
        <w:rPr>
          <w:rPrChange w:id="626" w:author="youssef" w:date="2022-09-14T09:40:00Z">
            <w:rPr>
              <w:lang w:val="en-US"/>
            </w:rPr>
          </w:rPrChange>
        </w:rPr>
        <w:t xml:space="preserve"> </w:t>
      </w:r>
      <w:proofErr w:type="spellStart"/>
      <w:r w:rsidRPr="005957B2">
        <w:rPr>
          <w:rPrChange w:id="627" w:author="youssef" w:date="2022-09-14T09:40:00Z">
            <w:rPr>
              <w:lang w:val="en-US"/>
            </w:rPr>
          </w:rPrChange>
        </w:rPr>
        <w:t>allergic</w:t>
      </w:r>
      <w:proofErr w:type="spellEnd"/>
      <w:r w:rsidRPr="005957B2">
        <w:rPr>
          <w:rPrChange w:id="628" w:author="youssef" w:date="2022-09-14T09:40:00Z">
            <w:rPr>
              <w:lang w:val="en-US"/>
            </w:rPr>
          </w:rPrChange>
        </w:rPr>
        <w:t xml:space="preserve"> </w:t>
      </w:r>
      <w:proofErr w:type="spellStart"/>
      <w:r w:rsidRPr="005957B2">
        <w:rPr>
          <w:rPrChange w:id="629" w:author="youssef" w:date="2022-09-14T09:40:00Z">
            <w:rPr>
              <w:lang w:val="en-US"/>
            </w:rPr>
          </w:rPrChange>
        </w:rPr>
        <w:t>rhinitis</w:t>
      </w:r>
      <w:proofErr w:type="spellEnd"/>
      <w:r w:rsidRPr="005957B2">
        <w:rPr>
          <w:rPrChange w:id="630" w:author="youssef" w:date="2022-09-14T09:40:00Z">
            <w:rPr>
              <w:lang w:val="en-US"/>
            </w:rPr>
          </w:rPrChange>
        </w:rPr>
        <w:t xml:space="preserve">. », </w:t>
      </w:r>
      <w:proofErr w:type="spellStart"/>
      <w:r w:rsidRPr="005957B2">
        <w:rPr>
          <w:rPrChange w:id="631" w:author="youssef" w:date="2022-09-14T09:40:00Z">
            <w:rPr>
              <w:lang w:val="en-US"/>
            </w:rPr>
          </w:rPrChange>
        </w:rPr>
        <w:t>Rhinology</w:t>
      </w:r>
      <w:proofErr w:type="spellEnd"/>
      <w:r w:rsidRPr="005957B2">
        <w:rPr>
          <w:rPrChange w:id="632" w:author="youssef" w:date="2022-09-14T09:40:00Z">
            <w:rPr>
              <w:lang w:val="en-US"/>
            </w:rPr>
          </w:rPrChange>
        </w:rPr>
        <w:t xml:space="preserve">, vol. 34, no 2, p. 86‑90, juin 1996 ( comparer les </w:t>
      </w:r>
      <w:proofErr w:type="spellStart"/>
      <w:r w:rsidRPr="005957B2">
        <w:rPr>
          <w:rPrChange w:id="633" w:author="youssef" w:date="2022-09-14T09:40:00Z">
            <w:rPr>
              <w:lang w:val="en-US"/>
            </w:rPr>
          </w:rPrChange>
        </w:rPr>
        <w:t>resultants</w:t>
      </w:r>
      <w:proofErr w:type="spellEnd"/>
      <w:r w:rsidRPr="005957B2">
        <w:rPr>
          <w:rPrChange w:id="634" w:author="youssef" w:date="2022-09-14T09:40:00Z">
            <w:rPr>
              <w:lang w:val="en-US"/>
            </w:rPr>
          </w:rPrChange>
        </w:rPr>
        <w:t xml:space="preserve"> de ces </w:t>
      </w:r>
      <w:proofErr w:type="spellStart"/>
      <w:r w:rsidRPr="005957B2">
        <w:rPr>
          <w:rPrChange w:id="635" w:author="youssef" w:date="2022-09-14T09:40:00Z">
            <w:rPr>
              <w:lang w:val="en-US"/>
            </w:rPr>
          </w:rPrChange>
        </w:rPr>
        <w:t>mésure</w:t>
      </w:r>
      <w:proofErr w:type="spellEnd"/>
      <w:r w:rsidRPr="005957B2">
        <w:rPr>
          <w:rPrChange w:id="636" w:author="youssef" w:date="2022-09-14T09:40:00Z">
            <w:rPr>
              <w:lang w:val="en-US"/>
            </w:rPr>
          </w:rPrChange>
        </w:rPr>
        <w:t xml:space="preserve"> à un score de changement d’états nasale et limite : placebo- résultat positif &gt; 50%)</w:t>
      </w:r>
    </w:p>
    <w:p w14:paraId="274B781F" w14:textId="77777777" w:rsidR="006E3133" w:rsidRPr="00D06955" w:rsidRDefault="0056628F" w:rsidP="00B73972">
      <w:pPr>
        <w:jc w:val="both"/>
        <w:rPr>
          <w:lang w:val="en-US"/>
        </w:rPr>
      </w:pPr>
      <w:r w:rsidRPr="00D06955">
        <w:rPr>
          <w:lang w:val="en-US"/>
        </w:rPr>
        <w:t>[47</w:t>
      </w:r>
      <w:r w:rsidR="00FF0F5C" w:rsidRPr="00D06955">
        <w:rPr>
          <w:lang w:val="en-US"/>
        </w:rPr>
        <w:t xml:space="preserve">]           D. </w:t>
      </w:r>
      <w:proofErr w:type="spellStart"/>
      <w:r w:rsidR="00FF0F5C" w:rsidRPr="00D06955">
        <w:rPr>
          <w:lang w:val="en-US"/>
        </w:rPr>
        <w:t>Chloros</w:t>
      </w:r>
      <w:proofErr w:type="spellEnd"/>
      <w:r w:rsidR="00FF0F5C" w:rsidRPr="00D06955">
        <w:rPr>
          <w:lang w:val="en-US"/>
        </w:rPr>
        <w:t xml:space="preserve">, L. </w:t>
      </w:r>
      <w:proofErr w:type="spellStart"/>
      <w:r w:rsidR="00FF0F5C" w:rsidRPr="00D06955">
        <w:rPr>
          <w:lang w:val="en-US"/>
        </w:rPr>
        <w:t>Sichletidis</w:t>
      </w:r>
      <w:proofErr w:type="spellEnd"/>
      <w:r w:rsidR="00FF0F5C" w:rsidRPr="00D06955">
        <w:rPr>
          <w:lang w:val="en-US"/>
        </w:rPr>
        <w:t xml:space="preserve">, G. </w:t>
      </w:r>
      <w:proofErr w:type="spellStart"/>
      <w:r w:rsidR="00FF0F5C" w:rsidRPr="00D06955">
        <w:rPr>
          <w:lang w:val="en-US"/>
        </w:rPr>
        <w:t>Kyriazis</w:t>
      </w:r>
      <w:proofErr w:type="spellEnd"/>
      <w:r w:rsidR="00FF0F5C" w:rsidRPr="00D06955">
        <w:rPr>
          <w:lang w:val="en-US"/>
        </w:rPr>
        <w:t xml:space="preserve">, E. </w:t>
      </w:r>
      <w:proofErr w:type="spellStart"/>
      <w:r w:rsidR="00FF0F5C" w:rsidRPr="00D06955">
        <w:rPr>
          <w:lang w:val="en-US"/>
        </w:rPr>
        <w:t>Vlachogianni</w:t>
      </w:r>
      <w:proofErr w:type="spellEnd"/>
      <w:r w:rsidR="00FF0F5C" w:rsidRPr="00D06955">
        <w:rPr>
          <w:lang w:val="en-US"/>
        </w:rPr>
        <w:t xml:space="preserve">, I. </w:t>
      </w:r>
      <w:proofErr w:type="spellStart"/>
      <w:r w:rsidR="00FF0F5C" w:rsidRPr="00D06955">
        <w:rPr>
          <w:lang w:val="en-US"/>
        </w:rPr>
        <w:t>Kottakis</w:t>
      </w:r>
      <w:proofErr w:type="spellEnd"/>
      <w:r w:rsidR="00FF0F5C" w:rsidRPr="00D06955">
        <w:rPr>
          <w:lang w:val="en-US"/>
        </w:rPr>
        <w:t xml:space="preserve">, et M. </w:t>
      </w:r>
      <w:proofErr w:type="spellStart"/>
      <w:r w:rsidR="00FF0F5C" w:rsidRPr="00D06955">
        <w:rPr>
          <w:lang w:val="en-US"/>
        </w:rPr>
        <w:t>Kakoura</w:t>
      </w:r>
      <w:proofErr w:type="spellEnd"/>
      <w:r w:rsidR="00FF0F5C" w:rsidRPr="00D06955">
        <w:rPr>
          <w:lang w:val="en-US"/>
        </w:rPr>
        <w:t xml:space="preserve">, « Respiratory effects in workers processing dried tobacco leaves », </w:t>
      </w:r>
      <w:proofErr w:type="spellStart"/>
      <w:r w:rsidR="00FF0F5C" w:rsidRPr="00D06955">
        <w:rPr>
          <w:lang w:val="en-US"/>
        </w:rPr>
        <w:t>Allergologia</w:t>
      </w:r>
      <w:proofErr w:type="spellEnd"/>
      <w:r w:rsidR="00FF0F5C" w:rsidRPr="00D06955">
        <w:rPr>
          <w:lang w:val="en-US"/>
        </w:rPr>
        <w:t xml:space="preserve"> et </w:t>
      </w:r>
      <w:proofErr w:type="spellStart"/>
      <w:r w:rsidR="00FF0F5C" w:rsidRPr="00D06955">
        <w:rPr>
          <w:lang w:val="en-US"/>
        </w:rPr>
        <w:t>Immunopathologia</w:t>
      </w:r>
      <w:proofErr w:type="spellEnd"/>
      <w:r w:rsidR="00FF0F5C" w:rsidRPr="00D06955">
        <w:rPr>
          <w:lang w:val="en-US"/>
        </w:rPr>
        <w:t xml:space="preserve">, vol. 32, no 6, p. 344‑351, 2004, </w:t>
      </w:r>
      <w:proofErr w:type="spellStart"/>
      <w:r w:rsidR="00FF0F5C" w:rsidRPr="00D06955">
        <w:rPr>
          <w:lang w:val="en-US"/>
        </w:rPr>
        <w:t>doi</w:t>
      </w:r>
      <w:proofErr w:type="spellEnd"/>
      <w:r w:rsidR="00FF0F5C" w:rsidRPr="00D06955">
        <w:rPr>
          <w:lang w:val="en-US"/>
        </w:rPr>
        <w:t xml:space="preserve">: 10.1016/S0301-0546(04)79267-8. (association avec le </w:t>
      </w:r>
      <w:proofErr w:type="spellStart"/>
      <w:r w:rsidR="00FF0F5C" w:rsidRPr="00D06955">
        <w:rPr>
          <w:lang w:val="en-US"/>
        </w:rPr>
        <w:t>poussier</w:t>
      </w:r>
      <w:proofErr w:type="spellEnd"/>
      <w:r w:rsidR="00FF0F5C" w:rsidRPr="00D06955">
        <w:rPr>
          <w:lang w:val="en-US"/>
        </w:rPr>
        <w:t xml:space="preserve"> du </w:t>
      </w:r>
      <w:proofErr w:type="spellStart"/>
      <w:r w:rsidR="00FF0F5C" w:rsidRPr="00D06955">
        <w:rPr>
          <w:lang w:val="en-US"/>
        </w:rPr>
        <w:t>tabac</w:t>
      </w:r>
      <w:proofErr w:type="spellEnd"/>
      <w:r w:rsidR="00FF0F5C" w:rsidRPr="00D06955">
        <w:rPr>
          <w:lang w:val="en-US"/>
        </w:rPr>
        <w:t>)</w:t>
      </w:r>
    </w:p>
    <w:p w14:paraId="154C09FE" w14:textId="77777777" w:rsidR="00F5543C" w:rsidRPr="00D06955" w:rsidRDefault="0056628F" w:rsidP="00F5543C">
      <w:pPr>
        <w:pStyle w:val="Bibliographie"/>
        <w:rPr>
          <w:lang w:val="en-US"/>
        </w:rPr>
      </w:pPr>
      <w:r w:rsidRPr="00D06955">
        <w:rPr>
          <w:lang w:val="en-US"/>
        </w:rPr>
        <w:t>[ 48</w:t>
      </w:r>
      <w:r w:rsidR="00F5543C" w:rsidRPr="00D06955">
        <w:rPr>
          <w:lang w:val="en-US"/>
        </w:rPr>
        <w:t xml:space="preserve">]             P. García-Ortega, B. Bartolomé, E. Enrique, P. </w:t>
      </w:r>
      <w:proofErr w:type="spellStart"/>
      <w:r w:rsidR="00F5543C" w:rsidRPr="00D06955">
        <w:rPr>
          <w:lang w:val="en-US"/>
        </w:rPr>
        <w:t>Gaig</w:t>
      </w:r>
      <w:proofErr w:type="spellEnd"/>
      <w:r w:rsidR="00F5543C" w:rsidRPr="00D06955">
        <w:rPr>
          <w:lang w:val="en-US"/>
        </w:rPr>
        <w:t xml:space="preserve">, et C. </w:t>
      </w:r>
      <w:proofErr w:type="spellStart"/>
      <w:r w:rsidR="00F5543C" w:rsidRPr="00D06955">
        <w:rPr>
          <w:lang w:val="en-US"/>
        </w:rPr>
        <w:t>Richart</w:t>
      </w:r>
      <w:proofErr w:type="spellEnd"/>
      <w:r w:rsidR="00F5543C" w:rsidRPr="00D06955">
        <w:rPr>
          <w:lang w:val="en-US"/>
        </w:rPr>
        <w:t xml:space="preserve">, « Allergy to </w:t>
      </w:r>
      <w:proofErr w:type="spellStart"/>
      <w:r w:rsidR="00F5543C" w:rsidRPr="00D06955">
        <w:rPr>
          <w:lang w:val="en-US"/>
        </w:rPr>
        <w:t>Diplotaxis</w:t>
      </w:r>
      <w:proofErr w:type="spellEnd"/>
      <w:r w:rsidR="00F5543C" w:rsidRPr="00D06955">
        <w:rPr>
          <w:lang w:val="en-US"/>
        </w:rPr>
        <w:t xml:space="preserve"> </w:t>
      </w:r>
      <w:proofErr w:type="spellStart"/>
      <w:r w:rsidR="00F5543C" w:rsidRPr="00D06955">
        <w:rPr>
          <w:lang w:val="en-US"/>
        </w:rPr>
        <w:t>erucoides</w:t>
      </w:r>
      <w:proofErr w:type="spellEnd"/>
      <w:r w:rsidR="00F5543C" w:rsidRPr="00D06955">
        <w:rPr>
          <w:lang w:val="en-US"/>
        </w:rPr>
        <w:t xml:space="preserve"> pollen: Occupational sensitization and cross-reactivity with other common pollens », Allergy: European Journal of Allergy and Clinical Immunology, vol. 56, no 7, p. 679‑683, 2001, </w:t>
      </w:r>
      <w:proofErr w:type="spellStart"/>
      <w:r w:rsidR="00F5543C" w:rsidRPr="00D06955">
        <w:rPr>
          <w:lang w:val="en-US"/>
        </w:rPr>
        <w:t>doi</w:t>
      </w:r>
      <w:proofErr w:type="spellEnd"/>
      <w:r w:rsidR="00F5543C" w:rsidRPr="00D06955">
        <w:rPr>
          <w:lang w:val="en-US"/>
        </w:rPr>
        <w:t>: 10.1034/j.1398-9995.2001.00043.x. (</w:t>
      </w:r>
      <w:proofErr w:type="spellStart"/>
      <w:r w:rsidR="00F5543C" w:rsidRPr="00D06955">
        <w:rPr>
          <w:lang w:val="en-US"/>
        </w:rPr>
        <w:t>comapraison</w:t>
      </w:r>
      <w:proofErr w:type="spellEnd"/>
      <w:r w:rsidR="00F5543C" w:rsidRPr="00D06955">
        <w:rPr>
          <w:lang w:val="en-US"/>
        </w:rPr>
        <w:t xml:space="preserve"> entre le RAST et TPN </w:t>
      </w:r>
      <w:proofErr w:type="spellStart"/>
      <w:r w:rsidR="00F5543C" w:rsidRPr="00D06955">
        <w:rPr>
          <w:lang w:val="en-US"/>
        </w:rPr>
        <w:t>limite</w:t>
      </w:r>
      <w:proofErr w:type="spellEnd"/>
      <w:r w:rsidR="00F5543C" w:rsidRPr="00D06955">
        <w:rPr>
          <w:lang w:val="en-US"/>
        </w:rPr>
        <w:t>)</w:t>
      </w:r>
    </w:p>
    <w:p w14:paraId="212808C0" w14:textId="77777777" w:rsidR="00F5543C" w:rsidRPr="00D06955" w:rsidRDefault="00F5543C" w:rsidP="00B73972">
      <w:pPr>
        <w:jc w:val="both"/>
        <w:rPr>
          <w:lang w:val="en-US"/>
        </w:rPr>
      </w:pPr>
    </w:p>
    <w:p w14:paraId="17E47F6D" w14:textId="77777777" w:rsidR="00363196" w:rsidRPr="003124F1" w:rsidRDefault="0056628F" w:rsidP="00B73972">
      <w:pPr>
        <w:jc w:val="both"/>
        <w:rPr>
          <w:rPrChange w:id="637" w:author="youssef" w:date="2022-09-14T09:40:00Z">
            <w:rPr>
              <w:lang w:val="en-US"/>
            </w:rPr>
          </w:rPrChange>
        </w:rPr>
      </w:pPr>
      <w:r w:rsidRPr="00D06955">
        <w:rPr>
          <w:lang w:val="en-US"/>
        </w:rPr>
        <w:t>[</w:t>
      </w:r>
      <w:r w:rsidR="00D06955" w:rsidRPr="00D06955">
        <w:rPr>
          <w:lang w:val="en-US"/>
        </w:rPr>
        <w:t>49</w:t>
      </w:r>
      <w:r w:rsidR="00363196" w:rsidRPr="00D06955">
        <w:rPr>
          <w:lang w:val="en-US"/>
        </w:rPr>
        <w:t xml:space="preserve">]         T. </w:t>
      </w:r>
      <w:proofErr w:type="spellStart"/>
      <w:r w:rsidR="00363196" w:rsidRPr="00D06955">
        <w:rPr>
          <w:lang w:val="en-US"/>
        </w:rPr>
        <w:t>Pirilä</w:t>
      </w:r>
      <w:proofErr w:type="spellEnd"/>
      <w:r w:rsidR="00363196" w:rsidRPr="00D06955">
        <w:rPr>
          <w:lang w:val="en-US"/>
        </w:rPr>
        <w:t xml:space="preserve">, A. </w:t>
      </w:r>
      <w:proofErr w:type="spellStart"/>
      <w:r w:rsidR="00363196" w:rsidRPr="00D06955">
        <w:rPr>
          <w:lang w:val="en-US"/>
        </w:rPr>
        <w:t>Talvisara</w:t>
      </w:r>
      <w:proofErr w:type="spellEnd"/>
      <w:r w:rsidR="00363196" w:rsidRPr="00D06955">
        <w:rPr>
          <w:lang w:val="en-US"/>
        </w:rPr>
        <w:t xml:space="preserve">, O. P. </w:t>
      </w:r>
      <w:proofErr w:type="spellStart"/>
      <w:r w:rsidR="00363196" w:rsidRPr="00D06955">
        <w:rPr>
          <w:lang w:val="en-US"/>
        </w:rPr>
        <w:t>Alho</w:t>
      </w:r>
      <w:proofErr w:type="spellEnd"/>
      <w:r w:rsidR="00363196" w:rsidRPr="00D06955">
        <w:rPr>
          <w:lang w:val="en-US"/>
        </w:rPr>
        <w:t xml:space="preserve">, et H. </w:t>
      </w:r>
      <w:proofErr w:type="spellStart"/>
      <w:r w:rsidR="00363196" w:rsidRPr="00D06955">
        <w:rPr>
          <w:lang w:val="en-US"/>
        </w:rPr>
        <w:t>Oja</w:t>
      </w:r>
      <w:proofErr w:type="spellEnd"/>
      <w:r w:rsidR="00363196" w:rsidRPr="00D06955">
        <w:rPr>
          <w:lang w:val="en-US"/>
        </w:rPr>
        <w:t xml:space="preserve">, « Physiological fluctuations in nasal resistance may interfere with nasal monitoring in the nasal provocation test. », Acta </w:t>
      </w:r>
      <w:proofErr w:type="spellStart"/>
      <w:r w:rsidR="00363196" w:rsidRPr="00D06955">
        <w:rPr>
          <w:lang w:val="en-US"/>
        </w:rPr>
        <w:t>Otolaryngol</w:t>
      </w:r>
      <w:proofErr w:type="spellEnd"/>
      <w:r w:rsidR="00363196" w:rsidRPr="00D06955">
        <w:rPr>
          <w:lang w:val="en-US"/>
        </w:rPr>
        <w:t xml:space="preserve">, vol. 117, no 4, p. 596‑600, </w:t>
      </w:r>
      <w:proofErr w:type="spellStart"/>
      <w:r w:rsidR="00363196" w:rsidRPr="00D06955">
        <w:rPr>
          <w:lang w:val="en-US"/>
        </w:rPr>
        <w:t>juill</w:t>
      </w:r>
      <w:proofErr w:type="spellEnd"/>
      <w:r w:rsidR="00363196" w:rsidRPr="00D06955">
        <w:rPr>
          <w:lang w:val="en-US"/>
        </w:rPr>
        <w:t xml:space="preserve">. </w:t>
      </w:r>
      <w:r w:rsidR="005957B2" w:rsidRPr="005957B2">
        <w:rPr>
          <w:rPrChange w:id="638" w:author="youssef" w:date="2022-09-14T09:40:00Z">
            <w:rPr>
              <w:lang w:val="en-US"/>
            </w:rPr>
          </w:rPrChange>
        </w:rPr>
        <w:t xml:space="preserve">1997, </w:t>
      </w:r>
      <w:proofErr w:type="spellStart"/>
      <w:r w:rsidR="005957B2" w:rsidRPr="005957B2">
        <w:rPr>
          <w:rPrChange w:id="639" w:author="youssef" w:date="2022-09-14T09:40:00Z">
            <w:rPr>
              <w:lang w:val="en-US"/>
            </w:rPr>
          </w:rPrChange>
        </w:rPr>
        <w:t>doi</w:t>
      </w:r>
      <w:proofErr w:type="spellEnd"/>
      <w:r w:rsidR="005957B2" w:rsidRPr="005957B2">
        <w:rPr>
          <w:rPrChange w:id="640" w:author="youssef" w:date="2022-09-14T09:40:00Z">
            <w:rPr>
              <w:lang w:val="en-US"/>
            </w:rPr>
          </w:rPrChange>
        </w:rPr>
        <w:t xml:space="preserve">: 10.3109/00016489709113444. (% d’augmentation de la résistance nasale en </w:t>
      </w:r>
      <w:proofErr w:type="spellStart"/>
      <w:r w:rsidR="005957B2" w:rsidRPr="005957B2">
        <w:rPr>
          <w:rPrChange w:id="641" w:author="youssef" w:date="2022-09-14T09:40:00Z">
            <w:rPr>
              <w:lang w:val="en-US"/>
            </w:rPr>
          </w:rPrChange>
        </w:rPr>
        <w:t>rhinomanométrie</w:t>
      </w:r>
      <w:proofErr w:type="spellEnd"/>
      <w:r w:rsidR="005957B2" w:rsidRPr="005957B2">
        <w:rPr>
          <w:rPrChange w:id="642" w:author="youssef" w:date="2022-09-14T09:40:00Z">
            <w:rPr>
              <w:lang w:val="en-US"/>
            </w:rPr>
          </w:rPrChange>
        </w:rPr>
        <w:t xml:space="preserve"> utilisé comme valeurs seuils entre les résultats positif et négatif du TPN)</w:t>
      </w:r>
    </w:p>
    <w:p w14:paraId="33F92BA0" w14:textId="77777777" w:rsidR="0056628F" w:rsidRPr="003124F1" w:rsidRDefault="0056628F" w:rsidP="00B73972">
      <w:pPr>
        <w:jc w:val="both"/>
        <w:rPr>
          <w:rPrChange w:id="643" w:author="youssef" w:date="2022-09-14T09:40:00Z">
            <w:rPr>
              <w:lang w:val="en-US"/>
            </w:rPr>
          </w:rPrChange>
        </w:rPr>
      </w:pPr>
    </w:p>
    <w:p w14:paraId="790B6759" w14:textId="77777777" w:rsidR="0056628F" w:rsidRPr="00D06955" w:rsidRDefault="005957B2" w:rsidP="00B73972">
      <w:pPr>
        <w:jc w:val="both"/>
        <w:rPr>
          <w:lang w:val="en-US"/>
        </w:rPr>
      </w:pPr>
      <w:r w:rsidRPr="005957B2">
        <w:rPr>
          <w:rPrChange w:id="644" w:author="youssef" w:date="2022-09-14T09:40:00Z">
            <w:rPr>
              <w:lang w:val="en-US"/>
            </w:rPr>
          </w:rPrChange>
        </w:rPr>
        <w:t xml:space="preserve">[50]         M. </w:t>
      </w:r>
      <w:proofErr w:type="spellStart"/>
      <w:r w:rsidRPr="005957B2">
        <w:rPr>
          <w:rPrChange w:id="645" w:author="youssef" w:date="2022-09-14T09:40:00Z">
            <w:rPr>
              <w:lang w:val="en-US"/>
            </w:rPr>
          </w:rPrChange>
        </w:rPr>
        <w:t>Álvarez</w:t>
      </w:r>
      <w:proofErr w:type="spellEnd"/>
      <w:r w:rsidRPr="005957B2">
        <w:rPr>
          <w:rPrChange w:id="646" w:author="youssef" w:date="2022-09-14T09:40:00Z">
            <w:rPr>
              <w:lang w:val="en-US"/>
            </w:rPr>
          </w:rPrChange>
        </w:rPr>
        <w:t xml:space="preserve"> Eire, F. </w:t>
      </w:r>
      <w:proofErr w:type="spellStart"/>
      <w:r w:rsidRPr="005957B2">
        <w:rPr>
          <w:rPrChange w:id="647" w:author="youssef" w:date="2022-09-14T09:40:00Z">
            <w:rPr>
              <w:lang w:val="en-US"/>
            </w:rPr>
          </w:rPrChange>
        </w:rPr>
        <w:t>Pineda</w:t>
      </w:r>
      <w:proofErr w:type="spellEnd"/>
      <w:r w:rsidRPr="005957B2">
        <w:rPr>
          <w:rPrChange w:id="648" w:author="youssef" w:date="2022-09-14T09:40:00Z">
            <w:rPr>
              <w:lang w:val="en-US"/>
            </w:rPr>
          </w:rPrChange>
        </w:rPr>
        <w:t xml:space="preserve">, S. Varela </w:t>
      </w:r>
      <w:proofErr w:type="spellStart"/>
      <w:r w:rsidRPr="005957B2">
        <w:rPr>
          <w:rPrChange w:id="649" w:author="youssef" w:date="2022-09-14T09:40:00Z">
            <w:rPr>
              <w:lang w:val="en-US"/>
            </w:rPr>
          </w:rPrChange>
        </w:rPr>
        <w:t>Losada</w:t>
      </w:r>
      <w:proofErr w:type="spellEnd"/>
      <w:r w:rsidRPr="005957B2">
        <w:rPr>
          <w:rPrChange w:id="650" w:author="youssef" w:date="2022-09-14T09:40:00Z">
            <w:rPr>
              <w:lang w:val="en-US"/>
            </w:rPr>
          </w:rPrChange>
        </w:rPr>
        <w:t xml:space="preserve">, C. González De La Cuesta, et M. </w:t>
      </w:r>
      <w:proofErr w:type="spellStart"/>
      <w:r w:rsidRPr="005957B2">
        <w:rPr>
          <w:rPrChange w:id="651" w:author="youssef" w:date="2022-09-14T09:40:00Z">
            <w:rPr>
              <w:lang w:val="en-US"/>
            </w:rPr>
          </w:rPrChange>
        </w:rPr>
        <w:t>Menéndez</w:t>
      </w:r>
      <w:proofErr w:type="spellEnd"/>
      <w:r w:rsidRPr="005957B2">
        <w:rPr>
          <w:rPrChange w:id="652" w:author="youssef" w:date="2022-09-14T09:40:00Z">
            <w:rPr>
              <w:lang w:val="en-US"/>
            </w:rPr>
          </w:rPrChange>
        </w:rPr>
        <w:t xml:space="preserve"> </w:t>
      </w:r>
      <w:proofErr w:type="spellStart"/>
      <w:r w:rsidRPr="005957B2">
        <w:rPr>
          <w:rPrChange w:id="653" w:author="youssef" w:date="2022-09-14T09:40:00Z">
            <w:rPr>
              <w:lang w:val="en-US"/>
            </w:rPr>
          </w:rPrChange>
        </w:rPr>
        <w:t>Villalva</w:t>
      </w:r>
      <w:proofErr w:type="spellEnd"/>
      <w:r w:rsidRPr="005957B2">
        <w:rPr>
          <w:rPrChange w:id="654" w:author="youssef" w:date="2022-09-14T09:40:00Z">
            <w:rPr>
              <w:lang w:val="en-US"/>
            </w:rPr>
          </w:rPrChange>
        </w:rPr>
        <w:t>, « </w:t>
      </w:r>
      <w:proofErr w:type="spellStart"/>
      <w:r w:rsidRPr="005957B2">
        <w:rPr>
          <w:rPrChange w:id="655" w:author="youssef" w:date="2022-09-14T09:40:00Z">
            <w:rPr>
              <w:lang w:val="en-US"/>
            </w:rPr>
          </w:rPrChange>
        </w:rPr>
        <w:t>Occupational</w:t>
      </w:r>
      <w:proofErr w:type="spellEnd"/>
      <w:r w:rsidRPr="005957B2">
        <w:rPr>
          <w:rPrChange w:id="656" w:author="youssef" w:date="2022-09-14T09:40:00Z">
            <w:rPr>
              <w:lang w:val="en-US"/>
            </w:rPr>
          </w:rPrChange>
        </w:rPr>
        <w:t xml:space="preserve"> </w:t>
      </w:r>
      <w:proofErr w:type="spellStart"/>
      <w:r w:rsidRPr="005957B2">
        <w:rPr>
          <w:rPrChange w:id="657" w:author="youssef" w:date="2022-09-14T09:40:00Z">
            <w:rPr>
              <w:lang w:val="en-US"/>
            </w:rPr>
          </w:rPrChange>
        </w:rPr>
        <w:t>rhinitis</w:t>
      </w:r>
      <w:proofErr w:type="spellEnd"/>
      <w:r w:rsidRPr="005957B2">
        <w:rPr>
          <w:rPrChange w:id="658" w:author="youssef" w:date="2022-09-14T09:40:00Z">
            <w:rPr>
              <w:lang w:val="en-US"/>
            </w:rPr>
          </w:rPrChange>
        </w:rPr>
        <w:t xml:space="preserve"> and </w:t>
      </w:r>
      <w:proofErr w:type="spellStart"/>
      <w:r w:rsidRPr="005957B2">
        <w:rPr>
          <w:rPrChange w:id="659" w:author="youssef" w:date="2022-09-14T09:40:00Z">
            <w:rPr>
              <w:lang w:val="en-US"/>
            </w:rPr>
          </w:rPrChange>
        </w:rPr>
        <w:t>asthma</w:t>
      </w:r>
      <w:proofErr w:type="spellEnd"/>
      <w:r w:rsidRPr="005957B2">
        <w:rPr>
          <w:rPrChange w:id="660" w:author="youssef" w:date="2022-09-14T09:40:00Z">
            <w:rPr>
              <w:lang w:val="en-US"/>
            </w:rPr>
          </w:rPrChange>
        </w:rPr>
        <w:t xml:space="preserve"> due to </w:t>
      </w:r>
      <w:proofErr w:type="spellStart"/>
      <w:r w:rsidRPr="005957B2">
        <w:rPr>
          <w:rPrChange w:id="661" w:author="youssef" w:date="2022-09-14T09:40:00Z">
            <w:rPr>
              <w:lang w:val="en-US"/>
            </w:rPr>
          </w:rPrChange>
        </w:rPr>
        <w:t>cedroarana</w:t>
      </w:r>
      <w:proofErr w:type="spellEnd"/>
      <w:r w:rsidRPr="005957B2">
        <w:rPr>
          <w:rPrChange w:id="662" w:author="youssef" w:date="2022-09-14T09:40:00Z">
            <w:rPr>
              <w:lang w:val="en-US"/>
            </w:rPr>
          </w:rPrChange>
        </w:rPr>
        <w:t xml:space="preserve"> (</w:t>
      </w:r>
      <w:proofErr w:type="spellStart"/>
      <w:r w:rsidRPr="005957B2">
        <w:rPr>
          <w:rPrChange w:id="663" w:author="youssef" w:date="2022-09-14T09:40:00Z">
            <w:rPr>
              <w:lang w:val="en-US"/>
            </w:rPr>
          </w:rPrChange>
        </w:rPr>
        <w:t>Cedrelinga</w:t>
      </w:r>
      <w:proofErr w:type="spellEnd"/>
      <w:r w:rsidRPr="005957B2">
        <w:rPr>
          <w:rPrChange w:id="664" w:author="youssef" w:date="2022-09-14T09:40:00Z">
            <w:rPr>
              <w:lang w:val="en-US"/>
            </w:rPr>
          </w:rPrChange>
        </w:rPr>
        <w:t xml:space="preserve"> </w:t>
      </w:r>
      <w:proofErr w:type="spellStart"/>
      <w:r w:rsidRPr="005957B2">
        <w:rPr>
          <w:rPrChange w:id="665" w:author="youssef" w:date="2022-09-14T09:40:00Z">
            <w:rPr>
              <w:lang w:val="en-US"/>
            </w:rPr>
          </w:rPrChange>
        </w:rPr>
        <w:t>catenaeformis</w:t>
      </w:r>
      <w:proofErr w:type="spellEnd"/>
      <w:r w:rsidRPr="005957B2">
        <w:rPr>
          <w:rPrChange w:id="666" w:author="youssef" w:date="2022-09-14T09:40:00Z">
            <w:rPr>
              <w:lang w:val="en-US"/>
            </w:rPr>
          </w:rPrChange>
        </w:rPr>
        <w:t xml:space="preserve"> Ducke) </w:t>
      </w:r>
      <w:proofErr w:type="spellStart"/>
      <w:r w:rsidRPr="005957B2">
        <w:rPr>
          <w:rPrChange w:id="667" w:author="youssef" w:date="2022-09-14T09:40:00Z">
            <w:rPr>
              <w:lang w:val="en-US"/>
            </w:rPr>
          </w:rPrChange>
        </w:rPr>
        <w:t>wood</w:t>
      </w:r>
      <w:proofErr w:type="spellEnd"/>
      <w:r w:rsidRPr="005957B2">
        <w:rPr>
          <w:rPrChange w:id="668" w:author="youssef" w:date="2022-09-14T09:40:00Z">
            <w:rPr>
              <w:lang w:val="en-US"/>
            </w:rPr>
          </w:rPrChange>
        </w:rPr>
        <w:t xml:space="preserve"> </w:t>
      </w:r>
      <w:proofErr w:type="spellStart"/>
      <w:r w:rsidRPr="005957B2">
        <w:rPr>
          <w:rPrChange w:id="669" w:author="youssef" w:date="2022-09-14T09:40:00Z">
            <w:rPr>
              <w:lang w:val="en-US"/>
            </w:rPr>
          </w:rPrChange>
        </w:rPr>
        <w:t>dust</w:t>
      </w:r>
      <w:proofErr w:type="spellEnd"/>
      <w:r w:rsidRPr="005957B2">
        <w:rPr>
          <w:rPrChange w:id="670" w:author="youssef" w:date="2022-09-14T09:40:00Z">
            <w:rPr>
              <w:lang w:val="en-US"/>
            </w:rPr>
          </w:rPrChange>
        </w:rPr>
        <w:t xml:space="preserve"> </w:t>
      </w:r>
      <w:proofErr w:type="spellStart"/>
      <w:r w:rsidRPr="005957B2">
        <w:rPr>
          <w:rPrChange w:id="671" w:author="youssef" w:date="2022-09-14T09:40:00Z">
            <w:rPr>
              <w:lang w:val="en-US"/>
            </w:rPr>
          </w:rPrChange>
        </w:rPr>
        <w:t>allergy</w:t>
      </w:r>
      <w:proofErr w:type="spellEnd"/>
      <w:r w:rsidRPr="005957B2">
        <w:rPr>
          <w:rPrChange w:id="672" w:author="youssef" w:date="2022-09-14T09:40:00Z">
            <w:rPr>
              <w:lang w:val="en-US"/>
            </w:rPr>
          </w:rPrChange>
        </w:rPr>
        <w:t xml:space="preserve"> », Journal of </w:t>
      </w:r>
      <w:proofErr w:type="spellStart"/>
      <w:r w:rsidRPr="005957B2">
        <w:rPr>
          <w:rPrChange w:id="673" w:author="youssef" w:date="2022-09-14T09:40:00Z">
            <w:rPr>
              <w:lang w:val="en-US"/>
            </w:rPr>
          </w:rPrChange>
        </w:rPr>
        <w:t>Investigational</w:t>
      </w:r>
      <w:proofErr w:type="spellEnd"/>
      <w:r w:rsidRPr="005957B2">
        <w:rPr>
          <w:rPrChange w:id="674" w:author="youssef" w:date="2022-09-14T09:40:00Z">
            <w:rPr>
              <w:lang w:val="en-US"/>
            </w:rPr>
          </w:rPrChange>
        </w:rPr>
        <w:t xml:space="preserve"> </w:t>
      </w:r>
      <w:proofErr w:type="spellStart"/>
      <w:r w:rsidRPr="005957B2">
        <w:rPr>
          <w:rPrChange w:id="675" w:author="youssef" w:date="2022-09-14T09:40:00Z">
            <w:rPr>
              <w:lang w:val="en-US"/>
            </w:rPr>
          </w:rPrChange>
        </w:rPr>
        <w:t>Allergology</w:t>
      </w:r>
      <w:proofErr w:type="spellEnd"/>
      <w:r w:rsidRPr="005957B2">
        <w:rPr>
          <w:rPrChange w:id="676" w:author="youssef" w:date="2022-09-14T09:40:00Z">
            <w:rPr>
              <w:lang w:val="en-US"/>
            </w:rPr>
          </w:rPrChange>
        </w:rPr>
        <w:t xml:space="preserve"> and </w:t>
      </w:r>
      <w:proofErr w:type="spellStart"/>
      <w:r w:rsidRPr="005957B2">
        <w:rPr>
          <w:rPrChange w:id="677" w:author="youssef" w:date="2022-09-14T09:40:00Z">
            <w:rPr>
              <w:lang w:val="en-US"/>
            </w:rPr>
          </w:rPrChange>
        </w:rPr>
        <w:t>Clinical</w:t>
      </w:r>
      <w:proofErr w:type="spellEnd"/>
      <w:r w:rsidRPr="005957B2">
        <w:rPr>
          <w:rPrChange w:id="678" w:author="youssef" w:date="2022-09-14T09:40:00Z">
            <w:rPr>
              <w:lang w:val="en-US"/>
            </w:rPr>
          </w:rPrChange>
        </w:rPr>
        <w:t xml:space="preserve"> </w:t>
      </w:r>
      <w:proofErr w:type="spellStart"/>
      <w:r w:rsidRPr="005957B2">
        <w:rPr>
          <w:rPrChange w:id="679" w:author="youssef" w:date="2022-09-14T09:40:00Z">
            <w:rPr>
              <w:lang w:val="en-US"/>
            </w:rPr>
          </w:rPrChange>
        </w:rPr>
        <w:t>Immunology</w:t>
      </w:r>
      <w:proofErr w:type="spellEnd"/>
      <w:r w:rsidRPr="005957B2">
        <w:rPr>
          <w:rPrChange w:id="680" w:author="youssef" w:date="2022-09-14T09:40:00Z">
            <w:rPr>
              <w:lang w:val="en-US"/>
            </w:rPr>
          </w:rPrChange>
        </w:rPr>
        <w:t xml:space="preserve">, vol. 16, no 6, p. 385‑387, 2006. </w:t>
      </w:r>
      <w:r w:rsidR="0056628F" w:rsidRPr="00D06955">
        <w:rPr>
          <w:lang w:val="en-US"/>
        </w:rPr>
        <w:t xml:space="preserve">(PNIF </w:t>
      </w:r>
      <w:proofErr w:type="spellStart"/>
      <w:r w:rsidR="0056628F" w:rsidRPr="00D06955">
        <w:rPr>
          <w:lang w:val="en-US"/>
        </w:rPr>
        <w:t>positif</w:t>
      </w:r>
      <w:proofErr w:type="spellEnd"/>
      <w:r w:rsidR="0056628F" w:rsidRPr="00D06955">
        <w:rPr>
          <w:lang w:val="en-US"/>
        </w:rPr>
        <w:t xml:space="preserve"> )</w:t>
      </w:r>
    </w:p>
    <w:p w14:paraId="4588B373" w14:textId="77777777" w:rsidR="0056628F" w:rsidRPr="00D06955" w:rsidRDefault="0056628F" w:rsidP="00B73972">
      <w:pPr>
        <w:jc w:val="both"/>
        <w:rPr>
          <w:lang w:val="en-US"/>
        </w:rPr>
      </w:pPr>
    </w:p>
    <w:p w14:paraId="28590ED5" w14:textId="15008ADA" w:rsidR="0056628F" w:rsidRPr="00D06955" w:rsidRDefault="0056628F" w:rsidP="00B73972">
      <w:pPr>
        <w:jc w:val="both"/>
        <w:rPr>
          <w:lang w:val="en-US"/>
        </w:rPr>
      </w:pPr>
      <w:r w:rsidRPr="00D06955">
        <w:rPr>
          <w:lang w:val="en-US"/>
        </w:rPr>
        <w:t>[</w:t>
      </w:r>
      <w:r w:rsidR="00D06955" w:rsidRPr="00D06955">
        <w:rPr>
          <w:lang w:val="en-US"/>
        </w:rPr>
        <w:t>51</w:t>
      </w:r>
      <w:r w:rsidRPr="00D06955">
        <w:rPr>
          <w:lang w:val="en-US"/>
        </w:rPr>
        <w:t xml:space="preserve">]        M. </w:t>
      </w:r>
      <w:proofErr w:type="spellStart"/>
      <w:r w:rsidRPr="00D06955">
        <w:rPr>
          <w:lang w:val="en-US"/>
        </w:rPr>
        <w:t>Grosclaude</w:t>
      </w:r>
      <w:proofErr w:type="spellEnd"/>
      <w:r w:rsidRPr="00D06955">
        <w:rPr>
          <w:lang w:val="en-US"/>
        </w:rPr>
        <w:t xml:space="preserve">, S. </w:t>
      </w:r>
      <w:proofErr w:type="spellStart"/>
      <w:r w:rsidRPr="00D06955">
        <w:rPr>
          <w:lang w:val="en-US"/>
        </w:rPr>
        <w:t>Balland</w:t>
      </w:r>
      <w:proofErr w:type="spellEnd"/>
      <w:r w:rsidRPr="00D06955">
        <w:rPr>
          <w:lang w:val="en-US"/>
        </w:rPr>
        <w:t xml:space="preserve">, E. </w:t>
      </w:r>
      <w:proofErr w:type="spellStart"/>
      <w:r w:rsidRPr="00D06955">
        <w:rPr>
          <w:lang w:val="en-US"/>
        </w:rPr>
        <w:t>Jarsaillon</w:t>
      </w:r>
      <w:proofErr w:type="spellEnd"/>
      <w:r w:rsidRPr="00D06955">
        <w:rPr>
          <w:lang w:val="en-US"/>
        </w:rPr>
        <w:t xml:space="preserve">, et M. Perrin </w:t>
      </w:r>
      <w:proofErr w:type="spellStart"/>
      <w:r w:rsidRPr="00D06955">
        <w:rPr>
          <w:lang w:val="en-US"/>
        </w:rPr>
        <w:t>Fayolle</w:t>
      </w:r>
      <w:proofErr w:type="spellEnd"/>
      <w:r w:rsidRPr="00D06955">
        <w:rPr>
          <w:lang w:val="en-US"/>
        </w:rPr>
        <w:t xml:space="preserve">, « [Occupational asthma and rhinitis: challenge tests and nasal hyperactivity: present practice and future perspectives]. », J </w:t>
      </w:r>
      <w:proofErr w:type="spellStart"/>
      <w:r w:rsidRPr="00D06955">
        <w:rPr>
          <w:lang w:val="en-US"/>
        </w:rPr>
        <w:t>Toxicol</w:t>
      </w:r>
      <w:proofErr w:type="spellEnd"/>
      <w:r w:rsidRPr="00D06955">
        <w:rPr>
          <w:lang w:val="en-US"/>
        </w:rPr>
        <w:t xml:space="preserve"> Clin Exp, vol. 9, no 1 Suppl Pt 2, p. 7‑13, 1989. (technique de la </w:t>
      </w:r>
      <w:proofErr w:type="spellStart"/>
      <w:r w:rsidRPr="00D06955">
        <w:rPr>
          <w:lang w:val="en-US"/>
        </w:rPr>
        <w:t>rhinomanométrie</w:t>
      </w:r>
      <w:proofErr w:type="spellEnd"/>
      <w:r w:rsidRPr="00D06955">
        <w:rPr>
          <w:lang w:val="en-US"/>
        </w:rPr>
        <w:t>)</w:t>
      </w:r>
    </w:p>
    <w:sectPr w:rsidR="0056628F" w:rsidRPr="00D06955" w:rsidSect="00A7675C">
      <w:footerReference w:type="default" r:id="rId31"/>
      <w:pgSz w:w="12240" w:h="15840"/>
      <w:pgMar w:top="1417" w:right="1417" w:bottom="1417" w:left="1417"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 lc" w:date="2022-09-06T18:18:00Z" w:initials="hl">
    <w:p w14:paraId="75E23AF0" w14:textId="77777777" w:rsidR="001C21F8" w:rsidRDefault="001C21F8" w:rsidP="007028C2">
      <w:pPr>
        <w:pStyle w:val="Commentaire"/>
      </w:pPr>
      <w:r>
        <w:rPr>
          <w:rStyle w:val="Marquedecommentaire"/>
        </w:rPr>
        <w:annotationRef/>
      </w:r>
      <w:r>
        <w:t>C'est un détail mais ce logo n'est plus à jour</w:t>
      </w:r>
    </w:p>
  </w:comment>
  <w:comment w:id="60" w:author="h lc" w:date="2022-09-06T18:19:00Z" w:initials="hl">
    <w:p w14:paraId="02FBF3F7" w14:textId="77777777" w:rsidR="001C21F8" w:rsidRDefault="001C21F8" w:rsidP="007028C2">
      <w:pPr>
        <w:pStyle w:val="Commentaire"/>
      </w:pPr>
      <w:r>
        <w:rPr>
          <w:rStyle w:val="Marquedecommentaire"/>
        </w:rPr>
        <w:annotationRef/>
      </w:r>
      <w:r>
        <w:t>non</w:t>
      </w:r>
    </w:p>
  </w:comment>
  <w:comment w:id="56" w:author="h lc" w:date="2022-09-06T18:21:00Z" w:initials="hl">
    <w:p w14:paraId="16CAF811" w14:textId="77777777" w:rsidR="001C21F8" w:rsidRDefault="001C21F8">
      <w:pPr>
        <w:pStyle w:val="Commentaire"/>
      </w:pPr>
      <w:r>
        <w:rPr>
          <w:rStyle w:val="Marquedecommentaire"/>
        </w:rPr>
        <w:annotationRef/>
      </w:r>
      <w:r>
        <w:t>Trop vague. Recentre plus rapidement ton propos sur le sujet (qui n'est pas que rhinite, mais rhinite et asthme).</w:t>
      </w:r>
    </w:p>
    <w:p w14:paraId="039B5389" w14:textId="77777777" w:rsidR="001C21F8" w:rsidRDefault="001C21F8" w:rsidP="007028C2">
      <w:pPr>
        <w:pStyle w:val="Commentaire"/>
      </w:pPr>
      <w:r>
        <w:t>Entonnoir : tu quoi tu parles en général, de quoi tu parles plus spécifiquement, et finalement comment tu abordes le sujet précisément.</w:t>
      </w:r>
    </w:p>
  </w:comment>
  <w:comment w:id="68" w:author="h lc" w:date="2022-09-06T18:23:00Z" w:initials="hl">
    <w:p w14:paraId="78E07174" w14:textId="77777777" w:rsidR="001C21F8" w:rsidRDefault="001C21F8" w:rsidP="007028C2">
      <w:pPr>
        <w:pStyle w:val="Commentaire"/>
      </w:pPr>
      <w:r>
        <w:rPr>
          <w:rStyle w:val="Marquedecommentaire"/>
        </w:rPr>
        <w:annotationRef/>
      </w:r>
      <w:r>
        <w:t>Détail pas dans résumé.</w:t>
      </w:r>
    </w:p>
  </w:comment>
  <w:comment w:id="75" w:author="h lc" w:date="2022-09-06T18:25:00Z" w:initials="hl">
    <w:p w14:paraId="556D624E" w14:textId="77777777" w:rsidR="001C21F8" w:rsidRDefault="001C21F8" w:rsidP="007028C2">
      <w:pPr>
        <w:pStyle w:val="Commentaire"/>
      </w:pPr>
      <w:r>
        <w:rPr>
          <w:rStyle w:val="Marquedecommentaire"/>
        </w:rPr>
        <w:annotationRef/>
      </w:r>
      <w:r>
        <w:t>Est-ce vraiment cela ?</w:t>
      </w:r>
    </w:p>
  </w:comment>
  <w:comment w:id="77" w:author="h lc" w:date="2022-09-12T22:23:00Z" w:initials="hl">
    <w:p w14:paraId="3F728B8A" w14:textId="77777777" w:rsidR="001C21F8" w:rsidRPr="00577FC8" w:rsidRDefault="001C21F8" w:rsidP="007028C2">
      <w:pPr>
        <w:pStyle w:val="Commentaire"/>
        <w:rPr>
          <w:color w:val="FF0000"/>
        </w:rPr>
      </w:pPr>
      <w:r>
        <w:rPr>
          <w:rStyle w:val="Marquedecommentaire"/>
        </w:rPr>
        <w:annotationRef/>
      </w:r>
      <w:r w:rsidRPr="00577FC8">
        <w:rPr>
          <w:color w:val="FF0000"/>
        </w:rPr>
        <w:t>Pas très clair, à revoir après travail du mémoire</w:t>
      </w:r>
    </w:p>
  </w:comment>
  <w:comment w:id="83" w:author="h lc" w:date="2022-09-06T18:26:00Z" w:initials="hl">
    <w:p w14:paraId="28600720" w14:textId="77777777" w:rsidR="001C21F8" w:rsidRDefault="001C21F8" w:rsidP="007028C2">
      <w:pPr>
        <w:pStyle w:val="Commentaire"/>
      </w:pPr>
      <w:r>
        <w:rPr>
          <w:rStyle w:val="Marquedecommentaire"/>
        </w:rPr>
        <w:annotationRef/>
      </w:r>
      <w:r>
        <w:t>Tu mets des mots clés alors que tu n'as pas évoqué ces notions dans le résumé.</w:t>
      </w:r>
    </w:p>
  </w:comment>
  <w:comment w:id="91" w:author="h lc" w:date="2022-09-06T18:27:00Z" w:initials="hl">
    <w:p w14:paraId="06FE0FE0" w14:textId="77777777" w:rsidR="001C21F8" w:rsidRDefault="001C21F8" w:rsidP="007028C2">
      <w:pPr>
        <w:pStyle w:val="Commentaire"/>
      </w:pPr>
      <w:r>
        <w:rPr>
          <w:rStyle w:val="Marquedecommentaire"/>
        </w:rPr>
        <w:annotationRef/>
      </w:r>
      <w:r>
        <w:t>C'est normal que l'introduction est page 9 ? Faut-il paginer les parties qui précèdent ? (habituellement non)</w:t>
      </w:r>
    </w:p>
  </w:comment>
  <w:comment w:id="102" w:author="h lc" w:date="2022-09-14T12:26:00Z" w:initials="hl">
    <w:p w14:paraId="5BB3AF28" w14:textId="77777777" w:rsidR="001C21F8" w:rsidRDefault="001C21F8" w:rsidP="007028C2">
      <w:pPr>
        <w:pStyle w:val="Commentaire"/>
      </w:pPr>
      <w:r>
        <w:rPr>
          <w:rStyle w:val="Marquedecommentaire"/>
        </w:rPr>
        <w:annotationRef/>
      </w:r>
      <w:r>
        <w:t>Ne faut-il pas mettre ces index dans une page dédiée ?</w:t>
      </w:r>
    </w:p>
    <w:p w14:paraId="175386DF" w14:textId="77777777" w:rsidR="00365D76" w:rsidRDefault="00365D76" w:rsidP="007028C2">
      <w:pPr>
        <w:pStyle w:val="Commentaire"/>
      </w:pPr>
      <w:r w:rsidRPr="00365D76">
        <w:rPr>
          <w:b/>
          <w:bCs/>
        </w:rPr>
        <w:t>Réponse :</w:t>
      </w:r>
      <w:r>
        <w:t xml:space="preserve"> j’ai pas compris</w:t>
      </w:r>
    </w:p>
  </w:comment>
  <w:comment w:id="105" w:author="h lc" w:date="2022-09-12T16:38:00Z" w:initials="hl">
    <w:p w14:paraId="7A69DDB8" w14:textId="77777777" w:rsidR="001C21F8" w:rsidRDefault="001C21F8" w:rsidP="007028C2">
      <w:pPr>
        <w:pStyle w:val="Commentaire"/>
      </w:pPr>
      <w:r>
        <w:rPr>
          <w:rStyle w:val="Marquedecommentaire"/>
        </w:rPr>
        <w:annotationRef/>
      </w:r>
      <w:r>
        <w:t>Ordre alphabétique</w:t>
      </w:r>
    </w:p>
    <w:p w14:paraId="4A6BCB56" w14:textId="77777777" w:rsidR="001C21F8" w:rsidRDefault="001C21F8" w:rsidP="007028C2">
      <w:pPr>
        <w:pStyle w:val="Commentaire"/>
      </w:pPr>
    </w:p>
    <w:p w14:paraId="246486DF" w14:textId="77777777" w:rsidR="001C21F8" w:rsidRDefault="001C21F8" w:rsidP="007028C2">
      <w:pPr>
        <w:pStyle w:val="Commentaire"/>
      </w:pPr>
      <w:r w:rsidRPr="00502EDC">
        <w:rPr>
          <w:b/>
          <w:bCs/>
        </w:rPr>
        <w:t>Réponse </w:t>
      </w:r>
      <w:r>
        <w:t xml:space="preserve">: c’est fait </w:t>
      </w:r>
    </w:p>
  </w:comment>
  <w:comment w:id="108" w:author="h lc" w:date="2022-09-06T18:30:00Z" w:initials="hl">
    <w:p w14:paraId="3F96F0AE" w14:textId="77777777" w:rsidR="001C21F8" w:rsidRDefault="001C21F8" w:rsidP="007028C2">
      <w:pPr>
        <w:pStyle w:val="Commentaire"/>
      </w:pPr>
      <w:r>
        <w:rPr>
          <w:rStyle w:val="Marquedecommentaire"/>
        </w:rPr>
        <w:annotationRef/>
      </w:r>
      <w:r>
        <w:t>Sans doute à définir avec des mots simples pour ceux qui ne connaissent pas.</w:t>
      </w:r>
    </w:p>
  </w:comment>
  <w:comment w:id="118" w:author="h lc" w:date="2022-09-12T13:46:00Z" w:initials="hl">
    <w:p w14:paraId="1C9C0A9F" w14:textId="77777777" w:rsidR="001C21F8" w:rsidRDefault="001C21F8" w:rsidP="007028C2">
      <w:pPr>
        <w:pStyle w:val="Commentaire"/>
      </w:pPr>
      <w:r>
        <w:rPr>
          <w:rStyle w:val="Marquedecommentaire"/>
        </w:rPr>
        <w:annotationRef/>
      </w:r>
      <w:r>
        <w:t>Non</w:t>
      </w:r>
    </w:p>
    <w:p w14:paraId="29502D36" w14:textId="77777777" w:rsidR="001C21F8" w:rsidRDefault="001C21F8" w:rsidP="007028C2">
      <w:pPr>
        <w:pStyle w:val="Commentaire"/>
      </w:pPr>
      <w:r w:rsidRPr="00862C5F">
        <w:rPr>
          <w:b/>
          <w:bCs/>
        </w:rPr>
        <w:t>Réponse :</w:t>
      </w:r>
      <w:r>
        <w:t xml:space="preserve"> ok</w:t>
      </w:r>
    </w:p>
  </w:comment>
  <w:comment w:id="112" w:author="h lc" w:date="2022-09-06T18:32:00Z" w:initials="hl">
    <w:p w14:paraId="03E333FB" w14:textId="77777777" w:rsidR="001C21F8" w:rsidRDefault="001C21F8">
      <w:pPr>
        <w:pStyle w:val="Commentaire"/>
      </w:pPr>
      <w:r>
        <w:rPr>
          <w:rStyle w:val="Marquedecommentaire"/>
        </w:rPr>
        <w:annotationRef/>
      </w:r>
      <w:r>
        <w:t>Jusqu'à présent on lit le résumé, cela n'est pas normal.</w:t>
      </w:r>
    </w:p>
    <w:p w14:paraId="3E4DE2F9" w14:textId="77777777" w:rsidR="001C21F8" w:rsidRDefault="001C21F8">
      <w:pPr>
        <w:pStyle w:val="Commentaire"/>
      </w:pPr>
      <w:r>
        <w:t>'intro est à retravailler. Elle peut être plus longue. Le problème n'est pas bien amené et le lien avec le travail effectué pas exposé.</w:t>
      </w:r>
    </w:p>
    <w:p w14:paraId="4D094C8A" w14:textId="77777777" w:rsidR="001C21F8" w:rsidRDefault="001C21F8">
      <w:pPr>
        <w:pStyle w:val="Commentaire"/>
      </w:pPr>
    </w:p>
    <w:p w14:paraId="78CA1B0D" w14:textId="77777777" w:rsidR="001C21F8" w:rsidRDefault="001C21F8" w:rsidP="007028C2">
      <w:pPr>
        <w:pStyle w:val="Commentaire"/>
      </w:pPr>
      <w:r>
        <w:t>Rappel : ta problématique, c'est le diagnostic étiologique de ces maladies. Alors que tu n'en parles pas.</w:t>
      </w:r>
    </w:p>
  </w:comment>
  <w:comment w:id="161" w:author="h lc" w:date="2022-09-12T13:53:00Z" w:initials="hl">
    <w:p w14:paraId="7C7CC884" w14:textId="77777777" w:rsidR="001C21F8" w:rsidRDefault="001C21F8" w:rsidP="007028C2">
      <w:pPr>
        <w:pStyle w:val="Commentaire"/>
      </w:pPr>
      <w:r>
        <w:rPr>
          <w:rStyle w:val="Marquedecommentaire"/>
        </w:rPr>
        <w:annotationRef/>
      </w:r>
      <w:r>
        <w:t>À reformuler plus précisément, et lier les 2 parties.</w:t>
      </w:r>
    </w:p>
    <w:p w14:paraId="5A256776" w14:textId="77777777" w:rsidR="001C21F8" w:rsidRDefault="001C21F8" w:rsidP="007028C2">
      <w:pPr>
        <w:pStyle w:val="Commentaire"/>
      </w:pPr>
    </w:p>
    <w:p w14:paraId="67FF0F47" w14:textId="77777777" w:rsidR="001C21F8" w:rsidRDefault="001C21F8" w:rsidP="007028C2">
      <w:pPr>
        <w:pStyle w:val="Commentaire"/>
      </w:pPr>
      <w:r>
        <w:t xml:space="preserve">Réponse : c’est fait </w:t>
      </w:r>
    </w:p>
  </w:comment>
  <w:comment w:id="168" w:author="h lc" w:date="2022-09-06T18:36:00Z" w:initials="hl">
    <w:p w14:paraId="3EFA08D6" w14:textId="77777777" w:rsidR="001C21F8" w:rsidRDefault="001C21F8" w:rsidP="007028C2">
      <w:pPr>
        <w:pStyle w:val="Commentaire"/>
      </w:pPr>
      <w:r>
        <w:rPr>
          <w:rStyle w:val="Marquedecommentaire"/>
        </w:rPr>
        <w:annotationRef/>
      </w:r>
      <w:r>
        <w:t>Est-ce que tu décris en détail tes critères de sélection quelque part ? C'est indispensable.</w:t>
      </w:r>
    </w:p>
  </w:comment>
  <w:comment w:id="169" w:author="h lc" w:date="2022-09-12T16:09:00Z" w:initials="hl">
    <w:p w14:paraId="1931BEC1" w14:textId="77777777" w:rsidR="001C21F8" w:rsidRDefault="001C21F8" w:rsidP="00187FF1">
      <w:pPr>
        <w:pStyle w:val="Commentaire"/>
      </w:pPr>
      <w:r>
        <w:rPr>
          <w:rStyle w:val="Marquedecommentaire"/>
        </w:rPr>
        <w:annotationRef/>
      </w:r>
      <w:r>
        <w:t>Quelle reco PRISMA exactement ?</w:t>
      </w:r>
    </w:p>
    <w:p w14:paraId="246FB0C1" w14:textId="5CB2C90A" w:rsidR="001C21F8" w:rsidRDefault="001C21F8" w:rsidP="00187FF1">
      <w:pPr>
        <w:pStyle w:val="Commentaire"/>
      </w:pPr>
      <w:r w:rsidRPr="002F492C">
        <w:rPr>
          <w:b/>
          <w:bCs/>
        </w:rPr>
        <w:t>Réponse :</w:t>
      </w:r>
      <w:r>
        <w:t xml:space="preserve"> les 4 étapes </w:t>
      </w:r>
      <w:r w:rsidR="00725DBB">
        <w:t>en dessous</w:t>
      </w:r>
    </w:p>
  </w:comment>
  <w:comment w:id="171" w:author="h lc" w:date="2022-09-14T13:26:00Z" w:initials="hl">
    <w:p w14:paraId="4D1D59B2" w14:textId="77777777" w:rsidR="001C21F8" w:rsidRDefault="001C21F8">
      <w:pPr>
        <w:pStyle w:val="Commentaire"/>
      </w:pPr>
      <w:r>
        <w:rPr>
          <w:rStyle w:val="Marquedecommentaire"/>
        </w:rPr>
        <w:annotationRef/>
      </w:r>
      <w:r>
        <w:t>Ensuite tu ne présentes aucunement</w:t>
      </w:r>
      <w:r w:rsidR="00787C6D">
        <w:t xml:space="preserve"> les résultats de ta revue, tu </w:t>
      </w:r>
      <w:proofErr w:type="spellStart"/>
      <w:r>
        <w:t>arles</w:t>
      </w:r>
      <w:proofErr w:type="spellEnd"/>
      <w:r>
        <w:t xml:space="preserve"> des méthodes de TPN, mais ce n'était pas l'objectif.</w:t>
      </w:r>
    </w:p>
    <w:p w14:paraId="7A06EAA3" w14:textId="77777777" w:rsidR="001C21F8" w:rsidRDefault="001C21F8" w:rsidP="007028C2">
      <w:pPr>
        <w:pStyle w:val="Commentaire"/>
      </w:pPr>
      <w:r>
        <w:t>Tu as fait 4 familles d'articles retenus, mais tu ne discutes rien de cela. C'est pourquoi cela l'objectif de la revue.</w:t>
      </w:r>
    </w:p>
  </w:comment>
  <w:comment w:id="179" w:author="h lc" w:date="2022-09-14T13:31:00Z" w:initials="hl">
    <w:p w14:paraId="76645B69" w14:textId="77777777" w:rsidR="001C21F8" w:rsidRDefault="001C21F8">
      <w:pPr>
        <w:pStyle w:val="Commentaire"/>
      </w:pPr>
      <w:r>
        <w:rPr>
          <w:rStyle w:val="Marquedecommentaire"/>
        </w:rPr>
        <w:annotationRef/>
      </w:r>
      <w:r>
        <w:t xml:space="preserve">À placer après les parties sur l'asthme et </w:t>
      </w:r>
      <w:proofErr w:type="spellStart"/>
      <w:r>
        <w:t>co</w:t>
      </w:r>
      <w:proofErr w:type="spellEnd"/>
      <w:r>
        <w:t>…</w:t>
      </w:r>
    </w:p>
    <w:p w14:paraId="0313B014" w14:textId="77777777" w:rsidR="001C21F8" w:rsidRDefault="001C21F8">
      <w:pPr>
        <w:pStyle w:val="Commentaire"/>
      </w:pPr>
    </w:p>
    <w:p w14:paraId="25569628" w14:textId="77777777" w:rsidR="001C21F8" w:rsidRDefault="001C21F8" w:rsidP="007028C2">
      <w:pPr>
        <w:pStyle w:val="Commentaire"/>
      </w:pPr>
      <w:r>
        <w:t>Et faut d'abord que tu introduises les méthodes de diagnostic étiologique existantes et leurs lacunes.</w:t>
      </w:r>
    </w:p>
    <w:p w14:paraId="05CB3A6E" w14:textId="77777777" w:rsidR="00B547BE" w:rsidRDefault="00B547BE" w:rsidP="007028C2">
      <w:pPr>
        <w:pStyle w:val="Commentaire"/>
      </w:pPr>
      <w:r>
        <w:t xml:space="preserve">Réponse mais le terme clé de sujet est TPN, c’est pour </w:t>
      </w:r>
      <w:proofErr w:type="spellStart"/>
      <w:r>
        <w:t>ca</w:t>
      </w:r>
      <w:proofErr w:type="spellEnd"/>
      <w:r>
        <w:t xml:space="preserve"> j’ai commencé par définir le TPN  </w:t>
      </w:r>
    </w:p>
  </w:comment>
  <w:comment w:id="191" w:author="h lc" w:date="2022-09-06T18:40:00Z" w:initials="hl">
    <w:p w14:paraId="608D336C" w14:textId="77777777" w:rsidR="001C21F8" w:rsidRDefault="001C21F8" w:rsidP="007028C2">
      <w:pPr>
        <w:pStyle w:val="Commentaire"/>
      </w:pPr>
      <w:r>
        <w:rPr>
          <w:rStyle w:val="Marquedecommentaire"/>
        </w:rPr>
        <w:annotationRef/>
      </w:r>
      <w:r>
        <w:t>L'examen mesure la pression et le débit, pas la résistance</w:t>
      </w:r>
    </w:p>
  </w:comment>
  <w:comment w:id="202" w:author="h lc" w:date="2022-09-06T18:42:00Z" w:initials="hl">
    <w:p w14:paraId="23FAAF8C" w14:textId="77777777" w:rsidR="001C21F8" w:rsidRDefault="001C21F8" w:rsidP="007028C2">
      <w:pPr>
        <w:pStyle w:val="Commentaire"/>
      </w:pPr>
      <w:r>
        <w:rPr>
          <w:rStyle w:val="Marquedecommentaire"/>
        </w:rPr>
        <w:annotationRef/>
      </w:r>
      <w:r>
        <w:t>Comme la revue de la littérature n'est pas présentée, tu n'as aucune conclusion à discuter et à lier avec la partie 2.</w:t>
      </w:r>
    </w:p>
  </w:comment>
  <w:comment w:id="367" w:author="h lc" w:date="2022-09-06T18:46:00Z" w:initials="hl">
    <w:p w14:paraId="039CEA31" w14:textId="77777777" w:rsidR="001C21F8" w:rsidRDefault="001C21F8" w:rsidP="007028C2">
      <w:pPr>
        <w:pStyle w:val="Commentaire"/>
      </w:pPr>
      <w:r>
        <w:rPr>
          <w:rStyle w:val="Marquedecommentaire"/>
        </w:rPr>
        <w:annotationRef/>
      </w:r>
      <w:r>
        <w:t>C'est confus, formulation à revoir.</w:t>
      </w:r>
    </w:p>
  </w:comment>
  <w:comment w:id="370" w:author="h lc" w:date="2022-09-06T18:48:00Z" w:initials="hl">
    <w:p w14:paraId="35D10F4D" w14:textId="77777777" w:rsidR="001C21F8" w:rsidRDefault="001C21F8" w:rsidP="007028C2">
      <w:pPr>
        <w:pStyle w:val="Commentaire"/>
      </w:pPr>
      <w:r>
        <w:rPr>
          <w:rStyle w:val="Marquedecommentaire"/>
        </w:rPr>
        <w:annotationRef/>
      </w:r>
      <w:r>
        <w:t>À mon avis ce tableau n'est pas utile. Présente bien les variables dans le texte, dis comment elles ont été construites.</w:t>
      </w:r>
    </w:p>
  </w:comment>
  <w:comment w:id="377" w:author="h lc" w:date="2022-09-06T18:47:00Z" w:initials="hl">
    <w:p w14:paraId="3044CAF9" w14:textId="77777777" w:rsidR="001C21F8" w:rsidRDefault="001C21F8" w:rsidP="007028C2">
      <w:pPr>
        <w:pStyle w:val="Commentaire"/>
      </w:pPr>
      <w:r>
        <w:rPr>
          <w:rStyle w:val="Marquedecommentaire"/>
        </w:rPr>
        <w:annotationRef/>
      </w:r>
      <w:r>
        <w:t>Colonne pas claire du tout</w:t>
      </w:r>
    </w:p>
  </w:comment>
  <w:comment w:id="468" w:author="h lc" w:date="2022-09-12T14:09:00Z" w:initials="hl">
    <w:p w14:paraId="5A2B8FAB" w14:textId="77777777" w:rsidR="001C21F8" w:rsidRDefault="001C21F8" w:rsidP="007028C2">
      <w:pPr>
        <w:pStyle w:val="Commentaire"/>
      </w:pPr>
      <w:r>
        <w:rPr>
          <w:rStyle w:val="Marquedecommentaire"/>
        </w:rPr>
        <w:annotationRef/>
      </w:r>
      <w:r>
        <w:t>On comprend plus si on est dans une partie méthode ou résultat.</w:t>
      </w:r>
    </w:p>
    <w:p w14:paraId="54336B76" w14:textId="77777777" w:rsidR="001C21F8" w:rsidRDefault="001C21F8" w:rsidP="007028C2">
      <w:pPr>
        <w:pStyle w:val="Commentaire"/>
      </w:pPr>
    </w:p>
    <w:p w14:paraId="53AE6DA0" w14:textId="78D0A1BE" w:rsidR="001C21F8" w:rsidRDefault="001C21F8" w:rsidP="007028C2">
      <w:pPr>
        <w:pStyle w:val="Commentaire"/>
      </w:pPr>
      <w:r>
        <w:t>Réponse : c’</w:t>
      </w:r>
      <w:r w:rsidR="00A22995">
        <w:t>e</w:t>
      </w:r>
      <w:r>
        <w:t xml:space="preserve">st fait </w:t>
      </w:r>
    </w:p>
  </w:comment>
  <w:comment w:id="469" w:author="h lc" w:date="2022-09-06T18:50:00Z" w:initials="hl">
    <w:p w14:paraId="65B07235" w14:textId="77777777" w:rsidR="001C21F8" w:rsidRDefault="001C21F8" w:rsidP="007028C2">
      <w:pPr>
        <w:pStyle w:val="Commentaire"/>
      </w:pPr>
      <w:r>
        <w:rPr>
          <w:rStyle w:val="Marquedecommentaire"/>
        </w:rPr>
        <w:annotationRef/>
      </w:r>
      <w:r>
        <w:t>A expliquer et à justifier dans la méthode.</w:t>
      </w:r>
    </w:p>
  </w:comment>
  <w:comment w:id="489" w:author="h lc" w:date="2022-09-06T18:53:00Z" w:initials="hl">
    <w:p w14:paraId="3D1A485A" w14:textId="77777777" w:rsidR="001C21F8" w:rsidRDefault="001C21F8" w:rsidP="007028C2">
      <w:pPr>
        <w:pStyle w:val="Commentaire"/>
      </w:pPr>
      <w:r>
        <w:rPr>
          <w:rStyle w:val="Marquedecommentaire"/>
        </w:rPr>
        <w:annotationRef/>
      </w:r>
      <w:r>
        <w:t>Revoir la formulation</w:t>
      </w:r>
    </w:p>
  </w:comment>
  <w:comment w:id="490" w:author="h lc" w:date="2022-09-06T18:53:00Z" w:initials="hl">
    <w:p w14:paraId="34566A28" w14:textId="77777777" w:rsidR="001C21F8" w:rsidRDefault="001C21F8" w:rsidP="007028C2">
      <w:pPr>
        <w:pStyle w:val="Commentaire"/>
      </w:pPr>
      <w:r>
        <w:rPr>
          <w:rStyle w:val="Marquedecommentaire"/>
        </w:rPr>
        <w:annotationRef/>
      </w:r>
      <w:r>
        <w:t>méthode</w:t>
      </w:r>
    </w:p>
  </w:comment>
  <w:comment w:id="492" w:author="h lc" w:date="2022-09-06T18:54:00Z" w:initials="hl">
    <w:p w14:paraId="7233429E" w14:textId="77777777" w:rsidR="001C21F8" w:rsidRDefault="001C21F8" w:rsidP="007028C2">
      <w:pPr>
        <w:pStyle w:val="Commentaire"/>
      </w:pPr>
      <w:r>
        <w:rPr>
          <w:rStyle w:val="Marquedecommentaire"/>
        </w:rPr>
        <w:annotationRef/>
      </w:r>
      <w:r>
        <w:t>formulation</w:t>
      </w:r>
    </w:p>
  </w:comment>
  <w:comment w:id="507" w:author="h lc" w:date="2022-09-12T13:27:00Z" w:initials="hl">
    <w:p w14:paraId="338F892E" w14:textId="77777777" w:rsidR="001C21F8" w:rsidRDefault="001C21F8" w:rsidP="00D876F5">
      <w:pPr>
        <w:pStyle w:val="Commentaire"/>
      </w:pPr>
      <w:r>
        <w:rPr>
          <w:rStyle w:val="Marquedecommentaire"/>
        </w:rPr>
        <w:annotationRef/>
      </w:r>
      <w:r>
        <w:t xml:space="preserve">À mettre après les </w:t>
      </w:r>
      <w:proofErr w:type="spellStart"/>
      <w:r>
        <w:t>donnés</w:t>
      </w:r>
      <w:proofErr w:type="spellEnd"/>
      <w:r>
        <w:t xml:space="preserve"> des patients âge poids taille</w:t>
      </w:r>
    </w:p>
    <w:p w14:paraId="248E8533" w14:textId="77777777" w:rsidR="001C21F8" w:rsidRDefault="001C21F8" w:rsidP="00D876F5">
      <w:pPr>
        <w:pStyle w:val="Commentaire"/>
      </w:pPr>
    </w:p>
    <w:p w14:paraId="0A98C70E" w14:textId="77777777" w:rsidR="001C21F8" w:rsidRDefault="001C21F8" w:rsidP="00D876F5">
      <w:pPr>
        <w:pStyle w:val="Commentaire"/>
      </w:pPr>
      <w:r>
        <w:t>Réponse : c’est fait</w:t>
      </w:r>
    </w:p>
  </w:comment>
  <w:comment w:id="508" w:author="h lc" w:date="2022-09-06T18:59:00Z" w:initials="hl">
    <w:p w14:paraId="2219092D" w14:textId="77777777" w:rsidR="001C21F8" w:rsidRDefault="001C21F8" w:rsidP="007028C2">
      <w:pPr>
        <w:pStyle w:val="Commentaire"/>
      </w:pPr>
      <w:r>
        <w:rPr>
          <w:rStyle w:val="Marquedecommentaire"/>
        </w:rPr>
        <w:annotationRef/>
      </w:r>
      <w:r>
        <w:t>C'est un résultat de mesure du test, donc à mettre après.</w:t>
      </w:r>
    </w:p>
  </w:comment>
  <w:comment w:id="510" w:author="h lc" w:date="2022-09-06T18:56:00Z" w:initials="hl">
    <w:p w14:paraId="3581D9D1" w14:textId="77777777" w:rsidR="001C21F8" w:rsidRDefault="001C21F8" w:rsidP="007028C2">
      <w:pPr>
        <w:pStyle w:val="Commentaire"/>
      </w:pPr>
      <w:r>
        <w:rPr>
          <w:rStyle w:val="Marquedecommentaire"/>
        </w:rPr>
        <w:annotationRef/>
      </w:r>
      <w:r>
        <w:t>?</w:t>
      </w:r>
    </w:p>
  </w:comment>
  <w:comment w:id="509" w:author="h lc" w:date="2022-09-12T13:33:00Z" w:initials="hl">
    <w:p w14:paraId="518DF1EE" w14:textId="77777777" w:rsidR="001C21F8" w:rsidRDefault="001C21F8" w:rsidP="007028C2">
      <w:pPr>
        <w:pStyle w:val="Commentaire"/>
      </w:pPr>
      <w:r>
        <w:rPr>
          <w:rStyle w:val="Marquedecommentaire"/>
        </w:rPr>
        <w:annotationRef/>
      </w:r>
      <w:r>
        <w:t>Est-ce que tu donnes les résultats par type plus tard ? Si non, faut l'jouter dans le texte.</w:t>
      </w:r>
    </w:p>
    <w:p w14:paraId="4D870A7B" w14:textId="77777777" w:rsidR="001C21F8" w:rsidRDefault="001C21F8" w:rsidP="007028C2">
      <w:pPr>
        <w:pStyle w:val="Commentaire"/>
      </w:pPr>
      <w:r w:rsidRPr="00407780">
        <w:rPr>
          <w:b/>
          <w:bCs/>
        </w:rPr>
        <w:t>Réponse </w:t>
      </w:r>
      <w:r>
        <w:t xml:space="preserve">: </w:t>
      </w:r>
    </w:p>
    <w:p w14:paraId="50A9F46A" w14:textId="77777777" w:rsidR="001C21F8" w:rsidRDefault="001C21F8" w:rsidP="007028C2">
      <w:pPr>
        <w:pStyle w:val="Commentaire"/>
      </w:pPr>
      <w:r>
        <w:t xml:space="preserve">Non donc je vais ajouter </w:t>
      </w:r>
      <w:proofErr w:type="spellStart"/>
      <w:r>
        <w:t>ca</w:t>
      </w:r>
      <w:proofErr w:type="spellEnd"/>
      <w:r>
        <w:t xml:space="preserve"> dans le texte </w:t>
      </w:r>
    </w:p>
  </w:comment>
  <w:comment w:id="520" w:author="h lc" w:date="2022-09-06T19:06:00Z" w:initials="hl">
    <w:p w14:paraId="23125748" w14:textId="77777777" w:rsidR="001C21F8" w:rsidRDefault="001C21F8" w:rsidP="007028C2">
      <w:pPr>
        <w:pStyle w:val="Commentaire"/>
      </w:pPr>
      <w:r>
        <w:rPr>
          <w:rStyle w:val="Marquedecommentaire"/>
        </w:rPr>
        <w:annotationRef/>
      </w:r>
      <w:r>
        <w:t xml:space="preserve">Tu as dois </w:t>
      </w:r>
      <w:proofErr w:type="spellStart"/>
      <w:r>
        <w:t>utilisé</w:t>
      </w:r>
      <w:proofErr w:type="spellEnd"/>
      <w:r>
        <w:t xml:space="preserve"> la même forme que précédemment = valeur et non texte</w:t>
      </w:r>
    </w:p>
  </w:comment>
  <w:comment w:id="528" w:author="h lc" w:date="2022-09-06T19:04:00Z" w:initials="hl">
    <w:p w14:paraId="11AB37A8" w14:textId="77777777" w:rsidR="001C21F8" w:rsidRDefault="001C21F8" w:rsidP="007028C2">
      <w:pPr>
        <w:pStyle w:val="Commentaire"/>
      </w:pPr>
      <w:r>
        <w:rPr>
          <w:rStyle w:val="Marquedecommentaire"/>
        </w:rPr>
        <w:annotationRef/>
      </w:r>
      <w:r>
        <w:t>À préciser</w:t>
      </w:r>
    </w:p>
  </w:comment>
  <w:comment w:id="532" w:author="h lc" w:date="2022-09-06T19:04:00Z" w:initials="hl">
    <w:p w14:paraId="7082DAFB" w14:textId="77777777" w:rsidR="001C21F8" w:rsidRDefault="001C21F8">
      <w:pPr>
        <w:pStyle w:val="Commentaire"/>
      </w:pPr>
      <w:r>
        <w:rPr>
          <w:rStyle w:val="Marquedecommentaire"/>
        </w:rPr>
        <w:annotationRef/>
      </w:r>
      <w:r>
        <w:t>Le texte ne doit pas redonner les chiffres du tableau, c'est illisible.</w:t>
      </w:r>
    </w:p>
    <w:p w14:paraId="6717BCCD" w14:textId="77777777" w:rsidR="001C21F8" w:rsidRDefault="001C21F8">
      <w:pPr>
        <w:pStyle w:val="Commentaire"/>
      </w:pPr>
    </w:p>
    <w:p w14:paraId="14B2FACA" w14:textId="77777777" w:rsidR="001C21F8" w:rsidRDefault="001C21F8">
      <w:pPr>
        <w:pStyle w:val="Commentaire"/>
      </w:pPr>
      <w:r>
        <w:t>Exemple de rédaction :</w:t>
      </w:r>
    </w:p>
    <w:p w14:paraId="314BC397" w14:textId="77777777" w:rsidR="001C21F8" w:rsidRDefault="001C21F8">
      <w:pPr>
        <w:pStyle w:val="Commentaire"/>
      </w:pPr>
      <w:r>
        <w:t>Le tableau III.2 présente les signes cliniques selon le résultat du TPN.</w:t>
      </w:r>
    </w:p>
    <w:p w14:paraId="429B5823" w14:textId="77777777" w:rsidR="001C21F8" w:rsidRDefault="001C21F8" w:rsidP="007028C2">
      <w:pPr>
        <w:pStyle w:val="Commentaire"/>
      </w:pPr>
      <w:r>
        <w:t xml:space="preserve">Faire ensuite une phrase donnant un résultat intéressant, une tendance. </w:t>
      </w:r>
    </w:p>
  </w:comment>
  <w:comment w:id="543" w:author="h lc" w:date="2022-09-06T19:10:00Z" w:initials="hl">
    <w:p w14:paraId="5C912036" w14:textId="77777777" w:rsidR="001C21F8" w:rsidRDefault="001C21F8" w:rsidP="007028C2">
      <w:pPr>
        <w:pStyle w:val="Commentaire"/>
      </w:pPr>
      <w:r>
        <w:rPr>
          <w:rStyle w:val="Marquedecommentaire"/>
        </w:rPr>
        <w:annotationRef/>
      </w:r>
      <w:r>
        <w:t>Pas à sa place, tu parles des signes cliniques dans cette partie.</w:t>
      </w:r>
    </w:p>
  </w:comment>
  <w:comment w:id="548" w:author="h lc" w:date="2022-09-06T19:27:00Z" w:initials="hl">
    <w:p w14:paraId="468DAE3B" w14:textId="77777777" w:rsidR="001C21F8" w:rsidRDefault="001C21F8" w:rsidP="007028C2">
      <w:pPr>
        <w:pStyle w:val="Commentaire"/>
      </w:pPr>
      <w:r>
        <w:rPr>
          <w:rStyle w:val="Marquedecommentaire"/>
        </w:rPr>
        <w:annotationRef/>
      </w:r>
      <w:r>
        <w:t>Ça aurait été intéressant de décrire les agents en fonction du sexe.</w:t>
      </w:r>
    </w:p>
  </w:comment>
  <w:comment w:id="554" w:author="h lc" w:date="2022-09-12T14:19:00Z" w:initials="hl">
    <w:p w14:paraId="4461D584" w14:textId="77777777" w:rsidR="001C21F8" w:rsidRDefault="001C21F8" w:rsidP="0046422C">
      <w:pPr>
        <w:pStyle w:val="Commentaire"/>
      </w:pPr>
      <w:r>
        <w:rPr>
          <w:rStyle w:val="Marquedecommentaire"/>
        </w:rPr>
        <w:annotationRef/>
      </w:r>
      <w:r>
        <w:t>Ne commence pas une partie par un tableau mais par le texte.</w:t>
      </w:r>
    </w:p>
    <w:p w14:paraId="7848F8C0" w14:textId="77777777" w:rsidR="001C21F8" w:rsidRDefault="001C21F8" w:rsidP="0046422C">
      <w:pPr>
        <w:pStyle w:val="Commentaire"/>
      </w:pPr>
      <w:r>
        <w:t>Réponse : c’est fait</w:t>
      </w:r>
    </w:p>
  </w:comment>
  <w:comment w:id="560" w:author="h lc" w:date="2022-09-06T19:15:00Z" w:initials="hl">
    <w:p w14:paraId="227BC8C0" w14:textId="77777777" w:rsidR="001C21F8" w:rsidRDefault="001C21F8" w:rsidP="007028C2">
      <w:pPr>
        <w:pStyle w:val="Commentaire"/>
      </w:pPr>
      <w:r>
        <w:rPr>
          <w:rStyle w:val="Marquedecommentaire"/>
        </w:rPr>
        <w:annotationRef/>
      </w:r>
      <w:r>
        <w:t>?</w:t>
      </w:r>
    </w:p>
  </w:comment>
  <w:comment w:id="563" w:author="h lc" w:date="2022-09-06T19:15:00Z" w:initials="hl">
    <w:p w14:paraId="01D12FEA" w14:textId="77777777" w:rsidR="001C21F8" w:rsidRDefault="001C21F8" w:rsidP="007028C2">
      <w:pPr>
        <w:pStyle w:val="Commentaire"/>
      </w:pPr>
      <w:r>
        <w:rPr>
          <w:rStyle w:val="Marquedecommentaire"/>
        </w:rPr>
        <w:annotationRef/>
      </w:r>
      <w:r>
        <w:t>?</w:t>
      </w:r>
    </w:p>
  </w:comment>
  <w:comment w:id="571" w:author="h lc" w:date="2022-09-06T19:16:00Z" w:initials="hl">
    <w:p w14:paraId="5127E665" w14:textId="77777777" w:rsidR="001C21F8" w:rsidRDefault="001C21F8" w:rsidP="007028C2">
      <w:pPr>
        <w:pStyle w:val="Commentaire"/>
      </w:pPr>
      <w:r>
        <w:rPr>
          <w:rStyle w:val="Marquedecommentaire"/>
        </w:rPr>
        <w:annotationRef/>
      </w:r>
      <w:r>
        <w:t>Ne se dit pas</w:t>
      </w:r>
    </w:p>
  </w:comment>
  <w:comment w:id="574" w:author="h lc" w:date="2022-09-12T16:06:00Z" w:initials="hl">
    <w:p w14:paraId="02BE87FD" w14:textId="77777777" w:rsidR="001C21F8" w:rsidRDefault="001C21F8" w:rsidP="00D9185F">
      <w:pPr>
        <w:pStyle w:val="Commentaire"/>
      </w:pPr>
      <w:r>
        <w:rPr>
          <w:rStyle w:val="Marquedecommentaire"/>
        </w:rPr>
        <w:annotationRef/>
      </w:r>
      <w:r>
        <w:t>Faudrait remettre n(%) de chaque classe pour qu'on puisse interpréter le tableau</w:t>
      </w:r>
    </w:p>
    <w:p w14:paraId="6273B07A" w14:textId="77777777" w:rsidR="001C21F8" w:rsidRDefault="001C21F8" w:rsidP="00D9185F">
      <w:pPr>
        <w:pStyle w:val="Commentaire"/>
      </w:pPr>
    </w:p>
    <w:p w14:paraId="0B4621AD" w14:textId="77777777" w:rsidR="001C21F8" w:rsidRDefault="001C21F8" w:rsidP="00D9185F">
      <w:pPr>
        <w:pStyle w:val="Commentaire"/>
      </w:pPr>
      <w:r>
        <w:t>En ayant refusé de séparer les négatifs et les positifs, tu as fait perdre bcp de sens à ces tableaux (donner des % sur le total n'est pas pertinent).</w:t>
      </w:r>
    </w:p>
    <w:p w14:paraId="1C869CCD" w14:textId="77777777" w:rsidR="001C21F8" w:rsidRDefault="001C21F8" w:rsidP="00D9185F">
      <w:pPr>
        <w:pStyle w:val="Commentaire"/>
      </w:pPr>
    </w:p>
    <w:p w14:paraId="733A2BBA" w14:textId="77777777" w:rsidR="001C21F8" w:rsidRDefault="001C21F8" w:rsidP="00D9185F">
      <w:pPr>
        <w:pStyle w:val="Commentaire"/>
      </w:pPr>
      <w:r>
        <w:t>Réponse : c’est fait</w:t>
      </w:r>
    </w:p>
  </w:comment>
  <w:comment w:id="575" w:author="h lc" w:date="2022-09-12T16:06:00Z" w:initials="hl">
    <w:p w14:paraId="19AC74CF" w14:textId="77777777" w:rsidR="001C21F8" w:rsidRDefault="001C21F8" w:rsidP="00D9185F">
      <w:pPr>
        <w:pStyle w:val="Commentaire"/>
      </w:pPr>
      <w:r>
        <w:rPr>
          <w:rStyle w:val="Marquedecommentaire"/>
        </w:rPr>
        <w:annotationRef/>
      </w:r>
      <w:r>
        <w:t>Idem</w:t>
      </w:r>
    </w:p>
    <w:p w14:paraId="0809F4F5" w14:textId="77777777" w:rsidR="001C21F8" w:rsidRDefault="001C21F8" w:rsidP="00D9185F">
      <w:pPr>
        <w:pStyle w:val="Commentaire"/>
      </w:pPr>
    </w:p>
    <w:p w14:paraId="0107009F" w14:textId="77777777" w:rsidR="001C21F8" w:rsidRDefault="001C21F8" w:rsidP="00D9185F">
      <w:pPr>
        <w:pStyle w:val="Commentaire"/>
      </w:pPr>
      <w:r>
        <w:t>Réponse : c’est fait</w:t>
      </w:r>
    </w:p>
  </w:comment>
  <w:comment w:id="579" w:author="h lc" w:date="2022-09-12T17:08:00Z" w:initials="hl">
    <w:p w14:paraId="04AF8E49" w14:textId="77777777" w:rsidR="001C21F8" w:rsidRDefault="001C21F8" w:rsidP="007028C2">
      <w:pPr>
        <w:pStyle w:val="Commentaire"/>
      </w:pPr>
      <w:r>
        <w:rPr>
          <w:rStyle w:val="Marquedecommentaire"/>
        </w:rPr>
        <w:annotationRef/>
      </w:r>
      <w:r>
        <w:t>Persulfates sont où?</w:t>
      </w:r>
    </w:p>
    <w:p w14:paraId="5DF234AD" w14:textId="77777777" w:rsidR="001C21F8" w:rsidRDefault="001C21F8" w:rsidP="007028C2">
      <w:pPr>
        <w:pStyle w:val="Commentaire"/>
      </w:pPr>
      <w:r w:rsidRPr="002F492C">
        <w:rPr>
          <w:b/>
          <w:bCs/>
        </w:rPr>
        <w:t>Réponse</w:t>
      </w:r>
      <w:r>
        <w:t> : c’est fait</w:t>
      </w:r>
    </w:p>
  </w:comment>
  <w:comment w:id="580" w:author="h lc" w:date="2022-09-12T16:07:00Z" w:initials="hl">
    <w:p w14:paraId="2FDBB1FD" w14:textId="77777777" w:rsidR="001C21F8" w:rsidRDefault="001C21F8" w:rsidP="007028C2">
      <w:pPr>
        <w:pStyle w:val="Commentaire"/>
      </w:pPr>
      <w:r>
        <w:rPr>
          <w:rStyle w:val="Marquedecommentaire"/>
        </w:rPr>
        <w:annotationRef/>
      </w:r>
      <w:proofErr w:type="spellStart"/>
      <w:r>
        <w:t>Pq</w:t>
      </w:r>
      <w:proofErr w:type="spellEnd"/>
      <w:r>
        <w:t xml:space="preserve"> c'est en gras ?</w:t>
      </w:r>
    </w:p>
    <w:p w14:paraId="1A480909" w14:textId="77777777" w:rsidR="001C21F8" w:rsidRPr="008E4CA9" w:rsidRDefault="001C21F8" w:rsidP="007028C2">
      <w:pPr>
        <w:pStyle w:val="Commentaire"/>
        <w:rPr>
          <w:b/>
          <w:bCs/>
        </w:rPr>
      </w:pPr>
      <w:r w:rsidRPr="002F492C">
        <w:rPr>
          <w:b/>
          <w:bCs/>
        </w:rPr>
        <w:t>Réponse</w:t>
      </w:r>
      <w:r>
        <w:t xml:space="preserve"> : c’est fait </w:t>
      </w:r>
    </w:p>
  </w:comment>
  <w:comment w:id="583" w:author="h lc" w:date="2022-09-06T19:22:00Z" w:initials="hl">
    <w:p w14:paraId="588F54BE" w14:textId="77777777" w:rsidR="001C21F8" w:rsidRDefault="001C21F8" w:rsidP="007028C2">
      <w:pPr>
        <w:pStyle w:val="Commentaire"/>
      </w:pPr>
      <w:r>
        <w:rPr>
          <w:rStyle w:val="Marquedecommentaire"/>
        </w:rPr>
        <w:annotationRef/>
      </w:r>
      <w:r>
        <w:t>À partir de là je suis perdu</w:t>
      </w:r>
    </w:p>
  </w:comment>
  <w:comment w:id="595" w:author="h lc" w:date="2022-09-06T19:28:00Z" w:initials="hl">
    <w:p w14:paraId="0DB2D8E4" w14:textId="77777777" w:rsidR="001C21F8" w:rsidRDefault="001C21F8" w:rsidP="007028C2">
      <w:pPr>
        <w:pStyle w:val="Commentaire"/>
      </w:pPr>
      <w:r>
        <w:rPr>
          <w:rStyle w:val="Marquedecommentaire"/>
        </w:rPr>
        <w:annotationRef/>
      </w:r>
      <w:r>
        <w:t>????</w:t>
      </w:r>
    </w:p>
  </w:comment>
  <w:comment w:id="596" w:author="h lc" w:date="2022-09-06T19:29:00Z" w:initials="hl">
    <w:p w14:paraId="21374A78" w14:textId="77777777" w:rsidR="001C21F8" w:rsidRDefault="001C21F8" w:rsidP="007028C2">
      <w:pPr>
        <w:pStyle w:val="Commentaire"/>
      </w:pPr>
      <w:r>
        <w:rPr>
          <w:rStyle w:val="Marquedecommentaire"/>
        </w:rPr>
        <w:annotationRef/>
      </w:r>
      <w:r>
        <w:t>Tu n'expliques pas pourquoi ce sont des limites ? Qu'est-ce que tu aurais faire de plus ?</w:t>
      </w:r>
    </w:p>
  </w:comment>
  <w:comment w:id="598" w:author="h lc" w:date="2022-09-06T19:29:00Z" w:initials="hl">
    <w:p w14:paraId="61309471" w14:textId="77777777" w:rsidR="001C21F8" w:rsidRDefault="001C21F8" w:rsidP="007028C2">
      <w:pPr>
        <w:pStyle w:val="Commentaire"/>
      </w:pPr>
      <w:r>
        <w:rPr>
          <w:rStyle w:val="Marquedecommentaire"/>
        </w:rPr>
        <w:annotationRef/>
      </w:r>
      <w:r>
        <w:t>À revoir quand tout sera retravaillé</w:t>
      </w:r>
    </w:p>
  </w:comment>
  <w:comment w:id="607" w:author="h lc" w:date="2022-09-06T19:31:00Z" w:initials="hl">
    <w:p w14:paraId="1FBB8B65" w14:textId="77777777" w:rsidR="001C21F8" w:rsidRDefault="001C21F8" w:rsidP="007028C2">
      <w:pPr>
        <w:pStyle w:val="Commentaire"/>
      </w:pPr>
      <w:r>
        <w:rPr>
          <w:rStyle w:val="Marquedecommentaire"/>
        </w:rPr>
        <w:annotationRef/>
      </w:r>
      <w:r>
        <w:t>Tu as moins de références que d'articles retenus à la fin de ta revue. Normalement ils devraient tous y être et avoir été discuté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23AF0" w15:done="0"/>
  <w15:commentEx w15:paraId="02FBF3F7" w15:done="0"/>
  <w15:commentEx w15:paraId="039B5389" w15:done="0"/>
  <w15:commentEx w15:paraId="78E07174" w15:done="0"/>
  <w15:commentEx w15:paraId="556D624E" w15:done="0"/>
  <w15:commentEx w15:paraId="3F728B8A" w15:done="0"/>
  <w15:commentEx w15:paraId="28600720" w15:done="0"/>
  <w15:commentEx w15:paraId="06FE0FE0" w15:done="0"/>
  <w15:commentEx w15:paraId="175386DF" w15:done="0"/>
  <w15:commentEx w15:paraId="246486DF" w15:done="0"/>
  <w15:commentEx w15:paraId="3F96F0AE" w15:done="0"/>
  <w15:commentEx w15:paraId="29502D36" w15:done="0"/>
  <w15:commentEx w15:paraId="78CA1B0D" w15:done="0"/>
  <w15:commentEx w15:paraId="67FF0F47" w15:done="0"/>
  <w15:commentEx w15:paraId="3EFA08D6" w15:done="0"/>
  <w15:commentEx w15:paraId="246FB0C1" w15:done="0"/>
  <w15:commentEx w15:paraId="7A06EAA3" w15:done="0"/>
  <w15:commentEx w15:paraId="05CB3A6E" w15:done="0"/>
  <w15:commentEx w15:paraId="608D336C" w15:done="0"/>
  <w15:commentEx w15:paraId="23FAAF8C" w15:done="0"/>
  <w15:commentEx w15:paraId="039CEA31" w15:done="0"/>
  <w15:commentEx w15:paraId="35D10F4D" w15:done="0"/>
  <w15:commentEx w15:paraId="3044CAF9" w15:done="0"/>
  <w15:commentEx w15:paraId="53AE6DA0" w15:done="0"/>
  <w15:commentEx w15:paraId="65B07235" w15:done="0"/>
  <w15:commentEx w15:paraId="3D1A485A" w15:done="0"/>
  <w15:commentEx w15:paraId="34566A28" w15:done="0"/>
  <w15:commentEx w15:paraId="7233429E" w15:done="0"/>
  <w15:commentEx w15:paraId="0A98C70E" w15:done="0"/>
  <w15:commentEx w15:paraId="2219092D" w15:done="0"/>
  <w15:commentEx w15:paraId="3581D9D1" w15:done="0"/>
  <w15:commentEx w15:paraId="50A9F46A" w15:done="0"/>
  <w15:commentEx w15:paraId="23125748" w15:done="0"/>
  <w15:commentEx w15:paraId="11AB37A8" w15:done="0"/>
  <w15:commentEx w15:paraId="429B5823" w15:done="0"/>
  <w15:commentEx w15:paraId="5C912036" w15:done="0"/>
  <w15:commentEx w15:paraId="468DAE3B" w15:done="0"/>
  <w15:commentEx w15:paraId="7848F8C0" w15:done="0"/>
  <w15:commentEx w15:paraId="227BC8C0" w15:done="0"/>
  <w15:commentEx w15:paraId="01D12FEA" w15:done="0"/>
  <w15:commentEx w15:paraId="5127E665" w15:done="0"/>
  <w15:commentEx w15:paraId="733A2BBA" w15:done="0"/>
  <w15:commentEx w15:paraId="0107009F" w15:done="0"/>
  <w15:commentEx w15:paraId="5DF234AD" w15:done="0"/>
  <w15:commentEx w15:paraId="1A480909" w15:done="0"/>
  <w15:commentEx w15:paraId="588F54BE" w15:done="0"/>
  <w15:commentEx w15:paraId="0DB2D8E4" w15:done="0"/>
  <w15:commentEx w15:paraId="21374A78" w15:done="0"/>
  <w15:commentEx w15:paraId="61309471" w15:done="0"/>
  <w15:commentEx w15:paraId="1FBB8B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23AF0" w16cid:durableId="26CC8CFE"/>
  <w16cid:commentId w16cid:paraId="02FBF3F7" w16cid:durableId="26CC8CFF"/>
  <w16cid:commentId w16cid:paraId="039B5389" w16cid:durableId="26CC8D00"/>
  <w16cid:commentId w16cid:paraId="78E07174" w16cid:durableId="26CC8D01"/>
  <w16cid:commentId w16cid:paraId="556D624E" w16cid:durableId="26CC8D02"/>
  <w16cid:commentId w16cid:paraId="3F728B8A" w16cid:durableId="26CC8D04"/>
  <w16cid:commentId w16cid:paraId="28600720" w16cid:durableId="26CC8D05"/>
  <w16cid:commentId w16cid:paraId="06FE0FE0" w16cid:durableId="26CC8D06"/>
  <w16cid:commentId w16cid:paraId="175386DF" w16cid:durableId="26CC8D07"/>
  <w16cid:commentId w16cid:paraId="246486DF" w16cid:durableId="26CC8D08"/>
  <w16cid:commentId w16cid:paraId="3F96F0AE" w16cid:durableId="26CC8D09"/>
  <w16cid:commentId w16cid:paraId="29502D36" w16cid:durableId="26CC8D0A"/>
  <w16cid:commentId w16cid:paraId="78CA1B0D" w16cid:durableId="26CC8D0B"/>
  <w16cid:commentId w16cid:paraId="67FF0F47" w16cid:durableId="26CC8D0C"/>
  <w16cid:commentId w16cid:paraId="3EFA08D6" w16cid:durableId="26CC8D0D"/>
  <w16cid:commentId w16cid:paraId="246FB0C1" w16cid:durableId="26CC8D0E"/>
  <w16cid:commentId w16cid:paraId="7A06EAA3" w16cid:durableId="26CC8D10"/>
  <w16cid:commentId w16cid:paraId="05CB3A6E" w16cid:durableId="26CC8D11"/>
  <w16cid:commentId w16cid:paraId="608D336C" w16cid:durableId="26CC8D12"/>
  <w16cid:commentId w16cid:paraId="23FAAF8C" w16cid:durableId="26CC8D13"/>
  <w16cid:commentId w16cid:paraId="039CEA31" w16cid:durableId="26CC8D15"/>
  <w16cid:commentId w16cid:paraId="35D10F4D" w16cid:durableId="26CC8D16"/>
  <w16cid:commentId w16cid:paraId="3044CAF9" w16cid:durableId="26CC8D17"/>
  <w16cid:commentId w16cid:paraId="53AE6DA0" w16cid:durableId="26CC8D18"/>
  <w16cid:commentId w16cid:paraId="65B07235" w16cid:durableId="26CC8D19"/>
  <w16cid:commentId w16cid:paraId="3D1A485A" w16cid:durableId="26CC8D1A"/>
  <w16cid:commentId w16cid:paraId="34566A28" w16cid:durableId="26CC8D1B"/>
  <w16cid:commentId w16cid:paraId="7233429E" w16cid:durableId="26CC8D1C"/>
  <w16cid:commentId w16cid:paraId="0A98C70E" w16cid:durableId="26CC8D1D"/>
  <w16cid:commentId w16cid:paraId="2219092D" w16cid:durableId="26CC8D1E"/>
  <w16cid:commentId w16cid:paraId="3581D9D1" w16cid:durableId="26CC8D1F"/>
  <w16cid:commentId w16cid:paraId="50A9F46A" w16cid:durableId="26CC8D20"/>
  <w16cid:commentId w16cid:paraId="23125748" w16cid:durableId="26CC8D21"/>
  <w16cid:commentId w16cid:paraId="11AB37A8" w16cid:durableId="26CC8D22"/>
  <w16cid:commentId w16cid:paraId="429B5823" w16cid:durableId="26CC8D23"/>
  <w16cid:commentId w16cid:paraId="5C912036" w16cid:durableId="26CC8D24"/>
  <w16cid:commentId w16cid:paraId="468DAE3B" w16cid:durableId="26CC8D25"/>
  <w16cid:commentId w16cid:paraId="7848F8C0" w16cid:durableId="26CC8D26"/>
  <w16cid:commentId w16cid:paraId="227BC8C0" w16cid:durableId="26CC8D27"/>
  <w16cid:commentId w16cid:paraId="01D12FEA" w16cid:durableId="26CC8D28"/>
  <w16cid:commentId w16cid:paraId="5127E665" w16cid:durableId="26CC8D29"/>
  <w16cid:commentId w16cid:paraId="733A2BBA" w16cid:durableId="26CC8D2A"/>
  <w16cid:commentId w16cid:paraId="0107009F" w16cid:durableId="26CC8D2B"/>
  <w16cid:commentId w16cid:paraId="5DF234AD" w16cid:durableId="26CC8D2C"/>
  <w16cid:commentId w16cid:paraId="1A480909" w16cid:durableId="26CC8D2D"/>
  <w16cid:commentId w16cid:paraId="588F54BE" w16cid:durableId="26CC8D2E"/>
  <w16cid:commentId w16cid:paraId="0DB2D8E4" w16cid:durableId="26CC8D2F"/>
  <w16cid:commentId w16cid:paraId="21374A78" w16cid:durableId="26CC8D30"/>
  <w16cid:commentId w16cid:paraId="61309471" w16cid:durableId="26CC8D31"/>
  <w16cid:commentId w16cid:paraId="1FBB8B65" w16cid:durableId="26CC8D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E579F" w14:textId="77777777" w:rsidR="006F1493" w:rsidRDefault="006F1493" w:rsidP="00E87FAD">
      <w:r>
        <w:separator/>
      </w:r>
    </w:p>
  </w:endnote>
  <w:endnote w:type="continuationSeparator" w:id="0">
    <w:p w14:paraId="1A470ED8" w14:textId="77777777" w:rsidR="006F1493" w:rsidRDefault="006F1493" w:rsidP="00E87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21DD9" w14:textId="77777777" w:rsidR="00225D52" w:rsidRDefault="00225D5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C5AB1" w14:textId="77777777" w:rsidR="00225D52" w:rsidRDefault="00225D5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C2E44" w14:textId="77777777" w:rsidR="00225D52" w:rsidRDefault="00225D52">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9203004"/>
      <w:docPartObj>
        <w:docPartGallery w:val="Page Numbers (Bottom of Page)"/>
        <w:docPartUnique/>
      </w:docPartObj>
    </w:sdtPr>
    <w:sdtEndPr/>
    <w:sdtContent>
      <w:p w14:paraId="340282EA" w14:textId="77777777" w:rsidR="001C21F8" w:rsidRDefault="00F45CA8">
        <w:pPr>
          <w:pStyle w:val="Pieddepage"/>
          <w:jc w:val="center"/>
        </w:pPr>
        <w:r>
          <w:fldChar w:fldCharType="begin"/>
        </w:r>
        <w:r>
          <w:instrText xml:space="preserve"> PAGE   \* MERGEFORMAT </w:instrText>
        </w:r>
        <w:r>
          <w:fldChar w:fldCharType="separate"/>
        </w:r>
        <w:r w:rsidR="00C02809">
          <w:rPr>
            <w:noProof/>
          </w:rPr>
          <w:t>x</w:t>
        </w:r>
        <w:r>
          <w:rPr>
            <w:noProof/>
          </w:rPr>
          <w:fldChar w:fldCharType="end"/>
        </w:r>
      </w:p>
    </w:sdtContent>
  </w:sdt>
  <w:p w14:paraId="5F6521D9" w14:textId="77777777" w:rsidR="001C21F8" w:rsidRDefault="001C21F8">
    <w:pPr>
      <w:pStyle w:val="Pieddepag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924A0" w14:textId="77777777" w:rsidR="001C21F8" w:rsidRDefault="00F45CA8">
    <w:pPr>
      <w:pStyle w:val="Pieddepage"/>
      <w:jc w:val="center"/>
    </w:pPr>
    <w:r>
      <w:fldChar w:fldCharType="begin"/>
    </w:r>
    <w:r>
      <w:instrText xml:space="preserve"> PAGE   \* MERGEFORMAT </w:instrText>
    </w:r>
    <w:r>
      <w:fldChar w:fldCharType="separate"/>
    </w:r>
    <w:r w:rsidR="00C02809">
      <w:rPr>
        <w:noProof/>
      </w:rPr>
      <w:t>40</w:t>
    </w:r>
    <w:r>
      <w:rPr>
        <w:noProof/>
      </w:rPr>
      <w:fldChar w:fldCharType="end"/>
    </w:r>
  </w:p>
  <w:p w14:paraId="3EDEF3BA" w14:textId="77777777" w:rsidR="001C21F8" w:rsidRDefault="001C21F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63A14" w14:textId="77777777" w:rsidR="006F1493" w:rsidRDefault="006F1493" w:rsidP="00E87FAD">
      <w:r>
        <w:separator/>
      </w:r>
    </w:p>
  </w:footnote>
  <w:footnote w:type="continuationSeparator" w:id="0">
    <w:p w14:paraId="68141D54" w14:textId="77777777" w:rsidR="006F1493" w:rsidRDefault="006F1493" w:rsidP="00E87F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33141" w14:textId="77777777" w:rsidR="00225D52" w:rsidRDefault="00225D5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92638" w14:textId="77777777" w:rsidR="00225D52" w:rsidRDefault="00225D52">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E1D0F" w14:textId="77777777" w:rsidR="00225D52" w:rsidRDefault="00225D52">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5DA6957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1" type="#_x0000_t75" style="width:11.5pt;height:11.5pt" o:bullet="t">
        <v:imagedata r:id="rId1" o:title="msoD3FF"/>
      </v:shape>
    </w:pict>
  </w:numPicBullet>
  <w:abstractNum w:abstractNumId="0" w15:restartNumberingAfterBreak="0">
    <w:nsid w:val="00C83008"/>
    <w:multiLevelType w:val="multilevel"/>
    <w:tmpl w:val="6D76DAB2"/>
    <w:lvl w:ilvl="0">
      <w:start w:val="1"/>
      <w:numFmt w:val="upperRoman"/>
      <w:lvlText w:val="%1."/>
      <w:lvlJc w:val="left"/>
      <w:pPr>
        <w:ind w:left="1080" w:hanging="720"/>
      </w:pPr>
      <w:rPr>
        <w:rFonts w:hint="default"/>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AF50A58"/>
    <w:multiLevelType w:val="hybridMultilevel"/>
    <w:tmpl w:val="5E30E81C"/>
    <w:lvl w:ilvl="0" w:tplc="112E53D4">
      <w:start w:val="30"/>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A37538B"/>
    <w:multiLevelType w:val="hybridMultilevel"/>
    <w:tmpl w:val="6700E61A"/>
    <w:lvl w:ilvl="0" w:tplc="915CDF70">
      <w:start w:val="4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EB6025"/>
    <w:multiLevelType w:val="hybridMultilevel"/>
    <w:tmpl w:val="709C8AB8"/>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24D2256"/>
    <w:multiLevelType w:val="hybridMultilevel"/>
    <w:tmpl w:val="E4EA6CA8"/>
    <w:lvl w:ilvl="0" w:tplc="112E53D4">
      <w:start w:val="30"/>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C61445"/>
    <w:multiLevelType w:val="hybridMultilevel"/>
    <w:tmpl w:val="3F761BBA"/>
    <w:lvl w:ilvl="0" w:tplc="8946B004">
      <w:start w:val="1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C2D3BA2"/>
    <w:multiLevelType w:val="hybridMultilevel"/>
    <w:tmpl w:val="F028D58E"/>
    <w:lvl w:ilvl="0" w:tplc="5E122D5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5612913"/>
    <w:multiLevelType w:val="hybridMultilevel"/>
    <w:tmpl w:val="FB0827D4"/>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B5E5350"/>
    <w:multiLevelType w:val="multilevel"/>
    <w:tmpl w:val="718EACE4"/>
    <w:lvl w:ilvl="0">
      <w:start w:val="1"/>
      <w:numFmt w:val="upperRoman"/>
      <w:pStyle w:val="Titre1"/>
      <w:lvlText w:val="%1"/>
      <w:lvlJc w:val="left"/>
      <w:pPr>
        <w:ind w:left="340" w:hanging="340"/>
      </w:pPr>
      <w:rPr>
        <w:rFonts w:hint="default"/>
      </w:rPr>
    </w:lvl>
    <w:lvl w:ilvl="1">
      <w:start w:val="1"/>
      <w:numFmt w:val="decimal"/>
      <w:pStyle w:val="Titre2"/>
      <w:lvlText w:val="%1.%2"/>
      <w:lvlJc w:val="left"/>
      <w:pPr>
        <w:ind w:left="794" w:hanging="510"/>
      </w:pPr>
      <w:rPr>
        <w:rFonts w:hint="default"/>
      </w:rPr>
    </w:lvl>
    <w:lvl w:ilvl="2">
      <w:start w:val="1"/>
      <w:numFmt w:val="decimal"/>
      <w:pStyle w:val="Titre3"/>
      <w:lvlText w:val="%1.%2.%3"/>
      <w:lvlJc w:val="left"/>
      <w:pPr>
        <w:ind w:left="1247" w:hanging="567"/>
      </w:pPr>
      <w:rPr>
        <w:b/>
        <w:bCs/>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3">
      <w:start w:val="1"/>
      <w:numFmt w:val="decimal"/>
      <w:pStyle w:val="Titre4"/>
      <w:lvlText w:val="%1.%2.%3.%4"/>
      <w:lvlJc w:val="left"/>
      <w:pPr>
        <w:ind w:left="680" w:firstLine="681"/>
      </w:pPr>
      <w:rPr>
        <w:rFonts w:ascii="Times New Roman" w:hAnsi="Times New Roman" w:cs="Times New Roman" w:hint="default"/>
        <w:bCs w:val="0"/>
        <w:i w:val="0"/>
        <w:iCs w:val="0"/>
        <w:caps w:val="0"/>
        <w:smallCaps w:val="0"/>
        <w:strike w:val="0"/>
        <w:dstrike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9" w15:restartNumberingAfterBreak="0">
    <w:nsid w:val="7C3D7461"/>
    <w:multiLevelType w:val="multilevel"/>
    <w:tmpl w:val="CDB63C1E"/>
    <w:lvl w:ilvl="0">
      <w:start w:val="1"/>
      <w:numFmt w:val="upperRoman"/>
      <w:lvlText w:val="%1"/>
      <w:lvlJc w:val="left"/>
      <w:pPr>
        <w:ind w:left="340" w:hanging="340"/>
      </w:pPr>
      <w:rPr>
        <w:rFonts w:hint="default"/>
      </w:rPr>
    </w:lvl>
    <w:lvl w:ilvl="1">
      <w:start w:val="1"/>
      <w:numFmt w:val="decimal"/>
      <w:lvlText w:val="%1.%2"/>
      <w:lvlJc w:val="left"/>
      <w:pPr>
        <w:ind w:left="794" w:hanging="510"/>
      </w:pPr>
      <w:rPr>
        <w:rFonts w:hint="default"/>
      </w:rPr>
    </w:lvl>
    <w:lvl w:ilvl="2">
      <w:start w:val="1"/>
      <w:numFmt w:val="decimal"/>
      <w:lvlText w:val="%1.%2.%3"/>
      <w:lvlJc w:val="left"/>
      <w:pPr>
        <w:ind w:left="964" w:hanging="510"/>
      </w:pPr>
      <w:rPr>
        <w:rFonts w:hint="default"/>
      </w:rPr>
    </w:lvl>
    <w:lvl w:ilvl="3">
      <w:start w:val="1"/>
      <w:numFmt w:val="decimal"/>
      <w:lvlText w:val="%1.%2.%3.%4"/>
      <w:lvlJc w:val="left"/>
      <w:pPr>
        <w:ind w:left="864" w:hanging="864"/>
      </w:pPr>
      <w:rPr>
        <w:rFonts w:ascii="Times New Roman" w:hAnsi="Times New Roman" w:cs="Times New Roman" w:hint="default"/>
        <w:bCs w:val="0"/>
        <w:i w:val="0"/>
        <w:iCs w:val="0"/>
        <w:caps w:val="0"/>
        <w:smallCaps w:val="0"/>
        <w:strike w:val="0"/>
        <w:dstrike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5"/>
  </w:num>
  <w:num w:numId="3">
    <w:abstractNumId w:val="7"/>
  </w:num>
  <w:num w:numId="4">
    <w:abstractNumId w:val="3"/>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8"/>
  </w:num>
  <w:num w:numId="12">
    <w:abstractNumId w:val="2"/>
  </w:num>
  <w:num w:numId="13">
    <w:abstractNumId w:val="8"/>
  </w:num>
  <w:num w:numId="14">
    <w:abstractNumId w:val="0"/>
  </w:num>
  <w:num w:numId="15">
    <w:abstractNumId w:val="6"/>
  </w:num>
  <w:num w:numId="16">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 lc">
    <w15:presenceInfo w15:providerId="Windows Live" w15:userId="6c05b142a97bf09a"/>
  </w15:person>
  <w15:person w15:author="YOUSSEF BENKHALLOUF">
    <w15:presenceInfo w15:providerId="AD" w15:userId="S::youssef.benkhallouf-ext@socgen.com::a038723b-36a5-4390-818e-bbc096239a38"/>
  </w15:person>
  <w15:person w15:author="BENKHALLOUF Youssef (EXT) ResgCftScrDef">
    <w15:presenceInfo w15:providerId="AD" w15:userId="S::youssef.benkhallouf-ext@socgen.com::a038723b-36a5-4390-818e-bbc096239a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08"/>
  <w:hyphenationZone w:val="425"/>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902"/>
    <w:rsid w:val="00001EA1"/>
    <w:rsid w:val="00002ABD"/>
    <w:rsid w:val="000078C7"/>
    <w:rsid w:val="00007C60"/>
    <w:rsid w:val="00010236"/>
    <w:rsid w:val="00014902"/>
    <w:rsid w:val="00014F8E"/>
    <w:rsid w:val="000170BD"/>
    <w:rsid w:val="00020181"/>
    <w:rsid w:val="000206A1"/>
    <w:rsid w:val="00021D3F"/>
    <w:rsid w:val="0002461D"/>
    <w:rsid w:val="00025C2F"/>
    <w:rsid w:val="000268BE"/>
    <w:rsid w:val="00034B8E"/>
    <w:rsid w:val="00035888"/>
    <w:rsid w:val="00037871"/>
    <w:rsid w:val="000414B5"/>
    <w:rsid w:val="000457D9"/>
    <w:rsid w:val="00051926"/>
    <w:rsid w:val="00052736"/>
    <w:rsid w:val="00054C98"/>
    <w:rsid w:val="00062278"/>
    <w:rsid w:val="00064497"/>
    <w:rsid w:val="00067D2C"/>
    <w:rsid w:val="0007179F"/>
    <w:rsid w:val="000724EB"/>
    <w:rsid w:val="0007275D"/>
    <w:rsid w:val="000753C7"/>
    <w:rsid w:val="00075D4D"/>
    <w:rsid w:val="00077BFD"/>
    <w:rsid w:val="00080C50"/>
    <w:rsid w:val="00083A62"/>
    <w:rsid w:val="00085A89"/>
    <w:rsid w:val="000906F9"/>
    <w:rsid w:val="00091780"/>
    <w:rsid w:val="00095BEA"/>
    <w:rsid w:val="00096582"/>
    <w:rsid w:val="000A0932"/>
    <w:rsid w:val="000A5D36"/>
    <w:rsid w:val="000B2635"/>
    <w:rsid w:val="000B7272"/>
    <w:rsid w:val="000B7E14"/>
    <w:rsid w:val="000C1CFB"/>
    <w:rsid w:val="000C2600"/>
    <w:rsid w:val="000C34EA"/>
    <w:rsid w:val="000C6916"/>
    <w:rsid w:val="000D24D1"/>
    <w:rsid w:val="000D5D21"/>
    <w:rsid w:val="000E193F"/>
    <w:rsid w:val="000F1034"/>
    <w:rsid w:val="000F1F49"/>
    <w:rsid w:val="000F42D7"/>
    <w:rsid w:val="000F769F"/>
    <w:rsid w:val="00100C9A"/>
    <w:rsid w:val="00101AA1"/>
    <w:rsid w:val="00103551"/>
    <w:rsid w:val="00107A95"/>
    <w:rsid w:val="00113315"/>
    <w:rsid w:val="00117002"/>
    <w:rsid w:val="00117659"/>
    <w:rsid w:val="00130860"/>
    <w:rsid w:val="00132917"/>
    <w:rsid w:val="00133BDB"/>
    <w:rsid w:val="00133EE8"/>
    <w:rsid w:val="001450E2"/>
    <w:rsid w:val="001472D1"/>
    <w:rsid w:val="00152F81"/>
    <w:rsid w:val="001530E7"/>
    <w:rsid w:val="00153CF5"/>
    <w:rsid w:val="001560B6"/>
    <w:rsid w:val="001607DC"/>
    <w:rsid w:val="00161528"/>
    <w:rsid w:val="0016656F"/>
    <w:rsid w:val="00172862"/>
    <w:rsid w:val="001729A3"/>
    <w:rsid w:val="00174A58"/>
    <w:rsid w:val="001763EF"/>
    <w:rsid w:val="00177451"/>
    <w:rsid w:val="001809F5"/>
    <w:rsid w:val="001825DA"/>
    <w:rsid w:val="001837DA"/>
    <w:rsid w:val="00184F0B"/>
    <w:rsid w:val="001859D6"/>
    <w:rsid w:val="00187FF1"/>
    <w:rsid w:val="0019044F"/>
    <w:rsid w:val="0019059C"/>
    <w:rsid w:val="00191948"/>
    <w:rsid w:val="001931D4"/>
    <w:rsid w:val="00194629"/>
    <w:rsid w:val="00195A8D"/>
    <w:rsid w:val="00196459"/>
    <w:rsid w:val="00197B15"/>
    <w:rsid w:val="00197D11"/>
    <w:rsid w:val="00197F6E"/>
    <w:rsid w:val="001A0A88"/>
    <w:rsid w:val="001A3865"/>
    <w:rsid w:val="001B10E5"/>
    <w:rsid w:val="001B3FB4"/>
    <w:rsid w:val="001B7DA3"/>
    <w:rsid w:val="001C0434"/>
    <w:rsid w:val="001C21F8"/>
    <w:rsid w:val="001C43D4"/>
    <w:rsid w:val="001C446B"/>
    <w:rsid w:val="001C4DC3"/>
    <w:rsid w:val="001C5442"/>
    <w:rsid w:val="001D06E2"/>
    <w:rsid w:val="001D261D"/>
    <w:rsid w:val="001D7F97"/>
    <w:rsid w:val="001E0C8E"/>
    <w:rsid w:val="001E1AD1"/>
    <w:rsid w:val="001E328F"/>
    <w:rsid w:val="001E642D"/>
    <w:rsid w:val="001F06E1"/>
    <w:rsid w:val="001F27A9"/>
    <w:rsid w:val="001F6F52"/>
    <w:rsid w:val="00200DE3"/>
    <w:rsid w:val="00201603"/>
    <w:rsid w:val="00204B9D"/>
    <w:rsid w:val="00206A8E"/>
    <w:rsid w:val="0021376B"/>
    <w:rsid w:val="00220CE7"/>
    <w:rsid w:val="0022235A"/>
    <w:rsid w:val="002235DF"/>
    <w:rsid w:val="00225D52"/>
    <w:rsid w:val="00231D1A"/>
    <w:rsid w:val="00232690"/>
    <w:rsid w:val="002328CD"/>
    <w:rsid w:val="00233DAE"/>
    <w:rsid w:val="00233F74"/>
    <w:rsid w:val="00234FF6"/>
    <w:rsid w:val="00235B2B"/>
    <w:rsid w:val="002407CC"/>
    <w:rsid w:val="00240FFF"/>
    <w:rsid w:val="00241722"/>
    <w:rsid w:val="0024372F"/>
    <w:rsid w:val="0024396E"/>
    <w:rsid w:val="00254130"/>
    <w:rsid w:val="0025544E"/>
    <w:rsid w:val="0025677D"/>
    <w:rsid w:val="002571C6"/>
    <w:rsid w:val="00261123"/>
    <w:rsid w:val="00261548"/>
    <w:rsid w:val="00262E08"/>
    <w:rsid w:val="002651BC"/>
    <w:rsid w:val="00266AE7"/>
    <w:rsid w:val="002702C0"/>
    <w:rsid w:val="00270695"/>
    <w:rsid w:val="00271FA9"/>
    <w:rsid w:val="00273311"/>
    <w:rsid w:val="00274B67"/>
    <w:rsid w:val="00275097"/>
    <w:rsid w:val="002752AE"/>
    <w:rsid w:val="0027635A"/>
    <w:rsid w:val="002831C6"/>
    <w:rsid w:val="0028406F"/>
    <w:rsid w:val="0029314F"/>
    <w:rsid w:val="00293D3E"/>
    <w:rsid w:val="0029418F"/>
    <w:rsid w:val="002958C7"/>
    <w:rsid w:val="002A0BE6"/>
    <w:rsid w:val="002A36C0"/>
    <w:rsid w:val="002A691A"/>
    <w:rsid w:val="002A71F2"/>
    <w:rsid w:val="002A79EE"/>
    <w:rsid w:val="002B2732"/>
    <w:rsid w:val="002B2F71"/>
    <w:rsid w:val="002B32F0"/>
    <w:rsid w:val="002C199F"/>
    <w:rsid w:val="002D0D08"/>
    <w:rsid w:val="002D4445"/>
    <w:rsid w:val="002D6203"/>
    <w:rsid w:val="002D6590"/>
    <w:rsid w:val="002E1517"/>
    <w:rsid w:val="002E224A"/>
    <w:rsid w:val="002E4AC5"/>
    <w:rsid w:val="002F492C"/>
    <w:rsid w:val="002F5340"/>
    <w:rsid w:val="002F7B8B"/>
    <w:rsid w:val="003037FD"/>
    <w:rsid w:val="003124F1"/>
    <w:rsid w:val="0031348A"/>
    <w:rsid w:val="0031756E"/>
    <w:rsid w:val="00322C4C"/>
    <w:rsid w:val="00326311"/>
    <w:rsid w:val="0032662F"/>
    <w:rsid w:val="00326A09"/>
    <w:rsid w:val="0032711B"/>
    <w:rsid w:val="003300DA"/>
    <w:rsid w:val="00334123"/>
    <w:rsid w:val="0033444B"/>
    <w:rsid w:val="00336553"/>
    <w:rsid w:val="003419AA"/>
    <w:rsid w:val="003439A3"/>
    <w:rsid w:val="00344290"/>
    <w:rsid w:val="00352215"/>
    <w:rsid w:val="003568BA"/>
    <w:rsid w:val="00360ADC"/>
    <w:rsid w:val="00363196"/>
    <w:rsid w:val="003635C1"/>
    <w:rsid w:val="00364E5E"/>
    <w:rsid w:val="0036506D"/>
    <w:rsid w:val="00365D76"/>
    <w:rsid w:val="00365EE1"/>
    <w:rsid w:val="0036674A"/>
    <w:rsid w:val="0036684D"/>
    <w:rsid w:val="00367CE8"/>
    <w:rsid w:val="00375790"/>
    <w:rsid w:val="00380143"/>
    <w:rsid w:val="0038382E"/>
    <w:rsid w:val="00383DA9"/>
    <w:rsid w:val="003852DC"/>
    <w:rsid w:val="00386D63"/>
    <w:rsid w:val="003920AE"/>
    <w:rsid w:val="003964F8"/>
    <w:rsid w:val="0039659D"/>
    <w:rsid w:val="003A0917"/>
    <w:rsid w:val="003A156E"/>
    <w:rsid w:val="003A4CD4"/>
    <w:rsid w:val="003A64ED"/>
    <w:rsid w:val="003A7DC8"/>
    <w:rsid w:val="003B115A"/>
    <w:rsid w:val="003B1BD5"/>
    <w:rsid w:val="003B5D24"/>
    <w:rsid w:val="003B79DC"/>
    <w:rsid w:val="003B7C6C"/>
    <w:rsid w:val="003C0E3B"/>
    <w:rsid w:val="003C43F6"/>
    <w:rsid w:val="003C6B74"/>
    <w:rsid w:val="003D6C77"/>
    <w:rsid w:val="003E0A27"/>
    <w:rsid w:val="003E4AE5"/>
    <w:rsid w:val="003E6CE3"/>
    <w:rsid w:val="003E6F21"/>
    <w:rsid w:val="003E7619"/>
    <w:rsid w:val="003F0572"/>
    <w:rsid w:val="003F387C"/>
    <w:rsid w:val="003F3D59"/>
    <w:rsid w:val="003F51D9"/>
    <w:rsid w:val="003F6835"/>
    <w:rsid w:val="003F6A59"/>
    <w:rsid w:val="00400FD9"/>
    <w:rsid w:val="00401AE0"/>
    <w:rsid w:val="004020EC"/>
    <w:rsid w:val="0040690B"/>
    <w:rsid w:val="0040718B"/>
    <w:rsid w:val="00407780"/>
    <w:rsid w:val="00412D31"/>
    <w:rsid w:val="00414E40"/>
    <w:rsid w:val="00415E47"/>
    <w:rsid w:val="00416E18"/>
    <w:rsid w:val="00417540"/>
    <w:rsid w:val="00422924"/>
    <w:rsid w:val="00423B62"/>
    <w:rsid w:val="00426973"/>
    <w:rsid w:val="00427D14"/>
    <w:rsid w:val="00430C91"/>
    <w:rsid w:val="004313E2"/>
    <w:rsid w:val="00432124"/>
    <w:rsid w:val="0043439D"/>
    <w:rsid w:val="00436694"/>
    <w:rsid w:val="00436EB5"/>
    <w:rsid w:val="00442DDB"/>
    <w:rsid w:val="00443140"/>
    <w:rsid w:val="00444F9D"/>
    <w:rsid w:val="004510A7"/>
    <w:rsid w:val="00451FE9"/>
    <w:rsid w:val="00454B21"/>
    <w:rsid w:val="00457641"/>
    <w:rsid w:val="0046422C"/>
    <w:rsid w:val="004672BB"/>
    <w:rsid w:val="0047038A"/>
    <w:rsid w:val="00470747"/>
    <w:rsid w:val="00473A47"/>
    <w:rsid w:val="004755CA"/>
    <w:rsid w:val="00476298"/>
    <w:rsid w:val="00481FA3"/>
    <w:rsid w:val="0048380D"/>
    <w:rsid w:val="00485760"/>
    <w:rsid w:val="00486C87"/>
    <w:rsid w:val="004939B1"/>
    <w:rsid w:val="00495A56"/>
    <w:rsid w:val="004A40A7"/>
    <w:rsid w:val="004A51C1"/>
    <w:rsid w:val="004A5619"/>
    <w:rsid w:val="004A5745"/>
    <w:rsid w:val="004A6E4A"/>
    <w:rsid w:val="004B1C5B"/>
    <w:rsid w:val="004B3885"/>
    <w:rsid w:val="004B48CB"/>
    <w:rsid w:val="004C0691"/>
    <w:rsid w:val="004C18F2"/>
    <w:rsid w:val="004D262D"/>
    <w:rsid w:val="004D4555"/>
    <w:rsid w:val="004D6BEE"/>
    <w:rsid w:val="004E0AC2"/>
    <w:rsid w:val="004F239E"/>
    <w:rsid w:val="004F584F"/>
    <w:rsid w:val="004F599B"/>
    <w:rsid w:val="005023AF"/>
    <w:rsid w:val="00502EDC"/>
    <w:rsid w:val="00513865"/>
    <w:rsid w:val="00515018"/>
    <w:rsid w:val="005171DF"/>
    <w:rsid w:val="00521F1B"/>
    <w:rsid w:val="0052221D"/>
    <w:rsid w:val="00522EA8"/>
    <w:rsid w:val="005231DF"/>
    <w:rsid w:val="005248A2"/>
    <w:rsid w:val="00524987"/>
    <w:rsid w:val="00525C02"/>
    <w:rsid w:val="00526353"/>
    <w:rsid w:val="00530C00"/>
    <w:rsid w:val="00532B5D"/>
    <w:rsid w:val="00535311"/>
    <w:rsid w:val="00535ED2"/>
    <w:rsid w:val="00543D2F"/>
    <w:rsid w:val="00545343"/>
    <w:rsid w:val="00545C9E"/>
    <w:rsid w:val="0054611B"/>
    <w:rsid w:val="00546B91"/>
    <w:rsid w:val="00551A39"/>
    <w:rsid w:val="00555B9D"/>
    <w:rsid w:val="005569F0"/>
    <w:rsid w:val="005578E9"/>
    <w:rsid w:val="00560F3C"/>
    <w:rsid w:val="0056464B"/>
    <w:rsid w:val="005648CA"/>
    <w:rsid w:val="0056628F"/>
    <w:rsid w:val="00577FC8"/>
    <w:rsid w:val="005809E0"/>
    <w:rsid w:val="005838B2"/>
    <w:rsid w:val="00586F19"/>
    <w:rsid w:val="00590F00"/>
    <w:rsid w:val="00592CDA"/>
    <w:rsid w:val="00594364"/>
    <w:rsid w:val="005957B2"/>
    <w:rsid w:val="00595886"/>
    <w:rsid w:val="005A2EB2"/>
    <w:rsid w:val="005A2FDC"/>
    <w:rsid w:val="005A5E54"/>
    <w:rsid w:val="005A6484"/>
    <w:rsid w:val="005B0502"/>
    <w:rsid w:val="005B210C"/>
    <w:rsid w:val="005B2814"/>
    <w:rsid w:val="005B4132"/>
    <w:rsid w:val="005B7C37"/>
    <w:rsid w:val="005D0C9C"/>
    <w:rsid w:val="005D1DB4"/>
    <w:rsid w:val="005D330F"/>
    <w:rsid w:val="005D7C9A"/>
    <w:rsid w:val="005E2052"/>
    <w:rsid w:val="005E2882"/>
    <w:rsid w:val="005E3EAA"/>
    <w:rsid w:val="005F46FB"/>
    <w:rsid w:val="00600580"/>
    <w:rsid w:val="006026F6"/>
    <w:rsid w:val="0061317F"/>
    <w:rsid w:val="00613E58"/>
    <w:rsid w:val="006152A2"/>
    <w:rsid w:val="006254EF"/>
    <w:rsid w:val="00626AE8"/>
    <w:rsid w:val="006336D4"/>
    <w:rsid w:val="0063392B"/>
    <w:rsid w:val="006370C0"/>
    <w:rsid w:val="0063710B"/>
    <w:rsid w:val="006419F2"/>
    <w:rsid w:val="006475C6"/>
    <w:rsid w:val="006502DC"/>
    <w:rsid w:val="00651638"/>
    <w:rsid w:val="00652B30"/>
    <w:rsid w:val="00655740"/>
    <w:rsid w:val="006565C1"/>
    <w:rsid w:val="006612DA"/>
    <w:rsid w:val="00661B4C"/>
    <w:rsid w:val="00673602"/>
    <w:rsid w:val="00675B91"/>
    <w:rsid w:val="0067618B"/>
    <w:rsid w:val="00680D94"/>
    <w:rsid w:val="006818BD"/>
    <w:rsid w:val="00681F2D"/>
    <w:rsid w:val="006838D5"/>
    <w:rsid w:val="00685281"/>
    <w:rsid w:val="006901C3"/>
    <w:rsid w:val="00692AB5"/>
    <w:rsid w:val="00693B0A"/>
    <w:rsid w:val="00693D13"/>
    <w:rsid w:val="00696B29"/>
    <w:rsid w:val="00697008"/>
    <w:rsid w:val="00697417"/>
    <w:rsid w:val="006A1E19"/>
    <w:rsid w:val="006A2DF3"/>
    <w:rsid w:val="006A6D80"/>
    <w:rsid w:val="006A7630"/>
    <w:rsid w:val="006B0A48"/>
    <w:rsid w:val="006B1B8C"/>
    <w:rsid w:val="006B257D"/>
    <w:rsid w:val="006C1179"/>
    <w:rsid w:val="006C1E9E"/>
    <w:rsid w:val="006C1F63"/>
    <w:rsid w:val="006E3133"/>
    <w:rsid w:val="006E3621"/>
    <w:rsid w:val="006F016E"/>
    <w:rsid w:val="006F1493"/>
    <w:rsid w:val="006F2B1B"/>
    <w:rsid w:val="006F52C6"/>
    <w:rsid w:val="006F784D"/>
    <w:rsid w:val="006F794F"/>
    <w:rsid w:val="00700683"/>
    <w:rsid w:val="007011C4"/>
    <w:rsid w:val="007028C2"/>
    <w:rsid w:val="00703E93"/>
    <w:rsid w:val="007064E3"/>
    <w:rsid w:val="0070725C"/>
    <w:rsid w:val="007140F5"/>
    <w:rsid w:val="00717D0A"/>
    <w:rsid w:val="00720E1D"/>
    <w:rsid w:val="00725DBB"/>
    <w:rsid w:val="00725DE8"/>
    <w:rsid w:val="007261D7"/>
    <w:rsid w:val="0072694A"/>
    <w:rsid w:val="00727D19"/>
    <w:rsid w:val="00736D5A"/>
    <w:rsid w:val="007405D6"/>
    <w:rsid w:val="00741E71"/>
    <w:rsid w:val="0074344B"/>
    <w:rsid w:val="00746591"/>
    <w:rsid w:val="00750CEF"/>
    <w:rsid w:val="0075309F"/>
    <w:rsid w:val="007533EA"/>
    <w:rsid w:val="00755188"/>
    <w:rsid w:val="007626A7"/>
    <w:rsid w:val="00767377"/>
    <w:rsid w:val="00767951"/>
    <w:rsid w:val="0077005F"/>
    <w:rsid w:val="00770DF8"/>
    <w:rsid w:val="007712A8"/>
    <w:rsid w:val="0077455F"/>
    <w:rsid w:val="00775A9E"/>
    <w:rsid w:val="007764F6"/>
    <w:rsid w:val="007845CE"/>
    <w:rsid w:val="00785424"/>
    <w:rsid w:val="00786FE3"/>
    <w:rsid w:val="00787C6D"/>
    <w:rsid w:val="007908AD"/>
    <w:rsid w:val="00793C59"/>
    <w:rsid w:val="00796141"/>
    <w:rsid w:val="007A0966"/>
    <w:rsid w:val="007A2E0E"/>
    <w:rsid w:val="007B1400"/>
    <w:rsid w:val="007B439B"/>
    <w:rsid w:val="007B6FD8"/>
    <w:rsid w:val="007C1360"/>
    <w:rsid w:val="007C15EB"/>
    <w:rsid w:val="007C2F1E"/>
    <w:rsid w:val="007C7857"/>
    <w:rsid w:val="007E0A0A"/>
    <w:rsid w:val="007E11E2"/>
    <w:rsid w:val="007E120C"/>
    <w:rsid w:val="007E325E"/>
    <w:rsid w:val="007E4E4F"/>
    <w:rsid w:val="007F1282"/>
    <w:rsid w:val="007F14EC"/>
    <w:rsid w:val="007F1AF9"/>
    <w:rsid w:val="007F292C"/>
    <w:rsid w:val="007F2E60"/>
    <w:rsid w:val="007F3AA4"/>
    <w:rsid w:val="007F63E7"/>
    <w:rsid w:val="007F6DD8"/>
    <w:rsid w:val="00800BE9"/>
    <w:rsid w:val="008022BD"/>
    <w:rsid w:val="008067E6"/>
    <w:rsid w:val="00806BF3"/>
    <w:rsid w:val="00810C8F"/>
    <w:rsid w:val="00815DCA"/>
    <w:rsid w:val="00817980"/>
    <w:rsid w:val="00826B15"/>
    <w:rsid w:val="00826E43"/>
    <w:rsid w:val="00830302"/>
    <w:rsid w:val="0083428F"/>
    <w:rsid w:val="00835951"/>
    <w:rsid w:val="00840054"/>
    <w:rsid w:val="00842789"/>
    <w:rsid w:val="00851F4E"/>
    <w:rsid w:val="00854D67"/>
    <w:rsid w:val="0085564C"/>
    <w:rsid w:val="00862C5F"/>
    <w:rsid w:val="00863944"/>
    <w:rsid w:val="00864A7D"/>
    <w:rsid w:val="00870096"/>
    <w:rsid w:val="00871E6F"/>
    <w:rsid w:val="00873400"/>
    <w:rsid w:val="008774CC"/>
    <w:rsid w:val="008775DE"/>
    <w:rsid w:val="00877965"/>
    <w:rsid w:val="00880DC8"/>
    <w:rsid w:val="00880DF1"/>
    <w:rsid w:val="008860BB"/>
    <w:rsid w:val="00886969"/>
    <w:rsid w:val="00886B5D"/>
    <w:rsid w:val="00891570"/>
    <w:rsid w:val="008929BE"/>
    <w:rsid w:val="00894879"/>
    <w:rsid w:val="00894FFB"/>
    <w:rsid w:val="008A025E"/>
    <w:rsid w:val="008A0DCC"/>
    <w:rsid w:val="008A10D4"/>
    <w:rsid w:val="008A3270"/>
    <w:rsid w:val="008A663B"/>
    <w:rsid w:val="008B1ABA"/>
    <w:rsid w:val="008B1BCD"/>
    <w:rsid w:val="008B31A8"/>
    <w:rsid w:val="008B63F3"/>
    <w:rsid w:val="008B7A92"/>
    <w:rsid w:val="008C1351"/>
    <w:rsid w:val="008C3131"/>
    <w:rsid w:val="008C724F"/>
    <w:rsid w:val="008D0FDB"/>
    <w:rsid w:val="008D4DA4"/>
    <w:rsid w:val="008D5B77"/>
    <w:rsid w:val="008D623A"/>
    <w:rsid w:val="008D7376"/>
    <w:rsid w:val="008E1369"/>
    <w:rsid w:val="008E1F64"/>
    <w:rsid w:val="008E2246"/>
    <w:rsid w:val="008E4CA9"/>
    <w:rsid w:val="008E7D50"/>
    <w:rsid w:val="008F3774"/>
    <w:rsid w:val="008F53A6"/>
    <w:rsid w:val="00902BBB"/>
    <w:rsid w:val="00904616"/>
    <w:rsid w:val="00904776"/>
    <w:rsid w:val="009053CF"/>
    <w:rsid w:val="0090609E"/>
    <w:rsid w:val="00912B80"/>
    <w:rsid w:val="009174EA"/>
    <w:rsid w:val="00917748"/>
    <w:rsid w:val="0092063D"/>
    <w:rsid w:val="009210E6"/>
    <w:rsid w:val="00930CF9"/>
    <w:rsid w:val="009321B5"/>
    <w:rsid w:val="00933AA5"/>
    <w:rsid w:val="00934353"/>
    <w:rsid w:val="009359EF"/>
    <w:rsid w:val="0094080F"/>
    <w:rsid w:val="00942FC6"/>
    <w:rsid w:val="00943C51"/>
    <w:rsid w:val="00947FFE"/>
    <w:rsid w:val="00950D0A"/>
    <w:rsid w:val="00951084"/>
    <w:rsid w:val="009513CC"/>
    <w:rsid w:val="00956BD1"/>
    <w:rsid w:val="009573A1"/>
    <w:rsid w:val="0096183B"/>
    <w:rsid w:val="00961B22"/>
    <w:rsid w:val="00962F19"/>
    <w:rsid w:val="009675DC"/>
    <w:rsid w:val="00967F64"/>
    <w:rsid w:val="00971027"/>
    <w:rsid w:val="009730D6"/>
    <w:rsid w:val="0097374B"/>
    <w:rsid w:val="00974CC5"/>
    <w:rsid w:val="00976526"/>
    <w:rsid w:val="00976D95"/>
    <w:rsid w:val="00977B69"/>
    <w:rsid w:val="0098149C"/>
    <w:rsid w:val="00987612"/>
    <w:rsid w:val="00987C5A"/>
    <w:rsid w:val="00990463"/>
    <w:rsid w:val="00993DBF"/>
    <w:rsid w:val="009A0A79"/>
    <w:rsid w:val="009A2CBA"/>
    <w:rsid w:val="009B2985"/>
    <w:rsid w:val="009B5229"/>
    <w:rsid w:val="009B52D5"/>
    <w:rsid w:val="009C2046"/>
    <w:rsid w:val="009C21BB"/>
    <w:rsid w:val="009D01A6"/>
    <w:rsid w:val="009D304A"/>
    <w:rsid w:val="009D3B5D"/>
    <w:rsid w:val="009D6484"/>
    <w:rsid w:val="009E19A1"/>
    <w:rsid w:val="009E1D97"/>
    <w:rsid w:val="009E2DFC"/>
    <w:rsid w:val="009E3064"/>
    <w:rsid w:val="009E73D4"/>
    <w:rsid w:val="009F013A"/>
    <w:rsid w:val="009F2427"/>
    <w:rsid w:val="009F31E6"/>
    <w:rsid w:val="009F32AA"/>
    <w:rsid w:val="009F3486"/>
    <w:rsid w:val="009F4AA2"/>
    <w:rsid w:val="009F6DC4"/>
    <w:rsid w:val="009F7FCE"/>
    <w:rsid w:val="00A003AA"/>
    <w:rsid w:val="00A02009"/>
    <w:rsid w:val="00A100D7"/>
    <w:rsid w:val="00A1179F"/>
    <w:rsid w:val="00A13B28"/>
    <w:rsid w:val="00A163DE"/>
    <w:rsid w:val="00A1647A"/>
    <w:rsid w:val="00A22995"/>
    <w:rsid w:val="00A37A80"/>
    <w:rsid w:val="00A423FA"/>
    <w:rsid w:val="00A46619"/>
    <w:rsid w:val="00A51E61"/>
    <w:rsid w:val="00A52C1F"/>
    <w:rsid w:val="00A5494E"/>
    <w:rsid w:val="00A60AA4"/>
    <w:rsid w:val="00A61CA7"/>
    <w:rsid w:val="00A62265"/>
    <w:rsid w:val="00A62A99"/>
    <w:rsid w:val="00A63A25"/>
    <w:rsid w:val="00A66848"/>
    <w:rsid w:val="00A67E67"/>
    <w:rsid w:val="00A71B34"/>
    <w:rsid w:val="00A73CAB"/>
    <w:rsid w:val="00A766BC"/>
    <w:rsid w:val="00A7675C"/>
    <w:rsid w:val="00A836D9"/>
    <w:rsid w:val="00A9552C"/>
    <w:rsid w:val="00AA4849"/>
    <w:rsid w:val="00AA61C2"/>
    <w:rsid w:val="00AA63E4"/>
    <w:rsid w:val="00AA7E59"/>
    <w:rsid w:val="00AB1404"/>
    <w:rsid w:val="00AB52FA"/>
    <w:rsid w:val="00AC0257"/>
    <w:rsid w:val="00AC07AD"/>
    <w:rsid w:val="00AD1AD2"/>
    <w:rsid w:val="00AD66E0"/>
    <w:rsid w:val="00AE0513"/>
    <w:rsid w:val="00AE7724"/>
    <w:rsid w:val="00AF3B5A"/>
    <w:rsid w:val="00AF7EB4"/>
    <w:rsid w:val="00AF7FD5"/>
    <w:rsid w:val="00B01A41"/>
    <w:rsid w:val="00B05096"/>
    <w:rsid w:val="00B05543"/>
    <w:rsid w:val="00B11E8D"/>
    <w:rsid w:val="00B1454D"/>
    <w:rsid w:val="00B2003B"/>
    <w:rsid w:val="00B204F6"/>
    <w:rsid w:val="00B2420F"/>
    <w:rsid w:val="00B308D3"/>
    <w:rsid w:val="00B311DF"/>
    <w:rsid w:val="00B31B81"/>
    <w:rsid w:val="00B345AF"/>
    <w:rsid w:val="00B37771"/>
    <w:rsid w:val="00B47661"/>
    <w:rsid w:val="00B50A86"/>
    <w:rsid w:val="00B547BE"/>
    <w:rsid w:val="00B552B7"/>
    <w:rsid w:val="00B5534A"/>
    <w:rsid w:val="00B57E07"/>
    <w:rsid w:val="00B60097"/>
    <w:rsid w:val="00B679A1"/>
    <w:rsid w:val="00B73972"/>
    <w:rsid w:val="00B80C8A"/>
    <w:rsid w:val="00B81BAC"/>
    <w:rsid w:val="00B82247"/>
    <w:rsid w:val="00B834E8"/>
    <w:rsid w:val="00B83997"/>
    <w:rsid w:val="00B841D1"/>
    <w:rsid w:val="00B8462C"/>
    <w:rsid w:val="00B878A1"/>
    <w:rsid w:val="00B910F6"/>
    <w:rsid w:val="00B91657"/>
    <w:rsid w:val="00B918C7"/>
    <w:rsid w:val="00B92ECD"/>
    <w:rsid w:val="00BA06AB"/>
    <w:rsid w:val="00BA0830"/>
    <w:rsid w:val="00BB5D4D"/>
    <w:rsid w:val="00BB5FBF"/>
    <w:rsid w:val="00BB637E"/>
    <w:rsid w:val="00BC06E8"/>
    <w:rsid w:val="00BC1F1C"/>
    <w:rsid w:val="00BC4461"/>
    <w:rsid w:val="00BC5F5B"/>
    <w:rsid w:val="00BD72B1"/>
    <w:rsid w:val="00BE0B8F"/>
    <w:rsid w:val="00BE71D8"/>
    <w:rsid w:val="00BF504F"/>
    <w:rsid w:val="00BF61C3"/>
    <w:rsid w:val="00BF7DB9"/>
    <w:rsid w:val="00C00591"/>
    <w:rsid w:val="00C02809"/>
    <w:rsid w:val="00C03BE2"/>
    <w:rsid w:val="00C054DC"/>
    <w:rsid w:val="00C06E88"/>
    <w:rsid w:val="00C104FD"/>
    <w:rsid w:val="00C108DF"/>
    <w:rsid w:val="00C10E34"/>
    <w:rsid w:val="00C11080"/>
    <w:rsid w:val="00C115CC"/>
    <w:rsid w:val="00C12CE1"/>
    <w:rsid w:val="00C14C0C"/>
    <w:rsid w:val="00C17183"/>
    <w:rsid w:val="00C1725D"/>
    <w:rsid w:val="00C21C78"/>
    <w:rsid w:val="00C24658"/>
    <w:rsid w:val="00C26380"/>
    <w:rsid w:val="00C331B3"/>
    <w:rsid w:val="00C33924"/>
    <w:rsid w:val="00C33A68"/>
    <w:rsid w:val="00C36A4D"/>
    <w:rsid w:val="00C409B1"/>
    <w:rsid w:val="00C40FD9"/>
    <w:rsid w:val="00C4456A"/>
    <w:rsid w:val="00C44953"/>
    <w:rsid w:val="00C457C1"/>
    <w:rsid w:val="00C53AC6"/>
    <w:rsid w:val="00C55E68"/>
    <w:rsid w:val="00C57EA4"/>
    <w:rsid w:val="00C605AC"/>
    <w:rsid w:val="00C612F2"/>
    <w:rsid w:val="00C62257"/>
    <w:rsid w:val="00C64761"/>
    <w:rsid w:val="00C65C81"/>
    <w:rsid w:val="00C72876"/>
    <w:rsid w:val="00C7355B"/>
    <w:rsid w:val="00C7630A"/>
    <w:rsid w:val="00C8154B"/>
    <w:rsid w:val="00C827F6"/>
    <w:rsid w:val="00C835DF"/>
    <w:rsid w:val="00C83B5B"/>
    <w:rsid w:val="00C91D81"/>
    <w:rsid w:val="00C950B8"/>
    <w:rsid w:val="00C95BF8"/>
    <w:rsid w:val="00CA037F"/>
    <w:rsid w:val="00CA0E99"/>
    <w:rsid w:val="00CA26DA"/>
    <w:rsid w:val="00CA3B8F"/>
    <w:rsid w:val="00CA467B"/>
    <w:rsid w:val="00CA5B0D"/>
    <w:rsid w:val="00CA6529"/>
    <w:rsid w:val="00CA6CA2"/>
    <w:rsid w:val="00CB5A6E"/>
    <w:rsid w:val="00CC1CD4"/>
    <w:rsid w:val="00CC3E1A"/>
    <w:rsid w:val="00CC76A6"/>
    <w:rsid w:val="00CD1512"/>
    <w:rsid w:val="00CD5406"/>
    <w:rsid w:val="00CE279D"/>
    <w:rsid w:val="00CF7C35"/>
    <w:rsid w:val="00D03E6F"/>
    <w:rsid w:val="00D06955"/>
    <w:rsid w:val="00D11811"/>
    <w:rsid w:val="00D212E3"/>
    <w:rsid w:val="00D21393"/>
    <w:rsid w:val="00D22E5E"/>
    <w:rsid w:val="00D26EE7"/>
    <w:rsid w:val="00D2727E"/>
    <w:rsid w:val="00D27749"/>
    <w:rsid w:val="00D27D59"/>
    <w:rsid w:val="00D33D54"/>
    <w:rsid w:val="00D3418F"/>
    <w:rsid w:val="00D34ACA"/>
    <w:rsid w:val="00D4162A"/>
    <w:rsid w:val="00D4229F"/>
    <w:rsid w:val="00D42A2D"/>
    <w:rsid w:val="00D4390D"/>
    <w:rsid w:val="00D46C94"/>
    <w:rsid w:val="00D6124A"/>
    <w:rsid w:val="00D63F59"/>
    <w:rsid w:val="00D64DFE"/>
    <w:rsid w:val="00D65BEC"/>
    <w:rsid w:val="00D754E4"/>
    <w:rsid w:val="00D75FA3"/>
    <w:rsid w:val="00D80271"/>
    <w:rsid w:val="00D8229F"/>
    <w:rsid w:val="00D83121"/>
    <w:rsid w:val="00D84FE1"/>
    <w:rsid w:val="00D852F1"/>
    <w:rsid w:val="00D876F5"/>
    <w:rsid w:val="00D90257"/>
    <w:rsid w:val="00D9185F"/>
    <w:rsid w:val="00D93685"/>
    <w:rsid w:val="00D9437D"/>
    <w:rsid w:val="00D94578"/>
    <w:rsid w:val="00D95322"/>
    <w:rsid w:val="00D95904"/>
    <w:rsid w:val="00D97275"/>
    <w:rsid w:val="00DA0D35"/>
    <w:rsid w:val="00DA1B1B"/>
    <w:rsid w:val="00DA2475"/>
    <w:rsid w:val="00DB228C"/>
    <w:rsid w:val="00DB5FDF"/>
    <w:rsid w:val="00DB648D"/>
    <w:rsid w:val="00DC330F"/>
    <w:rsid w:val="00DC538C"/>
    <w:rsid w:val="00DC63C3"/>
    <w:rsid w:val="00DD0737"/>
    <w:rsid w:val="00DD1B40"/>
    <w:rsid w:val="00DD1B7B"/>
    <w:rsid w:val="00DD3606"/>
    <w:rsid w:val="00DE0CA7"/>
    <w:rsid w:val="00DE25EF"/>
    <w:rsid w:val="00DE5832"/>
    <w:rsid w:val="00DE6EA7"/>
    <w:rsid w:val="00DF3DF2"/>
    <w:rsid w:val="00E04F41"/>
    <w:rsid w:val="00E05A75"/>
    <w:rsid w:val="00E07525"/>
    <w:rsid w:val="00E105DB"/>
    <w:rsid w:val="00E1102B"/>
    <w:rsid w:val="00E15A59"/>
    <w:rsid w:val="00E17682"/>
    <w:rsid w:val="00E20D19"/>
    <w:rsid w:val="00E22668"/>
    <w:rsid w:val="00E24430"/>
    <w:rsid w:val="00E252AB"/>
    <w:rsid w:val="00E3271F"/>
    <w:rsid w:val="00E36005"/>
    <w:rsid w:val="00E36D7C"/>
    <w:rsid w:val="00E37069"/>
    <w:rsid w:val="00E4023F"/>
    <w:rsid w:val="00E421F0"/>
    <w:rsid w:val="00E4443A"/>
    <w:rsid w:val="00E446F0"/>
    <w:rsid w:val="00E470FD"/>
    <w:rsid w:val="00E47B09"/>
    <w:rsid w:val="00E50F60"/>
    <w:rsid w:val="00E52ABD"/>
    <w:rsid w:val="00E53106"/>
    <w:rsid w:val="00E54325"/>
    <w:rsid w:val="00E54B05"/>
    <w:rsid w:val="00E61009"/>
    <w:rsid w:val="00E62BD1"/>
    <w:rsid w:val="00E65753"/>
    <w:rsid w:val="00E66BEB"/>
    <w:rsid w:val="00E66C0D"/>
    <w:rsid w:val="00E67657"/>
    <w:rsid w:val="00E805A1"/>
    <w:rsid w:val="00E83255"/>
    <w:rsid w:val="00E8378D"/>
    <w:rsid w:val="00E869D2"/>
    <w:rsid w:val="00E87FAD"/>
    <w:rsid w:val="00E905A5"/>
    <w:rsid w:val="00E90FEA"/>
    <w:rsid w:val="00EA1F1A"/>
    <w:rsid w:val="00EA2465"/>
    <w:rsid w:val="00EA26F0"/>
    <w:rsid w:val="00EA311C"/>
    <w:rsid w:val="00EA3A3F"/>
    <w:rsid w:val="00EA558B"/>
    <w:rsid w:val="00EA7021"/>
    <w:rsid w:val="00EB15FA"/>
    <w:rsid w:val="00EB49E7"/>
    <w:rsid w:val="00EB5091"/>
    <w:rsid w:val="00EB7298"/>
    <w:rsid w:val="00EC0318"/>
    <w:rsid w:val="00EC3E74"/>
    <w:rsid w:val="00EC4864"/>
    <w:rsid w:val="00ED0D65"/>
    <w:rsid w:val="00ED1BA6"/>
    <w:rsid w:val="00ED3E5A"/>
    <w:rsid w:val="00EE0C2B"/>
    <w:rsid w:val="00EE3B35"/>
    <w:rsid w:val="00EE57C2"/>
    <w:rsid w:val="00EE6219"/>
    <w:rsid w:val="00F02A95"/>
    <w:rsid w:val="00F02AFB"/>
    <w:rsid w:val="00F105B3"/>
    <w:rsid w:val="00F11FCE"/>
    <w:rsid w:val="00F13B39"/>
    <w:rsid w:val="00F172AC"/>
    <w:rsid w:val="00F17AB8"/>
    <w:rsid w:val="00F2203F"/>
    <w:rsid w:val="00F23AF1"/>
    <w:rsid w:val="00F31A27"/>
    <w:rsid w:val="00F34F1A"/>
    <w:rsid w:val="00F44144"/>
    <w:rsid w:val="00F45CA8"/>
    <w:rsid w:val="00F53320"/>
    <w:rsid w:val="00F535EC"/>
    <w:rsid w:val="00F5543C"/>
    <w:rsid w:val="00F651A7"/>
    <w:rsid w:val="00F678BA"/>
    <w:rsid w:val="00F7335B"/>
    <w:rsid w:val="00F7644F"/>
    <w:rsid w:val="00F835D1"/>
    <w:rsid w:val="00F85AED"/>
    <w:rsid w:val="00F87FB6"/>
    <w:rsid w:val="00F93A14"/>
    <w:rsid w:val="00F95081"/>
    <w:rsid w:val="00F96087"/>
    <w:rsid w:val="00FA1E6C"/>
    <w:rsid w:val="00FA2086"/>
    <w:rsid w:val="00FA29E6"/>
    <w:rsid w:val="00FA549A"/>
    <w:rsid w:val="00FB0BA9"/>
    <w:rsid w:val="00FB125C"/>
    <w:rsid w:val="00FB3A57"/>
    <w:rsid w:val="00FB45A8"/>
    <w:rsid w:val="00FB6951"/>
    <w:rsid w:val="00FC08D4"/>
    <w:rsid w:val="00FC1E69"/>
    <w:rsid w:val="00FC6871"/>
    <w:rsid w:val="00FD0FFA"/>
    <w:rsid w:val="00FD2601"/>
    <w:rsid w:val="00FD7760"/>
    <w:rsid w:val="00FD77DE"/>
    <w:rsid w:val="00FE2707"/>
    <w:rsid w:val="00FF0F5C"/>
    <w:rsid w:val="00FF293F"/>
    <w:rsid w:val="00FF51B0"/>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rules v:ext="edit">
        <o:r id="V:Rule2" type="connector" idref="#Connecteur droit 26"/>
      </o:rules>
    </o:shapelayout>
  </w:shapeDefaults>
  <w:decimalSymbol w:val=","/>
  <w:listSeparator w:val=";"/>
  <w14:docId w14:val="611361C3"/>
  <w15:docId w15:val="{759E366B-9B5A-4902-A76D-F77A7C74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343"/>
    <w:pPr>
      <w:autoSpaceDE w:val="0"/>
      <w:autoSpaceDN w:val="0"/>
      <w:adjustRightInd w:val="0"/>
      <w:spacing w:after="0" w:line="240" w:lineRule="auto"/>
    </w:pPr>
    <w:rPr>
      <w:rFonts w:ascii="Times New Roman" w:hAnsi="Times New Roman" w:cs="Times New Roman"/>
      <w:sz w:val="24"/>
      <w:szCs w:val="24"/>
    </w:rPr>
  </w:style>
  <w:style w:type="paragraph" w:styleId="Titre1">
    <w:name w:val="heading 1"/>
    <w:basedOn w:val="Normal"/>
    <w:next w:val="Normal"/>
    <w:link w:val="Titre1Car"/>
    <w:uiPriority w:val="9"/>
    <w:qFormat/>
    <w:rsid w:val="00423B62"/>
    <w:pPr>
      <w:keepNext/>
      <w:keepLines/>
      <w:numPr>
        <w:numId w:val="8"/>
      </w:numPr>
      <w:spacing w:before="480" w:line="360" w:lineRule="auto"/>
      <w:outlineLvl w:val="0"/>
    </w:pPr>
    <w:rPr>
      <w:rFonts w:eastAsiaTheme="majorEastAsia" w:cstheme="majorBidi"/>
      <w:b/>
      <w:bCs/>
      <w:szCs w:val="28"/>
    </w:rPr>
  </w:style>
  <w:style w:type="paragraph" w:styleId="Titre2">
    <w:name w:val="heading 2"/>
    <w:basedOn w:val="Normal"/>
    <w:next w:val="Normal"/>
    <w:link w:val="Titre2Car"/>
    <w:uiPriority w:val="99"/>
    <w:qFormat/>
    <w:rsid w:val="00904616"/>
    <w:pPr>
      <w:numPr>
        <w:ilvl w:val="1"/>
        <w:numId w:val="8"/>
      </w:numPr>
      <w:spacing w:line="360" w:lineRule="auto"/>
      <w:outlineLvl w:val="1"/>
    </w:pPr>
    <w:rPr>
      <w:b/>
    </w:rPr>
  </w:style>
  <w:style w:type="paragraph" w:styleId="Titre3">
    <w:name w:val="heading 3"/>
    <w:basedOn w:val="Titre2"/>
    <w:next w:val="Normal"/>
    <w:link w:val="Titre3Car"/>
    <w:uiPriority w:val="9"/>
    <w:unhideWhenUsed/>
    <w:qFormat/>
    <w:rsid w:val="001530E7"/>
    <w:pPr>
      <w:keepNext/>
      <w:keepLines/>
      <w:numPr>
        <w:ilvl w:val="2"/>
      </w:numPr>
      <w:spacing w:before="200"/>
      <w:outlineLvl w:val="2"/>
    </w:pPr>
    <w:rPr>
      <w:rFonts w:eastAsiaTheme="majorEastAsia" w:cstheme="majorBidi"/>
      <w:bCs/>
    </w:rPr>
  </w:style>
  <w:style w:type="paragraph" w:styleId="Titre4">
    <w:name w:val="heading 4"/>
    <w:basedOn w:val="Normal"/>
    <w:next w:val="Normal"/>
    <w:link w:val="Titre4Car"/>
    <w:uiPriority w:val="9"/>
    <w:unhideWhenUsed/>
    <w:qFormat/>
    <w:rsid w:val="00904616"/>
    <w:pPr>
      <w:keepNext/>
      <w:keepLines/>
      <w:numPr>
        <w:ilvl w:val="3"/>
        <w:numId w:val="8"/>
      </w:numPr>
      <w:spacing w:before="200" w:line="360" w:lineRule="auto"/>
      <w:outlineLvl w:val="3"/>
    </w:pPr>
    <w:rPr>
      <w:rFonts w:eastAsiaTheme="majorEastAsia" w:cstheme="majorBidi"/>
      <w:b/>
      <w:bCs/>
      <w:iCs/>
    </w:rPr>
  </w:style>
  <w:style w:type="paragraph" w:styleId="Titre5">
    <w:name w:val="heading 5"/>
    <w:basedOn w:val="Normal"/>
    <w:next w:val="Normal"/>
    <w:link w:val="Titre5Car"/>
    <w:uiPriority w:val="9"/>
    <w:unhideWhenUsed/>
    <w:qFormat/>
    <w:rsid w:val="00062278"/>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233DA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233DA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233DAE"/>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233DAE"/>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9"/>
    <w:rsid w:val="00904616"/>
    <w:rPr>
      <w:rFonts w:ascii="Times New Roman" w:hAnsi="Times New Roman" w:cs="Times New Roman"/>
      <w:b/>
      <w:sz w:val="24"/>
      <w:szCs w:val="24"/>
    </w:rPr>
  </w:style>
  <w:style w:type="paragraph" w:styleId="Textedebulles">
    <w:name w:val="Balloon Text"/>
    <w:basedOn w:val="Normal"/>
    <w:link w:val="TextedebullesCar"/>
    <w:uiPriority w:val="99"/>
    <w:semiHidden/>
    <w:unhideWhenUsed/>
    <w:rsid w:val="00014902"/>
    <w:rPr>
      <w:rFonts w:ascii="Tahoma" w:hAnsi="Tahoma" w:cs="Tahoma"/>
      <w:sz w:val="16"/>
      <w:szCs w:val="16"/>
    </w:rPr>
  </w:style>
  <w:style w:type="character" w:customStyle="1" w:styleId="TextedebullesCar">
    <w:name w:val="Texte de bulles Car"/>
    <w:basedOn w:val="Policepardfaut"/>
    <w:link w:val="Textedebulles"/>
    <w:uiPriority w:val="99"/>
    <w:semiHidden/>
    <w:rsid w:val="00014902"/>
    <w:rPr>
      <w:rFonts w:ascii="Tahoma" w:hAnsi="Tahoma" w:cs="Tahoma"/>
      <w:sz w:val="16"/>
      <w:szCs w:val="16"/>
    </w:rPr>
  </w:style>
  <w:style w:type="table" w:styleId="Grilledutableau">
    <w:name w:val="Table Grid"/>
    <w:basedOn w:val="TableauNormal"/>
    <w:uiPriority w:val="59"/>
    <w:unhideWhenUsed/>
    <w:rsid w:val="00014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C612F2"/>
    <w:pPr>
      <w:tabs>
        <w:tab w:val="left" w:pos="384"/>
      </w:tabs>
      <w:ind w:left="384" w:hanging="384"/>
    </w:pPr>
  </w:style>
  <w:style w:type="paragraph" w:styleId="Paragraphedeliste">
    <w:name w:val="List Paragraph"/>
    <w:basedOn w:val="Normal"/>
    <w:uiPriority w:val="34"/>
    <w:qFormat/>
    <w:rsid w:val="008A0DCC"/>
    <w:pPr>
      <w:autoSpaceDE/>
      <w:autoSpaceDN/>
      <w:adjustRightInd/>
      <w:spacing w:after="200" w:line="276" w:lineRule="auto"/>
      <w:ind w:left="720"/>
      <w:contextualSpacing/>
    </w:pPr>
    <w:rPr>
      <w:rFonts w:asciiTheme="minorHAnsi" w:hAnsiTheme="minorHAnsi" w:cstheme="minorBidi"/>
      <w:sz w:val="22"/>
      <w:szCs w:val="22"/>
    </w:rPr>
  </w:style>
  <w:style w:type="paragraph" w:styleId="PrformatHTML">
    <w:name w:val="HTML Preformatted"/>
    <w:basedOn w:val="Normal"/>
    <w:link w:val="PrformatHTMLCar"/>
    <w:uiPriority w:val="99"/>
    <w:unhideWhenUsed/>
    <w:rsid w:val="008A0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8A0DCC"/>
    <w:rPr>
      <w:rFonts w:ascii="Courier New" w:eastAsia="Times New Roman" w:hAnsi="Courier New" w:cs="Courier New"/>
      <w:sz w:val="20"/>
      <w:szCs w:val="20"/>
      <w:lang w:eastAsia="fr-FR"/>
    </w:rPr>
  </w:style>
  <w:style w:type="paragraph" w:customStyle="1" w:styleId="Default">
    <w:name w:val="Default"/>
    <w:rsid w:val="00974CC5"/>
    <w:pPr>
      <w:autoSpaceDE w:val="0"/>
      <w:autoSpaceDN w:val="0"/>
      <w:adjustRightInd w:val="0"/>
      <w:spacing w:after="0" w:line="240" w:lineRule="auto"/>
    </w:pPr>
    <w:rPr>
      <w:rFonts w:ascii="Calibri" w:hAnsi="Calibri" w:cs="Calibri"/>
      <w:color w:val="000000"/>
      <w:sz w:val="24"/>
      <w:szCs w:val="24"/>
    </w:rPr>
  </w:style>
  <w:style w:type="character" w:customStyle="1" w:styleId="newwordinitemsuggestion">
    <w:name w:val="newwordinitemsuggestion"/>
    <w:basedOn w:val="Policepardfaut"/>
    <w:rsid w:val="00525C02"/>
  </w:style>
  <w:style w:type="paragraph" w:styleId="Sansinterligne">
    <w:name w:val="No Spacing"/>
    <w:link w:val="SansinterligneCar"/>
    <w:uiPriority w:val="1"/>
    <w:qFormat/>
    <w:rsid w:val="00F31A27"/>
    <w:pPr>
      <w:spacing w:after="0"/>
      <w:jc w:val="both"/>
    </w:pPr>
    <w:rPr>
      <w:rFonts w:asciiTheme="majorBidi" w:hAnsiTheme="majorBidi" w:cstheme="majorBidi"/>
      <w:sz w:val="24"/>
      <w:szCs w:val="24"/>
    </w:rPr>
  </w:style>
  <w:style w:type="character" w:customStyle="1" w:styleId="Titre1Car">
    <w:name w:val="Titre 1 Car"/>
    <w:basedOn w:val="Policepardfaut"/>
    <w:link w:val="Titre1"/>
    <w:uiPriority w:val="9"/>
    <w:rsid w:val="00423B62"/>
    <w:rPr>
      <w:rFonts w:ascii="Times New Roman" w:eastAsiaTheme="majorEastAsia" w:hAnsi="Times New Roman" w:cstheme="majorBidi"/>
      <w:b/>
      <w:bCs/>
      <w:sz w:val="24"/>
      <w:szCs w:val="28"/>
    </w:rPr>
  </w:style>
  <w:style w:type="character" w:customStyle="1" w:styleId="Titre3Car">
    <w:name w:val="Titre 3 Car"/>
    <w:basedOn w:val="Policepardfaut"/>
    <w:link w:val="Titre3"/>
    <w:uiPriority w:val="9"/>
    <w:rsid w:val="001530E7"/>
    <w:rPr>
      <w:rFonts w:ascii="Times New Roman" w:eastAsiaTheme="majorEastAsia" w:hAnsi="Times New Roman" w:cstheme="majorBidi"/>
      <w:b/>
      <w:bCs/>
      <w:sz w:val="24"/>
      <w:szCs w:val="24"/>
    </w:rPr>
  </w:style>
  <w:style w:type="character" w:customStyle="1" w:styleId="Titre4Car">
    <w:name w:val="Titre 4 Car"/>
    <w:basedOn w:val="Policepardfaut"/>
    <w:link w:val="Titre4"/>
    <w:uiPriority w:val="9"/>
    <w:rsid w:val="00904616"/>
    <w:rPr>
      <w:rFonts w:ascii="Times New Roman" w:eastAsiaTheme="majorEastAsia" w:hAnsi="Times New Roman" w:cstheme="majorBidi"/>
      <w:b/>
      <w:bCs/>
      <w:iCs/>
      <w:sz w:val="24"/>
      <w:szCs w:val="24"/>
    </w:rPr>
  </w:style>
  <w:style w:type="character" w:customStyle="1" w:styleId="Titre5Car">
    <w:name w:val="Titre 5 Car"/>
    <w:basedOn w:val="Policepardfaut"/>
    <w:link w:val="Titre5"/>
    <w:uiPriority w:val="9"/>
    <w:rsid w:val="00062278"/>
    <w:rPr>
      <w:rFonts w:asciiTheme="majorHAnsi" w:eastAsiaTheme="majorEastAsia" w:hAnsiTheme="majorHAnsi" w:cstheme="majorBidi"/>
      <w:color w:val="243F60" w:themeColor="accent1" w:themeShade="7F"/>
      <w:sz w:val="24"/>
      <w:szCs w:val="24"/>
    </w:rPr>
  </w:style>
  <w:style w:type="paragraph" w:styleId="En-ttedetabledesmatires">
    <w:name w:val="TOC Heading"/>
    <w:basedOn w:val="Titre1"/>
    <w:next w:val="Normal"/>
    <w:uiPriority w:val="39"/>
    <w:unhideWhenUsed/>
    <w:qFormat/>
    <w:rsid w:val="00D4162A"/>
    <w:pPr>
      <w:autoSpaceDE/>
      <w:autoSpaceDN/>
      <w:adjustRightInd/>
      <w:spacing w:line="276" w:lineRule="auto"/>
      <w:outlineLvl w:val="9"/>
    </w:pPr>
  </w:style>
  <w:style w:type="paragraph" w:styleId="TM1">
    <w:name w:val="toc 1"/>
    <w:basedOn w:val="Normal"/>
    <w:next w:val="Normal"/>
    <w:autoRedefine/>
    <w:uiPriority w:val="39"/>
    <w:unhideWhenUsed/>
    <w:rsid w:val="009F6DC4"/>
    <w:pPr>
      <w:tabs>
        <w:tab w:val="right" w:leader="dot" w:pos="9396"/>
      </w:tabs>
      <w:spacing w:after="100"/>
    </w:pPr>
  </w:style>
  <w:style w:type="paragraph" w:styleId="TM2">
    <w:name w:val="toc 2"/>
    <w:basedOn w:val="Normal"/>
    <w:next w:val="Normal"/>
    <w:autoRedefine/>
    <w:uiPriority w:val="39"/>
    <w:unhideWhenUsed/>
    <w:rsid w:val="00D4162A"/>
    <w:pPr>
      <w:spacing w:after="100"/>
      <w:ind w:left="240"/>
    </w:pPr>
  </w:style>
  <w:style w:type="paragraph" w:styleId="TM3">
    <w:name w:val="toc 3"/>
    <w:basedOn w:val="Normal"/>
    <w:next w:val="Normal"/>
    <w:autoRedefine/>
    <w:uiPriority w:val="39"/>
    <w:unhideWhenUsed/>
    <w:rsid w:val="00D4162A"/>
    <w:pPr>
      <w:spacing w:after="100"/>
      <w:ind w:left="480"/>
    </w:pPr>
  </w:style>
  <w:style w:type="character" w:styleId="Lienhypertexte">
    <w:name w:val="Hyperlink"/>
    <w:basedOn w:val="Policepardfaut"/>
    <w:uiPriority w:val="99"/>
    <w:unhideWhenUsed/>
    <w:rsid w:val="00D4162A"/>
    <w:rPr>
      <w:color w:val="0000FF" w:themeColor="hyperlink"/>
      <w:u w:val="single"/>
    </w:rPr>
  </w:style>
  <w:style w:type="paragraph" w:styleId="Lgende">
    <w:name w:val="caption"/>
    <w:basedOn w:val="Normal"/>
    <w:next w:val="Normal"/>
    <w:uiPriority w:val="35"/>
    <w:unhideWhenUsed/>
    <w:qFormat/>
    <w:rsid w:val="000C1CFB"/>
    <w:pPr>
      <w:spacing w:after="200"/>
    </w:pPr>
    <w:rPr>
      <w:b/>
      <w:bCs/>
      <w:color w:val="4F81BD" w:themeColor="accent1"/>
      <w:sz w:val="18"/>
      <w:szCs w:val="18"/>
    </w:rPr>
  </w:style>
  <w:style w:type="character" w:customStyle="1" w:styleId="gd15mcfceub">
    <w:name w:val="gd15mcfceub"/>
    <w:basedOn w:val="Policepardfaut"/>
    <w:rsid w:val="00161528"/>
  </w:style>
  <w:style w:type="character" w:customStyle="1" w:styleId="SansinterligneCar">
    <w:name w:val="Sans interligne Car"/>
    <w:basedOn w:val="Policepardfaut"/>
    <w:link w:val="Sansinterligne"/>
    <w:uiPriority w:val="1"/>
    <w:qFormat/>
    <w:rsid w:val="00197D11"/>
    <w:rPr>
      <w:rFonts w:asciiTheme="majorBidi" w:hAnsiTheme="majorBidi" w:cstheme="majorBidi"/>
      <w:sz w:val="24"/>
      <w:szCs w:val="24"/>
    </w:rPr>
  </w:style>
  <w:style w:type="paragraph" w:styleId="TM4">
    <w:name w:val="toc 4"/>
    <w:basedOn w:val="Normal"/>
    <w:next w:val="Normal"/>
    <w:autoRedefine/>
    <w:uiPriority w:val="39"/>
    <w:unhideWhenUsed/>
    <w:rsid w:val="00D83121"/>
    <w:pPr>
      <w:spacing w:after="100"/>
      <w:ind w:left="720"/>
    </w:pPr>
  </w:style>
  <w:style w:type="character" w:customStyle="1" w:styleId="Titre6Car">
    <w:name w:val="Titre 6 Car"/>
    <w:basedOn w:val="Policepardfaut"/>
    <w:link w:val="Titre6"/>
    <w:uiPriority w:val="9"/>
    <w:semiHidden/>
    <w:rsid w:val="00233DAE"/>
    <w:rPr>
      <w:rFonts w:asciiTheme="majorHAnsi" w:eastAsiaTheme="majorEastAsia" w:hAnsiTheme="majorHAnsi" w:cstheme="majorBidi"/>
      <w:i/>
      <w:iCs/>
      <w:color w:val="243F60" w:themeColor="accent1" w:themeShade="7F"/>
      <w:sz w:val="24"/>
      <w:szCs w:val="24"/>
    </w:rPr>
  </w:style>
  <w:style w:type="character" w:customStyle="1" w:styleId="Titre7Car">
    <w:name w:val="Titre 7 Car"/>
    <w:basedOn w:val="Policepardfaut"/>
    <w:link w:val="Titre7"/>
    <w:uiPriority w:val="9"/>
    <w:semiHidden/>
    <w:rsid w:val="00233DAE"/>
    <w:rPr>
      <w:rFonts w:asciiTheme="majorHAnsi" w:eastAsiaTheme="majorEastAsia" w:hAnsiTheme="majorHAnsi" w:cstheme="majorBidi"/>
      <w:i/>
      <w:iCs/>
      <w:color w:val="404040" w:themeColor="text1" w:themeTint="BF"/>
      <w:sz w:val="24"/>
      <w:szCs w:val="24"/>
    </w:rPr>
  </w:style>
  <w:style w:type="character" w:customStyle="1" w:styleId="Titre8Car">
    <w:name w:val="Titre 8 Car"/>
    <w:basedOn w:val="Policepardfaut"/>
    <w:link w:val="Titre8"/>
    <w:uiPriority w:val="9"/>
    <w:semiHidden/>
    <w:rsid w:val="00233DAE"/>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233DAE"/>
    <w:rPr>
      <w:rFonts w:asciiTheme="majorHAnsi" w:eastAsiaTheme="majorEastAsia" w:hAnsiTheme="majorHAnsi" w:cstheme="majorBidi"/>
      <w:i/>
      <w:iCs/>
      <w:color w:val="404040" w:themeColor="text1" w:themeTint="BF"/>
      <w:sz w:val="20"/>
      <w:szCs w:val="20"/>
    </w:rPr>
  </w:style>
  <w:style w:type="paragraph" w:styleId="En-tte">
    <w:name w:val="header"/>
    <w:basedOn w:val="Normal"/>
    <w:link w:val="En-tteCar"/>
    <w:uiPriority w:val="99"/>
    <w:unhideWhenUsed/>
    <w:rsid w:val="00E87FAD"/>
    <w:pPr>
      <w:tabs>
        <w:tab w:val="center" w:pos="4536"/>
        <w:tab w:val="right" w:pos="9072"/>
      </w:tabs>
    </w:pPr>
  </w:style>
  <w:style w:type="character" w:customStyle="1" w:styleId="En-tteCar">
    <w:name w:val="En-tête Car"/>
    <w:basedOn w:val="Policepardfaut"/>
    <w:link w:val="En-tte"/>
    <w:uiPriority w:val="99"/>
    <w:rsid w:val="00E87FAD"/>
    <w:rPr>
      <w:rFonts w:ascii="Times New Roman" w:hAnsi="Times New Roman" w:cs="Times New Roman"/>
      <w:sz w:val="24"/>
      <w:szCs w:val="24"/>
    </w:rPr>
  </w:style>
  <w:style w:type="paragraph" w:styleId="Pieddepage">
    <w:name w:val="footer"/>
    <w:basedOn w:val="Normal"/>
    <w:link w:val="PieddepageCar"/>
    <w:uiPriority w:val="99"/>
    <w:unhideWhenUsed/>
    <w:rsid w:val="00E87FAD"/>
    <w:pPr>
      <w:tabs>
        <w:tab w:val="center" w:pos="4536"/>
        <w:tab w:val="right" w:pos="9072"/>
      </w:tabs>
    </w:pPr>
  </w:style>
  <w:style w:type="character" w:customStyle="1" w:styleId="PieddepageCar">
    <w:name w:val="Pied de page Car"/>
    <w:basedOn w:val="Policepardfaut"/>
    <w:link w:val="Pieddepage"/>
    <w:uiPriority w:val="99"/>
    <w:rsid w:val="00E87FAD"/>
    <w:rPr>
      <w:rFonts w:ascii="Times New Roman" w:hAnsi="Times New Roman" w:cs="Times New Roman"/>
      <w:sz w:val="24"/>
      <w:szCs w:val="24"/>
    </w:rPr>
  </w:style>
  <w:style w:type="paragraph" w:styleId="Tabledesillustrations">
    <w:name w:val="table of figures"/>
    <w:basedOn w:val="Normal"/>
    <w:next w:val="Normal"/>
    <w:uiPriority w:val="99"/>
    <w:unhideWhenUsed/>
    <w:rsid w:val="00ED1BA6"/>
  </w:style>
  <w:style w:type="paragraph" w:styleId="Rvision">
    <w:name w:val="Revision"/>
    <w:hidden/>
    <w:uiPriority w:val="99"/>
    <w:semiHidden/>
    <w:rsid w:val="00592CDA"/>
    <w:pPr>
      <w:spacing w:after="0" w:line="240" w:lineRule="auto"/>
    </w:pPr>
    <w:rPr>
      <w:rFonts w:ascii="Times New Roman" w:hAnsi="Times New Roman" w:cs="Times New Roman"/>
      <w:sz w:val="24"/>
      <w:szCs w:val="24"/>
    </w:rPr>
  </w:style>
  <w:style w:type="character" w:styleId="Marquedecommentaire">
    <w:name w:val="annotation reference"/>
    <w:basedOn w:val="Policepardfaut"/>
    <w:uiPriority w:val="99"/>
    <w:semiHidden/>
    <w:unhideWhenUsed/>
    <w:rsid w:val="00592CDA"/>
    <w:rPr>
      <w:sz w:val="16"/>
      <w:szCs w:val="16"/>
    </w:rPr>
  </w:style>
  <w:style w:type="paragraph" w:styleId="Commentaire">
    <w:name w:val="annotation text"/>
    <w:basedOn w:val="Normal"/>
    <w:link w:val="CommentaireCar"/>
    <w:uiPriority w:val="99"/>
    <w:unhideWhenUsed/>
    <w:rsid w:val="00592CDA"/>
    <w:rPr>
      <w:sz w:val="20"/>
      <w:szCs w:val="20"/>
    </w:rPr>
  </w:style>
  <w:style w:type="character" w:customStyle="1" w:styleId="CommentaireCar">
    <w:name w:val="Commentaire Car"/>
    <w:basedOn w:val="Policepardfaut"/>
    <w:link w:val="Commentaire"/>
    <w:uiPriority w:val="99"/>
    <w:rsid w:val="00592CDA"/>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592CDA"/>
    <w:rPr>
      <w:b/>
      <w:bCs/>
    </w:rPr>
  </w:style>
  <w:style w:type="character" w:customStyle="1" w:styleId="ObjetducommentaireCar">
    <w:name w:val="Objet du commentaire Car"/>
    <w:basedOn w:val="CommentaireCar"/>
    <w:link w:val="Objetducommentaire"/>
    <w:uiPriority w:val="99"/>
    <w:semiHidden/>
    <w:rsid w:val="00592CDA"/>
    <w:rPr>
      <w:rFonts w:ascii="Times New Roman" w:hAnsi="Times New Roman" w:cs="Times New Roman"/>
      <w:b/>
      <w:bCs/>
      <w:sz w:val="20"/>
      <w:szCs w:val="20"/>
    </w:rPr>
  </w:style>
  <w:style w:type="paragraph" w:customStyle="1" w:styleId="Lgende1">
    <w:name w:val="Légende1"/>
    <w:basedOn w:val="Normal"/>
    <w:qFormat/>
    <w:rsid w:val="00E4443A"/>
    <w:pPr>
      <w:suppressLineNumbers/>
      <w:suppressAutoHyphens/>
      <w:autoSpaceDE/>
      <w:autoSpaceDN/>
      <w:adjustRightInd/>
      <w:spacing w:before="120" w:after="120"/>
    </w:pPr>
    <w:rPr>
      <w:rFonts w:cs="Arial"/>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70964">
      <w:bodyDiv w:val="1"/>
      <w:marLeft w:val="0"/>
      <w:marRight w:val="0"/>
      <w:marTop w:val="0"/>
      <w:marBottom w:val="0"/>
      <w:divBdr>
        <w:top w:val="none" w:sz="0" w:space="0" w:color="auto"/>
        <w:left w:val="none" w:sz="0" w:space="0" w:color="auto"/>
        <w:bottom w:val="none" w:sz="0" w:space="0" w:color="auto"/>
        <w:right w:val="none" w:sz="0" w:space="0" w:color="auto"/>
      </w:divBdr>
    </w:div>
    <w:div w:id="428623594">
      <w:bodyDiv w:val="1"/>
      <w:marLeft w:val="0"/>
      <w:marRight w:val="0"/>
      <w:marTop w:val="0"/>
      <w:marBottom w:val="0"/>
      <w:divBdr>
        <w:top w:val="none" w:sz="0" w:space="0" w:color="auto"/>
        <w:left w:val="none" w:sz="0" w:space="0" w:color="auto"/>
        <w:bottom w:val="none" w:sz="0" w:space="0" w:color="auto"/>
        <w:right w:val="none" w:sz="0" w:space="0" w:color="auto"/>
      </w:divBdr>
    </w:div>
    <w:div w:id="651720239">
      <w:bodyDiv w:val="1"/>
      <w:marLeft w:val="0"/>
      <w:marRight w:val="0"/>
      <w:marTop w:val="0"/>
      <w:marBottom w:val="0"/>
      <w:divBdr>
        <w:top w:val="none" w:sz="0" w:space="0" w:color="auto"/>
        <w:left w:val="none" w:sz="0" w:space="0" w:color="auto"/>
        <w:bottom w:val="none" w:sz="0" w:space="0" w:color="auto"/>
        <w:right w:val="none" w:sz="0" w:space="0" w:color="auto"/>
      </w:divBdr>
    </w:div>
    <w:div w:id="1162741780">
      <w:bodyDiv w:val="1"/>
      <w:marLeft w:val="0"/>
      <w:marRight w:val="0"/>
      <w:marTop w:val="0"/>
      <w:marBottom w:val="0"/>
      <w:divBdr>
        <w:top w:val="none" w:sz="0" w:space="0" w:color="auto"/>
        <w:left w:val="none" w:sz="0" w:space="0" w:color="auto"/>
        <w:bottom w:val="none" w:sz="0" w:space="0" w:color="auto"/>
        <w:right w:val="none" w:sz="0" w:space="0" w:color="auto"/>
      </w:divBdr>
    </w:div>
    <w:div w:id="1173565412">
      <w:bodyDiv w:val="1"/>
      <w:marLeft w:val="0"/>
      <w:marRight w:val="0"/>
      <w:marTop w:val="0"/>
      <w:marBottom w:val="0"/>
      <w:divBdr>
        <w:top w:val="none" w:sz="0" w:space="0" w:color="auto"/>
        <w:left w:val="none" w:sz="0" w:space="0" w:color="auto"/>
        <w:bottom w:val="none" w:sz="0" w:space="0" w:color="auto"/>
        <w:right w:val="none" w:sz="0" w:space="0" w:color="auto"/>
      </w:divBdr>
    </w:div>
    <w:div w:id="1313028024">
      <w:bodyDiv w:val="1"/>
      <w:marLeft w:val="0"/>
      <w:marRight w:val="0"/>
      <w:marTop w:val="0"/>
      <w:marBottom w:val="0"/>
      <w:divBdr>
        <w:top w:val="none" w:sz="0" w:space="0" w:color="auto"/>
        <w:left w:val="none" w:sz="0" w:space="0" w:color="auto"/>
        <w:bottom w:val="none" w:sz="0" w:space="0" w:color="auto"/>
        <w:right w:val="none" w:sz="0" w:space="0" w:color="auto"/>
      </w:divBdr>
    </w:div>
    <w:div w:id="201210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4.xml"/><Relationship Id="rId28" Type="http://schemas.openxmlformats.org/officeDocument/2006/relationships/image" Target="media/image11.png"/><Relationship Id="rId10" Type="http://schemas.openxmlformats.org/officeDocument/2006/relationships/image" Target="media/image4.jpeg"/><Relationship Id="rId19" Type="http://schemas.openxmlformats.org/officeDocument/2006/relationships/footer" Target="footer2.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hyperlink" Target="https://rassemblementnational.fr/terme/sante/" TargetMode="External"/><Relationship Id="rId27" Type="http://schemas.openxmlformats.org/officeDocument/2006/relationships/image" Target="media/image10.png"/><Relationship Id="rId30" Type="http://schemas.openxmlformats.org/officeDocument/2006/relationships/hyperlink" Target="https://www.sciencedirect.com/topics/medicine-and-dentistry/rhinomanomet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E053D-B6AF-48F0-A92F-1FAFC1266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41</Pages>
  <Words>18572</Words>
  <Characters>102151</Characters>
  <Application>Microsoft Office Word</Application>
  <DocSecurity>0</DocSecurity>
  <Lines>851</Lines>
  <Paragraphs>2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ssef</dc:creator>
  <cp:lastModifiedBy>BENKHALLOUF Youssef (EXT) ResgCftScrDef</cp:lastModifiedBy>
  <cp:revision>16</cp:revision>
  <dcterms:created xsi:type="dcterms:W3CDTF">2022-09-14T16:07:00Z</dcterms:created>
  <dcterms:modified xsi:type="dcterms:W3CDTF">2022-09-1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pCPHrGJO"/&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SIP_Label_1aaa69c8-0478-4e13-9e4c-38511e3b6774_Enabled">
    <vt:lpwstr>true</vt:lpwstr>
  </property>
  <property fmtid="{D5CDD505-2E9C-101B-9397-08002B2CF9AE}" pid="5" name="MSIP_Label_1aaa69c8-0478-4e13-9e4c-38511e3b6774_SetDate">
    <vt:lpwstr>2022-09-14T16:07:29Z</vt:lpwstr>
  </property>
  <property fmtid="{D5CDD505-2E9C-101B-9397-08002B2CF9AE}" pid="6" name="MSIP_Label_1aaa69c8-0478-4e13-9e4c-38511e3b6774_Method">
    <vt:lpwstr>Privileged</vt:lpwstr>
  </property>
  <property fmtid="{D5CDD505-2E9C-101B-9397-08002B2CF9AE}" pid="7" name="MSIP_Label_1aaa69c8-0478-4e13-9e4c-38511e3b6774_Name">
    <vt:lpwstr>1aaa69c8-0478-4e13-9e4c-38511e3b6774</vt:lpwstr>
  </property>
  <property fmtid="{D5CDD505-2E9C-101B-9397-08002B2CF9AE}" pid="8" name="MSIP_Label_1aaa69c8-0478-4e13-9e4c-38511e3b6774_SiteId">
    <vt:lpwstr>c9a7d621-4bc4-4407-b730-f428e656aa9e</vt:lpwstr>
  </property>
  <property fmtid="{D5CDD505-2E9C-101B-9397-08002B2CF9AE}" pid="9" name="MSIP_Label_1aaa69c8-0478-4e13-9e4c-38511e3b6774_ActionId">
    <vt:lpwstr>121027b9-7957-41e0-81b4-713d279d54f9</vt:lpwstr>
  </property>
  <property fmtid="{D5CDD505-2E9C-101B-9397-08002B2CF9AE}" pid="10" name="MSIP_Label_1aaa69c8-0478-4e13-9e4c-38511e3b6774_ContentBits">
    <vt:lpwstr>0</vt:lpwstr>
  </property>
</Properties>
</file>